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1313C" w14:textId="1F8F3646" w:rsidR="004556F0" w:rsidRDefault="00251F4B" w:rsidP="00E85A0F">
      <w:pPr>
        <w:pStyle w:val="-"/>
      </w:pPr>
      <w:bookmarkStart w:id="0" w:name="OLE_LINK1"/>
      <w:r>
        <w:rPr>
          <w:noProof/>
        </w:rPr>
        <w:drawing>
          <wp:inline distT="0" distB="0" distL="0" distR="0" wp14:anchorId="71D0B9BD" wp14:editId="2FA913CE">
            <wp:extent cx="3586480" cy="254127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586480" cy="2541270"/>
                    </a:xfrm>
                    <a:prstGeom prst="rect">
                      <a:avLst/>
                    </a:prstGeom>
                    <a:noFill/>
                    <a:ln>
                      <a:noFill/>
                    </a:ln>
                  </pic:spPr>
                </pic:pic>
              </a:graphicData>
            </a:graphic>
          </wp:inline>
        </w:drawing>
      </w:r>
    </w:p>
    <w:p w14:paraId="5C7AA9CE" w14:textId="77777777" w:rsidR="004556F0" w:rsidRDefault="004556F0" w:rsidP="00AF4314">
      <w:pPr>
        <w:pStyle w:val="-"/>
        <w:jc w:val="both"/>
      </w:pPr>
    </w:p>
    <w:p w14:paraId="68D129F6" w14:textId="242EA87C" w:rsidR="005F7745" w:rsidRPr="00DE501E" w:rsidRDefault="00E13DFD" w:rsidP="00AF4314">
      <w:pPr>
        <w:pStyle w:val="-"/>
        <w:rPr>
          <w:rFonts w:ascii="宋体" w:eastAsia="宋体" w:hAnsi="宋体"/>
        </w:rPr>
      </w:pPr>
      <w:r w:rsidRPr="00DE501E">
        <w:rPr>
          <w:rFonts w:ascii="宋体" w:eastAsia="宋体" w:hAnsi="宋体"/>
        </w:rPr>
        <w:t>上海交通大学</w:t>
      </w:r>
      <w:r w:rsidR="006F13CF">
        <w:rPr>
          <w:rFonts w:ascii="宋体" w:eastAsia="宋体" w:hAnsi="宋体" w:hint="eastAsia"/>
        </w:rPr>
        <w:t>博士</w:t>
      </w:r>
      <w:r w:rsidRPr="00DE501E">
        <w:rPr>
          <w:rFonts w:ascii="宋体" w:eastAsia="宋体" w:hAnsi="宋体"/>
        </w:rPr>
        <w:t>学位论文</w:t>
      </w:r>
    </w:p>
    <w:p w14:paraId="2F1C68C7" w14:textId="77777777" w:rsidR="004556F0" w:rsidRDefault="004556F0" w:rsidP="00A323B0">
      <w:pPr>
        <w:spacing w:line="300" w:lineRule="auto"/>
      </w:pPr>
    </w:p>
    <w:p w14:paraId="6FEC593B" w14:textId="77777777" w:rsidR="004556F0" w:rsidRPr="009A441D" w:rsidRDefault="004556F0" w:rsidP="00A323B0">
      <w:pPr>
        <w:spacing w:line="300" w:lineRule="auto"/>
      </w:pPr>
    </w:p>
    <w:p w14:paraId="3E2F5652" w14:textId="66C0C35F" w:rsidR="00A64580" w:rsidRPr="00A64580" w:rsidRDefault="00B96F6B" w:rsidP="00B96F6B">
      <w:pPr>
        <w:spacing w:line="300" w:lineRule="auto"/>
        <w:jc w:val="center"/>
        <w:rPr>
          <w:rFonts w:ascii="宋体" w:eastAsia="黑体" w:hAnsi="宋体" w:cs="宋体"/>
          <w:bCs/>
          <w:sz w:val="36"/>
          <w:szCs w:val="36"/>
        </w:rPr>
      </w:pPr>
      <w:r>
        <w:rPr>
          <w:rFonts w:ascii="宋体" w:eastAsia="黑体" w:hAnsi="宋体" w:cs="宋体" w:hint="eastAsia"/>
          <w:bCs/>
          <w:sz w:val="36"/>
          <w:szCs w:val="36"/>
        </w:rPr>
        <w:t>毕业论文</w:t>
      </w:r>
      <w:r w:rsidR="004124CA">
        <w:rPr>
          <w:rFonts w:ascii="宋体" w:eastAsia="黑体" w:hAnsi="宋体" w:cs="宋体" w:hint="eastAsia"/>
          <w:bCs/>
          <w:sz w:val="36"/>
          <w:szCs w:val="36"/>
        </w:rPr>
        <w:t>题目</w:t>
      </w:r>
      <w:r>
        <w:rPr>
          <w:rFonts w:ascii="宋体" w:eastAsia="黑体" w:hAnsi="宋体" w:cs="宋体" w:hint="eastAsia"/>
          <w:bCs/>
          <w:sz w:val="36"/>
          <w:szCs w:val="36"/>
        </w:rPr>
        <w:t>替换</w:t>
      </w:r>
    </w:p>
    <w:p w14:paraId="2247BE42" w14:textId="5ED0B67A" w:rsidR="00B033FE" w:rsidRDefault="00B033FE" w:rsidP="00A323B0">
      <w:pPr>
        <w:spacing w:line="300" w:lineRule="auto"/>
      </w:pPr>
    </w:p>
    <w:tbl>
      <w:tblPr>
        <w:tblpPr w:leftFromText="180" w:rightFromText="180" w:vertAnchor="text" w:horzAnchor="page" w:tblpX="3612" w:tblpY="42"/>
        <w:tblW w:w="6913" w:type="dxa"/>
        <w:tblLayout w:type="fixed"/>
        <w:tblCellMar>
          <w:left w:w="0" w:type="dxa"/>
          <w:right w:w="0" w:type="dxa"/>
        </w:tblCellMar>
        <w:tblLook w:val="0000" w:firstRow="0" w:lastRow="0" w:firstColumn="0" w:lastColumn="0" w:noHBand="0" w:noVBand="0"/>
      </w:tblPr>
      <w:tblGrid>
        <w:gridCol w:w="2468"/>
        <w:gridCol w:w="407"/>
        <w:gridCol w:w="4038"/>
      </w:tblGrid>
      <w:tr w:rsidR="001C4588" w:rsidRPr="003A3405" w14:paraId="7545A5AD" w14:textId="77777777" w:rsidTr="00767400">
        <w:trPr>
          <w:cantSplit/>
          <w:trHeight w:val="729"/>
        </w:trPr>
        <w:tc>
          <w:tcPr>
            <w:tcW w:w="2468" w:type="dxa"/>
            <w:tcMar>
              <w:left w:w="0" w:type="dxa"/>
              <w:right w:w="0" w:type="dxa"/>
            </w:tcMar>
          </w:tcPr>
          <w:p w14:paraId="18203874" w14:textId="77777777" w:rsidR="001C4588" w:rsidRPr="003A3405" w:rsidRDefault="001C4588" w:rsidP="001C4588">
            <w:pPr>
              <w:adjustRightInd w:val="0"/>
              <w:jc w:val="distribute"/>
              <w:rPr>
                <w:rStyle w:val="-1"/>
                <w:szCs w:val="24"/>
              </w:rPr>
            </w:pPr>
            <w:r w:rsidRPr="003A3405">
              <w:rPr>
                <w:rStyle w:val="-1"/>
                <w:rFonts w:hint="eastAsia"/>
                <w:szCs w:val="24"/>
              </w:rPr>
              <w:t>博士研究生</w:t>
            </w:r>
          </w:p>
        </w:tc>
        <w:tc>
          <w:tcPr>
            <w:tcW w:w="407" w:type="dxa"/>
          </w:tcPr>
          <w:p w14:paraId="27226C6B"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6EA61A23" w14:textId="4457DEA5" w:rsidR="001C4588" w:rsidRPr="003A3405" w:rsidRDefault="00CF7F23" w:rsidP="001C4588">
            <w:pPr>
              <w:adjustRightInd w:val="0"/>
              <w:rPr>
                <w:rStyle w:val="-2"/>
                <w:szCs w:val="24"/>
              </w:rPr>
            </w:pPr>
            <w:r>
              <w:rPr>
                <w:rStyle w:val="-2"/>
                <w:szCs w:val="24"/>
              </w:rPr>
              <w:t>X</w:t>
            </w:r>
          </w:p>
        </w:tc>
      </w:tr>
      <w:tr w:rsidR="001C4588" w:rsidRPr="003A3405" w14:paraId="129CD44D" w14:textId="77777777" w:rsidTr="00767400">
        <w:trPr>
          <w:cantSplit/>
          <w:trHeight w:val="729"/>
        </w:trPr>
        <w:tc>
          <w:tcPr>
            <w:tcW w:w="2468" w:type="dxa"/>
            <w:tcMar>
              <w:left w:w="0" w:type="dxa"/>
              <w:right w:w="0" w:type="dxa"/>
            </w:tcMar>
          </w:tcPr>
          <w:p w14:paraId="0BF1CC85" w14:textId="77777777" w:rsidR="001C4588" w:rsidRPr="003A3405" w:rsidRDefault="001C4588" w:rsidP="001C4588">
            <w:pPr>
              <w:adjustRightInd w:val="0"/>
              <w:jc w:val="distribute"/>
              <w:rPr>
                <w:rStyle w:val="-1"/>
                <w:szCs w:val="24"/>
              </w:rPr>
            </w:pPr>
            <w:r w:rsidRPr="003A3405">
              <w:rPr>
                <w:rStyle w:val="-1"/>
                <w:rFonts w:hint="eastAsia"/>
                <w:szCs w:val="24"/>
              </w:rPr>
              <w:t>学号</w:t>
            </w:r>
          </w:p>
        </w:tc>
        <w:tc>
          <w:tcPr>
            <w:tcW w:w="407" w:type="dxa"/>
          </w:tcPr>
          <w:p w14:paraId="563FC8BB"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68049389" w14:textId="35278A6B" w:rsidR="001C4588" w:rsidRPr="003A3405" w:rsidRDefault="001C4588" w:rsidP="001C4588">
            <w:pPr>
              <w:adjustRightInd w:val="0"/>
              <w:rPr>
                <w:rStyle w:val="-2"/>
                <w:szCs w:val="24"/>
              </w:rPr>
            </w:pPr>
            <w:r w:rsidRPr="003A3405">
              <w:rPr>
                <w:rStyle w:val="-2"/>
                <w:szCs w:val="24"/>
              </w:rPr>
              <w:t>0</w:t>
            </w:r>
            <w:r w:rsidR="00B96F6B">
              <w:rPr>
                <w:rStyle w:val="-2"/>
                <w:szCs w:val="24"/>
              </w:rPr>
              <w:t>00000000</w:t>
            </w:r>
          </w:p>
        </w:tc>
      </w:tr>
      <w:tr w:rsidR="001C4588" w:rsidRPr="003A3405" w14:paraId="728E179E" w14:textId="77777777" w:rsidTr="00767400">
        <w:trPr>
          <w:cantSplit/>
          <w:trHeight w:val="729"/>
        </w:trPr>
        <w:tc>
          <w:tcPr>
            <w:tcW w:w="2468" w:type="dxa"/>
            <w:tcMar>
              <w:left w:w="0" w:type="dxa"/>
              <w:right w:w="0" w:type="dxa"/>
            </w:tcMar>
          </w:tcPr>
          <w:p w14:paraId="2589462C" w14:textId="77777777" w:rsidR="001C4588" w:rsidRPr="003A3405" w:rsidRDefault="001C4588" w:rsidP="001C4588">
            <w:pPr>
              <w:adjustRightInd w:val="0"/>
              <w:jc w:val="distribute"/>
              <w:rPr>
                <w:rStyle w:val="-1"/>
                <w:szCs w:val="24"/>
              </w:rPr>
            </w:pPr>
            <w:r w:rsidRPr="003A3405">
              <w:rPr>
                <w:rStyle w:val="-1"/>
                <w:rFonts w:hint="eastAsia"/>
                <w:szCs w:val="24"/>
              </w:rPr>
              <w:t>导        师</w:t>
            </w:r>
          </w:p>
        </w:tc>
        <w:tc>
          <w:tcPr>
            <w:tcW w:w="407" w:type="dxa"/>
          </w:tcPr>
          <w:p w14:paraId="1E55C24E"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5B0BE647" w14:textId="328B6397" w:rsidR="001C4588" w:rsidRPr="003A3405" w:rsidRDefault="00B96F6B" w:rsidP="001C4588">
            <w:pPr>
              <w:adjustRightInd w:val="0"/>
              <w:rPr>
                <w:rStyle w:val="-2"/>
                <w:szCs w:val="24"/>
              </w:rPr>
            </w:pPr>
            <w:r>
              <w:rPr>
                <w:rStyle w:val="-2"/>
                <w:rFonts w:hint="eastAsia"/>
                <w:szCs w:val="24"/>
              </w:rPr>
              <w:t>X</w:t>
            </w:r>
            <w:r w:rsidR="001C4588" w:rsidRPr="003A3405">
              <w:rPr>
                <w:rStyle w:val="-2"/>
                <w:rFonts w:hint="eastAsia"/>
                <w:szCs w:val="24"/>
              </w:rPr>
              <w:t xml:space="preserve"> </w:t>
            </w:r>
            <w:r w:rsidR="001C4588" w:rsidRPr="003A3405">
              <w:rPr>
                <w:rStyle w:val="-2"/>
                <w:rFonts w:hint="eastAsia"/>
                <w:szCs w:val="24"/>
              </w:rPr>
              <w:t>研究员</w:t>
            </w:r>
          </w:p>
        </w:tc>
      </w:tr>
      <w:tr w:rsidR="001C4588" w:rsidRPr="003A3405" w14:paraId="434D6AC7" w14:textId="77777777" w:rsidTr="00767400">
        <w:trPr>
          <w:cantSplit/>
          <w:trHeight w:val="729"/>
        </w:trPr>
        <w:tc>
          <w:tcPr>
            <w:tcW w:w="2468" w:type="dxa"/>
            <w:tcMar>
              <w:left w:w="0" w:type="dxa"/>
              <w:right w:w="0" w:type="dxa"/>
            </w:tcMar>
          </w:tcPr>
          <w:p w14:paraId="502D02D5" w14:textId="77777777" w:rsidR="001C4588" w:rsidRPr="003A3405" w:rsidRDefault="001C4588" w:rsidP="001C4588">
            <w:pPr>
              <w:adjustRightInd w:val="0"/>
              <w:jc w:val="distribute"/>
              <w:rPr>
                <w:rStyle w:val="-1"/>
                <w:szCs w:val="24"/>
              </w:rPr>
            </w:pPr>
            <w:r w:rsidRPr="003A3405">
              <w:rPr>
                <w:rStyle w:val="-1"/>
                <w:rFonts w:hint="eastAsia"/>
                <w:szCs w:val="24"/>
              </w:rPr>
              <w:t>申请学位</w:t>
            </w:r>
          </w:p>
        </w:tc>
        <w:tc>
          <w:tcPr>
            <w:tcW w:w="407" w:type="dxa"/>
          </w:tcPr>
          <w:p w14:paraId="69D277B9"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4A47E5F3" w14:textId="6D092740" w:rsidR="001C4588" w:rsidRPr="003A3405" w:rsidRDefault="000A116B" w:rsidP="001C4588">
            <w:pPr>
              <w:adjustRightInd w:val="0"/>
              <w:rPr>
                <w:rStyle w:val="-2"/>
                <w:szCs w:val="24"/>
              </w:rPr>
            </w:pPr>
            <w:r>
              <w:rPr>
                <w:rStyle w:val="-2"/>
                <w:rFonts w:hint="eastAsia"/>
                <w:szCs w:val="24"/>
              </w:rPr>
              <w:t>X</w:t>
            </w:r>
            <w:r w:rsidR="001C4588" w:rsidRPr="003A3405">
              <w:rPr>
                <w:rStyle w:val="-2"/>
                <w:rFonts w:hint="eastAsia"/>
                <w:szCs w:val="24"/>
              </w:rPr>
              <w:t>学博士</w:t>
            </w:r>
          </w:p>
        </w:tc>
      </w:tr>
      <w:tr w:rsidR="001C4588" w:rsidRPr="003A3405" w14:paraId="2CBBE545" w14:textId="77777777" w:rsidTr="00767400">
        <w:trPr>
          <w:cantSplit/>
          <w:trHeight w:val="729"/>
        </w:trPr>
        <w:tc>
          <w:tcPr>
            <w:tcW w:w="2468" w:type="dxa"/>
            <w:tcMar>
              <w:left w:w="0" w:type="dxa"/>
              <w:right w:w="0" w:type="dxa"/>
            </w:tcMar>
          </w:tcPr>
          <w:p w14:paraId="0C06236C" w14:textId="77777777" w:rsidR="001C4588" w:rsidRPr="003A3405" w:rsidRDefault="001C4588" w:rsidP="001C4588">
            <w:pPr>
              <w:adjustRightInd w:val="0"/>
              <w:jc w:val="distribute"/>
              <w:rPr>
                <w:rStyle w:val="-1"/>
                <w:szCs w:val="24"/>
              </w:rPr>
            </w:pPr>
            <w:r w:rsidRPr="003A3405">
              <w:rPr>
                <w:rStyle w:val="-1"/>
                <w:rFonts w:hint="eastAsia"/>
                <w:szCs w:val="24"/>
              </w:rPr>
              <w:t>学科</w:t>
            </w:r>
          </w:p>
        </w:tc>
        <w:tc>
          <w:tcPr>
            <w:tcW w:w="407" w:type="dxa"/>
          </w:tcPr>
          <w:p w14:paraId="62899284"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52C6B934" w14:textId="4ADA005B" w:rsidR="001C4588" w:rsidRPr="003A3405" w:rsidRDefault="00E83C77" w:rsidP="001C4588">
            <w:pPr>
              <w:adjustRightInd w:val="0"/>
              <w:rPr>
                <w:rStyle w:val="-2"/>
                <w:szCs w:val="24"/>
              </w:rPr>
            </w:pPr>
            <w:r>
              <w:rPr>
                <w:rStyle w:val="-2"/>
                <w:rFonts w:hint="eastAsia"/>
                <w:szCs w:val="24"/>
              </w:rPr>
              <w:t>X</w:t>
            </w:r>
            <w:r w:rsidR="001C4588" w:rsidRPr="003A3405">
              <w:rPr>
                <w:rStyle w:val="-2"/>
                <w:rFonts w:hint="eastAsia"/>
                <w:szCs w:val="24"/>
              </w:rPr>
              <w:t>学</w:t>
            </w:r>
          </w:p>
        </w:tc>
      </w:tr>
      <w:tr w:rsidR="001C4588" w:rsidRPr="003A3405" w14:paraId="53ECDC31" w14:textId="77777777" w:rsidTr="00767400">
        <w:trPr>
          <w:cantSplit/>
          <w:trHeight w:val="729"/>
        </w:trPr>
        <w:tc>
          <w:tcPr>
            <w:tcW w:w="2468" w:type="dxa"/>
            <w:tcMar>
              <w:left w:w="0" w:type="dxa"/>
              <w:right w:w="0" w:type="dxa"/>
            </w:tcMar>
          </w:tcPr>
          <w:p w14:paraId="3F5758B1" w14:textId="77777777" w:rsidR="001C4588" w:rsidRPr="003A3405" w:rsidRDefault="001C4588" w:rsidP="001C4588">
            <w:pPr>
              <w:adjustRightInd w:val="0"/>
              <w:jc w:val="distribute"/>
              <w:rPr>
                <w:rStyle w:val="-1"/>
                <w:szCs w:val="24"/>
              </w:rPr>
            </w:pPr>
            <w:r w:rsidRPr="003A3405">
              <w:rPr>
                <w:rStyle w:val="-1"/>
                <w:rFonts w:hint="eastAsia"/>
                <w:szCs w:val="24"/>
              </w:rPr>
              <w:t>院系</w:t>
            </w:r>
          </w:p>
        </w:tc>
        <w:tc>
          <w:tcPr>
            <w:tcW w:w="407" w:type="dxa"/>
          </w:tcPr>
          <w:p w14:paraId="14F242DD"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2CFBD37B" w14:textId="49187E15" w:rsidR="001C4588" w:rsidRPr="003A3405" w:rsidRDefault="00E83C77" w:rsidP="001C4588">
            <w:pPr>
              <w:adjustRightInd w:val="0"/>
              <w:rPr>
                <w:rStyle w:val="-2"/>
                <w:szCs w:val="24"/>
              </w:rPr>
            </w:pPr>
            <w:r>
              <w:rPr>
                <w:rStyle w:val="-2"/>
                <w:rFonts w:hint="eastAsia"/>
                <w:szCs w:val="24"/>
              </w:rPr>
              <w:t>X</w:t>
            </w:r>
            <w:r w:rsidR="001C4588" w:rsidRPr="003A3405">
              <w:rPr>
                <w:rStyle w:val="-2"/>
                <w:rFonts w:hint="eastAsia"/>
                <w:szCs w:val="24"/>
              </w:rPr>
              <w:t>学院</w:t>
            </w:r>
          </w:p>
        </w:tc>
      </w:tr>
      <w:tr w:rsidR="001C4588" w:rsidRPr="003A3405" w14:paraId="0EC9B7E6" w14:textId="77777777" w:rsidTr="00767400">
        <w:trPr>
          <w:cantSplit/>
          <w:trHeight w:val="729"/>
        </w:trPr>
        <w:tc>
          <w:tcPr>
            <w:tcW w:w="2468" w:type="dxa"/>
            <w:tcMar>
              <w:left w:w="0" w:type="dxa"/>
              <w:right w:w="0" w:type="dxa"/>
            </w:tcMar>
          </w:tcPr>
          <w:p w14:paraId="40C81AB8" w14:textId="77777777" w:rsidR="001C4588" w:rsidRPr="003A3405" w:rsidRDefault="001C4588" w:rsidP="001C4588">
            <w:pPr>
              <w:adjustRightInd w:val="0"/>
              <w:jc w:val="distribute"/>
              <w:rPr>
                <w:rStyle w:val="-1"/>
                <w:szCs w:val="24"/>
              </w:rPr>
            </w:pPr>
            <w:r w:rsidRPr="003A3405">
              <w:rPr>
                <w:rStyle w:val="-1"/>
                <w:rFonts w:hint="eastAsia"/>
                <w:szCs w:val="24"/>
              </w:rPr>
              <w:t>答 辩 日 期</w:t>
            </w:r>
          </w:p>
        </w:tc>
        <w:tc>
          <w:tcPr>
            <w:tcW w:w="407" w:type="dxa"/>
          </w:tcPr>
          <w:p w14:paraId="57B5D34B" w14:textId="77777777" w:rsidR="001C4588" w:rsidRPr="003A3405" w:rsidRDefault="001C4588" w:rsidP="001C4588">
            <w:pPr>
              <w:adjustRightInd w:val="0"/>
              <w:rPr>
                <w:rStyle w:val="-1"/>
                <w:szCs w:val="24"/>
              </w:rPr>
            </w:pPr>
            <w:r w:rsidRPr="003A3405">
              <w:rPr>
                <w:rStyle w:val="-1"/>
                <w:rFonts w:hint="eastAsia"/>
                <w:szCs w:val="24"/>
              </w:rPr>
              <w:t>：</w:t>
            </w:r>
          </w:p>
        </w:tc>
        <w:tc>
          <w:tcPr>
            <w:tcW w:w="4038" w:type="dxa"/>
          </w:tcPr>
          <w:p w14:paraId="7577C4E7" w14:textId="05105151" w:rsidR="001C4588" w:rsidRPr="003A3405" w:rsidRDefault="001C4588" w:rsidP="001C4588">
            <w:pPr>
              <w:adjustRightInd w:val="0"/>
              <w:rPr>
                <w:rStyle w:val="-2"/>
                <w:szCs w:val="24"/>
              </w:rPr>
            </w:pPr>
            <w:r w:rsidRPr="003A3405">
              <w:rPr>
                <w:rStyle w:val="-2"/>
                <w:rFonts w:hint="eastAsia"/>
                <w:szCs w:val="24"/>
              </w:rPr>
              <w:t>20</w:t>
            </w:r>
            <w:r w:rsidR="006E5D97">
              <w:rPr>
                <w:rStyle w:val="-2"/>
                <w:szCs w:val="24"/>
              </w:rPr>
              <w:t>2X</w:t>
            </w:r>
            <w:r w:rsidRPr="003A3405">
              <w:rPr>
                <w:rStyle w:val="-2"/>
                <w:rFonts w:hint="eastAsia"/>
                <w:szCs w:val="24"/>
              </w:rPr>
              <w:t>年</w:t>
            </w:r>
            <w:r w:rsidR="006E5D97">
              <w:rPr>
                <w:rStyle w:val="-2"/>
                <w:szCs w:val="24"/>
              </w:rPr>
              <w:t>X</w:t>
            </w:r>
            <w:r w:rsidRPr="003A3405">
              <w:rPr>
                <w:rStyle w:val="-2"/>
                <w:rFonts w:hint="eastAsia"/>
                <w:szCs w:val="24"/>
              </w:rPr>
              <w:t>月</w:t>
            </w:r>
            <w:r w:rsidR="006E5D97">
              <w:rPr>
                <w:rStyle w:val="-2"/>
                <w:szCs w:val="24"/>
              </w:rPr>
              <w:t>X</w:t>
            </w:r>
            <w:r w:rsidR="00792463">
              <w:rPr>
                <w:rStyle w:val="-2"/>
                <w:rFonts w:hint="eastAsia"/>
                <w:szCs w:val="24"/>
              </w:rPr>
              <w:t>日</w:t>
            </w:r>
          </w:p>
        </w:tc>
      </w:tr>
    </w:tbl>
    <w:p w14:paraId="07F55BD0" w14:textId="77777777" w:rsidR="00554400" w:rsidRPr="003A3405" w:rsidRDefault="00554400" w:rsidP="00A323B0">
      <w:pPr>
        <w:spacing w:line="300" w:lineRule="auto"/>
        <w:rPr>
          <w:sz w:val="22"/>
          <w:szCs w:val="24"/>
        </w:rPr>
      </w:pPr>
    </w:p>
    <w:p w14:paraId="355ABB93" w14:textId="77777777" w:rsidR="00B033FE" w:rsidRPr="003A3405" w:rsidRDefault="00B033FE" w:rsidP="00A323B0">
      <w:pPr>
        <w:spacing w:line="300" w:lineRule="auto"/>
        <w:rPr>
          <w:sz w:val="22"/>
          <w:szCs w:val="24"/>
        </w:rPr>
      </w:pPr>
    </w:p>
    <w:p w14:paraId="74DAC8D2" w14:textId="77777777" w:rsidR="00B033FE" w:rsidRPr="003A3405" w:rsidRDefault="00B033FE" w:rsidP="00A323B0">
      <w:pPr>
        <w:spacing w:line="300" w:lineRule="auto"/>
        <w:rPr>
          <w:sz w:val="22"/>
          <w:szCs w:val="24"/>
        </w:rPr>
      </w:pPr>
    </w:p>
    <w:p w14:paraId="08571901" w14:textId="77777777" w:rsidR="00B033FE" w:rsidRPr="003A3405" w:rsidRDefault="00B033FE" w:rsidP="00A323B0">
      <w:pPr>
        <w:spacing w:line="300" w:lineRule="auto"/>
        <w:rPr>
          <w:sz w:val="22"/>
          <w:szCs w:val="24"/>
        </w:rPr>
      </w:pPr>
    </w:p>
    <w:p w14:paraId="1066E075" w14:textId="77777777" w:rsidR="00B033FE" w:rsidRPr="003A3405" w:rsidRDefault="00B033FE" w:rsidP="00A323B0">
      <w:pPr>
        <w:spacing w:line="300" w:lineRule="auto"/>
        <w:rPr>
          <w:sz w:val="22"/>
          <w:szCs w:val="24"/>
        </w:rPr>
      </w:pPr>
    </w:p>
    <w:p w14:paraId="55BD989B" w14:textId="77777777" w:rsidR="00B033FE" w:rsidRPr="003A3405" w:rsidRDefault="00B033FE" w:rsidP="00A323B0">
      <w:pPr>
        <w:spacing w:line="300" w:lineRule="auto"/>
        <w:rPr>
          <w:sz w:val="22"/>
          <w:szCs w:val="24"/>
        </w:rPr>
      </w:pPr>
    </w:p>
    <w:p w14:paraId="659463AC" w14:textId="77777777" w:rsidR="00B033FE" w:rsidRPr="003A3405" w:rsidRDefault="00B033FE" w:rsidP="00A323B0">
      <w:pPr>
        <w:spacing w:line="300" w:lineRule="auto"/>
        <w:rPr>
          <w:sz w:val="22"/>
          <w:szCs w:val="24"/>
        </w:rPr>
      </w:pPr>
    </w:p>
    <w:p w14:paraId="08C0B6DF" w14:textId="77777777" w:rsidR="00B033FE" w:rsidRPr="003A3405" w:rsidRDefault="00B033FE" w:rsidP="00A323B0">
      <w:pPr>
        <w:spacing w:line="300" w:lineRule="auto"/>
        <w:rPr>
          <w:sz w:val="22"/>
          <w:szCs w:val="24"/>
        </w:rPr>
      </w:pPr>
    </w:p>
    <w:p w14:paraId="64344660" w14:textId="77777777" w:rsidR="00B033FE" w:rsidRPr="003A3405" w:rsidRDefault="00B033FE" w:rsidP="00A323B0">
      <w:pPr>
        <w:spacing w:line="300" w:lineRule="auto"/>
        <w:rPr>
          <w:sz w:val="22"/>
          <w:szCs w:val="24"/>
        </w:rPr>
      </w:pPr>
    </w:p>
    <w:p w14:paraId="447CC803" w14:textId="77777777" w:rsidR="00B033FE" w:rsidRPr="003A3405" w:rsidRDefault="00B033FE" w:rsidP="00A323B0">
      <w:pPr>
        <w:spacing w:line="300" w:lineRule="auto"/>
        <w:rPr>
          <w:sz w:val="22"/>
          <w:szCs w:val="24"/>
        </w:rPr>
      </w:pPr>
    </w:p>
    <w:p w14:paraId="0211ED97" w14:textId="77777777" w:rsidR="00B033FE" w:rsidRPr="003A3405" w:rsidRDefault="00B033FE" w:rsidP="00A323B0">
      <w:pPr>
        <w:spacing w:line="300" w:lineRule="auto"/>
        <w:rPr>
          <w:sz w:val="22"/>
          <w:szCs w:val="24"/>
        </w:rPr>
      </w:pPr>
    </w:p>
    <w:p w14:paraId="04D46CD0" w14:textId="77777777" w:rsidR="00B033FE" w:rsidRPr="003A3405" w:rsidRDefault="00B033FE" w:rsidP="00A323B0">
      <w:pPr>
        <w:spacing w:line="300" w:lineRule="auto"/>
        <w:rPr>
          <w:sz w:val="22"/>
          <w:szCs w:val="24"/>
        </w:rPr>
      </w:pPr>
    </w:p>
    <w:p w14:paraId="42C7B264" w14:textId="77777777" w:rsidR="007B50C6" w:rsidRPr="003A3405" w:rsidRDefault="007B50C6" w:rsidP="00A323B0">
      <w:pPr>
        <w:spacing w:line="300" w:lineRule="auto"/>
        <w:rPr>
          <w:sz w:val="22"/>
          <w:szCs w:val="24"/>
        </w:rPr>
      </w:pPr>
    </w:p>
    <w:p w14:paraId="0E4A845B" w14:textId="77777777" w:rsidR="001C4588" w:rsidRPr="003A3405" w:rsidRDefault="001C4588">
      <w:pPr>
        <w:widowControl/>
        <w:jc w:val="left"/>
        <w:rPr>
          <w:rStyle w:val="-2"/>
          <w:b/>
          <w:bCs/>
          <w:sz w:val="22"/>
        </w:rPr>
      </w:pPr>
    </w:p>
    <w:p w14:paraId="65346CC4" w14:textId="77777777" w:rsidR="001C4588" w:rsidRDefault="001C4588">
      <w:pPr>
        <w:widowControl/>
        <w:jc w:val="left"/>
        <w:rPr>
          <w:rStyle w:val="-2"/>
          <w:b/>
          <w:bCs/>
          <w:sz w:val="21"/>
          <w:szCs w:val="21"/>
        </w:rPr>
      </w:pPr>
    </w:p>
    <w:p w14:paraId="5C7DBD36" w14:textId="52DF8D16" w:rsidR="00A44071" w:rsidRDefault="00A44071">
      <w:pPr>
        <w:widowControl/>
        <w:jc w:val="left"/>
        <w:rPr>
          <w:rStyle w:val="-2"/>
          <w:sz w:val="21"/>
          <w:szCs w:val="21"/>
        </w:rPr>
      </w:pPr>
      <w:r>
        <w:rPr>
          <w:rStyle w:val="-2"/>
          <w:b/>
          <w:bCs/>
          <w:sz w:val="21"/>
          <w:szCs w:val="21"/>
        </w:rPr>
        <w:br w:type="page"/>
      </w:r>
    </w:p>
    <w:p w14:paraId="0E45C912" w14:textId="56577AE2" w:rsidR="00E07069" w:rsidRDefault="00ED12EE" w:rsidP="006D682C">
      <w:pPr>
        <w:pStyle w:val="-3"/>
      </w:pPr>
      <w:r>
        <w:rPr>
          <w:noProof/>
        </w:rPr>
        <w:lastRenderedPageBreak/>
        <w:drawing>
          <wp:inline distT="0" distB="0" distL="0" distR="0" wp14:anchorId="7E6A824E" wp14:editId="5715EE35">
            <wp:extent cx="3586480" cy="254127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a:ext>
                      </a:extLst>
                    </a:blip>
                    <a:srcRect/>
                    <a:stretch>
                      <a:fillRect/>
                    </a:stretch>
                  </pic:blipFill>
                  <pic:spPr bwMode="auto">
                    <a:xfrm>
                      <a:off x="0" y="0"/>
                      <a:ext cx="3586480" cy="2541270"/>
                    </a:xfrm>
                    <a:prstGeom prst="rect">
                      <a:avLst/>
                    </a:prstGeom>
                    <a:noFill/>
                    <a:ln>
                      <a:noFill/>
                    </a:ln>
                  </pic:spPr>
                </pic:pic>
              </a:graphicData>
            </a:graphic>
          </wp:inline>
        </w:drawing>
      </w:r>
    </w:p>
    <w:p w14:paraId="263F749C" w14:textId="77777777" w:rsidR="00E07069" w:rsidRDefault="00E07069" w:rsidP="004D628F">
      <w:pPr>
        <w:pStyle w:val="-3"/>
      </w:pPr>
    </w:p>
    <w:p w14:paraId="511C779F" w14:textId="77777777" w:rsidR="005150A0" w:rsidRDefault="00D10B59" w:rsidP="004D628F">
      <w:pPr>
        <w:pStyle w:val="-3"/>
      </w:pPr>
      <w:r w:rsidRPr="004D628F">
        <w:t xml:space="preserve">Dissertation </w:t>
      </w:r>
      <w:r w:rsidR="00333355" w:rsidRPr="004D628F">
        <w:t>Submitted to</w:t>
      </w:r>
      <w:r w:rsidRPr="004D628F">
        <w:t xml:space="preserve"> </w:t>
      </w:r>
      <w:r w:rsidR="00333355" w:rsidRPr="004D628F">
        <w:t xml:space="preserve">Shanghai Jiao </w:t>
      </w:r>
    </w:p>
    <w:p w14:paraId="6B693992" w14:textId="29BCB96B" w:rsidR="00D74E40" w:rsidRPr="004D628F" w:rsidRDefault="00333355" w:rsidP="004D628F">
      <w:pPr>
        <w:pStyle w:val="-3"/>
      </w:pPr>
      <w:r w:rsidRPr="004D628F">
        <w:t xml:space="preserve">Tong University for </w:t>
      </w:r>
      <w:r w:rsidR="00A5254E">
        <w:t>t</w:t>
      </w:r>
      <w:r w:rsidR="00A92BFA" w:rsidRPr="00A92BFA">
        <w:t>he Degree of Doctor of Philosophy</w:t>
      </w:r>
    </w:p>
    <w:p w14:paraId="3ED27905" w14:textId="77777777" w:rsidR="00436EC9" w:rsidRPr="00E07069" w:rsidRDefault="00436EC9" w:rsidP="00080300">
      <w:pPr>
        <w:pStyle w:val="-5"/>
        <w:rPr>
          <w:rFonts w:eastAsia="宋体"/>
        </w:rPr>
      </w:pPr>
    </w:p>
    <w:p w14:paraId="50A6F5CD" w14:textId="21A16D74" w:rsidR="005033B9" w:rsidRPr="00A45E5C" w:rsidRDefault="00A45E5C" w:rsidP="0073704B">
      <w:pPr>
        <w:spacing w:line="300" w:lineRule="auto"/>
        <w:jc w:val="center"/>
        <w:rPr>
          <w:rFonts w:asciiTheme="majorHAnsi" w:eastAsia="Times New Roman" w:hAnsiTheme="majorHAnsi" w:cstheme="majorHAnsi"/>
          <w:b/>
          <w:bCs/>
          <w:sz w:val="36"/>
          <w:szCs w:val="36"/>
        </w:rPr>
      </w:pPr>
      <w:r w:rsidRPr="00A45E5C">
        <w:rPr>
          <w:rFonts w:asciiTheme="majorHAnsi" w:hAnsiTheme="majorHAnsi" w:cstheme="majorHAnsi"/>
          <w:b/>
          <w:bCs/>
          <w:sz w:val="36"/>
          <w:szCs w:val="36"/>
        </w:rPr>
        <w:t>R</w:t>
      </w:r>
      <w:r w:rsidRPr="00A45E5C">
        <w:rPr>
          <w:rFonts w:asciiTheme="majorHAnsi" w:eastAsia="Times New Roman" w:hAnsiTheme="majorHAnsi" w:cstheme="majorHAnsi"/>
          <w:b/>
          <w:bCs/>
          <w:sz w:val="36"/>
          <w:szCs w:val="36"/>
        </w:rPr>
        <w:t>e</w:t>
      </w:r>
      <w:r>
        <w:rPr>
          <w:rFonts w:asciiTheme="majorHAnsi" w:eastAsia="Times New Roman" w:hAnsiTheme="majorHAnsi" w:cstheme="majorHAnsi"/>
          <w:b/>
          <w:bCs/>
          <w:sz w:val="36"/>
          <w:szCs w:val="36"/>
        </w:rPr>
        <w:t>place you</w:t>
      </w:r>
      <w:r w:rsidR="00915B05">
        <w:rPr>
          <w:rFonts w:asciiTheme="majorHAnsi" w:eastAsia="Times New Roman" w:hAnsiTheme="majorHAnsi" w:cstheme="majorHAnsi"/>
          <w:b/>
          <w:bCs/>
          <w:sz w:val="36"/>
          <w:szCs w:val="36"/>
        </w:rPr>
        <w:t>r</w:t>
      </w:r>
      <w:r>
        <w:rPr>
          <w:rFonts w:asciiTheme="majorHAnsi" w:eastAsia="Times New Roman" w:hAnsiTheme="majorHAnsi" w:cstheme="majorHAnsi"/>
          <w:b/>
          <w:bCs/>
          <w:sz w:val="36"/>
          <w:szCs w:val="36"/>
        </w:rPr>
        <w:t xml:space="preserve"> title</w:t>
      </w:r>
    </w:p>
    <w:p w14:paraId="4372C5E9" w14:textId="77777777" w:rsidR="0023107F" w:rsidRDefault="0023107F" w:rsidP="0023107F">
      <w:pPr>
        <w:spacing w:line="300" w:lineRule="auto"/>
      </w:pPr>
    </w:p>
    <w:tbl>
      <w:tblPr>
        <w:tblW w:w="7630" w:type="dxa"/>
        <w:jc w:val="center"/>
        <w:tblLook w:val="0000" w:firstRow="0" w:lastRow="0" w:firstColumn="0" w:lastColumn="0" w:noHBand="0" w:noVBand="0"/>
      </w:tblPr>
      <w:tblGrid>
        <w:gridCol w:w="3828"/>
        <w:gridCol w:w="3802"/>
      </w:tblGrid>
      <w:tr w:rsidR="00A74A44" w:rsidRPr="002C2951" w14:paraId="43A45E22" w14:textId="77777777" w:rsidTr="00B62F40">
        <w:trPr>
          <w:trHeight w:val="419"/>
          <w:jc w:val="center"/>
        </w:trPr>
        <w:tc>
          <w:tcPr>
            <w:tcW w:w="3828" w:type="dxa"/>
            <w:vAlign w:val="center"/>
          </w:tcPr>
          <w:p w14:paraId="3AC8D5A0" w14:textId="0F2311D7" w:rsidR="00A74A44" w:rsidRPr="002C2951" w:rsidRDefault="00A74A44" w:rsidP="00A919C1">
            <w:pPr>
              <w:adjustRightInd w:val="0"/>
              <w:rPr>
                <w:rStyle w:val="-6"/>
                <w:szCs w:val="28"/>
              </w:rPr>
            </w:pPr>
            <w:r w:rsidRPr="002C2951">
              <w:rPr>
                <w:rStyle w:val="-6"/>
                <w:szCs w:val="28"/>
              </w:rPr>
              <w:t>Candidate</w:t>
            </w:r>
            <w:r w:rsidRPr="002C2951">
              <w:rPr>
                <w:rStyle w:val="-6"/>
                <w:szCs w:val="28"/>
              </w:rPr>
              <w:t>：</w:t>
            </w:r>
          </w:p>
        </w:tc>
        <w:tc>
          <w:tcPr>
            <w:tcW w:w="3802" w:type="dxa"/>
            <w:vAlign w:val="center"/>
          </w:tcPr>
          <w:p w14:paraId="45B81FAF" w14:textId="1FF9213E" w:rsidR="00A74A44" w:rsidRPr="002C2951" w:rsidRDefault="00A45E5C" w:rsidP="00A919C1">
            <w:pPr>
              <w:pStyle w:val="-c"/>
              <w:rPr>
                <w:sz w:val="28"/>
                <w:szCs w:val="28"/>
              </w:rPr>
            </w:pPr>
            <w:r>
              <w:rPr>
                <w:sz w:val="28"/>
                <w:szCs w:val="28"/>
              </w:rPr>
              <w:t>X</w:t>
            </w:r>
          </w:p>
        </w:tc>
      </w:tr>
      <w:tr w:rsidR="00A74A44" w:rsidRPr="002C2951" w14:paraId="10F8008F" w14:textId="77777777" w:rsidTr="00B62F40">
        <w:trPr>
          <w:trHeight w:val="488"/>
          <w:jc w:val="center"/>
        </w:trPr>
        <w:tc>
          <w:tcPr>
            <w:tcW w:w="3828" w:type="dxa"/>
            <w:vAlign w:val="center"/>
          </w:tcPr>
          <w:p w14:paraId="13BC04DD" w14:textId="11AFAD7A" w:rsidR="00A74A44" w:rsidRPr="002C2951" w:rsidRDefault="00A74A44" w:rsidP="00A919C1">
            <w:pPr>
              <w:adjustRightInd w:val="0"/>
              <w:rPr>
                <w:rStyle w:val="-6"/>
                <w:szCs w:val="28"/>
              </w:rPr>
            </w:pPr>
            <w:r w:rsidRPr="002C2951">
              <w:rPr>
                <w:rStyle w:val="-6"/>
                <w:szCs w:val="28"/>
              </w:rPr>
              <w:t>Student ID:</w:t>
            </w:r>
          </w:p>
        </w:tc>
        <w:tc>
          <w:tcPr>
            <w:tcW w:w="3802" w:type="dxa"/>
            <w:vAlign w:val="center"/>
          </w:tcPr>
          <w:p w14:paraId="2F1342D7" w14:textId="5D5139B0" w:rsidR="00A74A44" w:rsidRPr="002C2951" w:rsidRDefault="00A45E5C" w:rsidP="00A919C1">
            <w:pPr>
              <w:pStyle w:val="-c"/>
              <w:rPr>
                <w:sz w:val="28"/>
                <w:szCs w:val="28"/>
              </w:rPr>
            </w:pPr>
            <w:r>
              <w:rPr>
                <w:rStyle w:val="-2"/>
              </w:rPr>
              <w:t>X</w:t>
            </w:r>
          </w:p>
        </w:tc>
      </w:tr>
      <w:tr w:rsidR="00A74A44" w:rsidRPr="002C2951" w14:paraId="2F80E882" w14:textId="77777777" w:rsidTr="00B62F40">
        <w:trPr>
          <w:trHeight w:val="493"/>
          <w:jc w:val="center"/>
        </w:trPr>
        <w:tc>
          <w:tcPr>
            <w:tcW w:w="3828" w:type="dxa"/>
            <w:vAlign w:val="center"/>
          </w:tcPr>
          <w:p w14:paraId="153A283F" w14:textId="08D83D0D" w:rsidR="00A74A44" w:rsidRPr="002C2951" w:rsidRDefault="00A74A44" w:rsidP="00A919C1">
            <w:pPr>
              <w:adjustRightInd w:val="0"/>
              <w:rPr>
                <w:rStyle w:val="-6"/>
                <w:szCs w:val="28"/>
              </w:rPr>
            </w:pPr>
            <w:r w:rsidRPr="002C2951">
              <w:rPr>
                <w:rStyle w:val="-6"/>
                <w:szCs w:val="28"/>
              </w:rPr>
              <w:t>Supervisor</w:t>
            </w:r>
            <w:r w:rsidRPr="002C2951">
              <w:rPr>
                <w:rStyle w:val="-6"/>
                <w:szCs w:val="28"/>
              </w:rPr>
              <w:t>：</w:t>
            </w:r>
          </w:p>
        </w:tc>
        <w:tc>
          <w:tcPr>
            <w:tcW w:w="3802" w:type="dxa"/>
            <w:vAlign w:val="center"/>
          </w:tcPr>
          <w:p w14:paraId="7326B87F" w14:textId="0ECF0D8E" w:rsidR="00A74A44" w:rsidRPr="002C2951" w:rsidRDefault="00F22852" w:rsidP="00A919C1">
            <w:pPr>
              <w:pStyle w:val="-c"/>
              <w:rPr>
                <w:sz w:val="28"/>
                <w:szCs w:val="28"/>
              </w:rPr>
            </w:pPr>
            <w:r w:rsidRPr="002C2951">
              <w:rPr>
                <w:rFonts w:hint="eastAsia"/>
                <w:sz w:val="28"/>
                <w:szCs w:val="28"/>
              </w:rPr>
              <w:t>P</w:t>
            </w:r>
            <w:r w:rsidRPr="002C2951">
              <w:rPr>
                <w:sz w:val="28"/>
                <w:szCs w:val="28"/>
              </w:rPr>
              <w:t xml:space="preserve">rof. </w:t>
            </w:r>
            <w:r w:rsidR="00A45E5C">
              <w:rPr>
                <w:sz w:val="28"/>
                <w:szCs w:val="28"/>
              </w:rPr>
              <w:t>X</w:t>
            </w:r>
          </w:p>
        </w:tc>
      </w:tr>
      <w:tr w:rsidR="00A74A44" w:rsidRPr="002C2951" w14:paraId="5628BB8D" w14:textId="77777777" w:rsidTr="00B62F40">
        <w:trPr>
          <w:trHeight w:val="454"/>
          <w:jc w:val="center"/>
        </w:trPr>
        <w:tc>
          <w:tcPr>
            <w:tcW w:w="3828" w:type="dxa"/>
            <w:vAlign w:val="center"/>
          </w:tcPr>
          <w:p w14:paraId="7F648D2D" w14:textId="0254C5DE" w:rsidR="00A74A44" w:rsidRPr="002C2951" w:rsidRDefault="00A74A44" w:rsidP="00A919C1">
            <w:pPr>
              <w:adjustRightInd w:val="0"/>
              <w:rPr>
                <w:rStyle w:val="-6"/>
                <w:szCs w:val="28"/>
              </w:rPr>
            </w:pPr>
            <w:r w:rsidRPr="002C2951">
              <w:rPr>
                <w:rStyle w:val="-6"/>
                <w:szCs w:val="28"/>
              </w:rPr>
              <w:t>Academic Degree Applied for</w:t>
            </w:r>
            <w:r w:rsidRPr="002C2951">
              <w:rPr>
                <w:rStyle w:val="-6"/>
                <w:szCs w:val="28"/>
              </w:rPr>
              <w:t>：</w:t>
            </w:r>
          </w:p>
        </w:tc>
        <w:tc>
          <w:tcPr>
            <w:tcW w:w="3802" w:type="dxa"/>
            <w:vAlign w:val="center"/>
          </w:tcPr>
          <w:p w14:paraId="4F890244" w14:textId="1F63ACC8" w:rsidR="00A74A44" w:rsidRPr="002C2951" w:rsidRDefault="00330609" w:rsidP="00A919C1">
            <w:pPr>
              <w:pStyle w:val="-c"/>
              <w:rPr>
                <w:sz w:val="28"/>
                <w:szCs w:val="28"/>
              </w:rPr>
            </w:pPr>
            <w:r w:rsidRPr="002C2951">
              <w:rPr>
                <w:sz w:val="28"/>
                <w:szCs w:val="28"/>
              </w:rPr>
              <w:t>Doctor</w:t>
            </w:r>
            <w:r w:rsidR="00A74A44" w:rsidRPr="002C2951">
              <w:rPr>
                <w:sz w:val="28"/>
                <w:szCs w:val="28"/>
              </w:rPr>
              <w:t xml:space="preserve"> of Science</w:t>
            </w:r>
          </w:p>
        </w:tc>
      </w:tr>
      <w:tr w:rsidR="00A74A44" w:rsidRPr="002C2951" w14:paraId="5551120F" w14:textId="77777777" w:rsidTr="00B62F40">
        <w:trPr>
          <w:trHeight w:val="493"/>
          <w:jc w:val="center"/>
        </w:trPr>
        <w:tc>
          <w:tcPr>
            <w:tcW w:w="3828" w:type="dxa"/>
            <w:vAlign w:val="center"/>
          </w:tcPr>
          <w:p w14:paraId="73AFE9AF" w14:textId="263B789C" w:rsidR="00A74A44" w:rsidRPr="002C2951" w:rsidRDefault="00A74A44" w:rsidP="00A919C1">
            <w:pPr>
              <w:adjustRightInd w:val="0"/>
              <w:ind w:rightChars="4" w:right="8"/>
              <w:rPr>
                <w:rStyle w:val="-6"/>
                <w:szCs w:val="28"/>
              </w:rPr>
            </w:pPr>
            <w:proofErr w:type="spellStart"/>
            <w:r w:rsidRPr="002C2951">
              <w:rPr>
                <w:rStyle w:val="-6"/>
                <w:szCs w:val="28"/>
              </w:rPr>
              <w:t>Speciality</w:t>
            </w:r>
            <w:proofErr w:type="spellEnd"/>
            <w:r w:rsidRPr="002C2951">
              <w:rPr>
                <w:rStyle w:val="-6"/>
                <w:szCs w:val="28"/>
              </w:rPr>
              <w:t>：</w:t>
            </w:r>
          </w:p>
        </w:tc>
        <w:tc>
          <w:tcPr>
            <w:tcW w:w="3802" w:type="dxa"/>
            <w:vAlign w:val="center"/>
          </w:tcPr>
          <w:p w14:paraId="3EA4DA22" w14:textId="2FF670F4" w:rsidR="00A74A44" w:rsidRPr="002C2951" w:rsidRDefault="00A45E5C" w:rsidP="00A919C1">
            <w:pPr>
              <w:pStyle w:val="-c"/>
              <w:rPr>
                <w:sz w:val="28"/>
                <w:szCs w:val="28"/>
              </w:rPr>
            </w:pPr>
            <w:r>
              <w:rPr>
                <w:sz w:val="28"/>
                <w:szCs w:val="28"/>
              </w:rPr>
              <w:t>X</w:t>
            </w:r>
          </w:p>
        </w:tc>
      </w:tr>
      <w:tr w:rsidR="00A74A44" w:rsidRPr="002C2951" w14:paraId="6748677C" w14:textId="77777777" w:rsidTr="00B62F40">
        <w:trPr>
          <w:trHeight w:val="493"/>
          <w:jc w:val="center"/>
        </w:trPr>
        <w:tc>
          <w:tcPr>
            <w:tcW w:w="3828" w:type="dxa"/>
            <w:vAlign w:val="center"/>
          </w:tcPr>
          <w:p w14:paraId="222E9CC6" w14:textId="4AA082BD" w:rsidR="00A74A44" w:rsidRPr="002C2951" w:rsidRDefault="00A74A44" w:rsidP="00A919C1">
            <w:pPr>
              <w:adjustRightInd w:val="0"/>
              <w:rPr>
                <w:rStyle w:val="-6"/>
                <w:szCs w:val="28"/>
              </w:rPr>
            </w:pPr>
            <w:r w:rsidRPr="002C2951">
              <w:rPr>
                <w:rStyle w:val="-6"/>
                <w:szCs w:val="28"/>
              </w:rPr>
              <w:t>Affiliation</w:t>
            </w:r>
            <w:r w:rsidRPr="002C2951">
              <w:rPr>
                <w:rStyle w:val="-6"/>
                <w:szCs w:val="28"/>
              </w:rPr>
              <w:t>：</w:t>
            </w:r>
          </w:p>
        </w:tc>
        <w:tc>
          <w:tcPr>
            <w:tcW w:w="3802" w:type="dxa"/>
            <w:vAlign w:val="center"/>
          </w:tcPr>
          <w:p w14:paraId="71410ACE" w14:textId="2A051882" w:rsidR="00A74A44" w:rsidRPr="002C2951" w:rsidRDefault="00A45E5C" w:rsidP="00A919C1">
            <w:pPr>
              <w:pStyle w:val="-c"/>
              <w:rPr>
                <w:sz w:val="28"/>
                <w:szCs w:val="28"/>
              </w:rPr>
            </w:pPr>
            <w:r>
              <w:rPr>
                <w:sz w:val="28"/>
                <w:szCs w:val="28"/>
              </w:rPr>
              <w:t>X</w:t>
            </w:r>
          </w:p>
        </w:tc>
      </w:tr>
      <w:tr w:rsidR="00A74A44" w:rsidRPr="002C2951" w14:paraId="4A8B8F6F" w14:textId="77777777" w:rsidTr="00B62F40">
        <w:trPr>
          <w:trHeight w:val="488"/>
          <w:jc w:val="center"/>
        </w:trPr>
        <w:tc>
          <w:tcPr>
            <w:tcW w:w="3828" w:type="dxa"/>
            <w:vAlign w:val="center"/>
          </w:tcPr>
          <w:p w14:paraId="5FB6FA8E" w14:textId="56B6E470" w:rsidR="00A74A44" w:rsidRPr="002C2951" w:rsidRDefault="00A74A44" w:rsidP="00A919C1">
            <w:pPr>
              <w:adjustRightInd w:val="0"/>
              <w:rPr>
                <w:rStyle w:val="-6"/>
                <w:szCs w:val="28"/>
              </w:rPr>
            </w:pPr>
            <w:r w:rsidRPr="002C2951">
              <w:rPr>
                <w:rStyle w:val="-6"/>
                <w:szCs w:val="28"/>
              </w:rPr>
              <w:t xml:space="preserve">Date of </w:t>
            </w:r>
            <w:proofErr w:type="spellStart"/>
            <w:r w:rsidRPr="002C2951">
              <w:rPr>
                <w:rStyle w:val="-6"/>
                <w:szCs w:val="28"/>
              </w:rPr>
              <w:t>Defence</w:t>
            </w:r>
            <w:proofErr w:type="spellEnd"/>
            <w:r w:rsidRPr="002C2951">
              <w:rPr>
                <w:rStyle w:val="-6"/>
                <w:szCs w:val="28"/>
              </w:rPr>
              <w:t>：</w:t>
            </w:r>
          </w:p>
        </w:tc>
        <w:tc>
          <w:tcPr>
            <w:tcW w:w="3802" w:type="dxa"/>
            <w:vAlign w:val="center"/>
          </w:tcPr>
          <w:p w14:paraId="09B6F2C1" w14:textId="13AFD041" w:rsidR="00A74A44" w:rsidRPr="002C2951" w:rsidRDefault="00A45E5C" w:rsidP="00A919C1">
            <w:pPr>
              <w:pStyle w:val="-c"/>
              <w:rPr>
                <w:sz w:val="28"/>
                <w:szCs w:val="28"/>
              </w:rPr>
            </w:pPr>
            <w:r>
              <w:rPr>
                <w:sz w:val="28"/>
                <w:szCs w:val="28"/>
              </w:rPr>
              <w:t>X</w:t>
            </w:r>
            <w:r w:rsidR="006F43CE">
              <w:rPr>
                <w:sz w:val="28"/>
                <w:szCs w:val="28"/>
              </w:rPr>
              <w:t xml:space="preserve"> </w:t>
            </w:r>
            <w:r w:rsidR="00E20DC4" w:rsidRPr="002C2951">
              <w:rPr>
                <w:sz w:val="28"/>
                <w:szCs w:val="28"/>
              </w:rPr>
              <w:t>May</w:t>
            </w:r>
            <w:r w:rsidR="00A74A44" w:rsidRPr="002C2951">
              <w:rPr>
                <w:sz w:val="28"/>
                <w:szCs w:val="28"/>
              </w:rPr>
              <w:t>, 20</w:t>
            </w:r>
            <w:r w:rsidR="004A6462" w:rsidRPr="002C2951">
              <w:rPr>
                <w:sz w:val="28"/>
                <w:szCs w:val="28"/>
              </w:rPr>
              <w:t>2</w:t>
            </w:r>
            <w:r>
              <w:rPr>
                <w:sz w:val="28"/>
                <w:szCs w:val="28"/>
              </w:rPr>
              <w:t>X</w:t>
            </w:r>
          </w:p>
        </w:tc>
      </w:tr>
    </w:tbl>
    <w:p w14:paraId="0E07660F" w14:textId="05BB790C" w:rsidR="002D23C4" w:rsidRPr="00A15D16" w:rsidRDefault="002D23C4" w:rsidP="00A15D16">
      <w:pPr>
        <w:widowControl/>
        <w:jc w:val="left"/>
        <w:rPr>
          <w:rFonts w:eastAsia="宋体"/>
          <w:sz w:val="22"/>
          <w:szCs w:val="21"/>
        </w:rPr>
        <w:sectPr w:rsidR="002D23C4" w:rsidRPr="00A15D16" w:rsidSect="0027439C">
          <w:headerReference w:type="default" r:id="rId10"/>
          <w:footerReference w:type="default" r:id="rId11"/>
          <w:pgSz w:w="11906" w:h="16838" w:code="9"/>
          <w:pgMar w:top="2211" w:right="1418" w:bottom="2155" w:left="1418" w:header="1418" w:footer="1701" w:gutter="284"/>
          <w:pgNumType w:fmt="upperRoman" w:start="1"/>
          <w:cols w:space="425"/>
          <w:docGrid w:linePitch="395"/>
        </w:sectPr>
      </w:pPr>
    </w:p>
    <w:p w14:paraId="18FB22B1" w14:textId="13573FBE" w:rsidR="00C96844" w:rsidRPr="005140A9" w:rsidRDefault="00C96844" w:rsidP="001C4BC0">
      <w:pPr>
        <w:pStyle w:val="aff4"/>
      </w:pPr>
      <w:bookmarkStart w:id="1" w:name="_Toc104334401"/>
      <w:bookmarkStart w:id="2" w:name="_Toc105676008"/>
      <w:bookmarkStart w:id="3" w:name="_Toc105676318"/>
      <w:r w:rsidRPr="005140A9">
        <w:rPr>
          <w:rFonts w:hint="eastAsia"/>
        </w:rPr>
        <w:lastRenderedPageBreak/>
        <w:t>摘</w:t>
      </w:r>
      <w:r w:rsidR="009B5E7D">
        <w:rPr>
          <w:rFonts w:hint="eastAsia"/>
        </w:rPr>
        <w:t xml:space="preserve"> </w:t>
      </w:r>
      <w:r w:rsidR="00FA19E6">
        <w:t xml:space="preserve"> </w:t>
      </w:r>
      <w:r w:rsidRPr="005140A9">
        <w:rPr>
          <w:rFonts w:hint="eastAsia"/>
        </w:rPr>
        <w:t>要</w:t>
      </w:r>
      <w:bookmarkEnd w:id="1"/>
      <w:bookmarkEnd w:id="2"/>
      <w:bookmarkEnd w:id="3"/>
    </w:p>
    <w:p w14:paraId="77C3A3EE" w14:textId="2774EA3F" w:rsidR="007F00E5" w:rsidRPr="007F00E5" w:rsidRDefault="00D4787F" w:rsidP="007F00E5">
      <w:pPr>
        <w:pStyle w:val="ac"/>
        <w:rPr>
          <w:rFonts w:hint="eastAsia"/>
        </w:rPr>
      </w:pPr>
      <w:r>
        <w:rPr>
          <w:rFonts w:hint="eastAsia"/>
        </w:rPr>
        <w:t>第一段介绍大背景</w:t>
      </w:r>
      <w:r w:rsidR="00315A30">
        <w:rPr>
          <w:rFonts w:hint="eastAsia"/>
        </w:rPr>
        <w:t>、小背景</w:t>
      </w:r>
      <w:r>
        <w:rPr>
          <w:rFonts w:hint="eastAsia"/>
        </w:rPr>
        <w:t>和</w:t>
      </w:r>
      <w:r w:rsidR="00315A30">
        <w:rPr>
          <w:rFonts w:hint="eastAsia"/>
        </w:rPr>
        <w:t>未解决</w:t>
      </w:r>
      <w:r>
        <w:rPr>
          <w:rFonts w:hint="eastAsia"/>
        </w:rPr>
        <w:t>问题</w:t>
      </w:r>
      <w:r w:rsidR="00C96844" w:rsidRPr="000D5527">
        <w:t>。</w:t>
      </w:r>
      <w:r w:rsidR="009223BC">
        <w:rPr>
          <w:rFonts w:hint="eastAsia"/>
        </w:rPr>
        <w:t>后续分别介绍主要研究方法和结果</w:t>
      </w:r>
      <w:r w:rsidR="00C96844">
        <w:rPr>
          <w:rFonts w:hint="eastAsia"/>
        </w:rPr>
        <w:t>。</w:t>
      </w:r>
    </w:p>
    <w:p w14:paraId="781E080F" w14:textId="7DA66E2D" w:rsidR="00432553" w:rsidRDefault="000C0C6A" w:rsidP="00C96844">
      <w:pPr>
        <w:pStyle w:val="ac"/>
      </w:pPr>
      <w:r>
        <w:rPr>
          <w:rFonts w:hint="eastAsia"/>
        </w:rPr>
        <w:t>撰写</w:t>
      </w:r>
      <w:r w:rsidR="00E13055">
        <w:rPr>
          <w:rFonts w:hint="eastAsia"/>
        </w:rPr>
        <w:t>注意</w:t>
      </w:r>
      <w:r w:rsidR="0089147C">
        <w:rPr>
          <w:rFonts w:hint="eastAsia"/>
        </w:rPr>
        <w:t>事项</w:t>
      </w:r>
      <w:r w:rsidR="00A307D0">
        <w:rPr>
          <w:rFonts w:hint="eastAsia"/>
        </w:rPr>
        <w:t>：</w:t>
      </w:r>
    </w:p>
    <w:p w14:paraId="5F39B1F6" w14:textId="61CEFC6D" w:rsidR="00E13055" w:rsidRPr="00E13055" w:rsidRDefault="000C0C6A" w:rsidP="00731B15">
      <w:pPr>
        <w:pStyle w:val="ac"/>
        <w:rPr>
          <w:rFonts w:hint="eastAsia"/>
        </w:rPr>
      </w:pPr>
      <w:r>
        <w:rPr>
          <w:rFonts w:hint="eastAsia"/>
        </w:rPr>
        <w:t>首行缩进；</w:t>
      </w:r>
      <w:r w:rsidR="00025922">
        <w:rPr>
          <w:rFonts w:hint="eastAsia"/>
        </w:rPr>
        <w:t>使用中文标点符号</w:t>
      </w:r>
      <w:r w:rsidR="00731B15">
        <w:rPr>
          <w:rFonts w:hint="eastAsia"/>
        </w:rPr>
        <w:t>；</w:t>
      </w:r>
      <w:r w:rsidR="00432553">
        <w:rPr>
          <w:rFonts w:hint="eastAsia"/>
        </w:rPr>
        <w:t>中英文缩写</w:t>
      </w:r>
      <w:r w:rsidR="007129E7">
        <w:rPr>
          <w:rFonts w:hint="eastAsia"/>
        </w:rPr>
        <w:t>格式【</w:t>
      </w:r>
      <w:r w:rsidR="00A307D0">
        <w:rPr>
          <w:rFonts w:hint="eastAsia"/>
        </w:rPr>
        <w:t>急性白血病</w:t>
      </w:r>
      <w:r w:rsidR="00732C5A">
        <w:rPr>
          <w:rFonts w:hint="eastAsia"/>
        </w:rPr>
        <w:t>（</w:t>
      </w:r>
      <w:r w:rsidR="00732C5A">
        <w:rPr>
          <w:rFonts w:hint="eastAsia"/>
        </w:rPr>
        <w:t>a</w:t>
      </w:r>
      <w:r w:rsidR="00732C5A">
        <w:t>cute leukemia</w:t>
      </w:r>
      <w:r w:rsidR="00FD74C4">
        <w:rPr>
          <w:rFonts w:hint="eastAsia"/>
        </w:rPr>
        <w:t>，</w:t>
      </w:r>
      <w:r w:rsidR="00FD74C4">
        <w:rPr>
          <w:rFonts w:hint="eastAsia"/>
        </w:rPr>
        <w:t>AL</w:t>
      </w:r>
      <w:r w:rsidR="00732C5A">
        <w:rPr>
          <w:rFonts w:hint="eastAsia"/>
        </w:rPr>
        <w:t>）</w:t>
      </w:r>
      <w:r w:rsidR="007129E7">
        <w:rPr>
          <w:rFonts w:hint="eastAsia"/>
        </w:rPr>
        <w:t>】</w:t>
      </w:r>
      <w:r w:rsidR="00731B15">
        <w:rPr>
          <w:rFonts w:hint="eastAsia"/>
        </w:rPr>
        <w:t>；替换括号内的大于、等于号等为全角；括号外的大于等于号可以用中文替换。</w:t>
      </w:r>
    </w:p>
    <w:p w14:paraId="2EE5E160" w14:textId="77777777" w:rsidR="00C96844" w:rsidRPr="000D5527" w:rsidRDefault="00C96844" w:rsidP="00C96844">
      <w:pPr>
        <w:pStyle w:val="ac"/>
      </w:pPr>
    </w:p>
    <w:p w14:paraId="4403E389" w14:textId="77777777" w:rsidR="00C96844" w:rsidRPr="000D5527" w:rsidRDefault="00C96844" w:rsidP="00C96844">
      <w:pPr>
        <w:spacing w:line="360" w:lineRule="auto"/>
        <w:ind w:left="798" w:hangingChars="380" w:hanging="798"/>
        <w:rPr>
          <w:rFonts w:asciiTheme="majorHAnsi" w:eastAsia="宋体" w:hAnsiTheme="majorHAnsi" w:cstheme="majorHAnsi"/>
          <w:szCs w:val="21"/>
        </w:rPr>
      </w:pPr>
      <w:r w:rsidRPr="000D5527">
        <w:rPr>
          <w:rStyle w:val="ad"/>
          <w:rFonts w:cstheme="majorHAnsi"/>
          <w:sz w:val="21"/>
          <w:szCs w:val="21"/>
        </w:rPr>
        <w:t>关键词：</w:t>
      </w:r>
      <w:r w:rsidRPr="000D5527">
        <w:rPr>
          <w:rStyle w:val="ad"/>
          <w:rFonts w:asciiTheme="majorHAnsi" w:eastAsia="宋体" w:hAnsiTheme="majorHAnsi" w:cstheme="majorHAnsi"/>
          <w:sz w:val="21"/>
          <w:szCs w:val="21"/>
        </w:rPr>
        <w:t>急性白血病；转录组测序；分子分类；风险分层；数据可视化</w:t>
      </w:r>
    </w:p>
    <w:p w14:paraId="66E8314E" w14:textId="77777777" w:rsidR="00160487" w:rsidRDefault="00160487" w:rsidP="00C96844">
      <w:pPr>
        <w:widowControl/>
        <w:jc w:val="left"/>
        <w:rPr>
          <w:szCs w:val="21"/>
        </w:rPr>
        <w:sectPr w:rsidR="00160487" w:rsidSect="00A6559D">
          <w:footerReference w:type="default" r:id="rId12"/>
          <w:pgSz w:w="11906" w:h="16838"/>
          <w:pgMar w:top="2211" w:right="1418" w:bottom="2155" w:left="1418" w:header="1418" w:footer="1701" w:gutter="284"/>
          <w:pgNumType w:fmt="upperRoman" w:start="1"/>
          <w:cols w:space="425"/>
          <w:docGrid w:linePitch="395"/>
        </w:sectPr>
      </w:pPr>
    </w:p>
    <w:p w14:paraId="5172C8E0" w14:textId="4BFBC0E1" w:rsidR="00C96844" w:rsidRPr="001C4BC0" w:rsidRDefault="00C96844" w:rsidP="001C4BC0">
      <w:pPr>
        <w:pStyle w:val="aff4"/>
      </w:pPr>
      <w:bookmarkStart w:id="4" w:name="_Toc104334402"/>
      <w:bookmarkStart w:id="5" w:name="_Toc105676009"/>
      <w:bookmarkStart w:id="6" w:name="_Toc105676319"/>
      <w:r w:rsidRPr="001C4BC0">
        <w:lastRenderedPageBreak/>
        <w:t>A</w:t>
      </w:r>
      <w:r w:rsidR="00C921EC" w:rsidRPr="001C4BC0">
        <w:t>BSTRACT</w:t>
      </w:r>
      <w:bookmarkEnd w:id="4"/>
      <w:bookmarkEnd w:id="5"/>
      <w:bookmarkEnd w:id="6"/>
    </w:p>
    <w:p w14:paraId="0D4C7E50" w14:textId="4EFCAC8C" w:rsidR="00C96844" w:rsidRDefault="003B7FA3" w:rsidP="00C96844">
      <w:pPr>
        <w:pStyle w:val="ac"/>
      </w:pPr>
      <w:r>
        <w:t>Some of words</w:t>
      </w:r>
      <w:r w:rsidR="00473070">
        <w:t>….</w:t>
      </w:r>
    </w:p>
    <w:p w14:paraId="1790CE23" w14:textId="1DA557C8" w:rsidR="00C263AB" w:rsidRDefault="00C96844" w:rsidP="00C96844">
      <w:pPr>
        <w:widowControl/>
        <w:spacing w:line="360" w:lineRule="auto"/>
        <w:jc w:val="left"/>
        <w:rPr>
          <w:rStyle w:val="Char"/>
          <w:sz w:val="21"/>
          <w:szCs w:val="21"/>
        </w:rPr>
      </w:pPr>
      <w:r w:rsidRPr="009F744D">
        <w:rPr>
          <w:rStyle w:val="Keywords"/>
          <w:rFonts w:hint="eastAsia"/>
          <w:sz w:val="21"/>
          <w:szCs w:val="21"/>
        </w:rPr>
        <w:t>KEY WORDS:</w:t>
      </w:r>
      <w:r w:rsidRPr="009F744D">
        <w:rPr>
          <w:rStyle w:val="Keywords"/>
          <w:rFonts w:hint="eastAsia"/>
          <w:b w:val="0"/>
          <w:sz w:val="21"/>
          <w:szCs w:val="21"/>
        </w:rPr>
        <w:t xml:space="preserve"> a</w:t>
      </w:r>
      <w:r w:rsidRPr="009F744D">
        <w:rPr>
          <w:rStyle w:val="Char"/>
          <w:rFonts w:hint="eastAsia"/>
          <w:sz w:val="21"/>
          <w:szCs w:val="21"/>
        </w:rPr>
        <w:t>cute leukemia</w:t>
      </w:r>
      <w:r w:rsidRPr="00000E1B">
        <w:rPr>
          <w:rStyle w:val="ad"/>
          <w:rFonts w:asciiTheme="majorHAnsi" w:eastAsiaTheme="majorEastAsia" w:hAnsiTheme="majorHAnsi" w:cstheme="majorHAnsi"/>
          <w:sz w:val="21"/>
          <w:szCs w:val="21"/>
        </w:rPr>
        <w:t>;</w:t>
      </w:r>
      <w:r w:rsidRPr="00000E1B">
        <w:rPr>
          <w:rStyle w:val="Char"/>
          <w:rFonts w:asciiTheme="majorHAnsi" w:hAnsiTheme="majorHAnsi" w:cstheme="majorHAnsi"/>
          <w:sz w:val="21"/>
          <w:szCs w:val="21"/>
        </w:rPr>
        <w:t xml:space="preserve"> </w:t>
      </w:r>
      <w:r w:rsidRPr="009F744D">
        <w:rPr>
          <w:rStyle w:val="Char"/>
          <w:rFonts w:hint="eastAsia"/>
          <w:sz w:val="21"/>
          <w:szCs w:val="21"/>
        </w:rPr>
        <w:t>RNA-</w:t>
      </w:r>
      <w:r>
        <w:rPr>
          <w:rStyle w:val="Char"/>
          <w:rFonts w:hint="eastAsia"/>
          <w:sz w:val="21"/>
          <w:szCs w:val="21"/>
        </w:rPr>
        <w:t>S</w:t>
      </w:r>
      <w:r w:rsidRPr="009F744D">
        <w:rPr>
          <w:rStyle w:val="Char"/>
          <w:rFonts w:hint="eastAsia"/>
          <w:sz w:val="21"/>
          <w:szCs w:val="21"/>
        </w:rPr>
        <w:t>eq</w:t>
      </w:r>
      <w:r w:rsidRPr="00000E1B">
        <w:rPr>
          <w:rStyle w:val="ad"/>
          <w:rFonts w:asciiTheme="majorHAnsi" w:eastAsiaTheme="majorEastAsia" w:hAnsiTheme="majorHAnsi" w:cstheme="majorHAnsi"/>
          <w:sz w:val="21"/>
          <w:szCs w:val="21"/>
        </w:rPr>
        <w:t>;</w:t>
      </w:r>
      <w:r w:rsidRPr="00000E1B">
        <w:rPr>
          <w:rStyle w:val="Char"/>
          <w:rFonts w:asciiTheme="majorHAnsi" w:hAnsiTheme="majorHAnsi" w:cstheme="majorHAnsi"/>
          <w:sz w:val="21"/>
          <w:szCs w:val="21"/>
        </w:rPr>
        <w:t xml:space="preserve"> </w:t>
      </w:r>
      <w:r w:rsidRPr="009F744D">
        <w:rPr>
          <w:rStyle w:val="Char"/>
          <w:rFonts w:hint="eastAsia"/>
          <w:sz w:val="21"/>
          <w:szCs w:val="21"/>
        </w:rPr>
        <w:t>molecular classification</w:t>
      </w:r>
      <w:r>
        <w:rPr>
          <w:rStyle w:val="Char"/>
          <w:rFonts w:hint="eastAsia"/>
          <w:sz w:val="21"/>
          <w:szCs w:val="21"/>
        </w:rPr>
        <w:t>;</w:t>
      </w:r>
      <w:r>
        <w:rPr>
          <w:rStyle w:val="Char"/>
          <w:sz w:val="21"/>
          <w:szCs w:val="21"/>
        </w:rPr>
        <w:t xml:space="preserve"> r</w:t>
      </w:r>
      <w:r w:rsidRPr="00A04829">
        <w:rPr>
          <w:rStyle w:val="Char"/>
          <w:sz w:val="21"/>
          <w:szCs w:val="21"/>
        </w:rPr>
        <w:t>isk stratification</w:t>
      </w:r>
      <w:r w:rsidRPr="00000E1B">
        <w:rPr>
          <w:rStyle w:val="ad"/>
          <w:rFonts w:asciiTheme="majorHAnsi" w:eastAsiaTheme="majorEastAsia" w:hAnsiTheme="majorHAnsi" w:cstheme="majorHAnsi"/>
          <w:sz w:val="21"/>
          <w:szCs w:val="21"/>
        </w:rPr>
        <w:t>;</w:t>
      </w:r>
      <w:r w:rsidRPr="00000E1B">
        <w:rPr>
          <w:rStyle w:val="Char"/>
          <w:rFonts w:asciiTheme="majorHAnsi" w:hAnsiTheme="majorHAnsi" w:cstheme="majorHAnsi"/>
          <w:sz w:val="21"/>
          <w:szCs w:val="21"/>
        </w:rPr>
        <w:t xml:space="preserve"> </w:t>
      </w:r>
      <w:r w:rsidRPr="009F744D">
        <w:rPr>
          <w:rStyle w:val="Char"/>
          <w:rFonts w:hint="eastAsia"/>
          <w:sz w:val="21"/>
          <w:szCs w:val="21"/>
        </w:rPr>
        <w:t>data visualization</w:t>
      </w:r>
    </w:p>
    <w:p w14:paraId="50F7CEC1" w14:textId="77777777" w:rsidR="00F700DA" w:rsidRDefault="00F700DA">
      <w:pPr>
        <w:widowControl/>
        <w:jc w:val="left"/>
        <w:rPr>
          <w:rStyle w:val="Char"/>
          <w:sz w:val="21"/>
          <w:szCs w:val="21"/>
        </w:rPr>
        <w:sectPr w:rsidR="00F700DA" w:rsidSect="00A6559D">
          <w:pgSz w:w="11906" w:h="16838"/>
          <w:pgMar w:top="2211" w:right="1418" w:bottom="2155" w:left="1418" w:header="1418" w:footer="1701" w:gutter="284"/>
          <w:pgNumType w:fmt="upperRoman"/>
          <w:cols w:space="425"/>
          <w:docGrid w:linePitch="395"/>
        </w:sectPr>
      </w:pPr>
    </w:p>
    <w:p w14:paraId="46FFD9D6" w14:textId="25EAB2A0" w:rsidR="0067600A" w:rsidRPr="00320516" w:rsidRDefault="0067600A" w:rsidP="004704D7">
      <w:pPr>
        <w:pStyle w:val="aff4"/>
        <w:outlineLvl w:val="9"/>
      </w:pPr>
      <w:r w:rsidRPr="00320516">
        <w:rPr>
          <w:rFonts w:hint="eastAsia"/>
        </w:rPr>
        <w:lastRenderedPageBreak/>
        <w:t>目</w:t>
      </w:r>
      <w:r w:rsidRPr="00320516">
        <w:rPr>
          <w:rFonts w:hint="eastAsia"/>
        </w:rPr>
        <w:t xml:space="preserve"> </w:t>
      </w:r>
      <w:r w:rsidR="00E00219">
        <w:t xml:space="preserve"> </w:t>
      </w:r>
      <w:r w:rsidRPr="00320516">
        <w:rPr>
          <w:rFonts w:hint="eastAsia"/>
        </w:rPr>
        <w:t>录</w:t>
      </w:r>
    </w:p>
    <w:p w14:paraId="724E41B7" w14:textId="75F2A874" w:rsidR="00376529" w:rsidRDefault="00B15538">
      <w:pPr>
        <w:pStyle w:val="TOC1"/>
        <w:rPr>
          <w:rFonts w:asciiTheme="minorHAnsi" w:hAnsiTheme="minorHAnsi" w:cstheme="minorBidi"/>
          <w:b w:val="0"/>
          <w:bCs w:val="0"/>
          <w:caps w:val="0"/>
          <w:szCs w:val="22"/>
          <w14:ligatures w14:val="none"/>
        </w:rPr>
      </w:pPr>
      <w:r>
        <w:rPr>
          <w:rFonts w:ascii="Times New Roman" w:eastAsia="宋体" w:hAnsi="Times New Roman"/>
          <w:szCs w:val="24"/>
        </w:rPr>
        <w:fldChar w:fldCharType="begin"/>
      </w:r>
      <w:r>
        <w:rPr>
          <w:rFonts w:ascii="Times New Roman" w:eastAsia="宋体" w:hAnsi="Times New Roman"/>
          <w:szCs w:val="24"/>
        </w:rPr>
        <w:instrText xml:space="preserve"> TOC \o "1-3" \h \z \u </w:instrText>
      </w:r>
      <w:r>
        <w:rPr>
          <w:rFonts w:ascii="Times New Roman" w:eastAsia="宋体" w:hAnsi="Times New Roman"/>
          <w:szCs w:val="24"/>
        </w:rPr>
        <w:fldChar w:fldCharType="separate"/>
      </w:r>
      <w:hyperlink w:anchor="_Toc105676318" w:history="1">
        <w:r w:rsidR="00376529" w:rsidRPr="005306C4">
          <w:rPr>
            <w:rStyle w:val="af9"/>
          </w:rPr>
          <w:t>摘</w:t>
        </w:r>
        <w:r w:rsidR="00376529" w:rsidRPr="005306C4">
          <w:rPr>
            <w:rStyle w:val="af9"/>
          </w:rPr>
          <w:t xml:space="preserve">  </w:t>
        </w:r>
        <w:r w:rsidR="00376529" w:rsidRPr="005306C4">
          <w:rPr>
            <w:rStyle w:val="af9"/>
          </w:rPr>
          <w:t>要</w:t>
        </w:r>
        <w:r w:rsidR="00376529">
          <w:rPr>
            <w:webHidden/>
          </w:rPr>
          <w:tab/>
        </w:r>
        <w:r w:rsidR="00376529">
          <w:rPr>
            <w:webHidden/>
          </w:rPr>
          <w:fldChar w:fldCharType="begin"/>
        </w:r>
        <w:r w:rsidR="00376529">
          <w:rPr>
            <w:webHidden/>
          </w:rPr>
          <w:instrText xml:space="preserve"> PAGEREF _Toc105676318 \h </w:instrText>
        </w:r>
        <w:r w:rsidR="00376529">
          <w:rPr>
            <w:webHidden/>
          </w:rPr>
        </w:r>
        <w:r w:rsidR="00376529">
          <w:rPr>
            <w:webHidden/>
          </w:rPr>
          <w:fldChar w:fldCharType="separate"/>
        </w:r>
        <w:r w:rsidR="00376529">
          <w:rPr>
            <w:webHidden/>
          </w:rPr>
          <w:t>I</w:t>
        </w:r>
        <w:r w:rsidR="00376529">
          <w:rPr>
            <w:webHidden/>
          </w:rPr>
          <w:fldChar w:fldCharType="end"/>
        </w:r>
      </w:hyperlink>
    </w:p>
    <w:p w14:paraId="3F3BFED2" w14:textId="3552F70F" w:rsidR="00376529" w:rsidRDefault="00376529">
      <w:pPr>
        <w:pStyle w:val="TOC1"/>
        <w:rPr>
          <w:rFonts w:asciiTheme="minorHAnsi" w:hAnsiTheme="minorHAnsi" w:cstheme="minorBidi"/>
          <w:b w:val="0"/>
          <w:bCs w:val="0"/>
          <w:caps w:val="0"/>
          <w:szCs w:val="22"/>
          <w14:ligatures w14:val="none"/>
        </w:rPr>
      </w:pPr>
      <w:hyperlink w:anchor="_Toc105676319" w:history="1">
        <w:r w:rsidRPr="005306C4">
          <w:rPr>
            <w:rStyle w:val="af9"/>
          </w:rPr>
          <w:t>ABSTRACT</w:t>
        </w:r>
        <w:r>
          <w:rPr>
            <w:webHidden/>
          </w:rPr>
          <w:tab/>
        </w:r>
        <w:r>
          <w:rPr>
            <w:webHidden/>
          </w:rPr>
          <w:fldChar w:fldCharType="begin"/>
        </w:r>
        <w:r>
          <w:rPr>
            <w:webHidden/>
          </w:rPr>
          <w:instrText xml:space="preserve"> PAGEREF _Toc105676319 \h </w:instrText>
        </w:r>
        <w:r>
          <w:rPr>
            <w:webHidden/>
          </w:rPr>
        </w:r>
        <w:r>
          <w:rPr>
            <w:webHidden/>
          </w:rPr>
          <w:fldChar w:fldCharType="separate"/>
        </w:r>
        <w:r>
          <w:rPr>
            <w:webHidden/>
          </w:rPr>
          <w:t>II</w:t>
        </w:r>
        <w:r>
          <w:rPr>
            <w:webHidden/>
          </w:rPr>
          <w:fldChar w:fldCharType="end"/>
        </w:r>
      </w:hyperlink>
    </w:p>
    <w:p w14:paraId="7BAB8325" w14:textId="19433853" w:rsidR="00376529" w:rsidRDefault="00376529">
      <w:pPr>
        <w:pStyle w:val="TOC1"/>
        <w:rPr>
          <w:rFonts w:asciiTheme="minorHAnsi" w:hAnsiTheme="minorHAnsi" w:cstheme="minorBidi"/>
          <w:b w:val="0"/>
          <w:bCs w:val="0"/>
          <w:caps w:val="0"/>
          <w:szCs w:val="22"/>
          <w14:ligatures w14:val="none"/>
        </w:rPr>
      </w:pPr>
      <w:hyperlink w:anchor="_Toc105676320" w:history="1">
        <w:r w:rsidRPr="005306C4">
          <w:rPr>
            <w:rStyle w:val="af9"/>
          </w:rPr>
          <w:t>全文主要缩略语中英文对照表</w:t>
        </w:r>
        <w:r>
          <w:rPr>
            <w:webHidden/>
          </w:rPr>
          <w:tab/>
        </w:r>
        <w:r>
          <w:rPr>
            <w:webHidden/>
          </w:rPr>
          <w:fldChar w:fldCharType="begin"/>
        </w:r>
        <w:r>
          <w:rPr>
            <w:webHidden/>
          </w:rPr>
          <w:instrText xml:space="preserve"> PAGEREF _Toc105676320 \h </w:instrText>
        </w:r>
        <w:r>
          <w:rPr>
            <w:webHidden/>
          </w:rPr>
        </w:r>
        <w:r>
          <w:rPr>
            <w:webHidden/>
          </w:rPr>
          <w:fldChar w:fldCharType="separate"/>
        </w:r>
        <w:r>
          <w:rPr>
            <w:webHidden/>
          </w:rPr>
          <w:t>V</w:t>
        </w:r>
        <w:r>
          <w:rPr>
            <w:webHidden/>
          </w:rPr>
          <w:fldChar w:fldCharType="end"/>
        </w:r>
      </w:hyperlink>
    </w:p>
    <w:p w14:paraId="7DD31FDE" w14:textId="6D2C9703" w:rsidR="00376529" w:rsidRDefault="00376529">
      <w:pPr>
        <w:pStyle w:val="TOC1"/>
        <w:rPr>
          <w:rFonts w:asciiTheme="minorHAnsi" w:hAnsiTheme="minorHAnsi" w:cstheme="minorBidi"/>
          <w:b w:val="0"/>
          <w:bCs w:val="0"/>
          <w:caps w:val="0"/>
          <w:szCs w:val="22"/>
          <w14:ligatures w14:val="none"/>
        </w:rPr>
      </w:pPr>
      <w:hyperlink w:anchor="_Toc105676321" w:history="1">
        <w:r w:rsidRPr="005306C4">
          <w:rPr>
            <w:rStyle w:val="af9"/>
          </w:rPr>
          <w:t>第一章</w:t>
        </w:r>
        <w:r w:rsidRPr="005306C4">
          <w:rPr>
            <w:rStyle w:val="af9"/>
          </w:rPr>
          <w:t xml:space="preserve"> </w:t>
        </w:r>
        <w:r w:rsidRPr="005306C4">
          <w:rPr>
            <w:rStyle w:val="af9"/>
          </w:rPr>
          <w:t>绪论</w:t>
        </w:r>
        <w:r>
          <w:rPr>
            <w:webHidden/>
          </w:rPr>
          <w:tab/>
        </w:r>
        <w:r>
          <w:rPr>
            <w:webHidden/>
          </w:rPr>
          <w:fldChar w:fldCharType="begin"/>
        </w:r>
        <w:r>
          <w:rPr>
            <w:webHidden/>
          </w:rPr>
          <w:instrText xml:space="preserve"> PAGEREF _Toc105676321 \h </w:instrText>
        </w:r>
        <w:r>
          <w:rPr>
            <w:webHidden/>
          </w:rPr>
        </w:r>
        <w:r>
          <w:rPr>
            <w:webHidden/>
          </w:rPr>
          <w:fldChar w:fldCharType="separate"/>
        </w:r>
        <w:r>
          <w:rPr>
            <w:webHidden/>
          </w:rPr>
          <w:t>1</w:t>
        </w:r>
        <w:r>
          <w:rPr>
            <w:webHidden/>
          </w:rPr>
          <w:fldChar w:fldCharType="end"/>
        </w:r>
      </w:hyperlink>
    </w:p>
    <w:p w14:paraId="277A8A8D" w14:textId="4E7BC26F" w:rsidR="00376529" w:rsidRDefault="00376529">
      <w:pPr>
        <w:pStyle w:val="TOC2"/>
        <w:tabs>
          <w:tab w:val="right" w:leader="dot" w:pos="8776"/>
        </w:tabs>
        <w:rPr>
          <w:rFonts w:cstheme="minorBidi"/>
          <w:smallCaps w:val="0"/>
          <w:noProof/>
          <w:szCs w:val="22"/>
          <w14:ligatures w14:val="none"/>
        </w:rPr>
      </w:pPr>
      <w:hyperlink w:anchor="_Toc105676322" w:history="1">
        <w:r w:rsidRPr="005306C4">
          <w:rPr>
            <w:rStyle w:val="af9"/>
            <w:noProof/>
          </w:rPr>
          <w:t xml:space="preserve">1.1 </w:t>
        </w:r>
        <w:r w:rsidRPr="005306C4">
          <w:rPr>
            <w:rStyle w:val="af9"/>
            <w:noProof/>
          </w:rPr>
          <w:t>引言</w:t>
        </w:r>
        <w:r>
          <w:rPr>
            <w:noProof/>
            <w:webHidden/>
          </w:rPr>
          <w:tab/>
        </w:r>
        <w:r>
          <w:rPr>
            <w:noProof/>
            <w:webHidden/>
          </w:rPr>
          <w:fldChar w:fldCharType="begin"/>
        </w:r>
        <w:r>
          <w:rPr>
            <w:noProof/>
            <w:webHidden/>
          </w:rPr>
          <w:instrText xml:space="preserve"> PAGEREF _Toc105676322 \h </w:instrText>
        </w:r>
        <w:r>
          <w:rPr>
            <w:noProof/>
            <w:webHidden/>
          </w:rPr>
        </w:r>
        <w:r>
          <w:rPr>
            <w:noProof/>
            <w:webHidden/>
          </w:rPr>
          <w:fldChar w:fldCharType="separate"/>
        </w:r>
        <w:r>
          <w:rPr>
            <w:noProof/>
            <w:webHidden/>
          </w:rPr>
          <w:t>1</w:t>
        </w:r>
        <w:r>
          <w:rPr>
            <w:noProof/>
            <w:webHidden/>
          </w:rPr>
          <w:fldChar w:fldCharType="end"/>
        </w:r>
      </w:hyperlink>
    </w:p>
    <w:p w14:paraId="2322034A" w14:textId="1C0F2CF2" w:rsidR="00376529" w:rsidRDefault="00376529">
      <w:pPr>
        <w:pStyle w:val="TOC2"/>
        <w:tabs>
          <w:tab w:val="right" w:leader="dot" w:pos="8776"/>
        </w:tabs>
        <w:rPr>
          <w:rFonts w:cstheme="minorBidi"/>
          <w:smallCaps w:val="0"/>
          <w:noProof/>
          <w:szCs w:val="22"/>
          <w14:ligatures w14:val="none"/>
        </w:rPr>
      </w:pPr>
      <w:hyperlink w:anchor="_Toc105676323" w:history="1">
        <w:r w:rsidRPr="005306C4">
          <w:rPr>
            <w:rStyle w:val="af9"/>
            <w:noProof/>
          </w:rPr>
          <w:t xml:space="preserve">1.2 </w:t>
        </w:r>
        <w:r w:rsidRPr="005306C4">
          <w:rPr>
            <w:rStyle w:val="af9"/>
            <w:noProof/>
          </w:rPr>
          <w:t>遗传易感性</w:t>
        </w:r>
        <w:r>
          <w:rPr>
            <w:noProof/>
            <w:webHidden/>
          </w:rPr>
          <w:tab/>
        </w:r>
        <w:r>
          <w:rPr>
            <w:noProof/>
            <w:webHidden/>
          </w:rPr>
          <w:fldChar w:fldCharType="begin"/>
        </w:r>
        <w:r>
          <w:rPr>
            <w:noProof/>
            <w:webHidden/>
          </w:rPr>
          <w:instrText xml:space="preserve"> PAGEREF _Toc105676323 \h </w:instrText>
        </w:r>
        <w:r>
          <w:rPr>
            <w:noProof/>
            <w:webHidden/>
          </w:rPr>
        </w:r>
        <w:r>
          <w:rPr>
            <w:noProof/>
            <w:webHidden/>
          </w:rPr>
          <w:fldChar w:fldCharType="separate"/>
        </w:r>
        <w:r>
          <w:rPr>
            <w:noProof/>
            <w:webHidden/>
          </w:rPr>
          <w:t>1</w:t>
        </w:r>
        <w:r>
          <w:rPr>
            <w:noProof/>
            <w:webHidden/>
          </w:rPr>
          <w:fldChar w:fldCharType="end"/>
        </w:r>
      </w:hyperlink>
    </w:p>
    <w:p w14:paraId="6AE4ECF8" w14:textId="27D5D567" w:rsidR="00376529" w:rsidRDefault="00376529">
      <w:pPr>
        <w:pStyle w:val="TOC2"/>
        <w:tabs>
          <w:tab w:val="right" w:leader="dot" w:pos="8776"/>
        </w:tabs>
        <w:rPr>
          <w:rFonts w:cstheme="minorBidi"/>
          <w:smallCaps w:val="0"/>
          <w:noProof/>
          <w:szCs w:val="22"/>
          <w14:ligatures w14:val="none"/>
        </w:rPr>
      </w:pPr>
      <w:hyperlink w:anchor="_Toc105676324" w:history="1">
        <w:r w:rsidRPr="005306C4">
          <w:rPr>
            <w:rStyle w:val="af9"/>
            <w:noProof/>
          </w:rPr>
          <w:t xml:space="preserve">1.3 </w:t>
        </w:r>
        <w:r w:rsidRPr="005306C4">
          <w:rPr>
            <w:rStyle w:val="af9"/>
            <w:noProof/>
          </w:rPr>
          <w:t>关键问题及研究内容</w:t>
        </w:r>
        <w:r>
          <w:rPr>
            <w:noProof/>
            <w:webHidden/>
          </w:rPr>
          <w:tab/>
        </w:r>
        <w:r>
          <w:rPr>
            <w:noProof/>
            <w:webHidden/>
          </w:rPr>
          <w:fldChar w:fldCharType="begin"/>
        </w:r>
        <w:r>
          <w:rPr>
            <w:noProof/>
            <w:webHidden/>
          </w:rPr>
          <w:instrText xml:space="preserve"> PAGEREF _Toc105676324 \h </w:instrText>
        </w:r>
        <w:r>
          <w:rPr>
            <w:noProof/>
            <w:webHidden/>
          </w:rPr>
        </w:r>
        <w:r>
          <w:rPr>
            <w:noProof/>
            <w:webHidden/>
          </w:rPr>
          <w:fldChar w:fldCharType="separate"/>
        </w:r>
        <w:r>
          <w:rPr>
            <w:noProof/>
            <w:webHidden/>
          </w:rPr>
          <w:t>1</w:t>
        </w:r>
        <w:r>
          <w:rPr>
            <w:noProof/>
            <w:webHidden/>
          </w:rPr>
          <w:fldChar w:fldCharType="end"/>
        </w:r>
      </w:hyperlink>
    </w:p>
    <w:p w14:paraId="6B63E40C" w14:textId="47863DCD" w:rsidR="00376529" w:rsidRDefault="00376529">
      <w:pPr>
        <w:pStyle w:val="TOC3"/>
        <w:tabs>
          <w:tab w:val="right" w:leader="dot" w:pos="8776"/>
        </w:tabs>
        <w:rPr>
          <w:rFonts w:cstheme="minorBidi"/>
          <w:iCs w:val="0"/>
          <w:noProof/>
          <w:szCs w:val="22"/>
          <w14:ligatures w14:val="none"/>
        </w:rPr>
      </w:pPr>
      <w:hyperlink w:anchor="_Toc105676325" w:history="1">
        <w:r w:rsidRPr="005306C4">
          <w:rPr>
            <w:rStyle w:val="af9"/>
            <w:noProof/>
          </w:rPr>
          <w:t xml:space="preserve">1.3.1 </w:t>
        </w:r>
        <w:r w:rsidRPr="005306C4">
          <w:rPr>
            <w:rStyle w:val="af9"/>
            <w:noProof/>
          </w:rPr>
          <w:t>主要研究内容</w:t>
        </w:r>
        <w:r>
          <w:rPr>
            <w:noProof/>
            <w:webHidden/>
          </w:rPr>
          <w:tab/>
        </w:r>
        <w:r>
          <w:rPr>
            <w:noProof/>
            <w:webHidden/>
          </w:rPr>
          <w:fldChar w:fldCharType="begin"/>
        </w:r>
        <w:r>
          <w:rPr>
            <w:noProof/>
            <w:webHidden/>
          </w:rPr>
          <w:instrText xml:space="preserve"> PAGEREF _Toc105676325 \h </w:instrText>
        </w:r>
        <w:r>
          <w:rPr>
            <w:noProof/>
            <w:webHidden/>
          </w:rPr>
        </w:r>
        <w:r>
          <w:rPr>
            <w:noProof/>
            <w:webHidden/>
          </w:rPr>
          <w:fldChar w:fldCharType="separate"/>
        </w:r>
        <w:r>
          <w:rPr>
            <w:noProof/>
            <w:webHidden/>
          </w:rPr>
          <w:t>1</w:t>
        </w:r>
        <w:r>
          <w:rPr>
            <w:noProof/>
            <w:webHidden/>
          </w:rPr>
          <w:fldChar w:fldCharType="end"/>
        </w:r>
      </w:hyperlink>
    </w:p>
    <w:p w14:paraId="7230873C" w14:textId="5AAE59D2" w:rsidR="00376529" w:rsidRDefault="00376529">
      <w:pPr>
        <w:pStyle w:val="TOC3"/>
        <w:tabs>
          <w:tab w:val="right" w:leader="dot" w:pos="8776"/>
        </w:tabs>
        <w:rPr>
          <w:rFonts w:cstheme="minorBidi"/>
          <w:iCs w:val="0"/>
          <w:noProof/>
          <w:szCs w:val="22"/>
          <w14:ligatures w14:val="none"/>
        </w:rPr>
      </w:pPr>
      <w:hyperlink w:anchor="_Toc105676326" w:history="1">
        <w:r w:rsidRPr="005306C4">
          <w:rPr>
            <w:rStyle w:val="af9"/>
            <w:noProof/>
          </w:rPr>
          <w:t xml:space="preserve">1.3.2 </w:t>
        </w:r>
        <w:r w:rsidRPr="005306C4">
          <w:rPr>
            <w:rStyle w:val="af9"/>
            <w:noProof/>
          </w:rPr>
          <w:t>拟解决的关键问题</w:t>
        </w:r>
        <w:r>
          <w:rPr>
            <w:noProof/>
            <w:webHidden/>
          </w:rPr>
          <w:tab/>
        </w:r>
        <w:r>
          <w:rPr>
            <w:noProof/>
            <w:webHidden/>
          </w:rPr>
          <w:fldChar w:fldCharType="begin"/>
        </w:r>
        <w:r>
          <w:rPr>
            <w:noProof/>
            <w:webHidden/>
          </w:rPr>
          <w:instrText xml:space="preserve"> PAGEREF _Toc105676326 \h </w:instrText>
        </w:r>
        <w:r>
          <w:rPr>
            <w:noProof/>
            <w:webHidden/>
          </w:rPr>
        </w:r>
        <w:r>
          <w:rPr>
            <w:noProof/>
            <w:webHidden/>
          </w:rPr>
          <w:fldChar w:fldCharType="separate"/>
        </w:r>
        <w:r>
          <w:rPr>
            <w:noProof/>
            <w:webHidden/>
          </w:rPr>
          <w:t>1</w:t>
        </w:r>
        <w:r>
          <w:rPr>
            <w:noProof/>
            <w:webHidden/>
          </w:rPr>
          <w:fldChar w:fldCharType="end"/>
        </w:r>
      </w:hyperlink>
    </w:p>
    <w:p w14:paraId="4AC0F1C5" w14:textId="030338E7" w:rsidR="00376529" w:rsidRDefault="00376529">
      <w:pPr>
        <w:pStyle w:val="TOC2"/>
        <w:tabs>
          <w:tab w:val="right" w:leader="dot" w:pos="8776"/>
        </w:tabs>
        <w:rPr>
          <w:rFonts w:cstheme="minorBidi"/>
          <w:smallCaps w:val="0"/>
          <w:noProof/>
          <w:szCs w:val="22"/>
          <w14:ligatures w14:val="none"/>
        </w:rPr>
      </w:pPr>
      <w:hyperlink w:anchor="_Toc105676327" w:history="1">
        <w:r w:rsidRPr="005306C4">
          <w:rPr>
            <w:rStyle w:val="af9"/>
            <w:noProof/>
          </w:rPr>
          <w:t xml:space="preserve">1.4 </w:t>
        </w:r>
        <w:r w:rsidRPr="005306C4">
          <w:rPr>
            <w:rStyle w:val="af9"/>
            <w:noProof/>
          </w:rPr>
          <w:t>课题创新点</w:t>
        </w:r>
        <w:r>
          <w:rPr>
            <w:noProof/>
            <w:webHidden/>
          </w:rPr>
          <w:tab/>
        </w:r>
        <w:r>
          <w:rPr>
            <w:noProof/>
            <w:webHidden/>
          </w:rPr>
          <w:fldChar w:fldCharType="begin"/>
        </w:r>
        <w:r>
          <w:rPr>
            <w:noProof/>
            <w:webHidden/>
          </w:rPr>
          <w:instrText xml:space="preserve"> PAGEREF _Toc105676327 \h </w:instrText>
        </w:r>
        <w:r>
          <w:rPr>
            <w:noProof/>
            <w:webHidden/>
          </w:rPr>
        </w:r>
        <w:r>
          <w:rPr>
            <w:noProof/>
            <w:webHidden/>
          </w:rPr>
          <w:fldChar w:fldCharType="separate"/>
        </w:r>
        <w:r>
          <w:rPr>
            <w:noProof/>
            <w:webHidden/>
          </w:rPr>
          <w:t>2</w:t>
        </w:r>
        <w:r>
          <w:rPr>
            <w:noProof/>
            <w:webHidden/>
          </w:rPr>
          <w:fldChar w:fldCharType="end"/>
        </w:r>
      </w:hyperlink>
    </w:p>
    <w:p w14:paraId="6707FED6" w14:textId="28AE0FF9" w:rsidR="00376529" w:rsidRDefault="00376529">
      <w:pPr>
        <w:pStyle w:val="TOC1"/>
        <w:rPr>
          <w:rFonts w:asciiTheme="minorHAnsi" w:hAnsiTheme="minorHAnsi" w:cstheme="minorBidi"/>
          <w:b w:val="0"/>
          <w:bCs w:val="0"/>
          <w:caps w:val="0"/>
          <w:szCs w:val="22"/>
          <w14:ligatures w14:val="none"/>
        </w:rPr>
      </w:pPr>
      <w:hyperlink w:anchor="_Toc105676328" w:history="1">
        <w:r w:rsidRPr="005306C4">
          <w:rPr>
            <w:rStyle w:val="af9"/>
          </w:rPr>
          <w:t>第二章</w:t>
        </w:r>
        <w:r w:rsidRPr="005306C4">
          <w:rPr>
            <w:rStyle w:val="af9"/>
          </w:rPr>
          <w:t xml:space="preserve"> </w:t>
        </w:r>
        <w:r w:rsidRPr="005306C4">
          <w:rPr>
            <w:rStyle w:val="af9"/>
          </w:rPr>
          <w:t>不同部分的工作</w:t>
        </w:r>
        <w:r>
          <w:rPr>
            <w:webHidden/>
          </w:rPr>
          <w:tab/>
        </w:r>
        <w:r>
          <w:rPr>
            <w:webHidden/>
          </w:rPr>
          <w:fldChar w:fldCharType="begin"/>
        </w:r>
        <w:r>
          <w:rPr>
            <w:webHidden/>
          </w:rPr>
          <w:instrText xml:space="preserve"> PAGEREF _Toc105676328 \h </w:instrText>
        </w:r>
        <w:r>
          <w:rPr>
            <w:webHidden/>
          </w:rPr>
        </w:r>
        <w:r>
          <w:rPr>
            <w:webHidden/>
          </w:rPr>
          <w:fldChar w:fldCharType="separate"/>
        </w:r>
        <w:r>
          <w:rPr>
            <w:webHidden/>
          </w:rPr>
          <w:t>3</w:t>
        </w:r>
        <w:r>
          <w:rPr>
            <w:webHidden/>
          </w:rPr>
          <w:fldChar w:fldCharType="end"/>
        </w:r>
      </w:hyperlink>
    </w:p>
    <w:p w14:paraId="38C843A4" w14:textId="7A68E70E" w:rsidR="00376529" w:rsidRDefault="00376529">
      <w:pPr>
        <w:pStyle w:val="TOC2"/>
        <w:tabs>
          <w:tab w:val="right" w:leader="dot" w:pos="8776"/>
        </w:tabs>
        <w:rPr>
          <w:rFonts w:cstheme="minorBidi"/>
          <w:smallCaps w:val="0"/>
          <w:noProof/>
          <w:szCs w:val="22"/>
          <w14:ligatures w14:val="none"/>
        </w:rPr>
      </w:pPr>
      <w:hyperlink w:anchor="_Toc105676329" w:history="1">
        <w:r w:rsidRPr="005306C4">
          <w:rPr>
            <w:rStyle w:val="af9"/>
            <w:noProof/>
          </w:rPr>
          <w:t xml:space="preserve">2.1 </w:t>
        </w:r>
        <w:r w:rsidRPr="005306C4">
          <w:rPr>
            <w:rStyle w:val="af9"/>
            <w:noProof/>
          </w:rPr>
          <w:t>概述</w:t>
        </w:r>
        <w:r>
          <w:rPr>
            <w:noProof/>
            <w:webHidden/>
          </w:rPr>
          <w:tab/>
        </w:r>
        <w:r>
          <w:rPr>
            <w:noProof/>
            <w:webHidden/>
          </w:rPr>
          <w:fldChar w:fldCharType="begin"/>
        </w:r>
        <w:r>
          <w:rPr>
            <w:noProof/>
            <w:webHidden/>
          </w:rPr>
          <w:instrText xml:space="preserve"> PAGEREF _Toc105676329 \h </w:instrText>
        </w:r>
        <w:r>
          <w:rPr>
            <w:noProof/>
            <w:webHidden/>
          </w:rPr>
        </w:r>
        <w:r>
          <w:rPr>
            <w:noProof/>
            <w:webHidden/>
          </w:rPr>
          <w:fldChar w:fldCharType="separate"/>
        </w:r>
        <w:r>
          <w:rPr>
            <w:noProof/>
            <w:webHidden/>
          </w:rPr>
          <w:t>3</w:t>
        </w:r>
        <w:r>
          <w:rPr>
            <w:noProof/>
            <w:webHidden/>
          </w:rPr>
          <w:fldChar w:fldCharType="end"/>
        </w:r>
      </w:hyperlink>
    </w:p>
    <w:p w14:paraId="75D7B3A1" w14:textId="38E9D023" w:rsidR="00376529" w:rsidRDefault="00376529">
      <w:pPr>
        <w:pStyle w:val="TOC2"/>
        <w:tabs>
          <w:tab w:val="right" w:leader="dot" w:pos="8776"/>
        </w:tabs>
        <w:rPr>
          <w:rFonts w:cstheme="minorBidi"/>
          <w:smallCaps w:val="0"/>
          <w:noProof/>
          <w:szCs w:val="22"/>
          <w14:ligatures w14:val="none"/>
        </w:rPr>
      </w:pPr>
      <w:hyperlink w:anchor="_Toc105676330" w:history="1">
        <w:r w:rsidRPr="005306C4">
          <w:rPr>
            <w:rStyle w:val="af9"/>
            <w:noProof/>
          </w:rPr>
          <w:t xml:space="preserve">2.2 </w:t>
        </w:r>
        <w:r w:rsidRPr="005306C4">
          <w:rPr>
            <w:rStyle w:val="af9"/>
            <w:noProof/>
          </w:rPr>
          <w:t>样本与方法</w:t>
        </w:r>
        <w:r>
          <w:rPr>
            <w:noProof/>
            <w:webHidden/>
          </w:rPr>
          <w:tab/>
        </w:r>
        <w:r>
          <w:rPr>
            <w:noProof/>
            <w:webHidden/>
          </w:rPr>
          <w:fldChar w:fldCharType="begin"/>
        </w:r>
        <w:r>
          <w:rPr>
            <w:noProof/>
            <w:webHidden/>
          </w:rPr>
          <w:instrText xml:space="preserve"> PAGEREF _Toc105676330 \h </w:instrText>
        </w:r>
        <w:r>
          <w:rPr>
            <w:noProof/>
            <w:webHidden/>
          </w:rPr>
        </w:r>
        <w:r>
          <w:rPr>
            <w:noProof/>
            <w:webHidden/>
          </w:rPr>
          <w:fldChar w:fldCharType="separate"/>
        </w:r>
        <w:r>
          <w:rPr>
            <w:noProof/>
            <w:webHidden/>
          </w:rPr>
          <w:t>3</w:t>
        </w:r>
        <w:r>
          <w:rPr>
            <w:noProof/>
            <w:webHidden/>
          </w:rPr>
          <w:fldChar w:fldCharType="end"/>
        </w:r>
      </w:hyperlink>
    </w:p>
    <w:p w14:paraId="6F132B82" w14:textId="77815DCC" w:rsidR="00376529" w:rsidRDefault="00376529">
      <w:pPr>
        <w:pStyle w:val="TOC3"/>
        <w:tabs>
          <w:tab w:val="right" w:leader="dot" w:pos="8776"/>
        </w:tabs>
        <w:rPr>
          <w:rFonts w:cstheme="minorBidi"/>
          <w:iCs w:val="0"/>
          <w:noProof/>
          <w:szCs w:val="22"/>
          <w14:ligatures w14:val="none"/>
        </w:rPr>
      </w:pPr>
      <w:hyperlink w:anchor="_Toc105676331" w:history="1">
        <w:r w:rsidRPr="005306C4">
          <w:rPr>
            <w:rStyle w:val="af9"/>
            <w:noProof/>
          </w:rPr>
          <w:t xml:space="preserve">2.2.1 </w:t>
        </w:r>
        <w:r w:rsidRPr="005306C4">
          <w:rPr>
            <w:rStyle w:val="af9"/>
            <w:noProof/>
          </w:rPr>
          <w:t>样本来源与收集</w:t>
        </w:r>
        <w:r>
          <w:rPr>
            <w:noProof/>
            <w:webHidden/>
          </w:rPr>
          <w:tab/>
        </w:r>
        <w:r>
          <w:rPr>
            <w:noProof/>
            <w:webHidden/>
          </w:rPr>
          <w:fldChar w:fldCharType="begin"/>
        </w:r>
        <w:r>
          <w:rPr>
            <w:noProof/>
            <w:webHidden/>
          </w:rPr>
          <w:instrText xml:space="preserve"> PAGEREF _Toc105676331 \h </w:instrText>
        </w:r>
        <w:r>
          <w:rPr>
            <w:noProof/>
            <w:webHidden/>
          </w:rPr>
        </w:r>
        <w:r>
          <w:rPr>
            <w:noProof/>
            <w:webHidden/>
          </w:rPr>
          <w:fldChar w:fldCharType="separate"/>
        </w:r>
        <w:r>
          <w:rPr>
            <w:noProof/>
            <w:webHidden/>
          </w:rPr>
          <w:t>3</w:t>
        </w:r>
        <w:r>
          <w:rPr>
            <w:noProof/>
            <w:webHidden/>
          </w:rPr>
          <w:fldChar w:fldCharType="end"/>
        </w:r>
      </w:hyperlink>
    </w:p>
    <w:p w14:paraId="4D791C87" w14:textId="199D60BE" w:rsidR="00376529" w:rsidRDefault="00376529">
      <w:pPr>
        <w:pStyle w:val="TOC3"/>
        <w:tabs>
          <w:tab w:val="right" w:leader="dot" w:pos="8776"/>
        </w:tabs>
        <w:rPr>
          <w:rFonts w:cstheme="minorBidi"/>
          <w:iCs w:val="0"/>
          <w:noProof/>
          <w:szCs w:val="22"/>
          <w14:ligatures w14:val="none"/>
        </w:rPr>
      </w:pPr>
      <w:hyperlink w:anchor="_Toc105676332" w:history="1">
        <w:r w:rsidRPr="005306C4">
          <w:rPr>
            <w:rStyle w:val="af9"/>
            <w:noProof/>
          </w:rPr>
          <w:t xml:space="preserve">2.2.2 </w:t>
        </w:r>
        <w:r w:rsidRPr="005306C4">
          <w:rPr>
            <w:rStyle w:val="af9"/>
            <w:noProof/>
          </w:rPr>
          <w:t>定量分析</w:t>
        </w:r>
        <w:r>
          <w:rPr>
            <w:noProof/>
            <w:webHidden/>
          </w:rPr>
          <w:tab/>
        </w:r>
        <w:r>
          <w:rPr>
            <w:noProof/>
            <w:webHidden/>
          </w:rPr>
          <w:fldChar w:fldCharType="begin"/>
        </w:r>
        <w:r>
          <w:rPr>
            <w:noProof/>
            <w:webHidden/>
          </w:rPr>
          <w:instrText xml:space="preserve"> PAGEREF _Toc105676332 \h </w:instrText>
        </w:r>
        <w:r>
          <w:rPr>
            <w:noProof/>
            <w:webHidden/>
          </w:rPr>
        </w:r>
        <w:r>
          <w:rPr>
            <w:noProof/>
            <w:webHidden/>
          </w:rPr>
          <w:fldChar w:fldCharType="separate"/>
        </w:r>
        <w:r>
          <w:rPr>
            <w:noProof/>
            <w:webHidden/>
          </w:rPr>
          <w:t>3</w:t>
        </w:r>
        <w:r>
          <w:rPr>
            <w:noProof/>
            <w:webHidden/>
          </w:rPr>
          <w:fldChar w:fldCharType="end"/>
        </w:r>
      </w:hyperlink>
    </w:p>
    <w:p w14:paraId="3A483C16" w14:textId="0C0785D0" w:rsidR="00376529" w:rsidRDefault="00376529">
      <w:pPr>
        <w:pStyle w:val="TOC2"/>
        <w:tabs>
          <w:tab w:val="right" w:leader="dot" w:pos="8776"/>
        </w:tabs>
        <w:rPr>
          <w:rFonts w:cstheme="minorBidi"/>
          <w:smallCaps w:val="0"/>
          <w:noProof/>
          <w:szCs w:val="22"/>
          <w14:ligatures w14:val="none"/>
        </w:rPr>
      </w:pPr>
      <w:hyperlink w:anchor="_Toc105676333" w:history="1">
        <w:r w:rsidRPr="005306C4">
          <w:rPr>
            <w:rStyle w:val="af9"/>
            <w:noProof/>
          </w:rPr>
          <w:t xml:space="preserve">2.3 </w:t>
        </w:r>
        <w:r w:rsidRPr="005306C4">
          <w:rPr>
            <w:rStyle w:val="af9"/>
            <w:noProof/>
          </w:rPr>
          <w:t>结果</w:t>
        </w:r>
        <w:r>
          <w:rPr>
            <w:noProof/>
            <w:webHidden/>
          </w:rPr>
          <w:tab/>
        </w:r>
        <w:r>
          <w:rPr>
            <w:noProof/>
            <w:webHidden/>
          </w:rPr>
          <w:fldChar w:fldCharType="begin"/>
        </w:r>
        <w:r>
          <w:rPr>
            <w:noProof/>
            <w:webHidden/>
          </w:rPr>
          <w:instrText xml:space="preserve"> PAGEREF _Toc105676333 \h </w:instrText>
        </w:r>
        <w:r>
          <w:rPr>
            <w:noProof/>
            <w:webHidden/>
          </w:rPr>
        </w:r>
        <w:r>
          <w:rPr>
            <w:noProof/>
            <w:webHidden/>
          </w:rPr>
          <w:fldChar w:fldCharType="separate"/>
        </w:r>
        <w:r>
          <w:rPr>
            <w:noProof/>
            <w:webHidden/>
          </w:rPr>
          <w:t>4</w:t>
        </w:r>
        <w:r>
          <w:rPr>
            <w:noProof/>
            <w:webHidden/>
          </w:rPr>
          <w:fldChar w:fldCharType="end"/>
        </w:r>
      </w:hyperlink>
    </w:p>
    <w:p w14:paraId="0035F80E" w14:textId="4BE3A589" w:rsidR="00376529" w:rsidRDefault="00376529">
      <w:pPr>
        <w:pStyle w:val="TOC3"/>
        <w:tabs>
          <w:tab w:val="right" w:leader="dot" w:pos="8776"/>
        </w:tabs>
        <w:rPr>
          <w:rFonts w:cstheme="minorBidi"/>
          <w:iCs w:val="0"/>
          <w:noProof/>
          <w:szCs w:val="22"/>
          <w14:ligatures w14:val="none"/>
        </w:rPr>
      </w:pPr>
      <w:hyperlink w:anchor="_Toc105676334" w:history="1">
        <w:r w:rsidRPr="005306C4">
          <w:rPr>
            <w:rStyle w:val="af9"/>
            <w:noProof/>
          </w:rPr>
          <w:t xml:space="preserve">2.3.1 </w:t>
        </w:r>
        <w:r w:rsidRPr="005306C4">
          <w:rPr>
            <w:rStyle w:val="af9"/>
            <w:noProof/>
          </w:rPr>
          <w:t>标题</w:t>
        </w:r>
        <w:r>
          <w:rPr>
            <w:noProof/>
            <w:webHidden/>
          </w:rPr>
          <w:tab/>
        </w:r>
        <w:r>
          <w:rPr>
            <w:noProof/>
            <w:webHidden/>
          </w:rPr>
          <w:fldChar w:fldCharType="begin"/>
        </w:r>
        <w:r>
          <w:rPr>
            <w:noProof/>
            <w:webHidden/>
          </w:rPr>
          <w:instrText xml:space="preserve"> PAGEREF _Toc105676334 \h </w:instrText>
        </w:r>
        <w:r>
          <w:rPr>
            <w:noProof/>
            <w:webHidden/>
          </w:rPr>
        </w:r>
        <w:r>
          <w:rPr>
            <w:noProof/>
            <w:webHidden/>
          </w:rPr>
          <w:fldChar w:fldCharType="separate"/>
        </w:r>
        <w:r>
          <w:rPr>
            <w:noProof/>
            <w:webHidden/>
          </w:rPr>
          <w:t>4</w:t>
        </w:r>
        <w:r>
          <w:rPr>
            <w:noProof/>
            <w:webHidden/>
          </w:rPr>
          <w:fldChar w:fldCharType="end"/>
        </w:r>
      </w:hyperlink>
    </w:p>
    <w:p w14:paraId="3179DF51" w14:textId="219FA137" w:rsidR="00376529" w:rsidRDefault="00376529">
      <w:pPr>
        <w:pStyle w:val="TOC3"/>
        <w:tabs>
          <w:tab w:val="right" w:leader="dot" w:pos="8776"/>
        </w:tabs>
        <w:rPr>
          <w:rFonts w:cstheme="minorBidi"/>
          <w:iCs w:val="0"/>
          <w:noProof/>
          <w:szCs w:val="22"/>
          <w14:ligatures w14:val="none"/>
        </w:rPr>
      </w:pPr>
      <w:hyperlink w:anchor="_Toc105676335" w:history="1">
        <w:r w:rsidRPr="005306C4">
          <w:rPr>
            <w:rStyle w:val="af9"/>
            <w:noProof/>
          </w:rPr>
          <w:t xml:space="preserve">2.3.2 </w:t>
        </w:r>
        <w:r w:rsidRPr="005306C4">
          <w:rPr>
            <w:rStyle w:val="af9"/>
            <w:noProof/>
          </w:rPr>
          <w:t>标题</w:t>
        </w:r>
        <w:r w:rsidRPr="005306C4">
          <w:rPr>
            <w:rStyle w:val="af9"/>
            <w:noProof/>
          </w:rPr>
          <w:t>2</w:t>
        </w:r>
        <w:r>
          <w:rPr>
            <w:noProof/>
            <w:webHidden/>
          </w:rPr>
          <w:tab/>
        </w:r>
        <w:r>
          <w:rPr>
            <w:noProof/>
            <w:webHidden/>
          </w:rPr>
          <w:fldChar w:fldCharType="begin"/>
        </w:r>
        <w:r>
          <w:rPr>
            <w:noProof/>
            <w:webHidden/>
          </w:rPr>
          <w:instrText xml:space="preserve"> PAGEREF _Toc105676335 \h </w:instrText>
        </w:r>
        <w:r>
          <w:rPr>
            <w:noProof/>
            <w:webHidden/>
          </w:rPr>
        </w:r>
        <w:r>
          <w:rPr>
            <w:noProof/>
            <w:webHidden/>
          </w:rPr>
          <w:fldChar w:fldCharType="separate"/>
        </w:r>
        <w:r>
          <w:rPr>
            <w:noProof/>
            <w:webHidden/>
          </w:rPr>
          <w:t>4</w:t>
        </w:r>
        <w:r>
          <w:rPr>
            <w:noProof/>
            <w:webHidden/>
          </w:rPr>
          <w:fldChar w:fldCharType="end"/>
        </w:r>
      </w:hyperlink>
    </w:p>
    <w:p w14:paraId="2B79030A" w14:textId="0E5A691E" w:rsidR="00376529" w:rsidRDefault="00376529">
      <w:pPr>
        <w:pStyle w:val="TOC2"/>
        <w:tabs>
          <w:tab w:val="right" w:leader="dot" w:pos="8776"/>
        </w:tabs>
        <w:rPr>
          <w:rFonts w:cstheme="minorBidi"/>
          <w:smallCaps w:val="0"/>
          <w:noProof/>
          <w:szCs w:val="22"/>
          <w14:ligatures w14:val="none"/>
        </w:rPr>
      </w:pPr>
      <w:hyperlink w:anchor="_Toc105676336" w:history="1">
        <w:r w:rsidRPr="005306C4">
          <w:rPr>
            <w:rStyle w:val="af9"/>
            <w:noProof/>
          </w:rPr>
          <w:t xml:space="preserve">2.4 </w:t>
        </w:r>
        <w:r w:rsidRPr="005306C4">
          <w:rPr>
            <w:rStyle w:val="af9"/>
            <w:noProof/>
          </w:rPr>
          <w:t>讨论</w:t>
        </w:r>
        <w:r>
          <w:rPr>
            <w:noProof/>
            <w:webHidden/>
          </w:rPr>
          <w:tab/>
        </w:r>
        <w:r>
          <w:rPr>
            <w:noProof/>
            <w:webHidden/>
          </w:rPr>
          <w:fldChar w:fldCharType="begin"/>
        </w:r>
        <w:r>
          <w:rPr>
            <w:noProof/>
            <w:webHidden/>
          </w:rPr>
          <w:instrText xml:space="preserve"> PAGEREF _Toc105676336 \h </w:instrText>
        </w:r>
        <w:r>
          <w:rPr>
            <w:noProof/>
            <w:webHidden/>
          </w:rPr>
        </w:r>
        <w:r>
          <w:rPr>
            <w:noProof/>
            <w:webHidden/>
          </w:rPr>
          <w:fldChar w:fldCharType="separate"/>
        </w:r>
        <w:r>
          <w:rPr>
            <w:noProof/>
            <w:webHidden/>
          </w:rPr>
          <w:t>4</w:t>
        </w:r>
        <w:r>
          <w:rPr>
            <w:noProof/>
            <w:webHidden/>
          </w:rPr>
          <w:fldChar w:fldCharType="end"/>
        </w:r>
      </w:hyperlink>
    </w:p>
    <w:p w14:paraId="5C766BFA" w14:textId="2DE30F7A" w:rsidR="00376529" w:rsidRDefault="00376529">
      <w:pPr>
        <w:pStyle w:val="TOC2"/>
        <w:tabs>
          <w:tab w:val="right" w:leader="dot" w:pos="8776"/>
        </w:tabs>
        <w:rPr>
          <w:rFonts w:cstheme="minorBidi"/>
          <w:smallCaps w:val="0"/>
          <w:noProof/>
          <w:szCs w:val="22"/>
          <w14:ligatures w14:val="none"/>
        </w:rPr>
      </w:pPr>
      <w:hyperlink w:anchor="_Toc105676337" w:history="1">
        <w:r w:rsidRPr="005306C4">
          <w:rPr>
            <w:rStyle w:val="af9"/>
            <w:noProof/>
          </w:rPr>
          <w:t xml:space="preserve">2.5 </w:t>
        </w:r>
        <w:r w:rsidRPr="005306C4">
          <w:rPr>
            <w:rStyle w:val="af9"/>
            <w:noProof/>
          </w:rPr>
          <w:t>小结</w:t>
        </w:r>
        <w:r>
          <w:rPr>
            <w:noProof/>
            <w:webHidden/>
          </w:rPr>
          <w:tab/>
        </w:r>
        <w:r>
          <w:rPr>
            <w:noProof/>
            <w:webHidden/>
          </w:rPr>
          <w:fldChar w:fldCharType="begin"/>
        </w:r>
        <w:r>
          <w:rPr>
            <w:noProof/>
            <w:webHidden/>
          </w:rPr>
          <w:instrText xml:space="preserve"> PAGEREF _Toc105676337 \h </w:instrText>
        </w:r>
        <w:r>
          <w:rPr>
            <w:noProof/>
            <w:webHidden/>
          </w:rPr>
        </w:r>
        <w:r>
          <w:rPr>
            <w:noProof/>
            <w:webHidden/>
          </w:rPr>
          <w:fldChar w:fldCharType="separate"/>
        </w:r>
        <w:r>
          <w:rPr>
            <w:noProof/>
            <w:webHidden/>
          </w:rPr>
          <w:t>4</w:t>
        </w:r>
        <w:r>
          <w:rPr>
            <w:noProof/>
            <w:webHidden/>
          </w:rPr>
          <w:fldChar w:fldCharType="end"/>
        </w:r>
      </w:hyperlink>
    </w:p>
    <w:p w14:paraId="46192B63" w14:textId="08629BE4" w:rsidR="00376529" w:rsidRDefault="00376529">
      <w:pPr>
        <w:pStyle w:val="TOC1"/>
        <w:rPr>
          <w:rFonts w:asciiTheme="minorHAnsi" w:hAnsiTheme="minorHAnsi" w:cstheme="minorBidi"/>
          <w:b w:val="0"/>
          <w:bCs w:val="0"/>
          <w:caps w:val="0"/>
          <w:szCs w:val="22"/>
          <w14:ligatures w14:val="none"/>
        </w:rPr>
      </w:pPr>
      <w:hyperlink w:anchor="_Toc105676338" w:history="1">
        <w:r w:rsidRPr="005306C4">
          <w:rPr>
            <w:rStyle w:val="af9"/>
          </w:rPr>
          <w:t>第三章</w:t>
        </w:r>
        <w:r w:rsidRPr="005306C4">
          <w:rPr>
            <w:rStyle w:val="af9"/>
          </w:rPr>
          <w:t xml:space="preserve"> </w:t>
        </w:r>
        <w:r w:rsidRPr="005306C4">
          <w:rPr>
            <w:rStyle w:val="af9"/>
          </w:rPr>
          <w:t>不同部分的工作</w:t>
        </w:r>
        <w:r w:rsidRPr="005306C4">
          <w:rPr>
            <w:rStyle w:val="af9"/>
          </w:rPr>
          <w:t>2</w:t>
        </w:r>
        <w:r>
          <w:rPr>
            <w:webHidden/>
          </w:rPr>
          <w:tab/>
        </w:r>
        <w:r>
          <w:rPr>
            <w:webHidden/>
          </w:rPr>
          <w:fldChar w:fldCharType="begin"/>
        </w:r>
        <w:r>
          <w:rPr>
            <w:webHidden/>
          </w:rPr>
          <w:instrText xml:space="preserve"> PAGEREF _Toc105676338 \h </w:instrText>
        </w:r>
        <w:r>
          <w:rPr>
            <w:webHidden/>
          </w:rPr>
        </w:r>
        <w:r>
          <w:rPr>
            <w:webHidden/>
          </w:rPr>
          <w:fldChar w:fldCharType="separate"/>
        </w:r>
        <w:r>
          <w:rPr>
            <w:webHidden/>
          </w:rPr>
          <w:t>5</w:t>
        </w:r>
        <w:r>
          <w:rPr>
            <w:webHidden/>
          </w:rPr>
          <w:fldChar w:fldCharType="end"/>
        </w:r>
      </w:hyperlink>
    </w:p>
    <w:p w14:paraId="4EA25F70" w14:textId="50D3BD9C" w:rsidR="00376529" w:rsidRDefault="00376529">
      <w:pPr>
        <w:pStyle w:val="TOC2"/>
        <w:tabs>
          <w:tab w:val="right" w:leader="dot" w:pos="8776"/>
        </w:tabs>
        <w:rPr>
          <w:rFonts w:cstheme="minorBidi"/>
          <w:smallCaps w:val="0"/>
          <w:noProof/>
          <w:szCs w:val="22"/>
          <w14:ligatures w14:val="none"/>
        </w:rPr>
      </w:pPr>
      <w:hyperlink w:anchor="_Toc105676339" w:history="1">
        <w:r w:rsidRPr="005306C4">
          <w:rPr>
            <w:rStyle w:val="af9"/>
            <w:noProof/>
          </w:rPr>
          <w:t xml:space="preserve">3.1 </w:t>
        </w:r>
        <w:r w:rsidRPr="005306C4">
          <w:rPr>
            <w:rStyle w:val="af9"/>
            <w:noProof/>
          </w:rPr>
          <w:t>概述</w:t>
        </w:r>
        <w:r>
          <w:rPr>
            <w:noProof/>
            <w:webHidden/>
          </w:rPr>
          <w:tab/>
        </w:r>
        <w:r>
          <w:rPr>
            <w:noProof/>
            <w:webHidden/>
          </w:rPr>
          <w:fldChar w:fldCharType="begin"/>
        </w:r>
        <w:r>
          <w:rPr>
            <w:noProof/>
            <w:webHidden/>
          </w:rPr>
          <w:instrText xml:space="preserve"> PAGEREF _Toc105676339 \h </w:instrText>
        </w:r>
        <w:r>
          <w:rPr>
            <w:noProof/>
            <w:webHidden/>
          </w:rPr>
        </w:r>
        <w:r>
          <w:rPr>
            <w:noProof/>
            <w:webHidden/>
          </w:rPr>
          <w:fldChar w:fldCharType="separate"/>
        </w:r>
        <w:r>
          <w:rPr>
            <w:noProof/>
            <w:webHidden/>
          </w:rPr>
          <w:t>5</w:t>
        </w:r>
        <w:r>
          <w:rPr>
            <w:noProof/>
            <w:webHidden/>
          </w:rPr>
          <w:fldChar w:fldCharType="end"/>
        </w:r>
      </w:hyperlink>
    </w:p>
    <w:p w14:paraId="463429CC" w14:textId="3E2EBA2A" w:rsidR="00376529" w:rsidRDefault="00376529">
      <w:pPr>
        <w:pStyle w:val="TOC2"/>
        <w:tabs>
          <w:tab w:val="right" w:leader="dot" w:pos="8776"/>
        </w:tabs>
        <w:rPr>
          <w:rFonts w:cstheme="minorBidi"/>
          <w:smallCaps w:val="0"/>
          <w:noProof/>
          <w:szCs w:val="22"/>
          <w14:ligatures w14:val="none"/>
        </w:rPr>
      </w:pPr>
      <w:hyperlink w:anchor="_Toc105676340" w:history="1">
        <w:r w:rsidRPr="005306C4">
          <w:rPr>
            <w:rStyle w:val="af9"/>
            <w:noProof/>
          </w:rPr>
          <w:t xml:space="preserve">3.2 </w:t>
        </w:r>
        <w:r w:rsidRPr="005306C4">
          <w:rPr>
            <w:rStyle w:val="af9"/>
            <w:noProof/>
          </w:rPr>
          <w:t>样本与方法</w:t>
        </w:r>
        <w:r>
          <w:rPr>
            <w:noProof/>
            <w:webHidden/>
          </w:rPr>
          <w:tab/>
        </w:r>
        <w:r>
          <w:rPr>
            <w:noProof/>
            <w:webHidden/>
          </w:rPr>
          <w:fldChar w:fldCharType="begin"/>
        </w:r>
        <w:r>
          <w:rPr>
            <w:noProof/>
            <w:webHidden/>
          </w:rPr>
          <w:instrText xml:space="preserve"> PAGEREF _Toc105676340 \h </w:instrText>
        </w:r>
        <w:r>
          <w:rPr>
            <w:noProof/>
            <w:webHidden/>
          </w:rPr>
        </w:r>
        <w:r>
          <w:rPr>
            <w:noProof/>
            <w:webHidden/>
          </w:rPr>
          <w:fldChar w:fldCharType="separate"/>
        </w:r>
        <w:r>
          <w:rPr>
            <w:noProof/>
            <w:webHidden/>
          </w:rPr>
          <w:t>5</w:t>
        </w:r>
        <w:r>
          <w:rPr>
            <w:noProof/>
            <w:webHidden/>
          </w:rPr>
          <w:fldChar w:fldCharType="end"/>
        </w:r>
      </w:hyperlink>
    </w:p>
    <w:p w14:paraId="5A345658" w14:textId="5D1D08FA" w:rsidR="00376529" w:rsidRDefault="00376529">
      <w:pPr>
        <w:pStyle w:val="TOC3"/>
        <w:tabs>
          <w:tab w:val="right" w:leader="dot" w:pos="8776"/>
        </w:tabs>
        <w:rPr>
          <w:rFonts w:cstheme="minorBidi"/>
          <w:iCs w:val="0"/>
          <w:noProof/>
          <w:szCs w:val="22"/>
          <w14:ligatures w14:val="none"/>
        </w:rPr>
      </w:pPr>
      <w:hyperlink w:anchor="_Toc105676341" w:history="1">
        <w:r w:rsidRPr="005306C4">
          <w:rPr>
            <w:rStyle w:val="af9"/>
            <w:noProof/>
          </w:rPr>
          <w:t xml:space="preserve">3.2.1 </w:t>
        </w:r>
        <w:r w:rsidRPr="005306C4">
          <w:rPr>
            <w:rStyle w:val="af9"/>
            <w:noProof/>
          </w:rPr>
          <w:t>样本来源与收集</w:t>
        </w:r>
        <w:r>
          <w:rPr>
            <w:noProof/>
            <w:webHidden/>
          </w:rPr>
          <w:tab/>
        </w:r>
        <w:r>
          <w:rPr>
            <w:noProof/>
            <w:webHidden/>
          </w:rPr>
          <w:fldChar w:fldCharType="begin"/>
        </w:r>
        <w:r>
          <w:rPr>
            <w:noProof/>
            <w:webHidden/>
          </w:rPr>
          <w:instrText xml:space="preserve"> PAGEREF _Toc105676341 \h </w:instrText>
        </w:r>
        <w:r>
          <w:rPr>
            <w:noProof/>
            <w:webHidden/>
          </w:rPr>
        </w:r>
        <w:r>
          <w:rPr>
            <w:noProof/>
            <w:webHidden/>
          </w:rPr>
          <w:fldChar w:fldCharType="separate"/>
        </w:r>
        <w:r>
          <w:rPr>
            <w:noProof/>
            <w:webHidden/>
          </w:rPr>
          <w:t>5</w:t>
        </w:r>
        <w:r>
          <w:rPr>
            <w:noProof/>
            <w:webHidden/>
          </w:rPr>
          <w:fldChar w:fldCharType="end"/>
        </w:r>
      </w:hyperlink>
    </w:p>
    <w:p w14:paraId="24E142A4" w14:textId="22EB2EBB" w:rsidR="00376529" w:rsidRDefault="00376529">
      <w:pPr>
        <w:pStyle w:val="TOC3"/>
        <w:tabs>
          <w:tab w:val="right" w:leader="dot" w:pos="8776"/>
        </w:tabs>
        <w:rPr>
          <w:rFonts w:cstheme="minorBidi"/>
          <w:iCs w:val="0"/>
          <w:noProof/>
          <w:szCs w:val="22"/>
          <w14:ligatures w14:val="none"/>
        </w:rPr>
      </w:pPr>
      <w:hyperlink w:anchor="_Toc105676342" w:history="1">
        <w:r w:rsidRPr="005306C4">
          <w:rPr>
            <w:rStyle w:val="af9"/>
            <w:noProof/>
          </w:rPr>
          <w:t xml:space="preserve">3.2.2 </w:t>
        </w:r>
        <w:r w:rsidRPr="005306C4">
          <w:rPr>
            <w:rStyle w:val="af9"/>
            <w:noProof/>
          </w:rPr>
          <w:t>定量分析</w:t>
        </w:r>
        <w:r>
          <w:rPr>
            <w:noProof/>
            <w:webHidden/>
          </w:rPr>
          <w:tab/>
        </w:r>
        <w:r>
          <w:rPr>
            <w:noProof/>
            <w:webHidden/>
          </w:rPr>
          <w:fldChar w:fldCharType="begin"/>
        </w:r>
        <w:r>
          <w:rPr>
            <w:noProof/>
            <w:webHidden/>
          </w:rPr>
          <w:instrText xml:space="preserve"> PAGEREF _Toc105676342 \h </w:instrText>
        </w:r>
        <w:r>
          <w:rPr>
            <w:noProof/>
            <w:webHidden/>
          </w:rPr>
        </w:r>
        <w:r>
          <w:rPr>
            <w:noProof/>
            <w:webHidden/>
          </w:rPr>
          <w:fldChar w:fldCharType="separate"/>
        </w:r>
        <w:r>
          <w:rPr>
            <w:noProof/>
            <w:webHidden/>
          </w:rPr>
          <w:t>5</w:t>
        </w:r>
        <w:r>
          <w:rPr>
            <w:noProof/>
            <w:webHidden/>
          </w:rPr>
          <w:fldChar w:fldCharType="end"/>
        </w:r>
      </w:hyperlink>
    </w:p>
    <w:p w14:paraId="70C64ACB" w14:textId="2FD1A013" w:rsidR="00376529" w:rsidRDefault="00376529">
      <w:pPr>
        <w:pStyle w:val="TOC2"/>
        <w:tabs>
          <w:tab w:val="right" w:leader="dot" w:pos="8776"/>
        </w:tabs>
        <w:rPr>
          <w:rFonts w:cstheme="minorBidi"/>
          <w:smallCaps w:val="0"/>
          <w:noProof/>
          <w:szCs w:val="22"/>
          <w14:ligatures w14:val="none"/>
        </w:rPr>
      </w:pPr>
      <w:hyperlink w:anchor="_Toc105676343" w:history="1">
        <w:r w:rsidRPr="005306C4">
          <w:rPr>
            <w:rStyle w:val="af9"/>
            <w:noProof/>
          </w:rPr>
          <w:t xml:space="preserve">3.3 </w:t>
        </w:r>
        <w:r w:rsidRPr="005306C4">
          <w:rPr>
            <w:rStyle w:val="af9"/>
            <w:noProof/>
          </w:rPr>
          <w:t>结果</w:t>
        </w:r>
        <w:r>
          <w:rPr>
            <w:noProof/>
            <w:webHidden/>
          </w:rPr>
          <w:tab/>
        </w:r>
        <w:r>
          <w:rPr>
            <w:noProof/>
            <w:webHidden/>
          </w:rPr>
          <w:fldChar w:fldCharType="begin"/>
        </w:r>
        <w:r>
          <w:rPr>
            <w:noProof/>
            <w:webHidden/>
          </w:rPr>
          <w:instrText xml:space="preserve"> PAGEREF _Toc105676343 \h </w:instrText>
        </w:r>
        <w:r>
          <w:rPr>
            <w:noProof/>
            <w:webHidden/>
          </w:rPr>
        </w:r>
        <w:r>
          <w:rPr>
            <w:noProof/>
            <w:webHidden/>
          </w:rPr>
          <w:fldChar w:fldCharType="separate"/>
        </w:r>
        <w:r>
          <w:rPr>
            <w:noProof/>
            <w:webHidden/>
          </w:rPr>
          <w:t>6</w:t>
        </w:r>
        <w:r>
          <w:rPr>
            <w:noProof/>
            <w:webHidden/>
          </w:rPr>
          <w:fldChar w:fldCharType="end"/>
        </w:r>
      </w:hyperlink>
    </w:p>
    <w:p w14:paraId="023036F3" w14:textId="09EC1560" w:rsidR="00376529" w:rsidRDefault="00376529">
      <w:pPr>
        <w:pStyle w:val="TOC3"/>
        <w:tabs>
          <w:tab w:val="right" w:leader="dot" w:pos="8776"/>
        </w:tabs>
        <w:rPr>
          <w:rFonts w:cstheme="minorBidi"/>
          <w:iCs w:val="0"/>
          <w:noProof/>
          <w:szCs w:val="22"/>
          <w14:ligatures w14:val="none"/>
        </w:rPr>
      </w:pPr>
      <w:hyperlink w:anchor="_Toc105676344" w:history="1">
        <w:r w:rsidRPr="005306C4">
          <w:rPr>
            <w:rStyle w:val="af9"/>
            <w:noProof/>
          </w:rPr>
          <w:t xml:space="preserve">3.3.1 </w:t>
        </w:r>
        <w:r w:rsidRPr="005306C4">
          <w:rPr>
            <w:rStyle w:val="af9"/>
            <w:noProof/>
          </w:rPr>
          <w:t>标题</w:t>
        </w:r>
        <w:r>
          <w:rPr>
            <w:noProof/>
            <w:webHidden/>
          </w:rPr>
          <w:tab/>
        </w:r>
        <w:r>
          <w:rPr>
            <w:noProof/>
            <w:webHidden/>
          </w:rPr>
          <w:fldChar w:fldCharType="begin"/>
        </w:r>
        <w:r>
          <w:rPr>
            <w:noProof/>
            <w:webHidden/>
          </w:rPr>
          <w:instrText xml:space="preserve"> PAGEREF _Toc105676344 \h </w:instrText>
        </w:r>
        <w:r>
          <w:rPr>
            <w:noProof/>
            <w:webHidden/>
          </w:rPr>
        </w:r>
        <w:r>
          <w:rPr>
            <w:noProof/>
            <w:webHidden/>
          </w:rPr>
          <w:fldChar w:fldCharType="separate"/>
        </w:r>
        <w:r>
          <w:rPr>
            <w:noProof/>
            <w:webHidden/>
          </w:rPr>
          <w:t>6</w:t>
        </w:r>
        <w:r>
          <w:rPr>
            <w:noProof/>
            <w:webHidden/>
          </w:rPr>
          <w:fldChar w:fldCharType="end"/>
        </w:r>
      </w:hyperlink>
    </w:p>
    <w:p w14:paraId="0EB8BCA8" w14:textId="1EB38EE9" w:rsidR="00376529" w:rsidRDefault="00376529">
      <w:pPr>
        <w:pStyle w:val="TOC3"/>
        <w:tabs>
          <w:tab w:val="right" w:leader="dot" w:pos="8776"/>
        </w:tabs>
        <w:rPr>
          <w:rFonts w:cstheme="minorBidi"/>
          <w:iCs w:val="0"/>
          <w:noProof/>
          <w:szCs w:val="22"/>
          <w14:ligatures w14:val="none"/>
        </w:rPr>
      </w:pPr>
      <w:hyperlink w:anchor="_Toc105676345" w:history="1">
        <w:r w:rsidRPr="005306C4">
          <w:rPr>
            <w:rStyle w:val="af9"/>
            <w:noProof/>
          </w:rPr>
          <w:t xml:space="preserve">3.3.2 </w:t>
        </w:r>
        <w:r w:rsidRPr="005306C4">
          <w:rPr>
            <w:rStyle w:val="af9"/>
            <w:noProof/>
          </w:rPr>
          <w:t>标题</w:t>
        </w:r>
        <w:r w:rsidRPr="005306C4">
          <w:rPr>
            <w:rStyle w:val="af9"/>
            <w:noProof/>
          </w:rPr>
          <w:t>2</w:t>
        </w:r>
        <w:r>
          <w:rPr>
            <w:noProof/>
            <w:webHidden/>
          </w:rPr>
          <w:tab/>
        </w:r>
        <w:r>
          <w:rPr>
            <w:noProof/>
            <w:webHidden/>
          </w:rPr>
          <w:fldChar w:fldCharType="begin"/>
        </w:r>
        <w:r>
          <w:rPr>
            <w:noProof/>
            <w:webHidden/>
          </w:rPr>
          <w:instrText xml:space="preserve"> PAGEREF _Toc105676345 \h </w:instrText>
        </w:r>
        <w:r>
          <w:rPr>
            <w:noProof/>
            <w:webHidden/>
          </w:rPr>
        </w:r>
        <w:r>
          <w:rPr>
            <w:noProof/>
            <w:webHidden/>
          </w:rPr>
          <w:fldChar w:fldCharType="separate"/>
        </w:r>
        <w:r>
          <w:rPr>
            <w:noProof/>
            <w:webHidden/>
          </w:rPr>
          <w:t>7</w:t>
        </w:r>
        <w:r>
          <w:rPr>
            <w:noProof/>
            <w:webHidden/>
          </w:rPr>
          <w:fldChar w:fldCharType="end"/>
        </w:r>
      </w:hyperlink>
    </w:p>
    <w:p w14:paraId="602A2B3C" w14:textId="7736D3DF" w:rsidR="00376529" w:rsidRDefault="00376529">
      <w:pPr>
        <w:pStyle w:val="TOC2"/>
        <w:tabs>
          <w:tab w:val="right" w:leader="dot" w:pos="8776"/>
        </w:tabs>
        <w:rPr>
          <w:rFonts w:cstheme="minorBidi"/>
          <w:smallCaps w:val="0"/>
          <w:noProof/>
          <w:szCs w:val="22"/>
          <w14:ligatures w14:val="none"/>
        </w:rPr>
      </w:pPr>
      <w:hyperlink w:anchor="_Toc105676346" w:history="1">
        <w:r w:rsidRPr="005306C4">
          <w:rPr>
            <w:rStyle w:val="af9"/>
            <w:noProof/>
          </w:rPr>
          <w:t xml:space="preserve">3.4 </w:t>
        </w:r>
        <w:r w:rsidRPr="005306C4">
          <w:rPr>
            <w:rStyle w:val="af9"/>
            <w:noProof/>
          </w:rPr>
          <w:t>讨论</w:t>
        </w:r>
        <w:r>
          <w:rPr>
            <w:noProof/>
            <w:webHidden/>
          </w:rPr>
          <w:tab/>
        </w:r>
        <w:r>
          <w:rPr>
            <w:noProof/>
            <w:webHidden/>
          </w:rPr>
          <w:fldChar w:fldCharType="begin"/>
        </w:r>
        <w:r>
          <w:rPr>
            <w:noProof/>
            <w:webHidden/>
          </w:rPr>
          <w:instrText xml:space="preserve"> PAGEREF _Toc105676346 \h </w:instrText>
        </w:r>
        <w:r>
          <w:rPr>
            <w:noProof/>
            <w:webHidden/>
          </w:rPr>
        </w:r>
        <w:r>
          <w:rPr>
            <w:noProof/>
            <w:webHidden/>
          </w:rPr>
          <w:fldChar w:fldCharType="separate"/>
        </w:r>
        <w:r>
          <w:rPr>
            <w:noProof/>
            <w:webHidden/>
          </w:rPr>
          <w:t>7</w:t>
        </w:r>
        <w:r>
          <w:rPr>
            <w:noProof/>
            <w:webHidden/>
          </w:rPr>
          <w:fldChar w:fldCharType="end"/>
        </w:r>
      </w:hyperlink>
    </w:p>
    <w:p w14:paraId="4CC98219" w14:textId="12BEE529" w:rsidR="00376529" w:rsidRDefault="00376529">
      <w:pPr>
        <w:pStyle w:val="TOC2"/>
        <w:tabs>
          <w:tab w:val="right" w:leader="dot" w:pos="8776"/>
        </w:tabs>
        <w:rPr>
          <w:rFonts w:cstheme="minorBidi"/>
          <w:smallCaps w:val="0"/>
          <w:noProof/>
          <w:szCs w:val="22"/>
          <w14:ligatures w14:val="none"/>
        </w:rPr>
      </w:pPr>
      <w:hyperlink w:anchor="_Toc105676347" w:history="1">
        <w:r w:rsidRPr="005306C4">
          <w:rPr>
            <w:rStyle w:val="af9"/>
            <w:noProof/>
          </w:rPr>
          <w:t xml:space="preserve">3.5 </w:t>
        </w:r>
        <w:r w:rsidRPr="005306C4">
          <w:rPr>
            <w:rStyle w:val="af9"/>
            <w:noProof/>
          </w:rPr>
          <w:t>小结</w:t>
        </w:r>
        <w:r>
          <w:rPr>
            <w:noProof/>
            <w:webHidden/>
          </w:rPr>
          <w:tab/>
        </w:r>
        <w:r>
          <w:rPr>
            <w:noProof/>
            <w:webHidden/>
          </w:rPr>
          <w:fldChar w:fldCharType="begin"/>
        </w:r>
        <w:r>
          <w:rPr>
            <w:noProof/>
            <w:webHidden/>
          </w:rPr>
          <w:instrText xml:space="preserve"> PAGEREF _Toc105676347 \h </w:instrText>
        </w:r>
        <w:r>
          <w:rPr>
            <w:noProof/>
            <w:webHidden/>
          </w:rPr>
        </w:r>
        <w:r>
          <w:rPr>
            <w:noProof/>
            <w:webHidden/>
          </w:rPr>
          <w:fldChar w:fldCharType="separate"/>
        </w:r>
        <w:r>
          <w:rPr>
            <w:noProof/>
            <w:webHidden/>
          </w:rPr>
          <w:t>7</w:t>
        </w:r>
        <w:r>
          <w:rPr>
            <w:noProof/>
            <w:webHidden/>
          </w:rPr>
          <w:fldChar w:fldCharType="end"/>
        </w:r>
      </w:hyperlink>
    </w:p>
    <w:p w14:paraId="6990E919" w14:textId="6B5536BA" w:rsidR="00376529" w:rsidRDefault="00376529">
      <w:pPr>
        <w:pStyle w:val="TOC1"/>
        <w:rPr>
          <w:rFonts w:asciiTheme="minorHAnsi" w:hAnsiTheme="minorHAnsi" w:cstheme="minorBidi"/>
          <w:b w:val="0"/>
          <w:bCs w:val="0"/>
          <w:caps w:val="0"/>
          <w:szCs w:val="22"/>
          <w14:ligatures w14:val="none"/>
        </w:rPr>
      </w:pPr>
      <w:hyperlink w:anchor="_Toc105676348" w:history="1">
        <w:r w:rsidRPr="005306C4">
          <w:rPr>
            <w:rStyle w:val="af9"/>
          </w:rPr>
          <w:t>全</w:t>
        </w:r>
        <w:r w:rsidRPr="005306C4">
          <w:rPr>
            <w:rStyle w:val="af9"/>
          </w:rPr>
          <w:t xml:space="preserve"> </w:t>
        </w:r>
        <w:r w:rsidRPr="005306C4">
          <w:rPr>
            <w:rStyle w:val="af9"/>
          </w:rPr>
          <w:t>文</w:t>
        </w:r>
        <w:r w:rsidRPr="005306C4">
          <w:rPr>
            <w:rStyle w:val="af9"/>
          </w:rPr>
          <w:t xml:space="preserve"> </w:t>
        </w:r>
        <w:r w:rsidRPr="005306C4">
          <w:rPr>
            <w:rStyle w:val="af9"/>
          </w:rPr>
          <w:t>总</w:t>
        </w:r>
        <w:r w:rsidRPr="005306C4">
          <w:rPr>
            <w:rStyle w:val="af9"/>
          </w:rPr>
          <w:t xml:space="preserve"> </w:t>
        </w:r>
        <w:r w:rsidRPr="005306C4">
          <w:rPr>
            <w:rStyle w:val="af9"/>
          </w:rPr>
          <w:t>结</w:t>
        </w:r>
        <w:r>
          <w:rPr>
            <w:webHidden/>
          </w:rPr>
          <w:tab/>
        </w:r>
        <w:r>
          <w:rPr>
            <w:webHidden/>
          </w:rPr>
          <w:fldChar w:fldCharType="begin"/>
        </w:r>
        <w:r>
          <w:rPr>
            <w:webHidden/>
          </w:rPr>
          <w:instrText xml:space="preserve"> PAGEREF _Toc105676348 \h </w:instrText>
        </w:r>
        <w:r>
          <w:rPr>
            <w:webHidden/>
          </w:rPr>
        </w:r>
        <w:r>
          <w:rPr>
            <w:webHidden/>
          </w:rPr>
          <w:fldChar w:fldCharType="separate"/>
        </w:r>
        <w:r>
          <w:rPr>
            <w:webHidden/>
          </w:rPr>
          <w:t>8</w:t>
        </w:r>
        <w:r>
          <w:rPr>
            <w:webHidden/>
          </w:rPr>
          <w:fldChar w:fldCharType="end"/>
        </w:r>
      </w:hyperlink>
    </w:p>
    <w:p w14:paraId="774B531F" w14:textId="06F6FA0D" w:rsidR="00376529" w:rsidRDefault="00376529">
      <w:pPr>
        <w:pStyle w:val="TOC1"/>
        <w:rPr>
          <w:rFonts w:asciiTheme="minorHAnsi" w:hAnsiTheme="minorHAnsi" w:cstheme="minorBidi"/>
          <w:b w:val="0"/>
          <w:bCs w:val="0"/>
          <w:caps w:val="0"/>
          <w:szCs w:val="22"/>
          <w14:ligatures w14:val="none"/>
        </w:rPr>
      </w:pPr>
      <w:hyperlink w:anchor="_Toc105676349" w:history="1">
        <w:r w:rsidRPr="005306C4">
          <w:rPr>
            <w:rStyle w:val="af9"/>
          </w:rPr>
          <w:t>参</w:t>
        </w:r>
        <w:r w:rsidRPr="005306C4">
          <w:rPr>
            <w:rStyle w:val="af9"/>
          </w:rPr>
          <w:t xml:space="preserve"> </w:t>
        </w:r>
        <w:r w:rsidRPr="005306C4">
          <w:rPr>
            <w:rStyle w:val="af9"/>
          </w:rPr>
          <w:t>考</w:t>
        </w:r>
        <w:r w:rsidRPr="005306C4">
          <w:rPr>
            <w:rStyle w:val="af9"/>
          </w:rPr>
          <w:t xml:space="preserve"> </w:t>
        </w:r>
        <w:r w:rsidRPr="005306C4">
          <w:rPr>
            <w:rStyle w:val="af9"/>
          </w:rPr>
          <w:t>文</w:t>
        </w:r>
        <w:r w:rsidRPr="005306C4">
          <w:rPr>
            <w:rStyle w:val="af9"/>
          </w:rPr>
          <w:t xml:space="preserve"> </w:t>
        </w:r>
        <w:r w:rsidRPr="005306C4">
          <w:rPr>
            <w:rStyle w:val="af9"/>
          </w:rPr>
          <w:t>献</w:t>
        </w:r>
        <w:r>
          <w:rPr>
            <w:webHidden/>
          </w:rPr>
          <w:tab/>
        </w:r>
        <w:r>
          <w:rPr>
            <w:webHidden/>
          </w:rPr>
          <w:fldChar w:fldCharType="begin"/>
        </w:r>
        <w:r>
          <w:rPr>
            <w:webHidden/>
          </w:rPr>
          <w:instrText xml:space="preserve"> PAGEREF _Toc105676349 \h </w:instrText>
        </w:r>
        <w:r>
          <w:rPr>
            <w:webHidden/>
          </w:rPr>
        </w:r>
        <w:r>
          <w:rPr>
            <w:webHidden/>
          </w:rPr>
          <w:fldChar w:fldCharType="separate"/>
        </w:r>
        <w:r>
          <w:rPr>
            <w:webHidden/>
          </w:rPr>
          <w:t>9</w:t>
        </w:r>
        <w:r>
          <w:rPr>
            <w:webHidden/>
          </w:rPr>
          <w:fldChar w:fldCharType="end"/>
        </w:r>
      </w:hyperlink>
    </w:p>
    <w:p w14:paraId="1FC0D3CF" w14:textId="66731586" w:rsidR="00376529" w:rsidRDefault="00376529">
      <w:pPr>
        <w:pStyle w:val="TOC1"/>
        <w:rPr>
          <w:rFonts w:asciiTheme="minorHAnsi" w:hAnsiTheme="minorHAnsi" w:cstheme="minorBidi"/>
          <w:b w:val="0"/>
          <w:bCs w:val="0"/>
          <w:caps w:val="0"/>
          <w:szCs w:val="22"/>
          <w14:ligatures w14:val="none"/>
        </w:rPr>
      </w:pPr>
      <w:hyperlink w:anchor="_Toc105676350" w:history="1">
        <w:r w:rsidRPr="005306C4">
          <w:rPr>
            <w:rStyle w:val="af9"/>
          </w:rPr>
          <w:t>致</w:t>
        </w:r>
        <w:r w:rsidRPr="005306C4">
          <w:rPr>
            <w:rStyle w:val="af9"/>
          </w:rPr>
          <w:t xml:space="preserve">  </w:t>
        </w:r>
        <w:r w:rsidRPr="005306C4">
          <w:rPr>
            <w:rStyle w:val="af9"/>
          </w:rPr>
          <w:t>谢</w:t>
        </w:r>
        <w:r>
          <w:rPr>
            <w:webHidden/>
          </w:rPr>
          <w:tab/>
        </w:r>
        <w:r>
          <w:rPr>
            <w:webHidden/>
          </w:rPr>
          <w:fldChar w:fldCharType="begin"/>
        </w:r>
        <w:r>
          <w:rPr>
            <w:webHidden/>
          </w:rPr>
          <w:instrText xml:space="preserve"> PAGEREF _Toc105676350 \h </w:instrText>
        </w:r>
        <w:r>
          <w:rPr>
            <w:webHidden/>
          </w:rPr>
        </w:r>
        <w:r>
          <w:rPr>
            <w:webHidden/>
          </w:rPr>
          <w:fldChar w:fldCharType="separate"/>
        </w:r>
        <w:r>
          <w:rPr>
            <w:webHidden/>
          </w:rPr>
          <w:t>10</w:t>
        </w:r>
        <w:r>
          <w:rPr>
            <w:webHidden/>
          </w:rPr>
          <w:fldChar w:fldCharType="end"/>
        </w:r>
      </w:hyperlink>
    </w:p>
    <w:p w14:paraId="438A764E" w14:textId="0342C0FC" w:rsidR="00376529" w:rsidRDefault="00376529">
      <w:pPr>
        <w:pStyle w:val="TOC1"/>
        <w:rPr>
          <w:rFonts w:asciiTheme="minorHAnsi" w:hAnsiTheme="minorHAnsi" w:cstheme="minorBidi"/>
          <w:b w:val="0"/>
          <w:bCs w:val="0"/>
          <w:caps w:val="0"/>
          <w:szCs w:val="22"/>
          <w14:ligatures w14:val="none"/>
        </w:rPr>
      </w:pPr>
      <w:hyperlink w:anchor="_Toc105676351" w:history="1">
        <w:r w:rsidRPr="005306C4">
          <w:rPr>
            <w:rStyle w:val="af9"/>
          </w:rPr>
          <w:t>攻读学位期间学术论文和科研成果目录</w:t>
        </w:r>
        <w:r>
          <w:rPr>
            <w:webHidden/>
          </w:rPr>
          <w:tab/>
        </w:r>
        <w:r>
          <w:rPr>
            <w:webHidden/>
          </w:rPr>
          <w:fldChar w:fldCharType="begin"/>
        </w:r>
        <w:r>
          <w:rPr>
            <w:webHidden/>
          </w:rPr>
          <w:instrText xml:space="preserve"> PAGEREF _Toc105676351 \h </w:instrText>
        </w:r>
        <w:r>
          <w:rPr>
            <w:webHidden/>
          </w:rPr>
        </w:r>
        <w:r>
          <w:rPr>
            <w:webHidden/>
          </w:rPr>
          <w:fldChar w:fldCharType="separate"/>
        </w:r>
        <w:r>
          <w:rPr>
            <w:webHidden/>
          </w:rPr>
          <w:t>11</w:t>
        </w:r>
        <w:r>
          <w:rPr>
            <w:webHidden/>
          </w:rPr>
          <w:fldChar w:fldCharType="end"/>
        </w:r>
      </w:hyperlink>
    </w:p>
    <w:p w14:paraId="67D0C510" w14:textId="31E95A77" w:rsidR="00BB6C72" w:rsidRPr="00BD3750" w:rsidRDefault="00B15538" w:rsidP="00B15538">
      <w:pPr>
        <w:pStyle w:val="TOC1"/>
        <w:sectPr w:rsidR="00BB6C72" w:rsidRPr="00BD3750" w:rsidSect="004C4692">
          <w:pgSz w:w="11906" w:h="16838" w:code="9"/>
          <w:pgMar w:top="2211" w:right="1418" w:bottom="2155" w:left="1418" w:header="1418" w:footer="1701" w:gutter="284"/>
          <w:pgNumType w:fmt="upperRoman"/>
          <w:cols w:space="425"/>
          <w:docGrid w:linePitch="395"/>
        </w:sectPr>
      </w:pPr>
      <w:r>
        <w:fldChar w:fldCharType="end"/>
      </w:r>
    </w:p>
    <w:p w14:paraId="2804311E" w14:textId="713AFD61" w:rsidR="007D600E" w:rsidRPr="00DD6A30" w:rsidRDefault="007D600E" w:rsidP="001C4BC0">
      <w:pPr>
        <w:pStyle w:val="aff4"/>
      </w:pPr>
      <w:bookmarkStart w:id="7" w:name="_Toc104334403"/>
      <w:bookmarkStart w:id="8" w:name="_Toc105676010"/>
      <w:bookmarkStart w:id="9" w:name="_Toc105676320"/>
      <w:r w:rsidRPr="00DD6A30">
        <w:rPr>
          <w:rFonts w:hint="eastAsia"/>
        </w:rPr>
        <w:lastRenderedPageBreak/>
        <w:t>全文主要缩略语中英文对照表</w:t>
      </w:r>
      <w:bookmarkEnd w:id="7"/>
      <w:bookmarkEnd w:id="8"/>
      <w:bookmarkEnd w:id="9"/>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3606"/>
        <w:gridCol w:w="3374"/>
      </w:tblGrid>
      <w:tr w:rsidR="006147B2" w14:paraId="7CEEECB2" w14:textId="77777777" w:rsidTr="003D2BB7">
        <w:trPr>
          <w:cantSplit/>
          <w:trHeight w:val="340"/>
        </w:trPr>
        <w:tc>
          <w:tcPr>
            <w:tcW w:w="1028" w:type="pct"/>
            <w:tcBorders>
              <w:top w:val="single" w:sz="4" w:space="0" w:color="auto"/>
              <w:bottom w:val="single" w:sz="4" w:space="0" w:color="auto"/>
            </w:tcBorders>
            <w:vAlign w:val="center"/>
          </w:tcPr>
          <w:p w14:paraId="018E59E9" w14:textId="4BD1A3D4" w:rsidR="006147B2" w:rsidRPr="00694F3F" w:rsidRDefault="006147B2" w:rsidP="0098736D">
            <w:pPr>
              <w:rPr>
                <w:rFonts w:asciiTheme="minorEastAsia" w:hAnsiTheme="minorEastAsia" w:cstheme="majorHAnsi"/>
                <w:color w:val="000000"/>
                <w:szCs w:val="21"/>
              </w:rPr>
            </w:pPr>
            <w:r w:rsidRPr="00694F3F">
              <w:rPr>
                <w:rFonts w:asciiTheme="minorEastAsia" w:hAnsiTheme="minorEastAsia" w:cstheme="majorHAnsi" w:hint="eastAsia"/>
                <w:szCs w:val="21"/>
              </w:rPr>
              <w:t>缩略语</w:t>
            </w:r>
          </w:p>
        </w:tc>
        <w:tc>
          <w:tcPr>
            <w:tcW w:w="2052" w:type="pct"/>
            <w:tcBorders>
              <w:top w:val="single" w:sz="4" w:space="0" w:color="auto"/>
              <w:bottom w:val="single" w:sz="4" w:space="0" w:color="auto"/>
            </w:tcBorders>
            <w:vAlign w:val="center"/>
          </w:tcPr>
          <w:p w14:paraId="4D1BE149" w14:textId="4486E55D" w:rsidR="006147B2" w:rsidRPr="00694F3F" w:rsidRDefault="006147B2" w:rsidP="0098736D">
            <w:pPr>
              <w:jc w:val="center"/>
              <w:rPr>
                <w:rFonts w:asciiTheme="minorEastAsia" w:hAnsiTheme="minorEastAsia" w:cstheme="majorHAnsi"/>
                <w:color w:val="000000"/>
                <w:szCs w:val="21"/>
              </w:rPr>
            </w:pPr>
            <w:r w:rsidRPr="00694F3F">
              <w:rPr>
                <w:rFonts w:asciiTheme="minorEastAsia" w:hAnsiTheme="minorEastAsia" w:cstheme="majorHAnsi" w:hint="eastAsia"/>
                <w:szCs w:val="21"/>
              </w:rPr>
              <w:t>英文</w:t>
            </w:r>
          </w:p>
        </w:tc>
        <w:tc>
          <w:tcPr>
            <w:tcW w:w="1920" w:type="pct"/>
            <w:tcBorders>
              <w:top w:val="single" w:sz="4" w:space="0" w:color="auto"/>
              <w:bottom w:val="single" w:sz="4" w:space="0" w:color="auto"/>
            </w:tcBorders>
            <w:vAlign w:val="center"/>
          </w:tcPr>
          <w:p w14:paraId="419E9CB7" w14:textId="061A0977" w:rsidR="006147B2" w:rsidRPr="00694F3F" w:rsidRDefault="006147B2" w:rsidP="0098736D">
            <w:pPr>
              <w:jc w:val="center"/>
              <w:rPr>
                <w:rFonts w:asciiTheme="minorEastAsia" w:hAnsiTheme="minorEastAsia" w:cstheme="majorHAnsi"/>
                <w:color w:val="000000"/>
                <w:szCs w:val="21"/>
              </w:rPr>
            </w:pPr>
            <w:r w:rsidRPr="00694F3F">
              <w:rPr>
                <w:rFonts w:asciiTheme="minorEastAsia" w:hAnsiTheme="minorEastAsia" w:cstheme="majorHAnsi" w:hint="eastAsia"/>
                <w:szCs w:val="21"/>
              </w:rPr>
              <w:t>中文</w:t>
            </w:r>
          </w:p>
        </w:tc>
      </w:tr>
      <w:tr w:rsidR="006147B2" w14:paraId="02C8005A" w14:textId="77777777" w:rsidTr="00D914FE">
        <w:trPr>
          <w:cantSplit/>
          <w:trHeight w:val="340"/>
        </w:trPr>
        <w:tc>
          <w:tcPr>
            <w:tcW w:w="1028" w:type="pct"/>
            <w:tcBorders>
              <w:top w:val="single" w:sz="4" w:space="0" w:color="auto"/>
            </w:tcBorders>
            <w:vAlign w:val="center"/>
          </w:tcPr>
          <w:p w14:paraId="40E7B84F" w14:textId="4D7AB77A" w:rsidR="006147B2" w:rsidRPr="006147B2" w:rsidRDefault="006147B2" w:rsidP="0098736D">
            <w:pPr>
              <w:rPr>
                <w:rFonts w:asciiTheme="majorHAnsi" w:eastAsiaTheme="majorEastAsia" w:hAnsiTheme="majorHAnsi" w:cstheme="majorHAnsi"/>
                <w:b/>
                <w:bCs/>
                <w:szCs w:val="21"/>
              </w:rPr>
            </w:pPr>
            <w:r w:rsidRPr="006147B2">
              <w:rPr>
                <w:rFonts w:asciiTheme="majorHAnsi" w:eastAsiaTheme="majorEastAsia" w:hAnsiTheme="majorHAnsi" w:cstheme="majorHAnsi" w:hint="eastAsia"/>
                <w:color w:val="000000"/>
                <w:szCs w:val="21"/>
              </w:rPr>
              <w:t>AML</w:t>
            </w:r>
          </w:p>
        </w:tc>
        <w:tc>
          <w:tcPr>
            <w:tcW w:w="2052" w:type="pct"/>
            <w:tcBorders>
              <w:top w:val="single" w:sz="4" w:space="0" w:color="auto"/>
            </w:tcBorders>
            <w:vAlign w:val="center"/>
          </w:tcPr>
          <w:p w14:paraId="14967F8D" w14:textId="77DDA207" w:rsidR="006147B2" w:rsidRPr="006147B2" w:rsidRDefault="006147B2" w:rsidP="0098736D">
            <w:pPr>
              <w:jc w:val="center"/>
              <w:rPr>
                <w:rFonts w:asciiTheme="majorHAnsi" w:eastAsiaTheme="majorEastAsia" w:hAnsiTheme="majorHAnsi" w:cstheme="majorHAnsi"/>
                <w:b/>
                <w:bCs/>
                <w:szCs w:val="21"/>
              </w:rPr>
            </w:pPr>
            <w:r w:rsidRPr="006147B2">
              <w:rPr>
                <w:rFonts w:asciiTheme="majorHAnsi" w:eastAsiaTheme="majorEastAsia" w:hAnsiTheme="majorHAnsi" w:cstheme="majorHAnsi" w:hint="eastAsia"/>
                <w:color w:val="000000"/>
                <w:szCs w:val="21"/>
              </w:rPr>
              <w:t>acute myeloid leukemia</w:t>
            </w:r>
          </w:p>
        </w:tc>
        <w:tc>
          <w:tcPr>
            <w:tcW w:w="1920" w:type="pct"/>
            <w:tcBorders>
              <w:top w:val="single" w:sz="4" w:space="0" w:color="auto"/>
            </w:tcBorders>
            <w:vAlign w:val="center"/>
          </w:tcPr>
          <w:p w14:paraId="6CA7F752" w14:textId="0C9DD72A" w:rsidR="006147B2" w:rsidRPr="006147B2" w:rsidRDefault="006147B2" w:rsidP="0098736D">
            <w:pPr>
              <w:jc w:val="center"/>
              <w:rPr>
                <w:rFonts w:asciiTheme="majorHAnsi" w:eastAsiaTheme="majorEastAsia" w:hAnsiTheme="majorHAnsi" w:cstheme="majorHAnsi"/>
                <w:b/>
                <w:bCs/>
                <w:szCs w:val="21"/>
              </w:rPr>
            </w:pPr>
            <w:r w:rsidRPr="006147B2">
              <w:rPr>
                <w:rFonts w:asciiTheme="majorHAnsi" w:eastAsiaTheme="majorEastAsia" w:hAnsiTheme="majorHAnsi" w:cstheme="majorHAnsi" w:hint="eastAsia"/>
                <w:color w:val="000000"/>
                <w:szCs w:val="21"/>
              </w:rPr>
              <w:t>急性髓系白血病</w:t>
            </w:r>
          </w:p>
        </w:tc>
      </w:tr>
      <w:tr w:rsidR="00D56F12" w14:paraId="3A2D33B0" w14:textId="77777777" w:rsidTr="00684EE1">
        <w:trPr>
          <w:cantSplit/>
          <w:trHeight w:val="340"/>
        </w:trPr>
        <w:tc>
          <w:tcPr>
            <w:tcW w:w="1028" w:type="pct"/>
          </w:tcPr>
          <w:p w14:paraId="4DC21E0A" w14:textId="3FBECB45"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2B0738F5" w14:textId="010E7F6E"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4F20D8E2" w14:textId="630A5EF1"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12206A2F" w14:textId="77777777" w:rsidTr="00684EE1">
        <w:trPr>
          <w:cantSplit/>
          <w:trHeight w:val="340"/>
        </w:trPr>
        <w:tc>
          <w:tcPr>
            <w:tcW w:w="1028" w:type="pct"/>
          </w:tcPr>
          <w:p w14:paraId="67D5F300" w14:textId="407CB38F"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15D83F56" w14:textId="10AB9D53"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24029525" w14:textId="51F31F21"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D56F12" w14:paraId="278F59C6" w14:textId="77777777" w:rsidTr="00684EE1">
        <w:trPr>
          <w:cantSplit/>
          <w:trHeight w:val="340"/>
        </w:trPr>
        <w:tc>
          <w:tcPr>
            <w:tcW w:w="1028" w:type="pct"/>
          </w:tcPr>
          <w:p w14:paraId="7324BBC1" w14:textId="4B0D7A81"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6343CCA1" w14:textId="1B3E1CCE"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3B0E1D85" w14:textId="0EE44627"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093D67CB" w14:textId="77777777" w:rsidTr="00684EE1">
        <w:trPr>
          <w:cantSplit/>
          <w:trHeight w:val="340"/>
        </w:trPr>
        <w:tc>
          <w:tcPr>
            <w:tcW w:w="1028" w:type="pct"/>
          </w:tcPr>
          <w:p w14:paraId="4173CE55" w14:textId="243F0076"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12BF5EB6" w14:textId="161B2CE0"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52A118B3" w14:textId="244A822B"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3C49C955" w14:textId="77777777" w:rsidTr="00684EE1">
        <w:trPr>
          <w:cantSplit/>
          <w:trHeight w:val="340"/>
        </w:trPr>
        <w:tc>
          <w:tcPr>
            <w:tcW w:w="1028" w:type="pct"/>
          </w:tcPr>
          <w:p w14:paraId="13C38548" w14:textId="712F0FBD"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4EDCC6EA" w14:textId="1BBFB083"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06C7DBD9" w14:textId="48954164"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34178628" w14:textId="77777777" w:rsidTr="00684EE1">
        <w:trPr>
          <w:cantSplit/>
          <w:trHeight w:val="340"/>
        </w:trPr>
        <w:tc>
          <w:tcPr>
            <w:tcW w:w="1028" w:type="pct"/>
          </w:tcPr>
          <w:p w14:paraId="75BD8FE0" w14:textId="68FDBA0C"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044587F4" w14:textId="61AF4568"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7A7D4D9D" w14:textId="419A1BE2"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0C77A222" w14:textId="77777777" w:rsidTr="00684EE1">
        <w:trPr>
          <w:cantSplit/>
          <w:trHeight w:val="340"/>
        </w:trPr>
        <w:tc>
          <w:tcPr>
            <w:tcW w:w="1028" w:type="pct"/>
          </w:tcPr>
          <w:p w14:paraId="05828BC5" w14:textId="25B315C2"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7C38B2DE" w14:textId="4158BBBC"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2632F898" w14:textId="54F177DD"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1EA5FE09" w14:textId="77777777" w:rsidTr="00684EE1">
        <w:trPr>
          <w:cantSplit/>
          <w:trHeight w:val="340"/>
        </w:trPr>
        <w:tc>
          <w:tcPr>
            <w:tcW w:w="1028" w:type="pct"/>
          </w:tcPr>
          <w:p w14:paraId="6493ADB1" w14:textId="2BA962EC"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107B5A1D" w14:textId="653275E9"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673CB2D8" w14:textId="0DB29C8A"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51A720B9" w14:textId="77777777" w:rsidTr="00684EE1">
        <w:trPr>
          <w:cantSplit/>
          <w:trHeight w:val="340"/>
        </w:trPr>
        <w:tc>
          <w:tcPr>
            <w:tcW w:w="1028" w:type="pct"/>
          </w:tcPr>
          <w:p w14:paraId="610F5285" w14:textId="1309D58A"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23DD9B73" w14:textId="16DD6631"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07A14A2C" w14:textId="70320763"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40DF6902" w14:textId="77777777" w:rsidTr="00684EE1">
        <w:trPr>
          <w:cantSplit/>
          <w:trHeight w:val="340"/>
        </w:trPr>
        <w:tc>
          <w:tcPr>
            <w:tcW w:w="1028" w:type="pct"/>
          </w:tcPr>
          <w:p w14:paraId="02CF4528" w14:textId="0D02310F"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649CBE82" w14:textId="6C4174AE"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6C457D28" w14:textId="561E7817"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5FA2F074" w14:textId="77777777" w:rsidTr="00684EE1">
        <w:trPr>
          <w:cantSplit/>
          <w:trHeight w:val="340"/>
        </w:trPr>
        <w:tc>
          <w:tcPr>
            <w:tcW w:w="1028" w:type="pct"/>
          </w:tcPr>
          <w:p w14:paraId="55CC46C5" w14:textId="0D4CE34E"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18C3D3A1" w14:textId="2023721F"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2B9A75B8" w14:textId="017E3050"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2C98E439" w14:textId="77777777" w:rsidTr="00684EE1">
        <w:trPr>
          <w:cantSplit/>
          <w:trHeight w:val="340"/>
        </w:trPr>
        <w:tc>
          <w:tcPr>
            <w:tcW w:w="1028" w:type="pct"/>
          </w:tcPr>
          <w:p w14:paraId="08EF7F77" w14:textId="249524E4"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66F9AC3B" w14:textId="79F1ADE8"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13512F86" w14:textId="41670F32"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64522981" w14:textId="77777777" w:rsidTr="00684EE1">
        <w:trPr>
          <w:cantSplit/>
          <w:trHeight w:val="340"/>
        </w:trPr>
        <w:tc>
          <w:tcPr>
            <w:tcW w:w="1028" w:type="pct"/>
          </w:tcPr>
          <w:p w14:paraId="00782F8F" w14:textId="230511E3"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1DC5340D" w14:textId="4D487B0B"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316AABEB" w14:textId="17E63262"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307B4E35" w14:textId="77777777" w:rsidTr="00684EE1">
        <w:trPr>
          <w:cantSplit/>
          <w:trHeight w:val="340"/>
        </w:trPr>
        <w:tc>
          <w:tcPr>
            <w:tcW w:w="1028" w:type="pct"/>
          </w:tcPr>
          <w:p w14:paraId="3F0F14DD" w14:textId="57843015"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40A04018" w14:textId="0BDD3B19"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5EC7C271" w14:textId="0A0E41EC"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643EAF8E" w14:textId="77777777" w:rsidTr="00684EE1">
        <w:trPr>
          <w:cantSplit/>
          <w:trHeight w:val="340"/>
        </w:trPr>
        <w:tc>
          <w:tcPr>
            <w:tcW w:w="1028" w:type="pct"/>
          </w:tcPr>
          <w:p w14:paraId="057402FA" w14:textId="6E865A50"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4EA2DB61" w14:textId="0D832305"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58C6F8AB" w14:textId="0A220991"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0FE83D29" w14:textId="77777777" w:rsidTr="00684EE1">
        <w:trPr>
          <w:cantSplit/>
          <w:trHeight w:val="340"/>
        </w:trPr>
        <w:tc>
          <w:tcPr>
            <w:tcW w:w="1028" w:type="pct"/>
          </w:tcPr>
          <w:p w14:paraId="45D9CA90" w14:textId="46EC9259"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4F3CD94B" w14:textId="763C638A"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6C68EA0F" w14:textId="5EF074B8"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D56F12" w14:paraId="1206F5B2" w14:textId="77777777" w:rsidTr="00684EE1">
        <w:trPr>
          <w:cantSplit/>
          <w:trHeight w:val="340"/>
        </w:trPr>
        <w:tc>
          <w:tcPr>
            <w:tcW w:w="1028" w:type="pct"/>
          </w:tcPr>
          <w:p w14:paraId="0772273E" w14:textId="19E6B6B0" w:rsidR="00D56F12" w:rsidRPr="00093555" w:rsidRDefault="00D56F12" w:rsidP="00D56F12">
            <w:pPr>
              <w:rPr>
                <w:rFonts w:asciiTheme="majorHAnsi" w:eastAsiaTheme="majorEastAsia" w:hAnsiTheme="majorHAnsi" w:cstheme="majorHAnsi"/>
              </w:rPr>
            </w:pPr>
            <w:r w:rsidRPr="00A81AAA">
              <w:t xml:space="preserve"> </w:t>
            </w:r>
          </w:p>
        </w:tc>
        <w:tc>
          <w:tcPr>
            <w:tcW w:w="2052" w:type="pct"/>
          </w:tcPr>
          <w:p w14:paraId="41583417" w14:textId="3A9149AF" w:rsidR="00D56F12" w:rsidRPr="00093555" w:rsidRDefault="00D56F12" w:rsidP="00D56F12">
            <w:pPr>
              <w:jc w:val="center"/>
              <w:rPr>
                <w:rFonts w:asciiTheme="majorHAnsi" w:eastAsiaTheme="majorEastAsia" w:hAnsiTheme="majorHAnsi" w:cstheme="majorHAnsi"/>
              </w:rPr>
            </w:pPr>
            <w:r w:rsidRPr="00A81AAA">
              <w:t xml:space="preserve"> </w:t>
            </w:r>
          </w:p>
        </w:tc>
        <w:tc>
          <w:tcPr>
            <w:tcW w:w="1920" w:type="pct"/>
          </w:tcPr>
          <w:p w14:paraId="6FD32387" w14:textId="1683CD48" w:rsidR="00D56F12" w:rsidRPr="00093555" w:rsidRDefault="00D56F12" w:rsidP="00D56F12">
            <w:pPr>
              <w:jc w:val="center"/>
              <w:rPr>
                <w:rFonts w:asciiTheme="majorHAnsi" w:eastAsiaTheme="majorEastAsia" w:hAnsiTheme="majorHAnsi" w:cstheme="majorHAnsi"/>
              </w:rPr>
            </w:pPr>
            <w:r w:rsidRPr="00A81AAA">
              <w:t xml:space="preserve"> </w:t>
            </w:r>
          </w:p>
        </w:tc>
      </w:tr>
      <w:tr w:rsidR="00D56F12" w14:paraId="280FC14A" w14:textId="77777777" w:rsidTr="00684EE1">
        <w:trPr>
          <w:cantSplit/>
          <w:trHeight w:val="340"/>
        </w:trPr>
        <w:tc>
          <w:tcPr>
            <w:tcW w:w="1028" w:type="pct"/>
          </w:tcPr>
          <w:p w14:paraId="53E1C8F4" w14:textId="3C2D23F4"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17E727D6" w14:textId="7A0C9834"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19F00580" w14:textId="60499CEA"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6468B247" w14:textId="77777777" w:rsidTr="00684EE1">
        <w:trPr>
          <w:cantSplit/>
          <w:trHeight w:val="340"/>
        </w:trPr>
        <w:tc>
          <w:tcPr>
            <w:tcW w:w="1028" w:type="pct"/>
          </w:tcPr>
          <w:p w14:paraId="7F76F9CA" w14:textId="7F6CD07E"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1259A648" w14:textId="0FBEC2C3"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144CE137" w14:textId="726AA4E9"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0B26B70A" w14:textId="77777777" w:rsidTr="00684EE1">
        <w:trPr>
          <w:cantSplit/>
          <w:trHeight w:val="340"/>
        </w:trPr>
        <w:tc>
          <w:tcPr>
            <w:tcW w:w="1028" w:type="pct"/>
          </w:tcPr>
          <w:p w14:paraId="1F8C2995" w14:textId="42859D11"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5F240029" w14:textId="23C352EF"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0327063B" w14:textId="02011777"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5DA5551F" w14:textId="77777777" w:rsidTr="00684EE1">
        <w:trPr>
          <w:cantSplit/>
          <w:trHeight w:val="340"/>
        </w:trPr>
        <w:tc>
          <w:tcPr>
            <w:tcW w:w="1028" w:type="pct"/>
          </w:tcPr>
          <w:p w14:paraId="5C459F1E" w14:textId="3DE8039D"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75F63330" w14:textId="286EAC88"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0116AADB" w14:textId="050F3048"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D56F12" w14:paraId="43E91717" w14:textId="77777777" w:rsidTr="00684EE1">
        <w:trPr>
          <w:cantSplit/>
          <w:trHeight w:val="340"/>
        </w:trPr>
        <w:tc>
          <w:tcPr>
            <w:tcW w:w="1028" w:type="pct"/>
          </w:tcPr>
          <w:p w14:paraId="6748B78D" w14:textId="7FD5C03E"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6BB6808A" w14:textId="27F4D54D"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536E275E" w14:textId="6EC62F74"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48D8B3C6" w14:textId="77777777" w:rsidTr="00684EE1">
        <w:trPr>
          <w:cantSplit/>
          <w:trHeight w:val="340"/>
        </w:trPr>
        <w:tc>
          <w:tcPr>
            <w:tcW w:w="1028" w:type="pct"/>
          </w:tcPr>
          <w:p w14:paraId="52EC8464" w14:textId="2DC03F88"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569FE2BE" w14:textId="191D0071"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4ECA7AE0" w14:textId="4ECA7315"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D56F12" w14:paraId="1D2DD95F" w14:textId="77777777" w:rsidTr="00684EE1">
        <w:trPr>
          <w:cantSplit/>
          <w:trHeight w:val="340"/>
        </w:trPr>
        <w:tc>
          <w:tcPr>
            <w:tcW w:w="1028" w:type="pct"/>
          </w:tcPr>
          <w:p w14:paraId="749DE91B" w14:textId="3BBBFDF9"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690496C9" w14:textId="7CDB1985"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70197F19" w14:textId="72A0845F"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D56F12" w14:paraId="4D4310CB" w14:textId="77777777" w:rsidTr="00684EE1">
        <w:trPr>
          <w:cantSplit/>
          <w:trHeight w:val="340"/>
        </w:trPr>
        <w:tc>
          <w:tcPr>
            <w:tcW w:w="1028" w:type="pct"/>
          </w:tcPr>
          <w:p w14:paraId="19B16564" w14:textId="5E38A716"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458B6D04" w14:textId="4A14D4FE"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10E21B6E" w14:textId="7C4B4FFB"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D56F12" w14:paraId="18F36310" w14:textId="77777777" w:rsidTr="00684EE1">
        <w:trPr>
          <w:cantSplit/>
          <w:trHeight w:val="340"/>
        </w:trPr>
        <w:tc>
          <w:tcPr>
            <w:tcW w:w="1028" w:type="pct"/>
          </w:tcPr>
          <w:p w14:paraId="6027B44E" w14:textId="3F7048F8"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6E3D0434" w14:textId="44C58234"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35D72000" w14:textId="1FCDE879"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D56F12" w14:paraId="6480880C" w14:textId="77777777" w:rsidTr="00684EE1">
        <w:trPr>
          <w:cantSplit/>
          <w:trHeight w:val="340"/>
        </w:trPr>
        <w:tc>
          <w:tcPr>
            <w:tcW w:w="1028" w:type="pct"/>
          </w:tcPr>
          <w:p w14:paraId="4C2C2618" w14:textId="55382055" w:rsidR="00D56F12" w:rsidRPr="006147B2" w:rsidRDefault="00D56F12" w:rsidP="00D56F12">
            <w:pPr>
              <w:rPr>
                <w:rFonts w:asciiTheme="majorHAnsi" w:eastAsiaTheme="majorEastAsia" w:hAnsiTheme="majorHAnsi" w:cstheme="majorHAnsi"/>
                <w:b/>
                <w:bCs/>
                <w:szCs w:val="21"/>
              </w:rPr>
            </w:pPr>
            <w:r w:rsidRPr="00A81AAA">
              <w:t xml:space="preserve"> </w:t>
            </w:r>
          </w:p>
        </w:tc>
        <w:tc>
          <w:tcPr>
            <w:tcW w:w="2052" w:type="pct"/>
          </w:tcPr>
          <w:p w14:paraId="54BE32EB" w14:textId="506F3935"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c>
          <w:tcPr>
            <w:tcW w:w="1920" w:type="pct"/>
          </w:tcPr>
          <w:p w14:paraId="1FB45729" w14:textId="1F186F08" w:rsidR="00D56F12" w:rsidRPr="006147B2" w:rsidRDefault="00D56F12" w:rsidP="00D56F12">
            <w:pPr>
              <w:jc w:val="center"/>
              <w:rPr>
                <w:rFonts w:asciiTheme="majorHAnsi" w:eastAsiaTheme="majorEastAsia" w:hAnsiTheme="majorHAnsi" w:cstheme="majorHAnsi"/>
                <w:b/>
                <w:bCs/>
                <w:szCs w:val="21"/>
              </w:rPr>
            </w:pPr>
            <w:r w:rsidRPr="00A81AAA">
              <w:t xml:space="preserve"> </w:t>
            </w:r>
          </w:p>
        </w:tc>
      </w:tr>
      <w:tr w:rsidR="000255A8" w14:paraId="4E86F4CB" w14:textId="77777777" w:rsidTr="00684EE1">
        <w:trPr>
          <w:cantSplit/>
          <w:trHeight w:val="340"/>
        </w:trPr>
        <w:tc>
          <w:tcPr>
            <w:tcW w:w="1028" w:type="pct"/>
          </w:tcPr>
          <w:p w14:paraId="27BE5928" w14:textId="77777777" w:rsidR="000255A8" w:rsidRPr="00A81AAA" w:rsidRDefault="000255A8" w:rsidP="00D56F12"/>
        </w:tc>
        <w:tc>
          <w:tcPr>
            <w:tcW w:w="2052" w:type="pct"/>
          </w:tcPr>
          <w:p w14:paraId="4C6F110C" w14:textId="77777777" w:rsidR="000255A8" w:rsidRPr="00A81AAA" w:rsidRDefault="000255A8" w:rsidP="00D56F12">
            <w:pPr>
              <w:jc w:val="center"/>
            </w:pPr>
          </w:p>
        </w:tc>
        <w:tc>
          <w:tcPr>
            <w:tcW w:w="1920" w:type="pct"/>
          </w:tcPr>
          <w:p w14:paraId="5BEDD811" w14:textId="77777777" w:rsidR="000255A8" w:rsidRPr="00A81AAA" w:rsidRDefault="000255A8" w:rsidP="00D56F12">
            <w:pPr>
              <w:jc w:val="center"/>
            </w:pPr>
          </w:p>
        </w:tc>
      </w:tr>
      <w:tr w:rsidR="00D56F12" w14:paraId="23D92D92" w14:textId="77777777" w:rsidTr="00684EE1">
        <w:trPr>
          <w:cantSplit/>
          <w:trHeight w:val="340"/>
        </w:trPr>
        <w:tc>
          <w:tcPr>
            <w:tcW w:w="1028" w:type="pct"/>
          </w:tcPr>
          <w:p w14:paraId="6C6E2B0E" w14:textId="7888A117" w:rsidR="00D56F12" w:rsidRPr="006147B2" w:rsidRDefault="00D56F12" w:rsidP="00D56F12">
            <w:pPr>
              <w:rPr>
                <w:rFonts w:asciiTheme="majorHAnsi" w:eastAsiaTheme="majorEastAsia" w:hAnsiTheme="majorHAnsi" w:cstheme="majorHAnsi"/>
                <w:color w:val="000000"/>
                <w:szCs w:val="21"/>
              </w:rPr>
            </w:pPr>
            <w:r w:rsidRPr="00A81AAA">
              <w:t xml:space="preserve"> </w:t>
            </w:r>
          </w:p>
        </w:tc>
        <w:tc>
          <w:tcPr>
            <w:tcW w:w="2052" w:type="pct"/>
          </w:tcPr>
          <w:p w14:paraId="5976A8A1" w14:textId="55175425"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c>
          <w:tcPr>
            <w:tcW w:w="1920" w:type="pct"/>
          </w:tcPr>
          <w:p w14:paraId="382FFBBC" w14:textId="46A75CAB" w:rsidR="00D56F12" w:rsidRPr="006147B2" w:rsidRDefault="00D56F12" w:rsidP="00D56F12">
            <w:pPr>
              <w:jc w:val="center"/>
              <w:rPr>
                <w:rFonts w:asciiTheme="majorHAnsi" w:eastAsiaTheme="majorEastAsia" w:hAnsiTheme="majorHAnsi" w:cstheme="majorHAnsi"/>
                <w:color w:val="000000"/>
                <w:szCs w:val="21"/>
              </w:rPr>
            </w:pPr>
            <w:r w:rsidRPr="00A81AAA">
              <w:t xml:space="preserve"> </w:t>
            </w:r>
          </w:p>
        </w:tc>
      </w:tr>
      <w:tr w:rsidR="00AF62A9" w14:paraId="0465EA1A" w14:textId="77777777" w:rsidTr="008B1084">
        <w:trPr>
          <w:cantSplit/>
          <w:trHeight w:val="340"/>
        </w:trPr>
        <w:tc>
          <w:tcPr>
            <w:tcW w:w="1028" w:type="pct"/>
            <w:tcBorders>
              <w:bottom w:val="single" w:sz="4" w:space="0" w:color="auto"/>
            </w:tcBorders>
            <w:vAlign w:val="center"/>
          </w:tcPr>
          <w:p w14:paraId="31F0317E" w14:textId="3FFE79AF" w:rsidR="00AF62A9" w:rsidRPr="006147B2" w:rsidRDefault="00AF62A9" w:rsidP="00AF62A9">
            <w:pPr>
              <w:rPr>
                <w:rFonts w:asciiTheme="majorHAnsi" w:eastAsiaTheme="majorEastAsia" w:hAnsiTheme="majorHAnsi" w:cstheme="majorHAnsi"/>
                <w:b/>
                <w:bCs/>
                <w:szCs w:val="21"/>
              </w:rPr>
            </w:pPr>
            <w:r w:rsidRPr="006147B2">
              <w:rPr>
                <w:rFonts w:asciiTheme="majorHAnsi" w:eastAsiaTheme="majorEastAsia" w:hAnsiTheme="majorHAnsi" w:cstheme="majorHAnsi" w:hint="eastAsia"/>
                <w:color w:val="000000"/>
                <w:szCs w:val="21"/>
              </w:rPr>
              <w:t>LOH</w:t>
            </w:r>
          </w:p>
        </w:tc>
        <w:tc>
          <w:tcPr>
            <w:tcW w:w="2052" w:type="pct"/>
            <w:tcBorders>
              <w:bottom w:val="single" w:sz="4" w:space="0" w:color="auto"/>
            </w:tcBorders>
            <w:vAlign w:val="center"/>
          </w:tcPr>
          <w:p w14:paraId="66A76F49" w14:textId="208F154E" w:rsidR="00AF62A9" w:rsidRPr="006147B2" w:rsidRDefault="00AF62A9" w:rsidP="00AF62A9">
            <w:pPr>
              <w:jc w:val="center"/>
              <w:rPr>
                <w:rFonts w:asciiTheme="majorHAnsi" w:eastAsiaTheme="majorEastAsia" w:hAnsiTheme="majorHAnsi" w:cstheme="majorHAnsi"/>
                <w:b/>
                <w:bCs/>
                <w:szCs w:val="21"/>
              </w:rPr>
            </w:pPr>
            <w:r w:rsidRPr="006147B2">
              <w:rPr>
                <w:rFonts w:asciiTheme="majorHAnsi" w:eastAsiaTheme="majorEastAsia" w:hAnsiTheme="majorHAnsi" w:cstheme="majorHAnsi" w:hint="eastAsia"/>
                <w:color w:val="000000"/>
                <w:szCs w:val="21"/>
              </w:rPr>
              <w:t>loss of heterozygosity</w:t>
            </w:r>
          </w:p>
        </w:tc>
        <w:tc>
          <w:tcPr>
            <w:tcW w:w="1920" w:type="pct"/>
            <w:tcBorders>
              <w:bottom w:val="single" w:sz="4" w:space="0" w:color="auto"/>
            </w:tcBorders>
            <w:vAlign w:val="center"/>
          </w:tcPr>
          <w:p w14:paraId="40652C6B" w14:textId="2C3105F0" w:rsidR="00AF62A9" w:rsidRPr="006147B2" w:rsidRDefault="00AF62A9" w:rsidP="00AF62A9">
            <w:pPr>
              <w:jc w:val="center"/>
              <w:rPr>
                <w:rFonts w:asciiTheme="majorHAnsi" w:eastAsiaTheme="majorEastAsia" w:hAnsiTheme="majorHAnsi" w:cstheme="majorHAnsi"/>
                <w:b/>
                <w:bCs/>
                <w:szCs w:val="21"/>
              </w:rPr>
            </w:pPr>
            <w:r w:rsidRPr="006147B2">
              <w:rPr>
                <w:rFonts w:asciiTheme="majorHAnsi" w:eastAsiaTheme="majorEastAsia" w:hAnsiTheme="majorHAnsi" w:cstheme="majorHAnsi" w:hint="eastAsia"/>
                <w:color w:val="000000"/>
                <w:szCs w:val="21"/>
              </w:rPr>
              <w:t>杂合性丢失</w:t>
            </w:r>
          </w:p>
        </w:tc>
      </w:tr>
    </w:tbl>
    <w:p w14:paraId="17B3240D" w14:textId="4EFF50A0" w:rsidR="00745BDE" w:rsidRDefault="00745BDE" w:rsidP="00A24125">
      <w:pPr>
        <w:widowControl/>
        <w:jc w:val="left"/>
      </w:pP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6"/>
        <w:gridCol w:w="3606"/>
        <w:gridCol w:w="3374"/>
      </w:tblGrid>
      <w:tr w:rsidR="00527CF3" w:rsidRPr="00694F3F" w14:paraId="1DB7EBCC" w14:textId="77777777" w:rsidTr="001834D5">
        <w:trPr>
          <w:cantSplit/>
          <w:trHeight w:val="340"/>
        </w:trPr>
        <w:tc>
          <w:tcPr>
            <w:tcW w:w="5000" w:type="pct"/>
            <w:gridSpan w:val="3"/>
            <w:tcBorders>
              <w:bottom w:val="single" w:sz="4" w:space="0" w:color="auto"/>
            </w:tcBorders>
            <w:vAlign w:val="center"/>
          </w:tcPr>
          <w:p w14:paraId="6CDE0D7A" w14:textId="77777777" w:rsidR="00527CF3" w:rsidRPr="00694F3F" w:rsidRDefault="00527CF3" w:rsidP="001834D5">
            <w:pPr>
              <w:jc w:val="left"/>
              <w:rPr>
                <w:rFonts w:asciiTheme="minorEastAsia" w:hAnsiTheme="minorEastAsia" w:cstheme="majorHAnsi"/>
                <w:szCs w:val="21"/>
              </w:rPr>
            </w:pPr>
            <w:r w:rsidRPr="003E6963">
              <w:rPr>
                <w:rFonts w:ascii="楷体" w:eastAsia="楷体" w:hAnsi="楷体" w:cstheme="majorHAnsi" w:hint="eastAsia"/>
                <w:szCs w:val="21"/>
              </w:rPr>
              <w:lastRenderedPageBreak/>
              <w:t>续表</w:t>
            </w:r>
          </w:p>
        </w:tc>
      </w:tr>
      <w:tr w:rsidR="00527CF3" w:rsidRPr="00694F3F" w14:paraId="7102CE4A" w14:textId="77777777" w:rsidTr="001834D5">
        <w:trPr>
          <w:cantSplit/>
          <w:trHeight w:val="340"/>
        </w:trPr>
        <w:tc>
          <w:tcPr>
            <w:tcW w:w="1028" w:type="pct"/>
            <w:tcBorders>
              <w:top w:val="single" w:sz="4" w:space="0" w:color="auto"/>
              <w:bottom w:val="single" w:sz="4" w:space="0" w:color="auto"/>
            </w:tcBorders>
            <w:vAlign w:val="center"/>
          </w:tcPr>
          <w:p w14:paraId="33DDA8EF" w14:textId="77777777" w:rsidR="00527CF3" w:rsidRPr="00694F3F" w:rsidRDefault="00527CF3" w:rsidP="001834D5">
            <w:pPr>
              <w:rPr>
                <w:rFonts w:asciiTheme="minorEastAsia" w:hAnsiTheme="minorEastAsia" w:cstheme="majorHAnsi"/>
                <w:szCs w:val="21"/>
              </w:rPr>
            </w:pPr>
            <w:r w:rsidRPr="00694F3F">
              <w:rPr>
                <w:rFonts w:asciiTheme="minorEastAsia" w:hAnsiTheme="minorEastAsia" w:cstheme="majorHAnsi" w:hint="eastAsia"/>
                <w:szCs w:val="21"/>
              </w:rPr>
              <w:t>缩略语</w:t>
            </w:r>
          </w:p>
        </w:tc>
        <w:tc>
          <w:tcPr>
            <w:tcW w:w="2052" w:type="pct"/>
            <w:tcBorders>
              <w:top w:val="single" w:sz="4" w:space="0" w:color="auto"/>
              <w:bottom w:val="single" w:sz="4" w:space="0" w:color="auto"/>
            </w:tcBorders>
            <w:vAlign w:val="center"/>
          </w:tcPr>
          <w:p w14:paraId="59A698A9" w14:textId="77777777" w:rsidR="00527CF3" w:rsidRPr="00694F3F" w:rsidRDefault="00527CF3" w:rsidP="001834D5">
            <w:pPr>
              <w:jc w:val="center"/>
              <w:rPr>
                <w:rFonts w:asciiTheme="minorEastAsia" w:hAnsiTheme="minorEastAsia" w:cstheme="majorHAnsi"/>
                <w:szCs w:val="21"/>
              </w:rPr>
            </w:pPr>
            <w:r w:rsidRPr="00694F3F">
              <w:rPr>
                <w:rFonts w:asciiTheme="minorEastAsia" w:hAnsiTheme="minorEastAsia" w:cstheme="majorHAnsi" w:hint="eastAsia"/>
                <w:szCs w:val="21"/>
              </w:rPr>
              <w:t>英文</w:t>
            </w:r>
          </w:p>
        </w:tc>
        <w:tc>
          <w:tcPr>
            <w:tcW w:w="1920" w:type="pct"/>
            <w:tcBorders>
              <w:top w:val="single" w:sz="4" w:space="0" w:color="auto"/>
              <w:bottom w:val="single" w:sz="4" w:space="0" w:color="auto"/>
            </w:tcBorders>
            <w:vAlign w:val="center"/>
          </w:tcPr>
          <w:p w14:paraId="673B824E" w14:textId="77777777" w:rsidR="00527CF3" w:rsidRPr="00694F3F" w:rsidRDefault="00527CF3" w:rsidP="001834D5">
            <w:pPr>
              <w:jc w:val="center"/>
              <w:rPr>
                <w:rFonts w:asciiTheme="minorEastAsia" w:hAnsiTheme="minorEastAsia" w:cstheme="majorHAnsi"/>
                <w:szCs w:val="21"/>
              </w:rPr>
            </w:pPr>
            <w:r w:rsidRPr="00694F3F">
              <w:rPr>
                <w:rFonts w:asciiTheme="minorEastAsia" w:hAnsiTheme="minorEastAsia" w:cstheme="majorHAnsi" w:hint="eastAsia"/>
                <w:szCs w:val="21"/>
              </w:rPr>
              <w:t>中文</w:t>
            </w:r>
          </w:p>
        </w:tc>
      </w:tr>
      <w:tr w:rsidR="00916AC9" w:rsidRPr="00694F3F" w14:paraId="41BC8F24" w14:textId="77777777" w:rsidTr="002E705B">
        <w:trPr>
          <w:cantSplit/>
          <w:trHeight w:val="340"/>
        </w:trPr>
        <w:tc>
          <w:tcPr>
            <w:tcW w:w="1028" w:type="pct"/>
            <w:tcBorders>
              <w:top w:val="single" w:sz="4" w:space="0" w:color="auto"/>
            </w:tcBorders>
          </w:tcPr>
          <w:p w14:paraId="13B0D290" w14:textId="22284969" w:rsidR="00916AC9" w:rsidRPr="00694F3F" w:rsidRDefault="00916AC9" w:rsidP="00916AC9">
            <w:pPr>
              <w:rPr>
                <w:rFonts w:asciiTheme="minorEastAsia" w:hAnsiTheme="minorEastAsia" w:cstheme="majorHAnsi"/>
                <w:szCs w:val="21"/>
              </w:rPr>
            </w:pPr>
            <w:r w:rsidRPr="00502872">
              <w:t xml:space="preserve"> </w:t>
            </w:r>
          </w:p>
        </w:tc>
        <w:tc>
          <w:tcPr>
            <w:tcW w:w="2052" w:type="pct"/>
            <w:tcBorders>
              <w:top w:val="single" w:sz="4" w:space="0" w:color="auto"/>
            </w:tcBorders>
          </w:tcPr>
          <w:p w14:paraId="018AA486" w14:textId="781F772D" w:rsidR="00916AC9" w:rsidRPr="00694F3F" w:rsidRDefault="00916AC9" w:rsidP="00916AC9">
            <w:pPr>
              <w:jc w:val="center"/>
              <w:rPr>
                <w:rFonts w:asciiTheme="minorEastAsia" w:hAnsiTheme="minorEastAsia" w:cstheme="majorHAnsi"/>
                <w:szCs w:val="21"/>
              </w:rPr>
            </w:pPr>
            <w:r w:rsidRPr="00502872">
              <w:t xml:space="preserve"> </w:t>
            </w:r>
          </w:p>
        </w:tc>
        <w:tc>
          <w:tcPr>
            <w:tcW w:w="1920" w:type="pct"/>
            <w:tcBorders>
              <w:top w:val="single" w:sz="4" w:space="0" w:color="auto"/>
            </w:tcBorders>
          </w:tcPr>
          <w:p w14:paraId="3ED663B9" w14:textId="2654AA10" w:rsidR="00916AC9" w:rsidRPr="00694F3F" w:rsidRDefault="00916AC9" w:rsidP="00916AC9">
            <w:pPr>
              <w:jc w:val="center"/>
              <w:rPr>
                <w:rFonts w:asciiTheme="minorEastAsia" w:hAnsiTheme="minorEastAsia" w:cstheme="majorHAnsi"/>
                <w:szCs w:val="21"/>
              </w:rPr>
            </w:pPr>
            <w:r w:rsidRPr="00502872">
              <w:t xml:space="preserve"> </w:t>
            </w:r>
          </w:p>
        </w:tc>
      </w:tr>
      <w:tr w:rsidR="00916AC9" w:rsidRPr="006147B2" w14:paraId="49A6BA5A" w14:textId="77777777" w:rsidTr="002E705B">
        <w:trPr>
          <w:cantSplit/>
          <w:trHeight w:val="340"/>
        </w:trPr>
        <w:tc>
          <w:tcPr>
            <w:tcW w:w="1028" w:type="pct"/>
          </w:tcPr>
          <w:p w14:paraId="79CC42B3" w14:textId="357052CD"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2C27B913" w14:textId="3026352E"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0AF3E50C" w14:textId="1DA73329"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321B9F46" w14:textId="77777777" w:rsidTr="002E705B">
        <w:trPr>
          <w:cantSplit/>
          <w:trHeight w:val="340"/>
        </w:trPr>
        <w:tc>
          <w:tcPr>
            <w:tcW w:w="1028" w:type="pct"/>
          </w:tcPr>
          <w:p w14:paraId="1C47E2FE" w14:textId="026CEE11"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0CDBEB04" w14:textId="6CB9C05E"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6BD3A987" w14:textId="04DFFAF2"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66292BBD" w14:textId="77777777" w:rsidTr="002E705B">
        <w:trPr>
          <w:cantSplit/>
          <w:trHeight w:val="340"/>
        </w:trPr>
        <w:tc>
          <w:tcPr>
            <w:tcW w:w="1028" w:type="pct"/>
          </w:tcPr>
          <w:p w14:paraId="68BA0463" w14:textId="152D3D0A" w:rsidR="00916AC9" w:rsidRPr="006147B2" w:rsidRDefault="00916AC9" w:rsidP="00916AC9">
            <w:pPr>
              <w:rPr>
                <w:rFonts w:asciiTheme="majorHAnsi" w:eastAsiaTheme="majorEastAsia" w:hAnsiTheme="majorHAnsi" w:cstheme="majorHAnsi"/>
                <w:color w:val="000000"/>
                <w:szCs w:val="21"/>
              </w:rPr>
            </w:pPr>
            <w:r w:rsidRPr="00502872">
              <w:t xml:space="preserve"> </w:t>
            </w:r>
          </w:p>
        </w:tc>
        <w:tc>
          <w:tcPr>
            <w:tcW w:w="2052" w:type="pct"/>
          </w:tcPr>
          <w:p w14:paraId="43474080" w14:textId="380400EE"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c>
          <w:tcPr>
            <w:tcW w:w="1920" w:type="pct"/>
          </w:tcPr>
          <w:p w14:paraId="1F8255FA" w14:textId="732E3354"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r>
      <w:tr w:rsidR="00916AC9" w:rsidRPr="006147B2" w14:paraId="70EE6284" w14:textId="77777777" w:rsidTr="002E705B">
        <w:trPr>
          <w:cantSplit/>
          <w:trHeight w:val="340"/>
        </w:trPr>
        <w:tc>
          <w:tcPr>
            <w:tcW w:w="1028" w:type="pct"/>
          </w:tcPr>
          <w:p w14:paraId="547FDC48" w14:textId="15B54033" w:rsidR="00916AC9" w:rsidRPr="00D57B26" w:rsidRDefault="00916AC9" w:rsidP="00916AC9">
            <w:pPr>
              <w:rPr>
                <w:rFonts w:asciiTheme="majorHAnsi" w:eastAsiaTheme="majorEastAsia" w:hAnsiTheme="majorHAnsi" w:cstheme="majorHAnsi"/>
                <w:color w:val="000000"/>
                <w:szCs w:val="21"/>
              </w:rPr>
            </w:pPr>
            <w:r w:rsidRPr="00502872">
              <w:t xml:space="preserve"> </w:t>
            </w:r>
          </w:p>
        </w:tc>
        <w:tc>
          <w:tcPr>
            <w:tcW w:w="2052" w:type="pct"/>
          </w:tcPr>
          <w:p w14:paraId="4832A234" w14:textId="1ED8EB1F" w:rsidR="00916AC9" w:rsidRPr="00D57B26" w:rsidRDefault="00916AC9" w:rsidP="00916AC9">
            <w:pPr>
              <w:jc w:val="center"/>
              <w:rPr>
                <w:rFonts w:asciiTheme="majorHAnsi" w:eastAsiaTheme="majorEastAsia" w:hAnsiTheme="majorHAnsi" w:cstheme="majorHAnsi"/>
                <w:color w:val="000000"/>
                <w:szCs w:val="21"/>
              </w:rPr>
            </w:pPr>
            <w:r w:rsidRPr="00502872">
              <w:t xml:space="preserve"> </w:t>
            </w:r>
          </w:p>
        </w:tc>
        <w:tc>
          <w:tcPr>
            <w:tcW w:w="1920" w:type="pct"/>
          </w:tcPr>
          <w:p w14:paraId="59857BE2" w14:textId="56BEF7EF"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r>
      <w:tr w:rsidR="00916AC9" w:rsidRPr="006147B2" w14:paraId="14361793" w14:textId="77777777" w:rsidTr="002E705B">
        <w:trPr>
          <w:cantSplit/>
          <w:trHeight w:val="340"/>
        </w:trPr>
        <w:tc>
          <w:tcPr>
            <w:tcW w:w="1028" w:type="pct"/>
          </w:tcPr>
          <w:p w14:paraId="044664DB" w14:textId="1201D0AF" w:rsidR="00916AC9" w:rsidRPr="00B225AD" w:rsidRDefault="00916AC9" w:rsidP="00916AC9">
            <w:pPr>
              <w:rPr>
                <w:rFonts w:asciiTheme="majorHAnsi" w:eastAsiaTheme="majorEastAsia" w:hAnsiTheme="majorHAnsi" w:cstheme="majorHAnsi"/>
                <w:color w:val="000000"/>
                <w:szCs w:val="21"/>
              </w:rPr>
            </w:pPr>
            <w:r w:rsidRPr="00502872">
              <w:t xml:space="preserve"> </w:t>
            </w:r>
          </w:p>
        </w:tc>
        <w:tc>
          <w:tcPr>
            <w:tcW w:w="2052" w:type="pct"/>
          </w:tcPr>
          <w:p w14:paraId="1B97E5A0" w14:textId="37A5F034"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c>
          <w:tcPr>
            <w:tcW w:w="1920" w:type="pct"/>
          </w:tcPr>
          <w:p w14:paraId="2D50EA37" w14:textId="1ABEE9DE"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r>
      <w:tr w:rsidR="00916AC9" w:rsidRPr="006147B2" w14:paraId="714C83F1" w14:textId="77777777" w:rsidTr="002E705B">
        <w:trPr>
          <w:cantSplit/>
          <w:trHeight w:val="340"/>
        </w:trPr>
        <w:tc>
          <w:tcPr>
            <w:tcW w:w="1028" w:type="pct"/>
          </w:tcPr>
          <w:p w14:paraId="7A3322D6" w14:textId="6C626A9A"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16CC740A" w14:textId="42243905"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3C8C66B2" w14:textId="166D6713"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0DA5F05C" w14:textId="77777777" w:rsidTr="002E705B">
        <w:trPr>
          <w:cantSplit/>
          <w:trHeight w:val="340"/>
        </w:trPr>
        <w:tc>
          <w:tcPr>
            <w:tcW w:w="1028" w:type="pct"/>
          </w:tcPr>
          <w:p w14:paraId="1F6EA71E" w14:textId="2A341B8D" w:rsidR="00916AC9" w:rsidRPr="006147B2" w:rsidRDefault="00916AC9" w:rsidP="00916AC9">
            <w:pPr>
              <w:rPr>
                <w:rFonts w:asciiTheme="majorHAnsi" w:eastAsiaTheme="majorEastAsia" w:hAnsiTheme="majorHAnsi" w:cstheme="majorHAnsi"/>
                <w:color w:val="000000"/>
                <w:szCs w:val="21"/>
              </w:rPr>
            </w:pPr>
            <w:r w:rsidRPr="00502872">
              <w:t xml:space="preserve"> </w:t>
            </w:r>
          </w:p>
        </w:tc>
        <w:tc>
          <w:tcPr>
            <w:tcW w:w="2052" w:type="pct"/>
          </w:tcPr>
          <w:p w14:paraId="730DF965" w14:textId="25586B77"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c>
          <w:tcPr>
            <w:tcW w:w="1920" w:type="pct"/>
          </w:tcPr>
          <w:p w14:paraId="7A258D2D" w14:textId="7C1D6C01"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r>
      <w:tr w:rsidR="00916AC9" w:rsidRPr="006147B2" w14:paraId="0288B098" w14:textId="77777777" w:rsidTr="002E705B">
        <w:trPr>
          <w:cantSplit/>
          <w:trHeight w:val="340"/>
        </w:trPr>
        <w:tc>
          <w:tcPr>
            <w:tcW w:w="1028" w:type="pct"/>
          </w:tcPr>
          <w:p w14:paraId="3202BA63" w14:textId="3D7F67A7" w:rsidR="00916AC9" w:rsidRPr="006147B2" w:rsidRDefault="00916AC9" w:rsidP="00916AC9">
            <w:pPr>
              <w:rPr>
                <w:rFonts w:asciiTheme="majorHAnsi" w:eastAsiaTheme="majorEastAsia" w:hAnsiTheme="majorHAnsi" w:cstheme="majorHAnsi"/>
                <w:color w:val="000000"/>
                <w:szCs w:val="21"/>
              </w:rPr>
            </w:pPr>
            <w:r w:rsidRPr="00502872">
              <w:t xml:space="preserve"> </w:t>
            </w:r>
          </w:p>
        </w:tc>
        <w:tc>
          <w:tcPr>
            <w:tcW w:w="2052" w:type="pct"/>
          </w:tcPr>
          <w:p w14:paraId="2DB52DF3" w14:textId="70FEF832"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c>
          <w:tcPr>
            <w:tcW w:w="1920" w:type="pct"/>
          </w:tcPr>
          <w:p w14:paraId="1AB08FC8" w14:textId="23771A02" w:rsidR="00916AC9" w:rsidRPr="006147B2" w:rsidRDefault="00916AC9" w:rsidP="00916AC9">
            <w:pPr>
              <w:jc w:val="center"/>
              <w:rPr>
                <w:rFonts w:asciiTheme="majorHAnsi" w:eastAsiaTheme="majorEastAsia" w:hAnsiTheme="majorHAnsi" w:cstheme="majorHAnsi"/>
                <w:color w:val="000000"/>
                <w:szCs w:val="21"/>
              </w:rPr>
            </w:pPr>
            <w:r w:rsidRPr="00502872">
              <w:t xml:space="preserve"> </w:t>
            </w:r>
          </w:p>
        </w:tc>
      </w:tr>
      <w:tr w:rsidR="00916AC9" w:rsidRPr="006147B2" w14:paraId="5AFB64BA" w14:textId="77777777" w:rsidTr="002E705B">
        <w:trPr>
          <w:cantSplit/>
          <w:trHeight w:val="340"/>
        </w:trPr>
        <w:tc>
          <w:tcPr>
            <w:tcW w:w="1028" w:type="pct"/>
          </w:tcPr>
          <w:p w14:paraId="50EB6EE4" w14:textId="4A26D586"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7309F918" w14:textId="76F72395"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60A5FD83" w14:textId="0E70EDCB"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3C3FCBDA" w14:textId="77777777" w:rsidTr="002E705B">
        <w:trPr>
          <w:cantSplit/>
          <w:trHeight w:val="340"/>
        </w:trPr>
        <w:tc>
          <w:tcPr>
            <w:tcW w:w="1028" w:type="pct"/>
          </w:tcPr>
          <w:p w14:paraId="7954211D" w14:textId="2A7C7838"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2B8744CE" w14:textId="2F00BC53"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7F6762A2" w14:textId="68029FA1"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28FF5772" w14:textId="77777777" w:rsidTr="002E705B">
        <w:trPr>
          <w:cantSplit/>
          <w:trHeight w:val="340"/>
        </w:trPr>
        <w:tc>
          <w:tcPr>
            <w:tcW w:w="1028" w:type="pct"/>
          </w:tcPr>
          <w:p w14:paraId="767C2C5B" w14:textId="5FE48B2B"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14BE87D0" w14:textId="688FD15B"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6C6CE7A3" w14:textId="31019B13"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50AC3BBC" w14:textId="77777777" w:rsidTr="002E705B">
        <w:trPr>
          <w:cantSplit/>
          <w:trHeight w:val="340"/>
        </w:trPr>
        <w:tc>
          <w:tcPr>
            <w:tcW w:w="1028" w:type="pct"/>
          </w:tcPr>
          <w:p w14:paraId="66CA745F" w14:textId="0BF358C5"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7FDF570B" w14:textId="188DE14C"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361B4ED6" w14:textId="10CA20EB"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916AC9" w:rsidRPr="006147B2" w14:paraId="3B7A0D6F" w14:textId="77777777" w:rsidTr="002E705B">
        <w:trPr>
          <w:cantSplit/>
          <w:trHeight w:val="340"/>
        </w:trPr>
        <w:tc>
          <w:tcPr>
            <w:tcW w:w="1028" w:type="pct"/>
          </w:tcPr>
          <w:p w14:paraId="7A7C8CE3" w14:textId="718F9165" w:rsidR="00916AC9" w:rsidRPr="006147B2" w:rsidRDefault="00916AC9" w:rsidP="00916AC9">
            <w:pPr>
              <w:rPr>
                <w:rFonts w:asciiTheme="majorHAnsi" w:eastAsiaTheme="majorEastAsia" w:hAnsiTheme="majorHAnsi" w:cstheme="majorHAnsi"/>
                <w:b/>
                <w:bCs/>
                <w:szCs w:val="21"/>
              </w:rPr>
            </w:pPr>
            <w:r w:rsidRPr="00502872">
              <w:t xml:space="preserve"> </w:t>
            </w:r>
          </w:p>
        </w:tc>
        <w:tc>
          <w:tcPr>
            <w:tcW w:w="2052" w:type="pct"/>
          </w:tcPr>
          <w:p w14:paraId="1735C865" w14:textId="6D2D111C"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c>
          <w:tcPr>
            <w:tcW w:w="1920" w:type="pct"/>
          </w:tcPr>
          <w:p w14:paraId="05557BC6" w14:textId="60459CC5" w:rsidR="00916AC9" w:rsidRPr="006147B2" w:rsidRDefault="00916AC9" w:rsidP="00916AC9">
            <w:pPr>
              <w:jc w:val="center"/>
              <w:rPr>
                <w:rFonts w:asciiTheme="majorHAnsi" w:eastAsiaTheme="majorEastAsia" w:hAnsiTheme="majorHAnsi" w:cstheme="majorHAnsi"/>
                <w:b/>
                <w:bCs/>
                <w:szCs w:val="21"/>
              </w:rPr>
            </w:pPr>
            <w:r w:rsidRPr="00502872">
              <w:t xml:space="preserve"> </w:t>
            </w:r>
          </w:p>
        </w:tc>
      </w:tr>
      <w:tr w:rsidR="00600A16" w:rsidRPr="006147B2" w14:paraId="359AF9CF" w14:textId="77777777" w:rsidTr="00DF49F7">
        <w:trPr>
          <w:cantSplit/>
          <w:trHeight w:val="340"/>
        </w:trPr>
        <w:tc>
          <w:tcPr>
            <w:tcW w:w="1028" w:type="pct"/>
          </w:tcPr>
          <w:p w14:paraId="54621F22" w14:textId="34E8276A"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535143F3" w14:textId="5CE9EC4B"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6FA8B0FE" w14:textId="73A354DC"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35FE88DE" w14:textId="77777777" w:rsidTr="00DF49F7">
        <w:trPr>
          <w:cantSplit/>
          <w:trHeight w:val="340"/>
        </w:trPr>
        <w:tc>
          <w:tcPr>
            <w:tcW w:w="1028" w:type="pct"/>
          </w:tcPr>
          <w:p w14:paraId="156E45A8" w14:textId="3EC0C74F"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4272EE23" w14:textId="40772C4B"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4E267FB8" w14:textId="55607CCA"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7B2A827D" w14:textId="77777777" w:rsidTr="00DF49F7">
        <w:trPr>
          <w:cantSplit/>
          <w:trHeight w:val="340"/>
        </w:trPr>
        <w:tc>
          <w:tcPr>
            <w:tcW w:w="1028" w:type="pct"/>
          </w:tcPr>
          <w:p w14:paraId="00D56A05" w14:textId="2DA91881" w:rsidR="00600A16" w:rsidRPr="006147B2" w:rsidRDefault="00600A16" w:rsidP="00600A16">
            <w:pPr>
              <w:rPr>
                <w:rFonts w:asciiTheme="majorHAnsi" w:eastAsiaTheme="majorEastAsia" w:hAnsiTheme="majorHAnsi" w:cstheme="majorHAnsi"/>
                <w:color w:val="000000"/>
                <w:szCs w:val="21"/>
              </w:rPr>
            </w:pPr>
            <w:r w:rsidRPr="0020224A">
              <w:t xml:space="preserve"> </w:t>
            </w:r>
          </w:p>
        </w:tc>
        <w:tc>
          <w:tcPr>
            <w:tcW w:w="2052" w:type="pct"/>
          </w:tcPr>
          <w:p w14:paraId="1650EC3B" w14:textId="75280F10"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c>
          <w:tcPr>
            <w:tcW w:w="1920" w:type="pct"/>
          </w:tcPr>
          <w:p w14:paraId="39833F91" w14:textId="28A41B83"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r>
      <w:tr w:rsidR="00600A16" w:rsidRPr="006147B2" w14:paraId="3C87E8B4" w14:textId="77777777" w:rsidTr="00DF49F7">
        <w:trPr>
          <w:cantSplit/>
          <w:trHeight w:val="340"/>
        </w:trPr>
        <w:tc>
          <w:tcPr>
            <w:tcW w:w="1028" w:type="pct"/>
          </w:tcPr>
          <w:p w14:paraId="28DCF1A5" w14:textId="556A7616"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3F2F00B6" w14:textId="79981CE3"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093B21AF" w14:textId="78C42B61"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434679AB" w14:textId="77777777" w:rsidTr="00DF49F7">
        <w:trPr>
          <w:cantSplit/>
          <w:trHeight w:val="340"/>
        </w:trPr>
        <w:tc>
          <w:tcPr>
            <w:tcW w:w="1028" w:type="pct"/>
          </w:tcPr>
          <w:p w14:paraId="44F708B9" w14:textId="0C3691C8"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5416780C" w14:textId="20AA6DE6"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7D085233" w14:textId="4305E225"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6B492D71" w14:textId="77777777" w:rsidTr="00DF49F7">
        <w:trPr>
          <w:cantSplit/>
          <w:trHeight w:val="340"/>
        </w:trPr>
        <w:tc>
          <w:tcPr>
            <w:tcW w:w="1028" w:type="pct"/>
          </w:tcPr>
          <w:p w14:paraId="01B67ACE" w14:textId="61019C5D" w:rsidR="00600A16" w:rsidRPr="006147B2" w:rsidRDefault="00600A16" w:rsidP="00600A16">
            <w:pPr>
              <w:rPr>
                <w:rFonts w:asciiTheme="majorHAnsi" w:eastAsiaTheme="majorEastAsia" w:hAnsiTheme="majorHAnsi" w:cstheme="majorHAnsi"/>
                <w:color w:val="000000"/>
                <w:szCs w:val="21"/>
              </w:rPr>
            </w:pPr>
            <w:r w:rsidRPr="0020224A">
              <w:t xml:space="preserve"> </w:t>
            </w:r>
          </w:p>
        </w:tc>
        <w:tc>
          <w:tcPr>
            <w:tcW w:w="2052" w:type="pct"/>
          </w:tcPr>
          <w:p w14:paraId="5091D09B" w14:textId="4AE32A26"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c>
          <w:tcPr>
            <w:tcW w:w="1920" w:type="pct"/>
          </w:tcPr>
          <w:p w14:paraId="04FCA4C1" w14:textId="42874FF5"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r>
      <w:tr w:rsidR="00600A16" w:rsidRPr="006147B2" w14:paraId="71B71196" w14:textId="77777777" w:rsidTr="00DF49F7">
        <w:trPr>
          <w:cantSplit/>
          <w:trHeight w:val="340"/>
        </w:trPr>
        <w:tc>
          <w:tcPr>
            <w:tcW w:w="1028" w:type="pct"/>
          </w:tcPr>
          <w:p w14:paraId="71614421" w14:textId="2D4A7F9B"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3B7F9E66" w14:textId="0C51C88E"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29EC8500" w14:textId="6804FF53"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4C05AFC4" w14:textId="77777777" w:rsidTr="00DF49F7">
        <w:trPr>
          <w:cantSplit/>
          <w:trHeight w:val="340"/>
        </w:trPr>
        <w:tc>
          <w:tcPr>
            <w:tcW w:w="1028" w:type="pct"/>
          </w:tcPr>
          <w:p w14:paraId="172A975D" w14:textId="22947C69"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57FD859A" w14:textId="44AD23D3"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33FB5557" w14:textId="51D7B8E7"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54EB5BED" w14:textId="77777777" w:rsidTr="00DF49F7">
        <w:trPr>
          <w:cantSplit/>
          <w:trHeight w:val="340"/>
        </w:trPr>
        <w:tc>
          <w:tcPr>
            <w:tcW w:w="1028" w:type="pct"/>
          </w:tcPr>
          <w:p w14:paraId="1134BEC8" w14:textId="78A10295"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2F87CA8F" w14:textId="6E383974"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0772A9DE" w14:textId="53218478"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70E5BFEB" w14:textId="77777777" w:rsidTr="00DF49F7">
        <w:trPr>
          <w:cantSplit/>
          <w:trHeight w:val="340"/>
        </w:trPr>
        <w:tc>
          <w:tcPr>
            <w:tcW w:w="1028" w:type="pct"/>
          </w:tcPr>
          <w:p w14:paraId="6432685D" w14:textId="493D19C3"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7CDAACBF" w14:textId="09A48B68"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6C2209FA" w14:textId="09011582"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6147B2" w14:paraId="1887B2E1" w14:textId="77777777" w:rsidTr="00DF49F7">
        <w:trPr>
          <w:cantSplit/>
          <w:trHeight w:val="340"/>
        </w:trPr>
        <w:tc>
          <w:tcPr>
            <w:tcW w:w="1028" w:type="pct"/>
          </w:tcPr>
          <w:p w14:paraId="39007D34" w14:textId="7C60A62E" w:rsidR="00600A16" w:rsidRPr="006147B2" w:rsidRDefault="00600A16" w:rsidP="00600A16">
            <w:pPr>
              <w:rPr>
                <w:rFonts w:asciiTheme="majorHAnsi" w:eastAsiaTheme="majorEastAsia" w:hAnsiTheme="majorHAnsi" w:cstheme="majorHAnsi"/>
                <w:color w:val="000000"/>
                <w:szCs w:val="21"/>
              </w:rPr>
            </w:pPr>
            <w:r w:rsidRPr="0020224A">
              <w:t xml:space="preserve"> </w:t>
            </w:r>
          </w:p>
        </w:tc>
        <w:tc>
          <w:tcPr>
            <w:tcW w:w="2052" w:type="pct"/>
          </w:tcPr>
          <w:p w14:paraId="62CFFDD8" w14:textId="6BD7BD0E"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c>
          <w:tcPr>
            <w:tcW w:w="1920" w:type="pct"/>
          </w:tcPr>
          <w:p w14:paraId="604A2C05" w14:textId="4688583E"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r>
      <w:tr w:rsidR="00600A16" w:rsidRPr="006147B2" w14:paraId="16442EC4" w14:textId="77777777" w:rsidTr="00DF49F7">
        <w:trPr>
          <w:cantSplit/>
          <w:trHeight w:val="340"/>
        </w:trPr>
        <w:tc>
          <w:tcPr>
            <w:tcW w:w="1028" w:type="pct"/>
          </w:tcPr>
          <w:p w14:paraId="28E62D45" w14:textId="414D7135"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21636724" w14:textId="22BDA810"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7D7896F5" w14:textId="6E66033D"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600A16" w:rsidRPr="00204A2B" w14:paraId="41D00870" w14:textId="77777777" w:rsidTr="00DF49F7">
        <w:trPr>
          <w:cantSplit/>
          <w:trHeight w:val="340"/>
        </w:trPr>
        <w:tc>
          <w:tcPr>
            <w:tcW w:w="1028" w:type="pct"/>
          </w:tcPr>
          <w:p w14:paraId="50C2CF1F" w14:textId="47881313" w:rsidR="00600A16" w:rsidRPr="006147B2" w:rsidRDefault="00600A16" w:rsidP="00600A16">
            <w:pPr>
              <w:rPr>
                <w:rFonts w:asciiTheme="majorHAnsi" w:eastAsiaTheme="majorEastAsia" w:hAnsiTheme="majorHAnsi" w:cstheme="majorHAnsi"/>
                <w:color w:val="000000"/>
                <w:szCs w:val="21"/>
              </w:rPr>
            </w:pPr>
            <w:r w:rsidRPr="0020224A">
              <w:t xml:space="preserve"> </w:t>
            </w:r>
          </w:p>
        </w:tc>
        <w:tc>
          <w:tcPr>
            <w:tcW w:w="2052" w:type="pct"/>
          </w:tcPr>
          <w:p w14:paraId="5C90C1C2" w14:textId="5526186B" w:rsidR="00600A16" w:rsidRPr="006147B2" w:rsidRDefault="00600A16" w:rsidP="00600A16">
            <w:pPr>
              <w:jc w:val="center"/>
              <w:rPr>
                <w:rFonts w:asciiTheme="majorHAnsi" w:eastAsiaTheme="majorEastAsia" w:hAnsiTheme="majorHAnsi" w:cstheme="majorHAnsi"/>
                <w:color w:val="000000"/>
                <w:szCs w:val="21"/>
              </w:rPr>
            </w:pPr>
            <w:r w:rsidRPr="0020224A">
              <w:t xml:space="preserve"> </w:t>
            </w:r>
          </w:p>
        </w:tc>
        <w:tc>
          <w:tcPr>
            <w:tcW w:w="1920" w:type="pct"/>
          </w:tcPr>
          <w:p w14:paraId="38662617" w14:textId="73F31161" w:rsidR="00600A16" w:rsidRPr="00204A2B" w:rsidRDefault="00600A16" w:rsidP="00600A16">
            <w:pPr>
              <w:jc w:val="center"/>
              <w:rPr>
                <w:rFonts w:asciiTheme="majorHAnsi" w:eastAsiaTheme="majorEastAsia" w:hAnsiTheme="majorHAnsi" w:cstheme="majorHAnsi"/>
                <w:color w:val="000000"/>
                <w:szCs w:val="21"/>
              </w:rPr>
            </w:pPr>
            <w:r w:rsidRPr="0020224A">
              <w:t xml:space="preserve"> </w:t>
            </w:r>
          </w:p>
        </w:tc>
      </w:tr>
      <w:tr w:rsidR="00600A16" w:rsidRPr="006147B2" w14:paraId="021C6D12" w14:textId="77777777" w:rsidTr="00DF49F7">
        <w:trPr>
          <w:cantSplit/>
          <w:trHeight w:val="340"/>
        </w:trPr>
        <w:tc>
          <w:tcPr>
            <w:tcW w:w="1028" w:type="pct"/>
          </w:tcPr>
          <w:p w14:paraId="64E0807C" w14:textId="1043C9EA" w:rsidR="00600A16" w:rsidRPr="006147B2" w:rsidRDefault="00600A16" w:rsidP="00600A16">
            <w:pPr>
              <w:rPr>
                <w:rFonts w:asciiTheme="majorHAnsi" w:eastAsiaTheme="majorEastAsia" w:hAnsiTheme="majorHAnsi" w:cstheme="majorHAnsi"/>
                <w:b/>
                <w:bCs/>
                <w:szCs w:val="21"/>
              </w:rPr>
            </w:pPr>
            <w:r w:rsidRPr="0020224A">
              <w:t xml:space="preserve"> </w:t>
            </w:r>
          </w:p>
        </w:tc>
        <w:tc>
          <w:tcPr>
            <w:tcW w:w="2052" w:type="pct"/>
          </w:tcPr>
          <w:p w14:paraId="13AE000C" w14:textId="23B008D0"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c>
          <w:tcPr>
            <w:tcW w:w="1920" w:type="pct"/>
          </w:tcPr>
          <w:p w14:paraId="15448E86" w14:textId="33B7E2CE" w:rsidR="00600A16" w:rsidRPr="006147B2" w:rsidRDefault="00600A16" w:rsidP="00600A16">
            <w:pPr>
              <w:jc w:val="center"/>
              <w:rPr>
                <w:rFonts w:asciiTheme="majorHAnsi" w:eastAsiaTheme="majorEastAsia" w:hAnsiTheme="majorHAnsi" w:cstheme="majorHAnsi"/>
                <w:b/>
                <w:bCs/>
                <w:szCs w:val="21"/>
              </w:rPr>
            </w:pPr>
            <w:r w:rsidRPr="0020224A">
              <w:t xml:space="preserve"> </w:t>
            </w:r>
          </w:p>
        </w:tc>
      </w:tr>
      <w:tr w:rsidR="00527CF3" w:rsidRPr="006147B2" w14:paraId="06D92816" w14:textId="77777777" w:rsidTr="00267194">
        <w:trPr>
          <w:cantSplit/>
          <w:trHeight w:val="340"/>
        </w:trPr>
        <w:tc>
          <w:tcPr>
            <w:tcW w:w="1028" w:type="pct"/>
            <w:vAlign w:val="center"/>
          </w:tcPr>
          <w:p w14:paraId="1790FC78" w14:textId="77777777" w:rsidR="00527CF3" w:rsidRPr="006147B2" w:rsidRDefault="00527CF3" w:rsidP="001834D5">
            <w:pPr>
              <w:rPr>
                <w:rFonts w:asciiTheme="majorHAnsi" w:eastAsiaTheme="majorEastAsia" w:hAnsiTheme="majorHAnsi" w:cstheme="majorHAnsi"/>
                <w:b/>
                <w:bCs/>
                <w:szCs w:val="21"/>
              </w:rPr>
            </w:pPr>
            <w:r w:rsidRPr="00AC151F">
              <w:rPr>
                <w:rFonts w:hint="eastAsia"/>
              </w:rPr>
              <w:t>VST</w:t>
            </w:r>
          </w:p>
        </w:tc>
        <w:tc>
          <w:tcPr>
            <w:tcW w:w="2052" w:type="pct"/>
            <w:vAlign w:val="center"/>
          </w:tcPr>
          <w:p w14:paraId="30325287" w14:textId="77777777" w:rsidR="00527CF3" w:rsidRPr="006147B2" w:rsidRDefault="00527CF3" w:rsidP="001834D5">
            <w:pPr>
              <w:jc w:val="center"/>
              <w:rPr>
                <w:rFonts w:asciiTheme="majorHAnsi" w:eastAsiaTheme="majorEastAsia" w:hAnsiTheme="majorHAnsi" w:cstheme="majorHAnsi"/>
                <w:b/>
                <w:bCs/>
                <w:szCs w:val="21"/>
              </w:rPr>
            </w:pPr>
            <w:r w:rsidRPr="00AC151F">
              <w:rPr>
                <w:rFonts w:hint="eastAsia"/>
              </w:rPr>
              <w:t>variance-stabilizing transformation</w:t>
            </w:r>
          </w:p>
        </w:tc>
        <w:tc>
          <w:tcPr>
            <w:tcW w:w="1920" w:type="pct"/>
            <w:vAlign w:val="center"/>
          </w:tcPr>
          <w:p w14:paraId="1594C1BD" w14:textId="77777777" w:rsidR="00527CF3" w:rsidRPr="006147B2" w:rsidRDefault="00527CF3" w:rsidP="001834D5">
            <w:pPr>
              <w:jc w:val="center"/>
              <w:rPr>
                <w:rFonts w:asciiTheme="majorHAnsi" w:eastAsiaTheme="majorEastAsia" w:hAnsiTheme="majorHAnsi" w:cstheme="majorHAnsi"/>
                <w:b/>
                <w:bCs/>
                <w:szCs w:val="21"/>
              </w:rPr>
            </w:pPr>
            <w:r w:rsidRPr="00AC151F">
              <w:rPr>
                <w:rFonts w:hint="eastAsia"/>
              </w:rPr>
              <w:t>方差稳定变换</w:t>
            </w:r>
          </w:p>
        </w:tc>
      </w:tr>
      <w:tr w:rsidR="00600A16" w:rsidRPr="006147B2" w14:paraId="081499A1" w14:textId="77777777" w:rsidTr="00512DA5">
        <w:trPr>
          <w:cantSplit/>
          <w:trHeight w:val="340"/>
        </w:trPr>
        <w:tc>
          <w:tcPr>
            <w:tcW w:w="1028" w:type="pct"/>
            <w:tcBorders>
              <w:bottom w:val="single" w:sz="4" w:space="0" w:color="auto"/>
            </w:tcBorders>
          </w:tcPr>
          <w:p w14:paraId="53E37EDA" w14:textId="0B65EA77" w:rsidR="00600A16" w:rsidRPr="006147B2" w:rsidRDefault="00600A16" w:rsidP="00600A16">
            <w:pPr>
              <w:rPr>
                <w:rFonts w:asciiTheme="majorHAnsi" w:eastAsiaTheme="majorEastAsia" w:hAnsiTheme="majorHAnsi" w:cstheme="majorHAnsi"/>
                <w:color w:val="000000"/>
                <w:szCs w:val="21"/>
              </w:rPr>
            </w:pPr>
            <w:r w:rsidRPr="0076013C">
              <w:t xml:space="preserve"> </w:t>
            </w:r>
          </w:p>
        </w:tc>
        <w:tc>
          <w:tcPr>
            <w:tcW w:w="2052" w:type="pct"/>
            <w:tcBorders>
              <w:bottom w:val="single" w:sz="4" w:space="0" w:color="auto"/>
            </w:tcBorders>
          </w:tcPr>
          <w:p w14:paraId="59864723" w14:textId="45022A3E" w:rsidR="00600A16" w:rsidRPr="006147B2" w:rsidRDefault="00600A16" w:rsidP="00600A16">
            <w:pPr>
              <w:jc w:val="center"/>
              <w:rPr>
                <w:rFonts w:asciiTheme="majorHAnsi" w:eastAsiaTheme="majorEastAsia" w:hAnsiTheme="majorHAnsi" w:cstheme="majorHAnsi"/>
                <w:color w:val="000000"/>
                <w:szCs w:val="21"/>
              </w:rPr>
            </w:pPr>
            <w:r w:rsidRPr="0076013C">
              <w:t xml:space="preserve"> </w:t>
            </w:r>
          </w:p>
        </w:tc>
        <w:tc>
          <w:tcPr>
            <w:tcW w:w="1920" w:type="pct"/>
            <w:tcBorders>
              <w:bottom w:val="single" w:sz="4" w:space="0" w:color="auto"/>
            </w:tcBorders>
          </w:tcPr>
          <w:p w14:paraId="0F63F0AB" w14:textId="5B469788" w:rsidR="00600A16" w:rsidRPr="006147B2" w:rsidRDefault="00600A16" w:rsidP="00600A16">
            <w:pPr>
              <w:jc w:val="center"/>
              <w:rPr>
                <w:rFonts w:asciiTheme="majorHAnsi" w:eastAsiaTheme="majorEastAsia" w:hAnsiTheme="majorHAnsi" w:cstheme="majorHAnsi"/>
                <w:color w:val="000000"/>
                <w:szCs w:val="21"/>
              </w:rPr>
            </w:pPr>
            <w:r w:rsidRPr="0076013C">
              <w:t xml:space="preserve"> </w:t>
            </w:r>
          </w:p>
        </w:tc>
      </w:tr>
    </w:tbl>
    <w:p w14:paraId="4FB579BF" w14:textId="7C18793B" w:rsidR="00527CF3" w:rsidRDefault="00527CF3" w:rsidP="00A24125">
      <w:pPr>
        <w:widowControl/>
        <w:jc w:val="left"/>
      </w:pPr>
    </w:p>
    <w:p w14:paraId="4893B9EF" w14:textId="3F576B10" w:rsidR="00745BDE" w:rsidRDefault="00745BDE" w:rsidP="00A24125">
      <w:pPr>
        <w:widowControl/>
        <w:jc w:val="left"/>
        <w:sectPr w:rsidR="00745BDE" w:rsidSect="00A6559D">
          <w:pgSz w:w="11906" w:h="16838"/>
          <w:pgMar w:top="2211" w:right="1418" w:bottom="2155" w:left="1418" w:header="1418" w:footer="1701" w:gutter="284"/>
          <w:pgNumType w:fmt="upperRoman"/>
          <w:cols w:space="425"/>
          <w:docGrid w:linePitch="395"/>
        </w:sectPr>
      </w:pPr>
    </w:p>
    <w:p w14:paraId="5AB3831F" w14:textId="714B8B79" w:rsidR="00925019" w:rsidRPr="008B6733" w:rsidRDefault="009E4DFE" w:rsidP="00421BC8">
      <w:pPr>
        <w:pStyle w:val="2"/>
        <w:spacing w:before="480" w:after="360"/>
        <w:ind w:leftChars="300" w:left="766" w:hanging="136"/>
        <w:rPr>
          <w:b/>
          <w:bCs w:val="0"/>
        </w:rPr>
      </w:pPr>
      <w:bookmarkStart w:id="10" w:name="_Toc104334404"/>
      <w:bookmarkStart w:id="11" w:name="_Toc105676011"/>
      <w:bookmarkStart w:id="12" w:name="_Toc105676321"/>
      <w:r w:rsidRPr="008B6733">
        <w:rPr>
          <w:rFonts w:hint="eastAsia"/>
          <w:b/>
          <w:bCs w:val="0"/>
        </w:rPr>
        <w:lastRenderedPageBreak/>
        <w:t>绪论</w:t>
      </w:r>
      <w:bookmarkEnd w:id="10"/>
      <w:bookmarkEnd w:id="11"/>
      <w:bookmarkEnd w:id="12"/>
    </w:p>
    <w:p w14:paraId="33BA102F" w14:textId="06D2B2ED" w:rsidR="000429CC" w:rsidRPr="00496906" w:rsidRDefault="00AF0551" w:rsidP="00A00B39">
      <w:pPr>
        <w:pStyle w:val="20"/>
      </w:pPr>
      <w:bookmarkStart w:id="13" w:name="_Toc104334405"/>
      <w:bookmarkStart w:id="14" w:name="_Toc105676012"/>
      <w:bookmarkStart w:id="15" w:name="_Toc105676322"/>
      <w:r w:rsidRPr="00496906">
        <w:rPr>
          <w:rFonts w:hint="eastAsia"/>
        </w:rPr>
        <w:t>引言</w:t>
      </w:r>
      <w:bookmarkEnd w:id="13"/>
      <w:bookmarkEnd w:id="14"/>
      <w:bookmarkEnd w:id="15"/>
    </w:p>
    <w:p w14:paraId="68F8CEBE" w14:textId="7B87CE2D" w:rsidR="00B35470" w:rsidRPr="00496906" w:rsidRDefault="0013561B" w:rsidP="009509F8">
      <w:pPr>
        <w:spacing w:line="360" w:lineRule="auto"/>
        <w:ind w:firstLineChars="200" w:firstLine="420"/>
      </w:pPr>
      <w:r w:rsidRPr="002951ED">
        <w:rPr>
          <w:szCs w:val="21"/>
        </w:rPr>
        <w:t>急性白血病（</w:t>
      </w:r>
      <w:r w:rsidRPr="002951ED">
        <w:rPr>
          <w:szCs w:val="21"/>
        </w:rPr>
        <w:t>acute leukemia</w:t>
      </w:r>
      <w:r w:rsidRPr="002951ED">
        <w:rPr>
          <w:szCs w:val="21"/>
        </w:rPr>
        <w:t>，</w:t>
      </w:r>
      <w:r w:rsidRPr="002951ED">
        <w:rPr>
          <w:szCs w:val="21"/>
        </w:rPr>
        <w:t>AL</w:t>
      </w:r>
      <w:r w:rsidRPr="002951ED">
        <w:rPr>
          <w:szCs w:val="21"/>
        </w:rPr>
        <w:t>）是一大类由造血干祖细胞发育阻滞和异常增殖引起的恶性克隆性疾病</w:t>
      </w:r>
      <w:r w:rsidR="002720FF">
        <w:rPr>
          <w:rFonts w:hint="eastAsia"/>
          <w:szCs w:val="21"/>
        </w:rPr>
        <w:t xml:space="preserve"> </w:t>
      </w:r>
      <w:r w:rsidR="002720FF" w:rsidRPr="00406585">
        <w:rPr>
          <w:rFonts w:eastAsia="宋体"/>
          <w:noProof/>
          <w:szCs w:val="21"/>
          <w:vertAlign w:val="superscript"/>
        </w:rPr>
        <w:fldChar w:fldCharType="begin">
          <w:fldData xml:space="preserve">PEVuZE5vdGU+PENpdGU+PEF1dGhvcj5NYWxhcmQ8L0F1dGhvcj48WWVhcj4yMDIwPC9ZZWFyPjxS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</w:fldData>
        </w:fldChar>
      </w:r>
      <w:r w:rsidR="000422DF">
        <w:rPr>
          <w:rFonts w:eastAsia="宋体"/>
          <w:noProof/>
          <w:szCs w:val="21"/>
          <w:vertAlign w:val="superscript"/>
        </w:rPr>
        <w:instrText xml:space="preserve"> ADDIN EN.CITE </w:instrText>
      </w:r>
      <w:r w:rsidR="000422DF">
        <w:rPr>
          <w:rFonts w:eastAsia="宋体"/>
          <w:noProof/>
          <w:szCs w:val="21"/>
          <w:vertAlign w:val="superscript"/>
        </w:rPr>
        <w:fldChar w:fldCharType="begin">
          <w:fldData xml:space="preserve">PEVuZE5vdGU+PENpdGU+PEF1dGhvcj5NYWxhcmQ8L0F1dGhvcj48WWVhcj4yMDIwPC9ZZWFyPjxS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</w:fldData>
        </w:fldChar>
      </w:r>
      <w:r w:rsidR="000422DF">
        <w:rPr>
          <w:rFonts w:eastAsia="宋体"/>
          <w:noProof/>
          <w:szCs w:val="21"/>
          <w:vertAlign w:val="superscript"/>
        </w:rPr>
        <w:instrText xml:space="preserve"> ADDIN EN.CITE.DATA </w:instrText>
      </w:r>
      <w:r w:rsidR="000422DF">
        <w:rPr>
          <w:rFonts w:eastAsia="宋体"/>
          <w:noProof/>
          <w:szCs w:val="21"/>
          <w:vertAlign w:val="superscript"/>
        </w:rPr>
      </w:r>
      <w:r w:rsidR="000422DF">
        <w:rPr>
          <w:rFonts w:eastAsia="宋体"/>
          <w:noProof/>
          <w:szCs w:val="21"/>
          <w:vertAlign w:val="superscript"/>
        </w:rPr>
        <w:fldChar w:fldCharType="end"/>
      </w:r>
      <w:r w:rsidR="002720FF" w:rsidRPr="00406585">
        <w:rPr>
          <w:rFonts w:eastAsia="宋体"/>
          <w:noProof/>
          <w:szCs w:val="21"/>
          <w:vertAlign w:val="superscript"/>
        </w:rPr>
      </w:r>
      <w:r w:rsidR="002720FF" w:rsidRPr="00406585">
        <w:rPr>
          <w:rFonts w:eastAsia="宋体"/>
          <w:noProof/>
          <w:szCs w:val="21"/>
          <w:vertAlign w:val="superscript"/>
        </w:rPr>
        <w:fldChar w:fldCharType="separate"/>
      </w:r>
      <w:r w:rsidR="00DB7345" w:rsidRPr="00DB7345">
        <w:rPr>
          <w:rFonts w:ascii="Times New Roman" w:eastAsia="宋体" w:hAnsi="Times New Roman" w:cs="Times New Roman"/>
          <w:noProof/>
          <w:sz w:val="20"/>
          <w:szCs w:val="21"/>
          <w:vertAlign w:val="superscript"/>
        </w:rPr>
        <w:t>[</w:t>
      </w:r>
      <w:hyperlink w:anchor="_ENREF_1" w:tooltip="Malard, 2020 #1035" w:history="1">
        <w:r w:rsidR="00095A37" w:rsidRPr="00095A37">
          <w:rPr>
            <w:rStyle w:val="af9"/>
            <w:rFonts w:eastAsiaTheme="minorEastAsia" w:cs="Times New Roman"/>
            <w:sz w:val="20"/>
            <w:szCs w:val="22"/>
            <w:vertAlign w:val="superscript"/>
          </w:rPr>
          <w:t>1</w:t>
        </w:r>
      </w:hyperlink>
      <w:r w:rsidR="00DB7345" w:rsidRPr="00DB7345">
        <w:rPr>
          <w:rFonts w:ascii="Times New Roman" w:eastAsia="宋体" w:hAnsi="Times New Roman" w:cs="Times New Roman"/>
          <w:noProof/>
          <w:sz w:val="20"/>
          <w:szCs w:val="21"/>
          <w:vertAlign w:val="superscript"/>
        </w:rPr>
        <w:t xml:space="preserve">, </w:t>
      </w:r>
      <w:hyperlink w:anchor="_ENREF_2" w:tooltip="Klco, 2021 #1528" w:history="1">
        <w:r w:rsidR="00095A37" w:rsidRPr="00095A37">
          <w:rPr>
            <w:rStyle w:val="af9"/>
            <w:rFonts w:eastAsiaTheme="minorEastAsia" w:cs="Times New Roman"/>
            <w:sz w:val="20"/>
            <w:szCs w:val="22"/>
            <w:vertAlign w:val="superscript"/>
          </w:rPr>
          <w:t>2</w:t>
        </w:r>
      </w:hyperlink>
      <w:r w:rsidR="00DB7345" w:rsidRPr="00DB7345">
        <w:rPr>
          <w:rFonts w:ascii="Times New Roman" w:eastAsia="宋体" w:hAnsi="Times New Roman" w:cs="Times New Roman"/>
          <w:noProof/>
          <w:sz w:val="20"/>
          <w:szCs w:val="21"/>
          <w:vertAlign w:val="superscript"/>
        </w:rPr>
        <w:t>]</w:t>
      </w:r>
      <w:r w:rsidR="002720FF" w:rsidRPr="00406585">
        <w:rPr>
          <w:rFonts w:eastAsia="宋体"/>
          <w:noProof/>
          <w:szCs w:val="21"/>
          <w:vertAlign w:val="superscript"/>
        </w:rPr>
        <w:fldChar w:fldCharType="end"/>
      </w:r>
      <w:r w:rsidR="000067DF" w:rsidRPr="002951ED">
        <w:rPr>
          <w:szCs w:val="21"/>
        </w:rPr>
        <w:t>。</w:t>
      </w:r>
      <w:r w:rsidR="009509F8">
        <w:rPr>
          <w:rFonts w:hint="eastAsia"/>
          <w:szCs w:val="21"/>
        </w:rPr>
        <w:t>。。。。。。。</w:t>
      </w:r>
    </w:p>
    <w:p w14:paraId="0AA3A44F" w14:textId="62B35574" w:rsidR="00601D3E" w:rsidRPr="00496906" w:rsidRDefault="00601D3E" w:rsidP="00A00B39">
      <w:pPr>
        <w:pStyle w:val="20"/>
      </w:pPr>
      <w:bookmarkStart w:id="16" w:name="_Toc104334407"/>
      <w:bookmarkStart w:id="17" w:name="_Toc105676013"/>
      <w:bookmarkStart w:id="18" w:name="_Toc105676323"/>
      <w:r w:rsidRPr="00496906">
        <w:rPr>
          <w:rFonts w:hint="eastAsia"/>
        </w:rPr>
        <w:t>遗传易感性</w:t>
      </w:r>
      <w:bookmarkEnd w:id="16"/>
      <w:bookmarkEnd w:id="17"/>
      <w:bookmarkEnd w:id="18"/>
    </w:p>
    <w:p w14:paraId="0DABDCC0" w14:textId="1E1EF47B" w:rsidR="00E74F20" w:rsidRPr="00054784" w:rsidRDefault="004540BC" w:rsidP="00054784">
      <w:pPr>
        <w:snapToGrid w:val="0"/>
        <w:spacing w:line="360" w:lineRule="auto"/>
        <w:ind w:firstLineChars="200" w:firstLine="420"/>
        <w:rPr>
          <w:rFonts w:asciiTheme="majorHAnsi" w:eastAsia="宋体" w:hAnsiTheme="majorHAnsi" w:cstheme="majorHAnsi"/>
          <w:szCs w:val="21"/>
        </w:rPr>
      </w:pPr>
      <w:r w:rsidRPr="00054784">
        <w:rPr>
          <w:rFonts w:asciiTheme="majorHAnsi" w:eastAsia="宋体" w:hAnsiTheme="majorHAnsi" w:cstheme="majorHAnsi"/>
          <w:szCs w:val="21"/>
        </w:rPr>
        <w:t>尽管家族性急性白血病很早已被报道，但是直到最近</w:t>
      </w:r>
      <w:r w:rsidRPr="00054784">
        <w:rPr>
          <w:rFonts w:asciiTheme="majorHAnsi" w:eastAsia="宋体" w:hAnsiTheme="majorHAnsi" w:cstheme="majorHAnsi"/>
          <w:szCs w:val="21"/>
        </w:rPr>
        <w:t>10</w:t>
      </w:r>
      <w:r w:rsidRPr="00054784">
        <w:rPr>
          <w:rFonts w:asciiTheme="majorHAnsi" w:eastAsia="宋体" w:hAnsiTheme="majorHAnsi" w:cstheme="majorHAnsi"/>
          <w:szCs w:val="21"/>
        </w:rPr>
        <w:t>几年通过大规模的基因组分析才将一些特定的胚系基因突变与疾病联系起来</w:t>
      </w:r>
      <w:r w:rsidR="00004BB5" w:rsidRPr="00054784">
        <w:rPr>
          <w:rFonts w:asciiTheme="majorHAnsi" w:eastAsia="宋体" w:hAnsiTheme="majorHAnsi" w:cstheme="majorHAnsi"/>
          <w:szCs w:val="21"/>
        </w:rPr>
        <w:t>。</w:t>
      </w:r>
    </w:p>
    <w:p w14:paraId="40CEF3F4" w14:textId="4A64268D" w:rsidR="00410355" w:rsidRPr="00496906" w:rsidRDefault="00381519" w:rsidP="00A00B39">
      <w:pPr>
        <w:pStyle w:val="20"/>
      </w:pPr>
      <w:bookmarkStart w:id="19" w:name="_Toc104334417"/>
      <w:bookmarkStart w:id="20" w:name="_Toc105676014"/>
      <w:bookmarkStart w:id="21" w:name="_Toc105676324"/>
      <w:bookmarkEnd w:id="0"/>
      <w:r w:rsidRPr="00496906">
        <w:rPr>
          <w:rFonts w:hint="eastAsia"/>
        </w:rPr>
        <w:t>关键问题</w:t>
      </w:r>
      <w:r w:rsidR="00AC034E" w:rsidRPr="00496906">
        <w:rPr>
          <w:rFonts w:hint="eastAsia"/>
        </w:rPr>
        <w:t>及研究内容</w:t>
      </w:r>
      <w:bookmarkEnd w:id="19"/>
      <w:bookmarkEnd w:id="20"/>
      <w:bookmarkEnd w:id="21"/>
    </w:p>
    <w:p w14:paraId="32986DE3" w14:textId="6AC3C66A" w:rsidR="009F4A99" w:rsidRDefault="00D91CA3" w:rsidP="0014553C">
      <w:pPr>
        <w:snapToGrid w:val="0"/>
        <w:spacing w:line="360" w:lineRule="auto"/>
        <w:ind w:firstLineChars="200" w:firstLine="420"/>
        <w:rPr>
          <w:rFonts w:asciiTheme="majorHAnsi" w:eastAsia="宋体" w:hAnsiTheme="majorHAnsi" w:cstheme="majorHAnsi"/>
        </w:rPr>
      </w:pPr>
      <w:r w:rsidRPr="0014553C">
        <w:rPr>
          <w:rFonts w:asciiTheme="majorHAnsi" w:eastAsia="宋体" w:hAnsiTheme="majorHAnsi" w:cstheme="majorHAnsi"/>
        </w:rPr>
        <w:t>本项目旨在通过</w:t>
      </w:r>
      <w:r w:rsidR="006175FA">
        <w:rPr>
          <w:rFonts w:asciiTheme="majorHAnsi" w:eastAsia="宋体" w:hAnsiTheme="majorHAnsi" w:cstheme="majorHAnsi"/>
        </w:rPr>
        <w:t>……</w:t>
      </w:r>
      <w:r w:rsidRPr="0014553C">
        <w:rPr>
          <w:rFonts w:asciiTheme="majorHAnsi" w:eastAsia="宋体" w:hAnsiTheme="majorHAnsi" w:cstheme="majorHAnsi"/>
        </w:rPr>
        <w:t>，以期</w:t>
      </w:r>
      <w:r w:rsidR="00D12651">
        <w:rPr>
          <w:rFonts w:asciiTheme="majorHAnsi" w:eastAsia="宋体" w:hAnsiTheme="majorHAnsi" w:cstheme="majorHAnsi"/>
        </w:rPr>
        <w:t>…..</w:t>
      </w:r>
      <w:r w:rsidRPr="0014553C">
        <w:rPr>
          <w:rFonts w:asciiTheme="majorHAnsi" w:eastAsia="宋体" w:hAnsiTheme="majorHAnsi" w:cstheme="majorHAnsi"/>
        </w:rPr>
        <w:t>。同时，希望通过</w:t>
      </w:r>
      <w:r w:rsidR="00124825">
        <w:rPr>
          <w:rFonts w:asciiTheme="majorHAnsi" w:eastAsia="宋体" w:hAnsiTheme="majorHAnsi" w:cstheme="majorHAnsi"/>
        </w:rPr>
        <w:t>……</w:t>
      </w:r>
      <w:r w:rsidRPr="0014553C">
        <w:rPr>
          <w:rFonts w:asciiTheme="majorHAnsi" w:eastAsia="宋体" w:hAnsiTheme="majorHAnsi" w:cstheme="majorHAnsi"/>
        </w:rPr>
        <w:t>来</w:t>
      </w:r>
      <w:r w:rsidR="00124825">
        <w:rPr>
          <w:rFonts w:asciiTheme="majorHAnsi" w:eastAsia="宋体" w:hAnsiTheme="majorHAnsi" w:cstheme="majorHAnsi"/>
        </w:rPr>
        <w:t>……</w:t>
      </w:r>
      <w:r w:rsidR="003C7BD1" w:rsidRPr="0014553C">
        <w:rPr>
          <w:rFonts w:asciiTheme="majorHAnsi" w:eastAsia="宋体" w:hAnsiTheme="majorHAnsi" w:cstheme="majorHAnsi"/>
        </w:rPr>
        <w:t>。</w:t>
      </w:r>
    </w:p>
    <w:p w14:paraId="4112C442" w14:textId="19656A3B" w:rsidR="009D6FAC" w:rsidRPr="00AE698D" w:rsidRDefault="009D6FAC" w:rsidP="00937988">
      <w:pPr>
        <w:pStyle w:val="3"/>
        <w:rPr>
          <w:sz w:val="24"/>
          <w:szCs w:val="24"/>
        </w:rPr>
      </w:pPr>
      <w:bookmarkStart w:id="22" w:name="_Toc104334418"/>
      <w:bookmarkStart w:id="23" w:name="_Toc105676015"/>
      <w:bookmarkStart w:id="24" w:name="_Toc105676325"/>
      <w:r w:rsidRPr="00AE698D">
        <w:rPr>
          <w:rFonts w:hint="eastAsia"/>
          <w:sz w:val="24"/>
          <w:szCs w:val="24"/>
        </w:rPr>
        <w:t>主要研究内容</w:t>
      </w:r>
      <w:bookmarkEnd w:id="22"/>
      <w:bookmarkEnd w:id="23"/>
      <w:bookmarkEnd w:id="24"/>
    </w:p>
    <w:p w14:paraId="6FB4807A" w14:textId="6B118BE8" w:rsidR="00D91CA3" w:rsidRPr="00DB7AB7" w:rsidRDefault="00C92521" w:rsidP="00DB7AB7">
      <w:pPr>
        <w:pStyle w:val="afff0"/>
        <w:numPr>
          <w:ilvl w:val="0"/>
          <w:numId w:val="3"/>
        </w:numPr>
        <w:snapToGrid w:val="0"/>
        <w:spacing w:line="360" w:lineRule="auto"/>
        <w:ind w:left="420" w:firstLineChars="0"/>
        <w:rPr>
          <w:rFonts w:asciiTheme="majorHAnsi" w:eastAsia="宋体" w:hAnsiTheme="majorHAnsi" w:cstheme="majorHAnsi"/>
        </w:rPr>
      </w:pPr>
      <w:r>
        <w:rPr>
          <w:rFonts w:asciiTheme="majorHAnsi" w:eastAsia="宋体" w:hAnsiTheme="majorHAnsi" w:cstheme="majorHAnsi" w:hint="eastAsia"/>
        </w:rPr>
        <w:t>XXXX</w:t>
      </w:r>
      <w:r w:rsidR="00D91CA3" w:rsidRPr="00DB7AB7">
        <w:rPr>
          <w:rFonts w:asciiTheme="majorHAnsi" w:eastAsia="宋体" w:hAnsiTheme="majorHAnsi" w:cstheme="majorHAnsi"/>
        </w:rPr>
        <w:t>；</w:t>
      </w:r>
    </w:p>
    <w:p w14:paraId="7AB1B663" w14:textId="15889195" w:rsidR="00D91CA3" w:rsidRDefault="00C92521" w:rsidP="00DB7AB7">
      <w:pPr>
        <w:pStyle w:val="afff0"/>
        <w:numPr>
          <w:ilvl w:val="0"/>
          <w:numId w:val="3"/>
        </w:numPr>
        <w:snapToGrid w:val="0"/>
        <w:spacing w:line="360" w:lineRule="auto"/>
        <w:ind w:left="420" w:firstLineChars="0"/>
        <w:rPr>
          <w:rFonts w:asciiTheme="majorHAnsi" w:eastAsia="宋体" w:hAnsiTheme="majorHAnsi" w:cstheme="majorHAnsi"/>
        </w:rPr>
      </w:pPr>
      <w:r>
        <w:rPr>
          <w:rFonts w:asciiTheme="majorHAnsi" w:eastAsia="宋体" w:hAnsiTheme="majorHAnsi" w:cstheme="majorHAnsi" w:hint="eastAsia"/>
        </w:rPr>
        <w:t>X</w:t>
      </w:r>
      <w:r>
        <w:rPr>
          <w:rFonts w:asciiTheme="majorHAnsi" w:eastAsia="宋体" w:hAnsiTheme="majorHAnsi" w:cstheme="majorHAnsi"/>
        </w:rPr>
        <w:t>XXX</w:t>
      </w:r>
      <w:r w:rsidR="00C72C1A">
        <w:rPr>
          <w:rFonts w:asciiTheme="majorHAnsi" w:eastAsia="宋体" w:hAnsiTheme="majorHAnsi" w:cstheme="majorHAnsi" w:hint="eastAsia"/>
        </w:rPr>
        <w:t>；</w:t>
      </w:r>
    </w:p>
    <w:p w14:paraId="6BF3A3E0" w14:textId="4F561303" w:rsidR="00C72C1A" w:rsidRPr="00C72C1A" w:rsidRDefault="00C92521" w:rsidP="00C72C1A">
      <w:pPr>
        <w:pStyle w:val="afff0"/>
        <w:numPr>
          <w:ilvl w:val="0"/>
          <w:numId w:val="3"/>
        </w:numPr>
        <w:snapToGrid w:val="0"/>
        <w:spacing w:line="360" w:lineRule="auto"/>
        <w:ind w:left="420" w:firstLineChars="0"/>
        <w:rPr>
          <w:rFonts w:asciiTheme="majorHAnsi" w:eastAsia="宋体" w:hAnsiTheme="majorHAnsi" w:cstheme="majorHAnsi"/>
        </w:rPr>
      </w:pPr>
      <w:r>
        <w:rPr>
          <w:rFonts w:asciiTheme="majorHAnsi" w:eastAsia="宋体" w:hAnsiTheme="majorHAnsi" w:cstheme="majorHAnsi" w:hint="eastAsia"/>
        </w:rPr>
        <w:t>X</w:t>
      </w:r>
      <w:r>
        <w:rPr>
          <w:rFonts w:asciiTheme="majorHAnsi" w:eastAsia="宋体" w:hAnsiTheme="majorHAnsi" w:cstheme="majorHAnsi"/>
        </w:rPr>
        <w:t>XXX</w:t>
      </w:r>
      <w:r w:rsidR="00F5154B">
        <w:rPr>
          <w:rFonts w:asciiTheme="majorHAnsi" w:eastAsia="宋体" w:hAnsiTheme="majorHAnsi" w:cstheme="majorHAnsi" w:hint="eastAsia"/>
        </w:rPr>
        <w:t>。</w:t>
      </w:r>
    </w:p>
    <w:p w14:paraId="42697D9B" w14:textId="67DEEC38" w:rsidR="009D6FAC" w:rsidRPr="00AE698D" w:rsidRDefault="009D6FAC" w:rsidP="00937988">
      <w:pPr>
        <w:pStyle w:val="3"/>
        <w:rPr>
          <w:sz w:val="24"/>
          <w:szCs w:val="24"/>
        </w:rPr>
      </w:pPr>
      <w:bookmarkStart w:id="25" w:name="_Toc104334419"/>
      <w:bookmarkStart w:id="26" w:name="_Toc105676016"/>
      <w:bookmarkStart w:id="27" w:name="_Toc105676326"/>
      <w:r w:rsidRPr="00AE698D">
        <w:rPr>
          <w:rFonts w:hint="eastAsia"/>
          <w:sz w:val="24"/>
          <w:szCs w:val="24"/>
        </w:rPr>
        <w:t>拟解决的关键问题</w:t>
      </w:r>
      <w:bookmarkEnd w:id="25"/>
      <w:bookmarkEnd w:id="26"/>
      <w:bookmarkEnd w:id="27"/>
    </w:p>
    <w:p w14:paraId="21DDB8AE" w14:textId="4988C90D" w:rsidR="00D91CA3" w:rsidRPr="0040730F" w:rsidRDefault="00C92521" w:rsidP="0040730F">
      <w:pPr>
        <w:pStyle w:val="afff0"/>
        <w:numPr>
          <w:ilvl w:val="0"/>
          <w:numId w:val="4"/>
        </w:numPr>
        <w:snapToGrid w:val="0"/>
        <w:spacing w:line="360" w:lineRule="auto"/>
        <w:ind w:left="420" w:firstLineChars="0"/>
        <w:rPr>
          <w:rFonts w:asciiTheme="majorHAnsi" w:eastAsia="宋体" w:hAnsiTheme="majorHAnsi" w:cstheme="majorHAnsi"/>
        </w:rPr>
      </w:pPr>
      <w:r>
        <w:rPr>
          <w:rFonts w:asciiTheme="majorHAnsi" w:eastAsia="宋体" w:hAnsiTheme="majorHAnsi" w:cstheme="majorHAnsi"/>
        </w:rPr>
        <w:t>XXXX</w:t>
      </w:r>
      <w:r w:rsidR="00D91CA3" w:rsidRPr="0040730F">
        <w:rPr>
          <w:rFonts w:asciiTheme="majorHAnsi" w:eastAsia="宋体" w:hAnsiTheme="majorHAnsi" w:cstheme="majorHAnsi"/>
        </w:rPr>
        <w:t>？</w:t>
      </w:r>
    </w:p>
    <w:p w14:paraId="5202ADD2" w14:textId="60DDA704" w:rsidR="00D91CA3" w:rsidRPr="0040730F" w:rsidRDefault="00C92521" w:rsidP="0040730F">
      <w:pPr>
        <w:pStyle w:val="afff0"/>
        <w:numPr>
          <w:ilvl w:val="0"/>
          <w:numId w:val="4"/>
        </w:numPr>
        <w:snapToGrid w:val="0"/>
        <w:spacing w:line="360" w:lineRule="auto"/>
        <w:ind w:left="420" w:firstLineChars="0"/>
        <w:rPr>
          <w:rFonts w:asciiTheme="majorHAnsi" w:eastAsia="宋体" w:hAnsiTheme="majorHAnsi" w:cstheme="majorHAnsi"/>
        </w:rPr>
      </w:pPr>
      <w:r>
        <w:rPr>
          <w:rFonts w:asciiTheme="majorHAnsi" w:eastAsia="宋体" w:hAnsiTheme="majorHAnsi" w:cstheme="majorHAnsi"/>
        </w:rPr>
        <w:t>XXXX</w:t>
      </w:r>
      <w:r w:rsidR="00D91CA3" w:rsidRPr="0040730F">
        <w:rPr>
          <w:rFonts w:asciiTheme="majorHAnsi" w:eastAsia="宋体" w:hAnsiTheme="majorHAnsi" w:cstheme="majorHAnsi"/>
        </w:rPr>
        <w:t>？</w:t>
      </w:r>
    </w:p>
    <w:p w14:paraId="4BD33D7C" w14:textId="61610BA9" w:rsidR="00D91CA3" w:rsidRPr="0040730F" w:rsidRDefault="00C92521" w:rsidP="0040730F">
      <w:pPr>
        <w:pStyle w:val="afff0"/>
        <w:numPr>
          <w:ilvl w:val="0"/>
          <w:numId w:val="4"/>
        </w:numPr>
        <w:snapToGrid w:val="0"/>
        <w:spacing w:line="360" w:lineRule="auto"/>
        <w:ind w:left="420" w:firstLineChars="0"/>
        <w:rPr>
          <w:rFonts w:asciiTheme="majorHAnsi" w:eastAsia="宋体" w:hAnsiTheme="majorHAnsi" w:cstheme="majorHAnsi"/>
        </w:rPr>
      </w:pPr>
      <w:r>
        <w:rPr>
          <w:rFonts w:asciiTheme="majorHAnsi" w:eastAsia="宋体" w:hAnsiTheme="majorHAnsi" w:cstheme="majorHAnsi"/>
        </w:rPr>
        <w:t>XXXX</w:t>
      </w:r>
      <w:r w:rsidR="00D91CA3" w:rsidRPr="0040730F">
        <w:rPr>
          <w:rFonts w:asciiTheme="majorHAnsi" w:eastAsia="宋体" w:hAnsiTheme="majorHAnsi" w:cstheme="majorHAnsi"/>
        </w:rPr>
        <w:t>？</w:t>
      </w:r>
    </w:p>
    <w:p w14:paraId="01EAA2FB" w14:textId="28A63556" w:rsidR="00D91CA3" w:rsidRDefault="00C92521" w:rsidP="0040730F">
      <w:pPr>
        <w:pStyle w:val="afff0"/>
        <w:numPr>
          <w:ilvl w:val="0"/>
          <w:numId w:val="4"/>
        </w:numPr>
        <w:snapToGrid w:val="0"/>
        <w:spacing w:line="360" w:lineRule="auto"/>
        <w:ind w:left="227" w:firstLineChars="0" w:hanging="227"/>
        <w:rPr>
          <w:rFonts w:asciiTheme="majorHAnsi" w:eastAsia="宋体" w:hAnsiTheme="majorHAnsi" w:cstheme="majorHAnsi"/>
        </w:rPr>
      </w:pPr>
      <w:r>
        <w:rPr>
          <w:rFonts w:asciiTheme="majorHAnsi" w:eastAsia="宋体" w:hAnsiTheme="majorHAnsi" w:cstheme="majorHAnsi" w:hint="eastAsia"/>
        </w:rPr>
        <w:t>X</w:t>
      </w:r>
      <w:r>
        <w:rPr>
          <w:rFonts w:asciiTheme="majorHAnsi" w:eastAsia="宋体" w:hAnsiTheme="majorHAnsi" w:cstheme="majorHAnsi"/>
        </w:rPr>
        <w:t>XXX</w:t>
      </w:r>
      <w:r w:rsidR="00D91CA3" w:rsidRPr="0040730F">
        <w:rPr>
          <w:rFonts w:asciiTheme="majorHAnsi" w:eastAsia="宋体" w:hAnsiTheme="majorHAnsi" w:cstheme="majorHAnsi"/>
        </w:rPr>
        <w:t>？</w:t>
      </w:r>
    </w:p>
    <w:p w14:paraId="342BC8E1" w14:textId="5B835108" w:rsidR="00EA455F" w:rsidRPr="00EA455F" w:rsidRDefault="00EA455F" w:rsidP="00EA455F">
      <w:pPr>
        <w:pStyle w:val="afff0"/>
        <w:numPr>
          <w:ilvl w:val="0"/>
          <w:numId w:val="4"/>
        </w:numPr>
        <w:snapToGrid w:val="0"/>
        <w:spacing w:line="360" w:lineRule="auto"/>
        <w:ind w:left="420" w:firstLineChars="0"/>
        <w:rPr>
          <w:rFonts w:asciiTheme="majorHAnsi" w:eastAsia="宋体" w:hAnsiTheme="majorHAnsi" w:cstheme="majorHAnsi"/>
        </w:rPr>
      </w:pPr>
      <w:r w:rsidRPr="0040730F">
        <w:rPr>
          <w:rFonts w:asciiTheme="majorHAnsi" w:eastAsia="宋体" w:hAnsiTheme="majorHAnsi" w:cstheme="majorHAnsi"/>
        </w:rPr>
        <w:t>如何</w:t>
      </w:r>
      <w:r w:rsidR="00C92521">
        <w:rPr>
          <w:rFonts w:asciiTheme="majorHAnsi" w:eastAsia="宋体" w:hAnsiTheme="majorHAnsi" w:cstheme="majorHAnsi" w:hint="eastAsia"/>
        </w:rPr>
        <w:t>X</w:t>
      </w:r>
      <w:r w:rsidR="00C92521">
        <w:rPr>
          <w:rFonts w:asciiTheme="majorHAnsi" w:eastAsia="宋体" w:hAnsiTheme="majorHAnsi" w:cstheme="majorHAnsi"/>
        </w:rPr>
        <w:t>XXX</w:t>
      </w:r>
      <w:r w:rsidRPr="0040730F">
        <w:rPr>
          <w:rFonts w:asciiTheme="majorHAnsi" w:eastAsia="宋体" w:hAnsiTheme="majorHAnsi" w:cstheme="majorHAnsi"/>
        </w:rPr>
        <w:t>？</w:t>
      </w:r>
    </w:p>
    <w:p w14:paraId="4CA652C1" w14:textId="3B8E45C6" w:rsidR="0032322E" w:rsidRPr="00496906" w:rsidRDefault="00DA6B1D" w:rsidP="00A00B39">
      <w:pPr>
        <w:pStyle w:val="20"/>
      </w:pPr>
      <w:bookmarkStart w:id="28" w:name="_Toc104334420"/>
      <w:bookmarkStart w:id="29" w:name="_Toc105676017"/>
      <w:bookmarkStart w:id="30" w:name="_Toc105676327"/>
      <w:r w:rsidRPr="00496906">
        <w:rPr>
          <w:rFonts w:hint="eastAsia"/>
        </w:rPr>
        <w:lastRenderedPageBreak/>
        <w:t>课题创新点</w:t>
      </w:r>
      <w:bookmarkEnd w:id="28"/>
      <w:bookmarkEnd w:id="29"/>
      <w:bookmarkEnd w:id="30"/>
    </w:p>
    <w:p w14:paraId="0AD5EB18" w14:textId="680EBAA9" w:rsidR="00D91CA3" w:rsidRPr="0040730F" w:rsidRDefault="00AA6FE2" w:rsidP="0040730F">
      <w:pPr>
        <w:pStyle w:val="afff0"/>
        <w:numPr>
          <w:ilvl w:val="0"/>
          <w:numId w:val="5"/>
        </w:numPr>
        <w:snapToGrid w:val="0"/>
        <w:spacing w:line="360" w:lineRule="auto"/>
        <w:ind w:firstLineChars="0"/>
        <w:rPr>
          <w:rFonts w:asciiTheme="majorHAnsi" w:eastAsia="宋体" w:hAnsiTheme="majorHAnsi" w:cstheme="majorHAnsi"/>
        </w:rPr>
      </w:pPr>
      <w:r>
        <w:rPr>
          <w:rFonts w:asciiTheme="majorHAnsi" w:eastAsia="宋体" w:hAnsiTheme="majorHAnsi" w:cstheme="majorHAnsi" w:hint="eastAsia"/>
        </w:rPr>
        <w:t>X</w:t>
      </w:r>
      <w:r>
        <w:rPr>
          <w:rFonts w:asciiTheme="majorHAnsi" w:eastAsia="宋体" w:hAnsiTheme="majorHAnsi" w:cstheme="majorHAnsi"/>
        </w:rPr>
        <w:t>XXXX</w:t>
      </w:r>
      <w:r w:rsidR="00D91CA3" w:rsidRPr="0040730F">
        <w:rPr>
          <w:rFonts w:asciiTheme="majorHAnsi" w:eastAsia="宋体" w:hAnsiTheme="majorHAnsi" w:cstheme="majorHAnsi"/>
        </w:rPr>
        <w:t>；</w:t>
      </w:r>
    </w:p>
    <w:p w14:paraId="76BCA640" w14:textId="3C52565A" w:rsidR="00D91CA3" w:rsidRPr="006868B9" w:rsidRDefault="00D91CA3" w:rsidP="0040730F">
      <w:pPr>
        <w:pStyle w:val="afff0"/>
        <w:numPr>
          <w:ilvl w:val="0"/>
          <w:numId w:val="5"/>
        </w:numPr>
        <w:snapToGrid w:val="0"/>
        <w:spacing w:line="360" w:lineRule="auto"/>
        <w:ind w:firstLineChars="0"/>
        <w:rPr>
          <w:rFonts w:asciiTheme="majorHAnsi" w:hAnsiTheme="majorHAnsi" w:cstheme="majorHAnsi"/>
        </w:rPr>
      </w:pPr>
      <w:r w:rsidRPr="0040730F">
        <w:rPr>
          <w:rFonts w:asciiTheme="majorHAnsi" w:eastAsia="宋体" w:hAnsiTheme="majorHAnsi" w:cstheme="majorHAnsi"/>
        </w:rPr>
        <w:t>通过采用</w:t>
      </w:r>
      <w:r w:rsidR="00AA6FE2">
        <w:rPr>
          <w:rFonts w:asciiTheme="majorHAnsi" w:eastAsia="宋体" w:hAnsiTheme="majorHAnsi" w:cstheme="majorHAnsi" w:hint="eastAsia"/>
        </w:rPr>
        <w:t>X</w:t>
      </w:r>
      <w:r w:rsidR="00AA6FE2">
        <w:rPr>
          <w:rFonts w:asciiTheme="majorHAnsi" w:eastAsia="宋体" w:hAnsiTheme="majorHAnsi" w:cstheme="majorHAnsi"/>
        </w:rPr>
        <w:t>XXX</w:t>
      </w:r>
      <w:r w:rsidR="003D70C6">
        <w:rPr>
          <w:rFonts w:asciiTheme="majorHAnsi" w:eastAsia="宋体" w:hAnsiTheme="majorHAnsi" w:cstheme="majorHAnsi" w:hint="eastAsia"/>
        </w:rPr>
        <w:t>；</w:t>
      </w:r>
    </w:p>
    <w:p w14:paraId="443FA358" w14:textId="546D48A7" w:rsidR="006868B9" w:rsidRDefault="00AA6FE2" w:rsidP="003D70C6">
      <w:pPr>
        <w:pStyle w:val="afff0"/>
        <w:numPr>
          <w:ilvl w:val="0"/>
          <w:numId w:val="5"/>
        </w:numPr>
        <w:snapToGrid w:val="0"/>
        <w:spacing w:line="360" w:lineRule="auto"/>
        <w:ind w:firstLineChars="0"/>
        <w:rPr>
          <w:rFonts w:asciiTheme="majorHAnsi" w:eastAsia="宋体" w:hAnsiTheme="majorHAnsi" w:cstheme="majorHAnsi"/>
        </w:rPr>
      </w:pPr>
      <w:r>
        <w:rPr>
          <w:rFonts w:asciiTheme="majorHAnsi" w:eastAsia="宋体" w:hAnsiTheme="majorHAnsi" w:cstheme="majorHAnsi" w:hint="eastAsia"/>
        </w:rPr>
        <w:t>X</w:t>
      </w:r>
      <w:r>
        <w:rPr>
          <w:rFonts w:asciiTheme="majorHAnsi" w:eastAsia="宋体" w:hAnsiTheme="majorHAnsi" w:cstheme="majorHAnsi"/>
        </w:rPr>
        <w:t>XX</w:t>
      </w:r>
      <w:r w:rsidR="006868B9" w:rsidRPr="0040730F">
        <w:rPr>
          <w:rFonts w:asciiTheme="majorHAnsi" w:eastAsia="宋体" w:hAnsiTheme="majorHAnsi" w:cstheme="majorHAnsi"/>
        </w:rPr>
        <w:t>实现了</w:t>
      </w:r>
      <w:r>
        <w:rPr>
          <w:rFonts w:asciiTheme="majorHAnsi" w:eastAsia="宋体" w:hAnsiTheme="majorHAnsi" w:cstheme="majorHAnsi" w:hint="eastAsia"/>
        </w:rPr>
        <w:t>X</w:t>
      </w:r>
      <w:r>
        <w:rPr>
          <w:rFonts w:asciiTheme="majorHAnsi" w:eastAsia="宋体" w:hAnsiTheme="majorHAnsi" w:cstheme="majorHAnsi"/>
        </w:rPr>
        <w:t>XX</w:t>
      </w:r>
      <w:r w:rsidR="006868B9" w:rsidRPr="0040730F">
        <w:rPr>
          <w:rFonts w:asciiTheme="majorHAnsi" w:eastAsia="宋体" w:hAnsiTheme="majorHAnsi" w:cstheme="majorHAnsi"/>
        </w:rPr>
        <w:t>，同时通过</w:t>
      </w:r>
      <w:r>
        <w:rPr>
          <w:rFonts w:asciiTheme="majorHAnsi" w:eastAsia="宋体" w:hAnsiTheme="majorHAnsi" w:cstheme="majorHAnsi" w:hint="eastAsia"/>
        </w:rPr>
        <w:t>X</w:t>
      </w:r>
      <w:r>
        <w:rPr>
          <w:rFonts w:asciiTheme="majorHAnsi" w:eastAsia="宋体" w:hAnsiTheme="majorHAnsi" w:cstheme="majorHAnsi"/>
        </w:rPr>
        <w:t>XXX</w:t>
      </w:r>
      <w:r w:rsidR="006868B9" w:rsidRPr="0040730F">
        <w:rPr>
          <w:rFonts w:asciiTheme="majorHAnsi" w:eastAsia="宋体" w:hAnsiTheme="majorHAnsi" w:cstheme="majorHAnsi"/>
        </w:rPr>
        <w:t>使用效率</w:t>
      </w:r>
      <w:r w:rsidR="003D70C6">
        <w:rPr>
          <w:rFonts w:asciiTheme="majorHAnsi" w:eastAsia="宋体" w:hAnsiTheme="majorHAnsi" w:cstheme="majorHAnsi" w:hint="eastAsia"/>
        </w:rPr>
        <w:t>。</w:t>
      </w:r>
    </w:p>
    <w:p w14:paraId="04351AB8" w14:textId="06F6CEA1" w:rsidR="00BD2083" w:rsidRPr="00BD2083" w:rsidRDefault="00BD2083" w:rsidP="00BD2083">
      <w:pPr>
        <w:snapToGrid w:val="0"/>
        <w:spacing w:line="360" w:lineRule="auto"/>
        <w:rPr>
          <w:rFonts w:asciiTheme="majorHAnsi" w:eastAsia="宋体" w:hAnsiTheme="majorHAnsi" w:cstheme="majorHAnsi"/>
        </w:rPr>
        <w:sectPr w:rsidR="00BD2083" w:rsidRPr="00BD2083" w:rsidSect="00A6559D">
          <w:pgSz w:w="11906" w:h="16838"/>
          <w:pgMar w:top="2211" w:right="1418" w:bottom="2155" w:left="1418" w:header="1418" w:footer="1701" w:gutter="284"/>
          <w:pgNumType w:start="1"/>
          <w:cols w:space="425"/>
          <w:docGrid w:linePitch="395"/>
        </w:sectPr>
      </w:pPr>
    </w:p>
    <w:p w14:paraId="032C174D" w14:textId="422DA461" w:rsidR="00EB5E3F" w:rsidRPr="00B31961" w:rsidRDefault="000E4130" w:rsidP="00496460">
      <w:pPr>
        <w:pStyle w:val="2"/>
        <w:spacing w:before="480" w:after="360"/>
        <w:ind w:left="765" w:hanging="136"/>
        <w:rPr>
          <w:b/>
          <w:bCs w:val="0"/>
        </w:rPr>
      </w:pPr>
      <w:bookmarkStart w:id="31" w:name="_Toc105676018"/>
      <w:bookmarkStart w:id="32" w:name="_Toc105676328"/>
      <w:r>
        <w:rPr>
          <w:rFonts w:hint="eastAsia"/>
          <w:b/>
          <w:bCs w:val="0"/>
        </w:rPr>
        <w:lastRenderedPageBreak/>
        <w:t>不同部分的</w:t>
      </w:r>
      <w:r w:rsidR="00464BD2">
        <w:rPr>
          <w:rFonts w:hint="eastAsia"/>
          <w:b/>
          <w:bCs w:val="0"/>
        </w:rPr>
        <w:t>工作</w:t>
      </w:r>
      <w:bookmarkEnd w:id="31"/>
      <w:bookmarkEnd w:id="32"/>
      <w:r w:rsidR="002A2DAF" w:rsidRPr="00B31961">
        <w:rPr>
          <w:b/>
          <w:bCs w:val="0"/>
        </w:rPr>
        <w:t xml:space="preserve"> </w:t>
      </w:r>
    </w:p>
    <w:p w14:paraId="6D33AFF1" w14:textId="758D019A" w:rsidR="000D5442" w:rsidRPr="00496906" w:rsidRDefault="00215FA0" w:rsidP="00A00B39">
      <w:pPr>
        <w:pStyle w:val="20"/>
      </w:pPr>
      <w:bookmarkStart w:id="33" w:name="_Toc104334422"/>
      <w:bookmarkStart w:id="34" w:name="_Toc105676019"/>
      <w:bookmarkStart w:id="35" w:name="_Toc105676329"/>
      <w:r w:rsidRPr="00496906">
        <w:rPr>
          <w:rFonts w:hint="eastAsia"/>
        </w:rPr>
        <w:t>概述</w:t>
      </w:r>
      <w:bookmarkEnd w:id="33"/>
      <w:bookmarkEnd w:id="34"/>
      <w:bookmarkEnd w:id="35"/>
    </w:p>
    <w:p w14:paraId="381A6748" w14:textId="4D105FDC" w:rsidR="003B2792" w:rsidRPr="00927419" w:rsidRDefault="000D5442" w:rsidP="003B2792">
      <w:pPr>
        <w:spacing w:line="360" w:lineRule="auto"/>
        <w:ind w:firstLine="420"/>
        <w:rPr>
          <w:rFonts w:asciiTheme="majorHAnsi" w:eastAsia="宋体" w:hAnsiTheme="majorHAnsi" w:cstheme="majorHAnsi"/>
          <w:szCs w:val="21"/>
        </w:rPr>
      </w:pPr>
      <w:r w:rsidRPr="00927419">
        <w:rPr>
          <w:rFonts w:asciiTheme="majorHAnsi" w:eastAsia="宋体" w:hAnsiTheme="majorHAnsi" w:cstheme="majorHAnsi"/>
          <w:szCs w:val="21"/>
        </w:rPr>
        <w:t>急性</w:t>
      </w:r>
      <w:r w:rsidR="002F7831" w:rsidRPr="00927419">
        <w:rPr>
          <w:rFonts w:asciiTheme="majorHAnsi" w:eastAsia="宋体" w:hAnsiTheme="majorHAnsi" w:cstheme="majorHAnsi"/>
          <w:szCs w:val="21"/>
        </w:rPr>
        <w:t>髓系</w:t>
      </w:r>
      <w:r w:rsidRPr="00927419">
        <w:rPr>
          <w:rFonts w:asciiTheme="majorHAnsi" w:eastAsia="宋体" w:hAnsiTheme="majorHAnsi" w:cstheme="majorHAnsi"/>
          <w:szCs w:val="21"/>
        </w:rPr>
        <w:t>白血病（</w:t>
      </w:r>
      <w:r w:rsidRPr="00927419">
        <w:rPr>
          <w:rFonts w:asciiTheme="majorHAnsi" w:eastAsia="宋体" w:hAnsiTheme="majorHAnsi" w:cstheme="majorHAnsi"/>
          <w:szCs w:val="21"/>
        </w:rPr>
        <w:t>AML</w:t>
      </w:r>
      <w:r w:rsidRPr="00927419">
        <w:rPr>
          <w:rFonts w:asciiTheme="majorHAnsi" w:eastAsia="宋体" w:hAnsiTheme="majorHAnsi" w:cstheme="majorHAnsi"/>
          <w:szCs w:val="21"/>
        </w:rPr>
        <w:t>）是</w:t>
      </w:r>
      <w:r w:rsidR="00D91408" w:rsidRPr="00927419">
        <w:rPr>
          <w:rFonts w:asciiTheme="majorHAnsi" w:eastAsia="宋体" w:hAnsiTheme="majorHAnsi" w:cstheme="majorHAnsi"/>
          <w:szCs w:val="21"/>
        </w:rPr>
        <w:t>一种</w:t>
      </w:r>
      <w:r w:rsidR="00C70C12" w:rsidRPr="00927419">
        <w:rPr>
          <w:rFonts w:asciiTheme="majorHAnsi" w:eastAsia="宋体" w:hAnsiTheme="majorHAnsi" w:cstheme="majorHAnsi"/>
          <w:szCs w:val="21"/>
        </w:rPr>
        <w:t>在成人中高发的</w:t>
      </w:r>
      <w:r w:rsidR="0050166E" w:rsidRPr="00927419">
        <w:rPr>
          <w:rFonts w:asciiTheme="majorHAnsi" w:eastAsia="宋体" w:hAnsiTheme="majorHAnsi" w:cstheme="majorHAnsi"/>
          <w:szCs w:val="21"/>
        </w:rPr>
        <w:t>恶性</w:t>
      </w:r>
      <w:r w:rsidR="00584558" w:rsidRPr="00927419">
        <w:rPr>
          <w:rFonts w:asciiTheme="majorHAnsi" w:eastAsia="宋体" w:hAnsiTheme="majorHAnsi" w:cstheme="majorHAnsi"/>
          <w:szCs w:val="21"/>
        </w:rPr>
        <w:t>增殖性</w:t>
      </w:r>
      <w:r w:rsidR="00F10BC9" w:rsidRPr="00927419">
        <w:rPr>
          <w:rFonts w:asciiTheme="majorHAnsi" w:eastAsia="宋体" w:hAnsiTheme="majorHAnsi" w:cstheme="majorHAnsi"/>
          <w:szCs w:val="21"/>
        </w:rPr>
        <w:t>造血系统</w:t>
      </w:r>
      <w:r w:rsidR="0050166E" w:rsidRPr="00927419">
        <w:rPr>
          <w:rFonts w:asciiTheme="majorHAnsi" w:eastAsia="宋体" w:hAnsiTheme="majorHAnsi" w:cstheme="majorHAnsi"/>
          <w:szCs w:val="21"/>
        </w:rPr>
        <w:t>疾病</w:t>
      </w:r>
      <w:r w:rsidR="00774B68" w:rsidRPr="00927419">
        <w:rPr>
          <w:rFonts w:asciiTheme="majorHAnsi" w:eastAsia="宋体" w:hAnsiTheme="majorHAnsi" w:cstheme="majorHAnsi"/>
          <w:szCs w:val="21"/>
        </w:rPr>
        <w:t>，并且</w:t>
      </w:r>
      <w:r w:rsidR="005A725C" w:rsidRPr="00927419">
        <w:rPr>
          <w:rFonts w:asciiTheme="majorHAnsi" w:eastAsia="宋体" w:hAnsiTheme="majorHAnsi" w:cstheme="majorHAnsi"/>
          <w:szCs w:val="21"/>
        </w:rPr>
        <w:t>患病风险</w:t>
      </w:r>
      <w:r w:rsidR="00774B68" w:rsidRPr="00927419">
        <w:rPr>
          <w:rFonts w:asciiTheme="majorHAnsi" w:eastAsia="宋体" w:hAnsiTheme="majorHAnsi" w:cstheme="majorHAnsi"/>
          <w:szCs w:val="21"/>
        </w:rPr>
        <w:t>随年龄增长逐渐增加</w:t>
      </w:r>
      <w:r w:rsidR="001D15C2" w:rsidRPr="00927419">
        <w:rPr>
          <w:rFonts w:asciiTheme="majorHAnsi" w:eastAsia="宋体" w:hAnsiTheme="majorHAnsi" w:cstheme="majorHAnsi"/>
          <w:szCs w:val="21"/>
        </w:rPr>
        <w:t>，特别是在</w:t>
      </w:r>
      <w:r w:rsidR="001D15C2" w:rsidRPr="00927419">
        <w:rPr>
          <w:rFonts w:asciiTheme="majorHAnsi" w:eastAsia="宋体" w:hAnsiTheme="majorHAnsi" w:cstheme="majorHAnsi"/>
          <w:szCs w:val="21"/>
        </w:rPr>
        <w:t>45</w:t>
      </w:r>
      <w:r w:rsidR="001D15C2" w:rsidRPr="00927419">
        <w:rPr>
          <w:rFonts w:asciiTheme="majorHAnsi" w:eastAsia="宋体" w:hAnsiTheme="majorHAnsi" w:cstheme="majorHAnsi"/>
          <w:szCs w:val="21"/>
        </w:rPr>
        <w:t>岁以后</w:t>
      </w:r>
      <w:r w:rsidR="0089465E" w:rsidRPr="00927419">
        <w:rPr>
          <w:rFonts w:asciiTheme="majorHAnsi" w:eastAsia="宋体" w:hAnsiTheme="majorHAnsi" w:cstheme="majorHAnsi"/>
          <w:szCs w:val="21"/>
        </w:rPr>
        <w:t xml:space="preserve"> </w:t>
      </w:r>
      <w:r w:rsidR="00EF7C6F" w:rsidRPr="00927419">
        <w:rPr>
          <w:rFonts w:asciiTheme="majorHAnsi" w:eastAsia="宋体" w:hAnsiTheme="majorHAnsi" w:cstheme="majorHAnsi"/>
          <w:szCs w:val="21"/>
        </w:rPr>
        <w:fldChar w:fldCharType="begin"/>
      </w:r>
      <w:r w:rsidR="006D07D1">
        <w:rPr>
          <w:rFonts w:asciiTheme="majorHAnsi" w:eastAsia="宋体" w:hAnsiTheme="majorHAnsi" w:cstheme="majorHAnsi"/>
          <w:szCs w:val="21"/>
        </w:rPr>
        <w:instrText xml:space="preserve"> ADDIN EN.CITE &lt;EndNote&gt;&lt;Cite&gt;&lt;Author&gt;Newell&lt;/Author&gt;&lt;Year&gt;2021&lt;/Year&gt;&lt;RecNum&gt;1530&lt;/RecNum&gt;&lt;DisplayText&gt;&lt;style face="superscript" font="Times New Roman" size="10"&gt;[3]&lt;/style&gt;&lt;/DisplayText&gt;&lt;record&gt;&lt;rec-number&gt;1530&lt;/rec-number&gt;&lt;foreign-keys&gt;&lt;key app="EN" db-id="vrxepavsd9tfw5ef9d65epve5sw0spzwarsa" timestamp="1634635307"&gt;1530&lt;/key&gt;&lt;/foreign-keys&gt;&lt;ref-type name="Journal Article"&gt;17&lt;/ref-type&gt;&lt;contributors&gt;&lt;authors&gt;&lt;author&gt;Newell, L. F.&lt;/author&gt;&lt;author&gt;Cook, R. J.&lt;/author&gt;&lt;/authors&gt;&lt;/contributors&gt;&lt;auth-address&gt;Knight Cancer Institute, Hematology and Medical Oncology, Oregon Health &amp;amp; Science University, Portland, OR, USA.&lt;/auth-address&gt;&lt;titles&gt;&lt;title&gt;Advances in acute myeloid leukemia&lt;/title&gt;&lt;secondary-title&gt;BMJ&lt;/secondary-title&gt;&lt;/titles&gt;&lt;periodical&gt;&lt;full-title&gt;Bmj&lt;/full-title&gt;&lt;/periodical&gt;&lt;pages&gt;n2026&lt;/pages&gt;&lt;volume&gt;375&lt;/volume&gt;&lt;edition&gt;20211006&lt;/edition&gt;&lt;keywords&gt;&lt;keyword&gt;Antineoplastic Agents/administration &amp;amp; dosage/adverse effects&lt;/keyword&gt;&lt;keyword&gt;Combined Modality Therapy&lt;/keyword&gt;&lt;keyword&gt;Disease Progression&lt;/keyword&gt;&lt;keyword&gt;Genetic Predisposition to Disease&lt;/keyword&gt;&lt;keyword&gt;Hematopoietic Stem Cell Transplantation/adverse effects&lt;/keyword&gt;&lt;keyword&gt;Humans&lt;/keyword&gt;&lt;keyword&gt;Immunotherapy/methods&lt;/keyword&gt;&lt;keyword&gt;Leukemia, Myeloid, Acute/classification/*diagnosis/genetics/*therapy&lt;/keyword&gt;&lt;keyword&gt;Molecular Targeted Therapy/methods&lt;/keyword&gt;&lt;/keywords&gt;&lt;dates&gt;&lt;year&gt;2021&lt;/year&gt;&lt;pub-dates&gt;&lt;date&gt;Oct 6&lt;/date&gt;&lt;/pub-dates&gt;&lt;/dates&gt;&lt;isbn&gt;1756-1833 (Electronic)&amp;#xD;0959-8138 (Linking)&lt;/isbn&gt;&lt;accession-num&gt;34615640&lt;/accession-num&gt;&lt;urls&gt;&lt;related-urls&gt;&lt;url&gt;https://www.ncbi.nlm.nih.gov/pubmed/34615640&lt;/url&gt;&lt;/related-urls&gt;&lt;/urls&gt;&lt;custom1&gt;Competing interests: We have read and understood the BMJ policy on declaration of interests and declare the following interests: none.&lt;/custom1&gt;&lt;electronic-resource-num&gt;10.1136/bmj.n2026&lt;/electronic-resource-num&gt;&lt;remote-database-name&gt;Medline&lt;/remote-database-name&gt;&lt;remote-database-provider&gt;NLM&lt;/remote-database-provider&gt;&lt;/record&gt;&lt;/Cite&gt;&lt;/EndNote&gt;</w:instrText>
      </w:r>
      <w:r w:rsidR="00EF7C6F" w:rsidRPr="00927419">
        <w:rPr>
          <w:rFonts w:asciiTheme="majorHAnsi" w:eastAsia="宋体" w:hAnsiTheme="majorHAnsi" w:cstheme="majorHAnsi"/>
          <w:szCs w:val="21"/>
        </w:rPr>
        <w:fldChar w:fldCharType="separate"/>
      </w:r>
      <w:r w:rsidR="006D07D1" w:rsidRPr="006D07D1">
        <w:rPr>
          <w:rFonts w:ascii="Times New Roman" w:eastAsia="宋体" w:hAnsi="Times New Roman" w:cs="Times New Roman"/>
          <w:noProof/>
          <w:sz w:val="20"/>
          <w:szCs w:val="21"/>
          <w:vertAlign w:val="superscript"/>
        </w:rPr>
        <w:t>[</w:t>
      </w:r>
      <w:hyperlink w:anchor="_ENREF_3" w:tooltip="Newell, 2021 #1530" w:history="1">
        <w:r w:rsidR="00095A37" w:rsidRPr="00095A37">
          <w:rPr>
            <w:rStyle w:val="af9"/>
            <w:rFonts w:eastAsiaTheme="minorEastAsia" w:cs="Times New Roman"/>
            <w:sz w:val="20"/>
            <w:szCs w:val="22"/>
            <w:vertAlign w:val="superscript"/>
          </w:rPr>
          <w:t>3</w:t>
        </w:r>
      </w:hyperlink>
      <w:r w:rsidR="006D07D1" w:rsidRPr="006D07D1">
        <w:rPr>
          <w:rFonts w:ascii="Times New Roman" w:eastAsia="宋体" w:hAnsi="Times New Roman" w:cs="Times New Roman"/>
          <w:noProof/>
          <w:sz w:val="20"/>
          <w:szCs w:val="21"/>
          <w:vertAlign w:val="superscript"/>
        </w:rPr>
        <w:t>]</w:t>
      </w:r>
      <w:r w:rsidR="00EF7C6F" w:rsidRPr="00927419">
        <w:rPr>
          <w:rFonts w:asciiTheme="majorHAnsi" w:eastAsia="宋体" w:hAnsiTheme="majorHAnsi" w:cstheme="majorHAnsi"/>
          <w:szCs w:val="21"/>
        </w:rPr>
        <w:fldChar w:fldCharType="end"/>
      </w:r>
      <w:r w:rsidR="00F04A6E" w:rsidRPr="00927419">
        <w:rPr>
          <w:rFonts w:asciiTheme="majorHAnsi" w:eastAsia="宋体" w:hAnsiTheme="majorHAnsi" w:cstheme="majorHAnsi"/>
          <w:szCs w:val="21"/>
        </w:rPr>
        <w:t>。</w:t>
      </w:r>
    </w:p>
    <w:p w14:paraId="39007586" w14:textId="75C2A21F" w:rsidR="000D5442" w:rsidRPr="00927419" w:rsidRDefault="003B2792" w:rsidP="00383A3E">
      <w:pPr>
        <w:spacing w:line="360" w:lineRule="auto"/>
        <w:ind w:firstLine="420"/>
        <w:rPr>
          <w:rFonts w:asciiTheme="majorHAnsi" w:eastAsia="宋体" w:hAnsiTheme="majorHAnsi" w:cstheme="majorHAnsi" w:hint="eastAsia"/>
          <w:szCs w:val="21"/>
        </w:rPr>
      </w:pPr>
      <w:r>
        <w:rPr>
          <w:rFonts w:asciiTheme="majorHAnsi" w:eastAsia="宋体" w:hAnsiTheme="majorHAnsi" w:cstheme="majorHAnsi" w:hint="eastAsia"/>
          <w:szCs w:val="21"/>
        </w:rPr>
        <w:t>其余内容</w:t>
      </w:r>
      <w:r>
        <w:rPr>
          <w:rFonts w:asciiTheme="majorHAnsi" w:eastAsia="宋体" w:hAnsiTheme="majorHAnsi" w:cstheme="majorHAnsi"/>
          <w:szCs w:val="21"/>
        </w:rPr>
        <w:t>……</w:t>
      </w:r>
    </w:p>
    <w:p w14:paraId="61A970CA" w14:textId="4E18A45F" w:rsidR="000D5442" w:rsidRPr="00496906" w:rsidRDefault="00AA2F98" w:rsidP="00A00B39">
      <w:pPr>
        <w:pStyle w:val="20"/>
      </w:pPr>
      <w:bookmarkStart w:id="36" w:name="_Toc104334423"/>
      <w:bookmarkStart w:id="37" w:name="_Toc105676020"/>
      <w:bookmarkStart w:id="38" w:name="_Toc105676330"/>
      <w:r w:rsidRPr="00496906">
        <w:rPr>
          <w:rFonts w:hint="eastAsia"/>
        </w:rPr>
        <w:t>样本与方法</w:t>
      </w:r>
      <w:bookmarkEnd w:id="36"/>
      <w:bookmarkEnd w:id="37"/>
      <w:bookmarkEnd w:id="38"/>
    </w:p>
    <w:p w14:paraId="3C58F0CA" w14:textId="34C2A695" w:rsidR="000D5442" w:rsidRPr="00AE698D" w:rsidRDefault="000D5442" w:rsidP="00937988">
      <w:pPr>
        <w:pStyle w:val="3"/>
        <w:rPr>
          <w:sz w:val="24"/>
          <w:szCs w:val="24"/>
        </w:rPr>
      </w:pPr>
      <w:bookmarkStart w:id="39" w:name="_Toc104334424"/>
      <w:bookmarkStart w:id="40" w:name="_Toc105676021"/>
      <w:bookmarkStart w:id="41" w:name="_Toc105676331"/>
      <w:r w:rsidRPr="00AE698D">
        <w:rPr>
          <w:rFonts w:hint="eastAsia"/>
          <w:sz w:val="24"/>
          <w:szCs w:val="24"/>
        </w:rPr>
        <w:t>样本来源与收集</w:t>
      </w:r>
      <w:bookmarkEnd w:id="39"/>
      <w:bookmarkEnd w:id="40"/>
      <w:bookmarkEnd w:id="41"/>
    </w:p>
    <w:p w14:paraId="081351DE" w14:textId="64BA876E" w:rsidR="006E22C0" w:rsidRDefault="000D5442" w:rsidP="006E22C0">
      <w:pPr>
        <w:spacing w:line="360" w:lineRule="auto"/>
        <w:ind w:firstLine="420"/>
        <w:rPr>
          <w:rFonts w:asciiTheme="majorHAnsi" w:eastAsia="宋体" w:hAnsiTheme="majorHAnsi" w:cstheme="majorHAnsi"/>
        </w:rPr>
      </w:pPr>
      <w:r w:rsidRPr="00D6702F">
        <w:rPr>
          <w:rFonts w:asciiTheme="majorHAnsi" w:eastAsia="宋体" w:hAnsiTheme="majorHAnsi" w:cstheme="majorHAnsi"/>
        </w:rPr>
        <w:t>本项工作共纳入</w:t>
      </w:r>
      <w:r w:rsidR="00C83D82">
        <w:rPr>
          <w:rFonts w:asciiTheme="majorHAnsi" w:eastAsia="宋体" w:hAnsiTheme="majorHAnsi" w:cstheme="majorHAnsi"/>
        </w:rPr>
        <w:t>……</w:t>
      </w:r>
    </w:p>
    <w:p w14:paraId="5CDCFD18" w14:textId="24E67AE1" w:rsidR="00911EF4" w:rsidRDefault="00911EF4" w:rsidP="00911EF4">
      <w:pPr>
        <w:widowControl/>
        <w:spacing w:line="360" w:lineRule="auto"/>
        <w:jc w:val="left"/>
        <w:rPr>
          <w:rFonts w:asciiTheme="majorHAnsi" w:eastAsia="宋体" w:hAnsiTheme="majorHAnsi" w:cstheme="majorHAnsi"/>
        </w:rPr>
      </w:pP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6"/>
        <w:gridCol w:w="1843"/>
        <w:gridCol w:w="1843"/>
        <w:gridCol w:w="1694"/>
      </w:tblGrid>
      <w:tr w:rsidR="00C2709D" w:rsidRPr="00B70B04" w14:paraId="53C71C9D" w14:textId="77777777" w:rsidTr="000B7EF5">
        <w:trPr>
          <w:cantSplit/>
          <w:trHeight w:val="341"/>
        </w:trPr>
        <w:tc>
          <w:tcPr>
            <w:tcW w:w="5000" w:type="pct"/>
            <w:gridSpan w:val="4"/>
            <w:tcBorders>
              <w:bottom w:val="single" w:sz="4" w:space="0" w:color="auto"/>
            </w:tcBorders>
            <w:vAlign w:val="center"/>
          </w:tcPr>
          <w:p w14:paraId="015277B5" w14:textId="69216A7E" w:rsidR="00C2709D" w:rsidRPr="00C2709D" w:rsidRDefault="00C2709D" w:rsidP="00C2709D">
            <w:pPr>
              <w:pStyle w:val="af3"/>
              <w:jc w:val="center"/>
              <w:rPr>
                <w:rFonts w:asciiTheme="majorHAnsi" w:eastAsia="楷体" w:hAnsiTheme="majorHAnsi" w:cstheme="majorHAnsi"/>
                <w:sz w:val="21"/>
                <w:szCs w:val="21"/>
              </w:rPr>
            </w:pPr>
            <w:r w:rsidRPr="00376882">
              <w:rPr>
                <w:rFonts w:asciiTheme="majorHAnsi" w:eastAsia="楷体" w:hAnsiTheme="majorHAnsi" w:cstheme="majorHAnsi"/>
                <w:sz w:val="21"/>
                <w:szCs w:val="21"/>
              </w:rPr>
              <w:t>表</w:t>
            </w:r>
            <w:r w:rsidRPr="00376882">
              <w:rPr>
                <w:rFonts w:asciiTheme="majorHAnsi" w:eastAsia="楷体" w:hAnsiTheme="majorHAnsi" w:cstheme="majorHAnsi"/>
                <w:sz w:val="21"/>
                <w:szCs w:val="21"/>
              </w:rPr>
              <w:t>2-</w:t>
            </w:r>
            <w:r w:rsidRPr="00376882">
              <w:rPr>
                <w:rFonts w:asciiTheme="majorHAnsi" w:eastAsia="楷体" w:hAnsiTheme="majorHAnsi" w:cstheme="majorHAnsi"/>
                <w:sz w:val="21"/>
                <w:szCs w:val="21"/>
              </w:rPr>
              <w:fldChar w:fldCharType="begin"/>
            </w:r>
            <w:r w:rsidRPr="00376882">
              <w:rPr>
                <w:rFonts w:asciiTheme="majorHAnsi" w:eastAsia="楷体" w:hAnsiTheme="majorHAnsi" w:cstheme="majorHAnsi"/>
                <w:sz w:val="21"/>
                <w:szCs w:val="21"/>
              </w:rPr>
              <w:instrText xml:space="preserve"> SEQ </w:instrText>
            </w:r>
            <w:r w:rsidRPr="00376882">
              <w:rPr>
                <w:rFonts w:asciiTheme="majorHAnsi" w:eastAsia="楷体" w:hAnsiTheme="majorHAnsi" w:cstheme="majorHAnsi"/>
                <w:sz w:val="21"/>
                <w:szCs w:val="21"/>
              </w:rPr>
              <w:instrText>表</w:instrText>
            </w:r>
            <w:r w:rsidRPr="00376882">
              <w:rPr>
                <w:rFonts w:asciiTheme="majorHAnsi" w:eastAsia="楷体" w:hAnsiTheme="majorHAnsi" w:cstheme="majorHAnsi"/>
                <w:sz w:val="21"/>
                <w:szCs w:val="21"/>
              </w:rPr>
              <w:instrText xml:space="preserve">2- \* ARABIC </w:instrText>
            </w:r>
            <w:r w:rsidRPr="00376882">
              <w:rPr>
                <w:rFonts w:asciiTheme="majorHAnsi" w:eastAsia="楷体" w:hAnsiTheme="majorHAnsi" w:cstheme="majorHAnsi"/>
                <w:sz w:val="21"/>
                <w:szCs w:val="21"/>
              </w:rPr>
              <w:fldChar w:fldCharType="separate"/>
            </w:r>
            <w:r>
              <w:rPr>
                <w:rFonts w:asciiTheme="majorHAnsi" w:eastAsia="楷体" w:hAnsiTheme="majorHAnsi" w:cstheme="majorHAnsi"/>
                <w:noProof/>
                <w:sz w:val="21"/>
                <w:szCs w:val="21"/>
              </w:rPr>
              <w:t>1</w:t>
            </w:r>
            <w:r w:rsidRPr="00376882">
              <w:rPr>
                <w:rFonts w:asciiTheme="majorHAnsi" w:eastAsia="楷体" w:hAnsiTheme="majorHAnsi" w:cstheme="majorHAnsi"/>
                <w:sz w:val="21"/>
                <w:szCs w:val="21"/>
              </w:rPr>
              <w:fldChar w:fldCharType="end"/>
            </w:r>
            <w:r>
              <w:rPr>
                <w:rFonts w:asciiTheme="majorHAnsi" w:eastAsia="楷体" w:hAnsiTheme="majorHAnsi" w:cstheme="majorHAnsi" w:hint="eastAsia"/>
                <w:sz w:val="21"/>
                <w:szCs w:val="21"/>
              </w:rPr>
              <w:t xml:space="preserve"> </w:t>
            </w:r>
            <w:r w:rsidR="00E66506">
              <w:rPr>
                <w:rFonts w:asciiTheme="majorHAnsi" w:eastAsia="楷体" w:hAnsiTheme="majorHAnsi" w:cstheme="majorHAnsi" w:hint="eastAsia"/>
                <w:sz w:val="21"/>
                <w:szCs w:val="21"/>
              </w:rPr>
              <w:t>表格标题</w:t>
            </w:r>
            <w:r w:rsidR="00CA75C9">
              <w:rPr>
                <w:rFonts w:asciiTheme="majorHAnsi" w:eastAsia="楷体" w:hAnsiTheme="majorHAnsi" w:cstheme="majorHAnsi" w:hint="eastAsia"/>
                <w:sz w:val="21"/>
                <w:szCs w:val="21"/>
              </w:rPr>
              <w:t>X</w:t>
            </w:r>
            <w:r w:rsidR="00CA75C9">
              <w:rPr>
                <w:rFonts w:asciiTheme="majorHAnsi" w:eastAsia="楷体" w:hAnsiTheme="majorHAnsi" w:cstheme="majorHAnsi"/>
                <w:sz w:val="21"/>
                <w:szCs w:val="21"/>
              </w:rPr>
              <w:t>XXXXX</w:t>
            </w:r>
          </w:p>
        </w:tc>
      </w:tr>
      <w:tr w:rsidR="007664C6" w:rsidRPr="00B70B04" w14:paraId="1C1F213D" w14:textId="77777777" w:rsidTr="000B7EF5">
        <w:trPr>
          <w:cantSplit/>
          <w:trHeight w:val="341"/>
        </w:trPr>
        <w:tc>
          <w:tcPr>
            <w:tcW w:w="1938" w:type="pct"/>
            <w:tcBorders>
              <w:top w:val="single" w:sz="4" w:space="0" w:color="auto"/>
              <w:bottom w:val="single" w:sz="4" w:space="0" w:color="auto"/>
            </w:tcBorders>
            <w:vAlign w:val="center"/>
          </w:tcPr>
          <w:p w14:paraId="7E749897" w14:textId="7CB8FEAE" w:rsidR="00AE57CE" w:rsidRPr="00B23583" w:rsidRDefault="00BE7016" w:rsidP="00953108">
            <w:pPr>
              <w:jc w:val="left"/>
              <w:rPr>
                <w:rFonts w:asciiTheme="majorHAnsi" w:hAnsiTheme="majorHAnsi" w:cstheme="majorHAnsi"/>
                <w:szCs w:val="21"/>
              </w:rPr>
            </w:pPr>
            <w:r>
              <w:rPr>
                <w:rFonts w:asciiTheme="majorHAnsi" w:hAnsiTheme="majorHAnsi" w:cstheme="majorHAnsi" w:hint="eastAsia"/>
                <w:szCs w:val="21"/>
              </w:rPr>
              <w:t>特征</w:t>
            </w:r>
          </w:p>
        </w:tc>
        <w:tc>
          <w:tcPr>
            <w:tcW w:w="1049" w:type="pct"/>
            <w:tcBorders>
              <w:top w:val="single" w:sz="4" w:space="0" w:color="auto"/>
              <w:bottom w:val="single" w:sz="4" w:space="0" w:color="auto"/>
            </w:tcBorders>
            <w:vAlign w:val="center"/>
          </w:tcPr>
          <w:p w14:paraId="5A0ECF9E" w14:textId="692C3416" w:rsidR="00AE57CE" w:rsidRPr="00B23583" w:rsidRDefault="00E4578E" w:rsidP="00AF10D7">
            <w:pPr>
              <w:jc w:val="center"/>
              <w:rPr>
                <w:rFonts w:asciiTheme="majorHAnsi" w:hAnsiTheme="majorHAnsi" w:cstheme="majorHAnsi"/>
                <w:szCs w:val="21"/>
              </w:rPr>
            </w:pPr>
            <w:r>
              <w:rPr>
                <w:rFonts w:asciiTheme="majorHAnsi" w:hAnsiTheme="majorHAnsi" w:cstheme="majorHAnsi" w:hint="eastAsia"/>
                <w:szCs w:val="21"/>
              </w:rPr>
              <w:t>A</w:t>
            </w:r>
          </w:p>
        </w:tc>
        <w:tc>
          <w:tcPr>
            <w:tcW w:w="1049" w:type="pct"/>
            <w:tcBorders>
              <w:top w:val="single" w:sz="4" w:space="0" w:color="auto"/>
              <w:bottom w:val="single" w:sz="4" w:space="0" w:color="auto"/>
            </w:tcBorders>
            <w:vAlign w:val="center"/>
          </w:tcPr>
          <w:p w14:paraId="053FB67F" w14:textId="586A38FF" w:rsidR="00AE57CE" w:rsidRPr="00B23583" w:rsidRDefault="00E4578E" w:rsidP="00AF10D7">
            <w:pPr>
              <w:jc w:val="center"/>
              <w:rPr>
                <w:rFonts w:asciiTheme="majorHAnsi" w:hAnsiTheme="majorHAnsi" w:cstheme="majorHAnsi"/>
                <w:szCs w:val="21"/>
              </w:rPr>
            </w:pPr>
            <w:r>
              <w:rPr>
                <w:rFonts w:asciiTheme="majorHAnsi" w:hAnsiTheme="majorHAnsi" w:cstheme="majorHAnsi"/>
                <w:szCs w:val="21"/>
              </w:rPr>
              <w:t>B</w:t>
            </w:r>
          </w:p>
        </w:tc>
        <w:tc>
          <w:tcPr>
            <w:tcW w:w="964" w:type="pct"/>
            <w:tcBorders>
              <w:top w:val="single" w:sz="4" w:space="0" w:color="auto"/>
              <w:bottom w:val="single" w:sz="4" w:space="0" w:color="auto"/>
            </w:tcBorders>
            <w:vAlign w:val="center"/>
          </w:tcPr>
          <w:p w14:paraId="7848CE4C" w14:textId="1BB26CA4" w:rsidR="00AE57CE" w:rsidRPr="00B23583" w:rsidRDefault="00E4578E" w:rsidP="00AF10D7">
            <w:pPr>
              <w:jc w:val="center"/>
              <w:rPr>
                <w:rFonts w:asciiTheme="majorHAnsi" w:hAnsiTheme="majorHAnsi" w:cstheme="majorHAnsi"/>
                <w:szCs w:val="21"/>
              </w:rPr>
            </w:pPr>
            <w:r>
              <w:rPr>
                <w:rFonts w:asciiTheme="majorHAnsi" w:hAnsiTheme="majorHAnsi" w:cstheme="majorHAnsi" w:hint="eastAsia"/>
                <w:szCs w:val="21"/>
              </w:rPr>
              <w:t>第三列</w:t>
            </w:r>
          </w:p>
        </w:tc>
      </w:tr>
      <w:tr w:rsidR="00072027" w:rsidRPr="00B70B04" w14:paraId="10412C68" w14:textId="77777777" w:rsidTr="001E37AF">
        <w:trPr>
          <w:cantSplit/>
          <w:trHeight w:val="341"/>
        </w:trPr>
        <w:tc>
          <w:tcPr>
            <w:tcW w:w="1938" w:type="pct"/>
            <w:tcBorders>
              <w:top w:val="single" w:sz="4" w:space="0" w:color="auto"/>
            </w:tcBorders>
            <w:vAlign w:val="center"/>
          </w:tcPr>
          <w:p w14:paraId="714ADCBA" w14:textId="7256E0EC" w:rsidR="00072027" w:rsidRPr="009F6F43" w:rsidRDefault="00B61A16" w:rsidP="00072027">
            <w:pPr>
              <w:jc w:val="left"/>
              <w:rPr>
                <w:rFonts w:asciiTheme="majorHAnsi" w:eastAsiaTheme="majorEastAsia" w:hAnsiTheme="majorHAnsi" w:cstheme="majorHAnsi"/>
                <w:szCs w:val="21"/>
              </w:rPr>
            </w:pPr>
            <w:r>
              <w:rPr>
                <w:rFonts w:asciiTheme="majorHAnsi" w:eastAsiaTheme="majorEastAsia" w:hAnsiTheme="majorHAnsi" w:cstheme="majorHAnsi"/>
                <w:szCs w:val="21"/>
              </w:rPr>
              <w:t>B</w:t>
            </w:r>
          </w:p>
        </w:tc>
        <w:tc>
          <w:tcPr>
            <w:tcW w:w="1049" w:type="pct"/>
            <w:tcBorders>
              <w:top w:val="single" w:sz="4" w:space="0" w:color="auto"/>
            </w:tcBorders>
          </w:tcPr>
          <w:p w14:paraId="6002B4EB" w14:textId="610A599F"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top w:val="single" w:sz="4" w:space="0" w:color="auto"/>
            </w:tcBorders>
          </w:tcPr>
          <w:p w14:paraId="62E38432" w14:textId="6D7EAF2F"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top w:val="single" w:sz="4" w:space="0" w:color="auto"/>
            </w:tcBorders>
          </w:tcPr>
          <w:p w14:paraId="4D53506C" w14:textId="520DECF8"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B70B04" w14:paraId="0D038D76" w14:textId="77777777" w:rsidTr="00984046">
        <w:trPr>
          <w:cantSplit/>
          <w:trHeight w:val="341"/>
        </w:trPr>
        <w:tc>
          <w:tcPr>
            <w:tcW w:w="1938" w:type="pct"/>
            <w:vAlign w:val="center"/>
          </w:tcPr>
          <w:p w14:paraId="2F515E36" w14:textId="39DA8FC8" w:rsidR="00072027" w:rsidRPr="009F6F43" w:rsidRDefault="00072027" w:rsidP="00072027">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00B61A16">
              <w:rPr>
                <w:rFonts w:asciiTheme="majorHAnsi" w:eastAsiaTheme="majorEastAsia" w:hAnsiTheme="majorHAnsi" w:cstheme="majorHAnsi" w:hint="eastAsia"/>
                <w:szCs w:val="21"/>
              </w:rPr>
              <w:t>A</w:t>
            </w:r>
          </w:p>
        </w:tc>
        <w:tc>
          <w:tcPr>
            <w:tcW w:w="1049" w:type="pct"/>
          </w:tcPr>
          <w:p w14:paraId="5F97FB95" w14:textId="25F3B45E"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649B6548" w14:textId="76DAB318"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38897969" w14:textId="324296A0"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B70B04" w14:paraId="4C2B5E9A" w14:textId="77777777" w:rsidTr="00984046">
        <w:trPr>
          <w:cantSplit/>
          <w:trHeight w:val="341"/>
        </w:trPr>
        <w:tc>
          <w:tcPr>
            <w:tcW w:w="1938" w:type="pct"/>
            <w:vAlign w:val="center"/>
          </w:tcPr>
          <w:p w14:paraId="5C5692F3" w14:textId="329FE089" w:rsidR="00072027" w:rsidRPr="009F6F43" w:rsidRDefault="00B61A16" w:rsidP="00072027">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C</w:t>
            </w:r>
            <w:r w:rsidR="00072027" w:rsidRPr="009F6F43">
              <w:rPr>
                <w:rFonts w:asciiTheme="majorHAnsi" w:eastAsiaTheme="majorEastAsia" w:hAnsiTheme="majorHAnsi" w:cstheme="majorHAnsi" w:hint="eastAsia"/>
                <w:color w:val="000000" w:themeColor="text1"/>
                <w:szCs w:val="21"/>
              </w:rPr>
              <w:t>，</w:t>
            </w:r>
            <w:r w:rsidR="00072027" w:rsidRPr="009F6F43">
              <w:rPr>
                <w:rFonts w:asciiTheme="majorHAnsi" w:eastAsiaTheme="majorEastAsia" w:hAnsiTheme="majorHAnsi" w:cstheme="majorHAnsi"/>
                <w:szCs w:val="21"/>
              </w:rPr>
              <w:t>n</w:t>
            </w:r>
            <w:r w:rsidR="00072027" w:rsidRPr="009F6F43">
              <w:rPr>
                <w:rFonts w:asciiTheme="majorHAnsi" w:eastAsiaTheme="majorEastAsia" w:hAnsiTheme="majorHAnsi" w:cstheme="majorHAnsi"/>
                <w:szCs w:val="21"/>
              </w:rPr>
              <w:t>（</w:t>
            </w:r>
            <w:r w:rsidR="00072027" w:rsidRPr="009F6F43">
              <w:rPr>
                <w:rFonts w:asciiTheme="majorHAnsi" w:eastAsiaTheme="majorEastAsia" w:hAnsiTheme="majorHAnsi" w:cstheme="majorHAnsi"/>
                <w:szCs w:val="21"/>
              </w:rPr>
              <w:t>%</w:t>
            </w:r>
            <w:r w:rsidR="00072027" w:rsidRPr="009F6F43">
              <w:rPr>
                <w:rFonts w:asciiTheme="majorHAnsi" w:eastAsiaTheme="majorEastAsia" w:hAnsiTheme="majorHAnsi" w:cstheme="majorHAnsi"/>
                <w:szCs w:val="21"/>
              </w:rPr>
              <w:t>）</w:t>
            </w:r>
          </w:p>
        </w:tc>
        <w:tc>
          <w:tcPr>
            <w:tcW w:w="1049" w:type="pct"/>
          </w:tcPr>
          <w:p w14:paraId="00505F21" w14:textId="75A3DA3F"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265E2937" w14:textId="386637EF"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055FED9D" w14:textId="75D39A74"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B70B04" w14:paraId="13F52770" w14:textId="77777777" w:rsidTr="00984046">
        <w:trPr>
          <w:cantSplit/>
          <w:trHeight w:val="341"/>
        </w:trPr>
        <w:tc>
          <w:tcPr>
            <w:tcW w:w="1938" w:type="pct"/>
            <w:vAlign w:val="center"/>
          </w:tcPr>
          <w:p w14:paraId="36D9071F" w14:textId="520D154B" w:rsidR="00072027" w:rsidRPr="009F6F43" w:rsidRDefault="00B61A16" w:rsidP="00072027">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D</w:t>
            </w:r>
            <w:r w:rsidR="00072027" w:rsidRPr="009F6F43">
              <w:rPr>
                <w:rFonts w:asciiTheme="majorHAnsi" w:eastAsiaTheme="majorEastAsia" w:hAnsiTheme="majorHAnsi" w:cstheme="majorHAnsi" w:hint="eastAsia"/>
                <w:color w:val="000000" w:themeColor="text1"/>
                <w:szCs w:val="21"/>
              </w:rPr>
              <w:t>，</w:t>
            </w:r>
            <w:r w:rsidR="00072027" w:rsidRPr="009F6F43">
              <w:rPr>
                <w:rFonts w:asciiTheme="majorHAnsi" w:eastAsiaTheme="majorEastAsia" w:hAnsiTheme="majorHAnsi" w:cstheme="majorHAnsi"/>
                <w:szCs w:val="21"/>
              </w:rPr>
              <w:t>× 10</w:t>
            </w:r>
            <w:r w:rsidR="00072027" w:rsidRPr="009F6F43">
              <w:rPr>
                <w:rFonts w:asciiTheme="majorHAnsi" w:eastAsiaTheme="majorEastAsia" w:hAnsiTheme="majorHAnsi" w:cstheme="majorHAnsi"/>
                <w:szCs w:val="21"/>
                <w:vertAlign w:val="superscript"/>
              </w:rPr>
              <w:t>9</w:t>
            </w:r>
            <w:r w:rsidR="00072027" w:rsidRPr="009F6F43">
              <w:rPr>
                <w:rFonts w:asciiTheme="majorHAnsi" w:eastAsiaTheme="majorEastAsia" w:hAnsiTheme="majorHAnsi" w:cstheme="majorHAnsi"/>
                <w:szCs w:val="21"/>
              </w:rPr>
              <w:t>/L</w:t>
            </w:r>
          </w:p>
        </w:tc>
        <w:tc>
          <w:tcPr>
            <w:tcW w:w="1049" w:type="pct"/>
          </w:tcPr>
          <w:p w14:paraId="3EF30D8C" w14:textId="408D3296"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0D5B932C" w14:textId="79740463"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0D29B443" w14:textId="195787CA"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B70B04" w14:paraId="1F25597A" w14:textId="77777777" w:rsidTr="00984046">
        <w:trPr>
          <w:cantSplit/>
          <w:trHeight w:val="341"/>
        </w:trPr>
        <w:tc>
          <w:tcPr>
            <w:tcW w:w="1938" w:type="pct"/>
            <w:vAlign w:val="center"/>
          </w:tcPr>
          <w:p w14:paraId="3EF6B6E6" w14:textId="2ED4565A" w:rsidR="00072027" w:rsidRPr="009F6F43" w:rsidRDefault="00072027" w:rsidP="00072027">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19D36CC6" w14:textId="6EFF8221"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5F00ABE3" w14:textId="160A7945"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37CF1A01" w14:textId="175A07F8"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B70B04" w14:paraId="20B11569" w14:textId="77777777" w:rsidTr="00984046">
        <w:trPr>
          <w:cantSplit/>
          <w:trHeight w:val="341"/>
        </w:trPr>
        <w:tc>
          <w:tcPr>
            <w:tcW w:w="1938" w:type="pct"/>
            <w:vAlign w:val="center"/>
          </w:tcPr>
          <w:p w14:paraId="76E6713D" w14:textId="0B1CC98B" w:rsidR="00072027" w:rsidRPr="009F6F43" w:rsidRDefault="00B61A16" w:rsidP="00072027">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E</w:t>
            </w:r>
            <w:r w:rsidR="00072027" w:rsidRPr="009F6F43">
              <w:rPr>
                <w:rFonts w:asciiTheme="majorHAnsi" w:eastAsiaTheme="majorEastAsia" w:hAnsiTheme="majorHAnsi" w:cstheme="majorHAnsi" w:hint="eastAsia"/>
                <w:szCs w:val="21"/>
              </w:rPr>
              <w:t>，</w:t>
            </w:r>
            <w:r w:rsidR="00072027" w:rsidRPr="009F6F43">
              <w:rPr>
                <w:rFonts w:asciiTheme="majorHAnsi" w:eastAsiaTheme="majorEastAsia" w:hAnsiTheme="majorHAnsi" w:cstheme="majorHAnsi"/>
                <w:szCs w:val="21"/>
              </w:rPr>
              <w:t>g/L</w:t>
            </w:r>
          </w:p>
        </w:tc>
        <w:tc>
          <w:tcPr>
            <w:tcW w:w="1049" w:type="pct"/>
          </w:tcPr>
          <w:p w14:paraId="01931BCA" w14:textId="5DE635F8"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039DB3C8" w14:textId="2E8A492B"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5406B741" w14:textId="698C5356"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B70B04" w14:paraId="73026C65" w14:textId="77777777" w:rsidTr="00984046">
        <w:trPr>
          <w:cantSplit/>
          <w:trHeight w:val="341"/>
        </w:trPr>
        <w:tc>
          <w:tcPr>
            <w:tcW w:w="1938" w:type="pct"/>
            <w:vAlign w:val="center"/>
          </w:tcPr>
          <w:p w14:paraId="448F1ABC" w14:textId="15CB45A9" w:rsidR="00072027" w:rsidRPr="009F6F43" w:rsidRDefault="00072027" w:rsidP="00072027">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410183FA" w14:textId="243DE486"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7230D3F3" w14:textId="67A9D150"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56401214" w14:textId="2FE811E2"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72027" w:rsidRPr="009F6F43" w14:paraId="05226136" w14:textId="77777777" w:rsidTr="00984046">
        <w:trPr>
          <w:cantSplit/>
          <w:trHeight w:val="341"/>
        </w:trPr>
        <w:tc>
          <w:tcPr>
            <w:tcW w:w="1938" w:type="pct"/>
            <w:tcBorders>
              <w:bottom w:val="single" w:sz="4" w:space="0" w:color="auto"/>
            </w:tcBorders>
            <w:vAlign w:val="center"/>
          </w:tcPr>
          <w:p w14:paraId="1D8BE84E" w14:textId="77777777" w:rsidR="00072027" w:rsidRPr="009F6F43" w:rsidRDefault="00072027" w:rsidP="00072027">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未知</w:t>
            </w:r>
          </w:p>
        </w:tc>
        <w:tc>
          <w:tcPr>
            <w:tcW w:w="1049" w:type="pct"/>
            <w:tcBorders>
              <w:bottom w:val="single" w:sz="4" w:space="0" w:color="auto"/>
            </w:tcBorders>
          </w:tcPr>
          <w:p w14:paraId="1B5BAFB6" w14:textId="15EAD875"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bottom w:val="single" w:sz="4" w:space="0" w:color="auto"/>
            </w:tcBorders>
          </w:tcPr>
          <w:p w14:paraId="27709583" w14:textId="593E9CB0"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bottom w:val="single" w:sz="4" w:space="0" w:color="auto"/>
            </w:tcBorders>
          </w:tcPr>
          <w:p w14:paraId="25248581" w14:textId="0705320B" w:rsidR="00072027" w:rsidRPr="009F6F43" w:rsidRDefault="00072027" w:rsidP="00072027">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0B7EF5" w:rsidRPr="006A52EB" w14:paraId="4F8C5BB4" w14:textId="77777777" w:rsidTr="00D970EF">
        <w:trPr>
          <w:cantSplit/>
          <w:trHeight w:val="341"/>
        </w:trPr>
        <w:tc>
          <w:tcPr>
            <w:tcW w:w="5000" w:type="pct"/>
            <w:gridSpan w:val="4"/>
            <w:tcBorders>
              <w:top w:val="single" w:sz="4" w:space="0" w:color="auto"/>
            </w:tcBorders>
            <w:vAlign w:val="center"/>
          </w:tcPr>
          <w:p w14:paraId="12F802B3" w14:textId="03D82196" w:rsidR="000B7EF5" w:rsidRPr="006A52EB" w:rsidRDefault="000B7EF5" w:rsidP="001834D5">
            <w:pPr>
              <w:jc w:val="left"/>
              <w:rPr>
                <w:rFonts w:asciiTheme="majorHAnsi" w:eastAsia="楷体" w:hAnsiTheme="majorHAnsi" w:cstheme="majorHAnsi"/>
                <w:szCs w:val="21"/>
              </w:rPr>
            </w:pPr>
            <w:bookmarkStart w:id="42" w:name="_Toc104334425"/>
            <w:r w:rsidRPr="008D5E5A">
              <w:rPr>
                <w:rFonts w:asciiTheme="majorHAnsi" w:eastAsia="楷体" w:hAnsiTheme="majorHAnsi" w:cstheme="majorHAnsi"/>
                <w:szCs w:val="21"/>
              </w:rPr>
              <w:t>ELN</w:t>
            </w:r>
            <w:r w:rsidR="00275DFE">
              <w:rPr>
                <w:rFonts w:asciiTheme="majorHAnsi" w:eastAsia="楷体" w:hAnsiTheme="majorHAnsi" w:cstheme="majorHAnsi" w:hint="eastAsia"/>
                <w:szCs w:val="21"/>
              </w:rPr>
              <w:t>，</w:t>
            </w:r>
            <w:r w:rsidRPr="008D5E5A">
              <w:rPr>
                <w:rFonts w:asciiTheme="majorHAnsi" w:eastAsia="楷体" w:hAnsiTheme="majorHAnsi" w:cstheme="majorHAnsi"/>
                <w:szCs w:val="21"/>
              </w:rPr>
              <w:t xml:space="preserve">European </w:t>
            </w:r>
            <w:proofErr w:type="spellStart"/>
            <w:r w:rsidRPr="008D5E5A">
              <w:rPr>
                <w:rFonts w:asciiTheme="majorHAnsi" w:eastAsia="楷体" w:hAnsiTheme="majorHAnsi" w:cstheme="majorHAnsi"/>
                <w:szCs w:val="21"/>
              </w:rPr>
              <w:t>LeukmiaNet</w:t>
            </w:r>
            <w:proofErr w:type="spellEnd"/>
            <w:r w:rsidRPr="008D5E5A">
              <w:rPr>
                <w:rFonts w:asciiTheme="majorHAnsi" w:eastAsia="楷体" w:hAnsiTheme="majorHAnsi" w:cstheme="majorHAnsi"/>
                <w:szCs w:val="21"/>
              </w:rPr>
              <w:t>，欧洲白血病网络；四分位距（</w:t>
            </w:r>
            <w:r w:rsidRPr="008D5E5A">
              <w:rPr>
                <w:rFonts w:asciiTheme="majorHAnsi" w:eastAsia="楷体" w:hAnsiTheme="majorHAnsi" w:cstheme="majorHAnsi"/>
                <w:szCs w:val="21"/>
              </w:rPr>
              <w:t>interquartile range</w:t>
            </w:r>
            <w:r w:rsidRPr="008D5E5A">
              <w:rPr>
                <w:rFonts w:asciiTheme="majorHAnsi" w:eastAsia="楷体" w:hAnsiTheme="majorHAnsi" w:cstheme="majorHAnsi"/>
                <w:szCs w:val="21"/>
              </w:rPr>
              <w:t>，</w:t>
            </w:r>
            <w:r w:rsidRPr="008D5E5A">
              <w:rPr>
                <w:rFonts w:asciiTheme="majorHAnsi" w:eastAsia="楷体" w:hAnsiTheme="majorHAnsi" w:cstheme="majorHAnsi"/>
                <w:szCs w:val="21"/>
              </w:rPr>
              <w:t>IQR</w:t>
            </w:r>
            <w:r w:rsidRPr="008D5E5A">
              <w:rPr>
                <w:rFonts w:asciiTheme="majorHAnsi" w:eastAsia="楷体" w:hAnsiTheme="majorHAnsi" w:cstheme="majorHAnsi"/>
                <w:szCs w:val="21"/>
              </w:rPr>
              <w:t>）</w:t>
            </w:r>
            <w:r>
              <w:rPr>
                <w:rFonts w:asciiTheme="majorHAnsi" w:eastAsia="楷体" w:hAnsiTheme="majorHAnsi" w:cstheme="majorHAnsi" w:hint="eastAsia"/>
                <w:szCs w:val="21"/>
              </w:rPr>
              <w:t>。</w:t>
            </w:r>
          </w:p>
        </w:tc>
      </w:tr>
    </w:tbl>
    <w:p w14:paraId="7C4CA4A4" w14:textId="54290D7A" w:rsidR="000D5442" w:rsidRPr="00D75D4D" w:rsidRDefault="00D75D4D" w:rsidP="00D75D4D">
      <w:pPr>
        <w:pStyle w:val="3"/>
        <w:rPr>
          <w:rFonts w:hint="eastAsia"/>
          <w:sz w:val="24"/>
          <w:szCs w:val="24"/>
        </w:rPr>
      </w:pPr>
      <w:bookmarkStart w:id="43" w:name="_Toc105676022"/>
      <w:bookmarkStart w:id="44" w:name="_Toc105676332"/>
      <w:bookmarkEnd w:id="42"/>
      <w:r w:rsidRPr="00AE698D">
        <w:rPr>
          <w:rFonts w:hint="eastAsia"/>
          <w:sz w:val="24"/>
          <w:szCs w:val="24"/>
        </w:rPr>
        <w:t>定量</w:t>
      </w:r>
      <w:r>
        <w:rPr>
          <w:rFonts w:hint="eastAsia"/>
          <w:sz w:val="24"/>
          <w:szCs w:val="24"/>
        </w:rPr>
        <w:t>分析</w:t>
      </w:r>
      <w:bookmarkEnd w:id="43"/>
      <w:bookmarkEnd w:id="44"/>
    </w:p>
    <w:p w14:paraId="7874BEDB" w14:textId="64076652" w:rsidR="000D5442" w:rsidRDefault="000E5BDC" w:rsidP="006139D0">
      <w:pPr>
        <w:spacing w:line="360" w:lineRule="auto"/>
        <w:ind w:firstLine="420"/>
        <w:rPr>
          <w:rFonts w:asciiTheme="majorHAnsi" w:eastAsia="宋体" w:hAnsiTheme="majorHAnsi" w:cstheme="majorHAnsi"/>
          <w:szCs w:val="21"/>
        </w:rPr>
      </w:pPr>
      <w:r w:rsidRPr="00821374">
        <w:rPr>
          <w:rFonts w:asciiTheme="majorHAnsi" w:eastAsia="宋体" w:hAnsiTheme="majorHAnsi" w:cstheme="majorHAnsi"/>
          <w:szCs w:val="21"/>
        </w:rPr>
        <w:t>考虑到目前</w:t>
      </w:r>
      <w:r w:rsidR="000D5442" w:rsidRPr="00821374">
        <w:rPr>
          <w:rFonts w:asciiTheme="majorHAnsi" w:eastAsia="宋体" w:hAnsiTheme="majorHAnsi" w:cstheme="majorHAnsi"/>
          <w:szCs w:val="21"/>
        </w:rPr>
        <w:t>基于</w:t>
      </w:r>
      <w:r w:rsidR="00307250">
        <w:rPr>
          <w:rFonts w:asciiTheme="majorHAnsi" w:eastAsia="宋体" w:hAnsiTheme="majorHAnsi" w:cstheme="majorHAnsi" w:hint="eastAsia"/>
          <w:szCs w:val="21"/>
        </w:rPr>
        <w:t>。。。。。</w:t>
      </w:r>
      <w:r w:rsidR="00A36EC2" w:rsidRPr="00821374">
        <w:rPr>
          <w:rFonts w:asciiTheme="majorHAnsi" w:eastAsia="宋体" w:hAnsiTheme="majorHAnsi" w:cstheme="majorHAnsi"/>
          <w:szCs w:val="21"/>
        </w:rPr>
        <w:t>。</w:t>
      </w:r>
    </w:p>
    <w:p w14:paraId="6099A29B" w14:textId="18684AD6" w:rsidR="00763C21" w:rsidRDefault="00DA1F33" w:rsidP="004F1146">
      <w:pPr>
        <w:spacing w:line="360" w:lineRule="auto"/>
        <w:jc w:val="center"/>
      </w:pPr>
      <w:r>
        <w:rPr>
          <w:noProof/>
          <w14:ligatures w14:val="none"/>
        </w:rPr>
        <w:lastRenderedPageBreak/>
        <w:drawing>
          <wp:inline distT="0" distB="0" distL="0" distR="0" wp14:anchorId="4A450F1F" wp14:editId="32C4C962">
            <wp:extent cx="3694922" cy="1564854"/>
            <wp:effectExtent l="0" t="0" r="127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4548" cy="1568931"/>
                    </a:xfrm>
                    <a:prstGeom prst="rect">
                      <a:avLst/>
                    </a:prstGeom>
                  </pic:spPr>
                </pic:pic>
              </a:graphicData>
            </a:graphic>
          </wp:inline>
        </w:drawing>
      </w:r>
    </w:p>
    <w:p w14:paraId="52115510" w14:textId="5F2F3B97" w:rsidR="00EC32E5" w:rsidRPr="002778CB" w:rsidRDefault="001C2594" w:rsidP="00E03D62">
      <w:pPr>
        <w:pStyle w:val="af3"/>
        <w:jc w:val="center"/>
        <w:rPr>
          <w:rFonts w:asciiTheme="majorHAnsi" w:eastAsia="楷体" w:hAnsiTheme="majorHAnsi" w:cstheme="majorHAnsi"/>
          <w:sz w:val="21"/>
          <w:szCs w:val="21"/>
        </w:rPr>
      </w:pPr>
      <w:bookmarkStart w:id="45" w:name="_Toc98369759"/>
      <w:r w:rsidRPr="001C2594">
        <w:rPr>
          <w:rFonts w:asciiTheme="majorHAnsi" w:eastAsia="楷体" w:hAnsiTheme="majorHAnsi" w:cstheme="majorHAnsi" w:hint="eastAsia"/>
          <w:sz w:val="21"/>
          <w:szCs w:val="21"/>
        </w:rPr>
        <w:t>图</w:t>
      </w:r>
      <w:r w:rsidRPr="001C2594">
        <w:rPr>
          <w:rFonts w:asciiTheme="majorHAnsi" w:eastAsia="楷体" w:hAnsiTheme="majorHAnsi" w:cstheme="majorHAnsi" w:hint="eastAsia"/>
          <w:sz w:val="21"/>
          <w:szCs w:val="21"/>
        </w:rPr>
        <w:t>2-</w:t>
      </w:r>
      <w:r w:rsidRPr="001C2594">
        <w:rPr>
          <w:rFonts w:asciiTheme="majorHAnsi" w:eastAsia="楷体" w:hAnsiTheme="majorHAnsi" w:cstheme="majorHAnsi"/>
          <w:sz w:val="21"/>
          <w:szCs w:val="21"/>
        </w:rPr>
        <w:fldChar w:fldCharType="begin"/>
      </w:r>
      <w:r w:rsidRPr="001C2594">
        <w:rPr>
          <w:rFonts w:asciiTheme="majorHAnsi" w:eastAsia="楷体" w:hAnsiTheme="majorHAnsi" w:cstheme="majorHAnsi"/>
          <w:sz w:val="21"/>
          <w:szCs w:val="21"/>
        </w:rPr>
        <w:instrText xml:space="preserve"> </w:instrText>
      </w:r>
      <w:r w:rsidRPr="001C2594">
        <w:rPr>
          <w:rFonts w:asciiTheme="majorHAnsi" w:eastAsia="楷体" w:hAnsiTheme="majorHAnsi" w:cstheme="majorHAnsi" w:hint="eastAsia"/>
          <w:sz w:val="21"/>
          <w:szCs w:val="21"/>
        </w:rPr>
        <w:instrText xml:space="preserve">SEQ </w:instrText>
      </w:r>
      <w:r w:rsidRPr="001C2594">
        <w:rPr>
          <w:rFonts w:asciiTheme="majorHAnsi" w:eastAsia="楷体" w:hAnsiTheme="majorHAnsi" w:cstheme="majorHAnsi" w:hint="eastAsia"/>
          <w:sz w:val="21"/>
          <w:szCs w:val="21"/>
        </w:rPr>
        <w:instrText>图</w:instrText>
      </w:r>
      <w:r w:rsidRPr="001C2594">
        <w:rPr>
          <w:rFonts w:asciiTheme="majorHAnsi" w:eastAsia="楷体" w:hAnsiTheme="majorHAnsi" w:cstheme="majorHAnsi" w:hint="eastAsia"/>
          <w:sz w:val="21"/>
          <w:szCs w:val="21"/>
        </w:rPr>
        <w:instrText>2- \* ARABIC</w:instrText>
      </w:r>
      <w:r w:rsidRPr="001C2594">
        <w:rPr>
          <w:rFonts w:asciiTheme="majorHAnsi" w:eastAsia="楷体" w:hAnsiTheme="majorHAnsi" w:cstheme="majorHAnsi"/>
          <w:sz w:val="21"/>
          <w:szCs w:val="21"/>
        </w:rPr>
        <w:instrText xml:space="preserve"> </w:instrText>
      </w:r>
      <w:r w:rsidRPr="001C2594">
        <w:rPr>
          <w:rFonts w:asciiTheme="majorHAnsi" w:eastAsia="楷体" w:hAnsiTheme="majorHAnsi" w:cstheme="majorHAnsi"/>
          <w:sz w:val="21"/>
          <w:szCs w:val="21"/>
        </w:rPr>
        <w:fldChar w:fldCharType="separate"/>
      </w:r>
      <w:r w:rsidR="0053799B">
        <w:rPr>
          <w:rFonts w:asciiTheme="majorHAnsi" w:eastAsia="楷体" w:hAnsiTheme="majorHAnsi" w:cstheme="majorHAnsi"/>
          <w:noProof/>
          <w:sz w:val="21"/>
          <w:szCs w:val="21"/>
        </w:rPr>
        <w:t>1</w:t>
      </w:r>
      <w:r w:rsidRPr="001C2594">
        <w:rPr>
          <w:rFonts w:asciiTheme="majorHAnsi" w:eastAsia="楷体" w:hAnsiTheme="majorHAnsi" w:cstheme="majorHAnsi"/>
          <w:sz w:val="21"/>
          <w:szCs w:val="21"/>
        </w:rPr>
        <w:fldChar w:fldCharType="end"/>
      </w:r>
      <w:r w:rsidR="006E2593">
        <w:rPr>
          <w:rFonts w:asciiTheme="majorHAnsi" w:eastAsia="楷体" w:hAnsiTheme="majorHAnsi" w:cstheme="majorHAnsi" w:hint="eastAsia"/>
          <w:sz w:val="21"/>
          <w:szCs w:val="21"/>
        </w:rPr>
        <w:t xml:space="preserve"> </w:t>
      </w:r>
      <w:bookmarkEnd w:id="45"/>
      <w:r w:rsidR="00C80B53">
        <w:rPr>
          <w:rFonts w:asciiTheme="majorHAnsi" w:eastAsia="楷体" w:hAnsiTheme="majorHAnsi" w:cstheme="majorHAnsi" w:hint="eastAsia"/>
          <w:sz w:val="21"/>
          <w:szCs w:val="21"/>
        </w:rPr>
        <w:t>图标题名字</w:t>
      </w:r>
    </w:p>
    <w:p w14:paraId="3725A9A7" w14:textId="7A3C2AF1" w:rsidR="00EC32E5" w:rsidRPr="002778CB" w:rsidRDefault="00870329" w:rsidP="00020AB0">
      <w:pPr>
        <w:jc w:val="center"/>
        <w:rPr>
          <w:szCs w:val="21"/>
        </w:rPr>
      </w:pPr>
      <w:r>
        <w:rPr>
          <w:rFonts w:hint="eastAsia"/>
          <w:szCs w:val="21"/>
        </w:rPr>
        <w:t>Fig.</w:t>
      </w:r>
      <w:r w:rsidR="000421B4">
        <w:rPr>
          <w:szCs w:val="21"/>
        </w:rPr>
        <w:t>2</w:t>
      </w:r>
      <w:r w:rsidR="000421B4">
        <w:rPr>
          <w:rFonts w:hint="eastAsia"/>
          <w:szCs w:val="21"/>
        </w:rPr>
        <w:t>-</w:t>
      </w:r>
      <w:r w:rsidR="001D15AD">
        <w:rPr>
          <w:szCs w:val="21"/>
        </w:rPr>
        <w:t>1</w:t>
      </w:r>
      <w:r w:rsidR="006E2593">
        <w:rPr>
          <w:szCs w:val="21"/>
        </w:rPr>
        <w:t xml:space="preserve"> </w:t>
      </w:r>
      <w:r w:rsidR="00C80B53">
        <w:rPr>
          <w:rFonts w:hint="eastAsia"/>
          <w:szCs w:val="21"/>
        </w:rPr>
        <w:t>Fi</w:t>
      </w:r>
      <w:r w:rsidR="00C80B53">
        <w:rPr>
          <w:szCs w:val="21"/>
        </w:rPr>
        <w:t>gure title</w:t>
      </w:r>
    </w:p>
    <w:p w14:paraId="228A2F78" w14:textId="6F00775D" w:rsidR="00307ECA" w:rsidRPr="002778CB" w:rsidRDefault="001D2C49" w:rsidP="00020AB0">
      <w:pPr>
        <w:jc w:val="center"/>
        <w:rPr>
          <w:rFonts w:asciiTheme="majorHAnsi" w:eastAsia="楷体" w:hAnsiTheme="majorHAnsi" w:cstheme="majorHAnsi"/>
          <w:szCs w:val="21"/>
        </w:rPr>
      </w:pPr>
      <w:r>
        <w:rPr>
          <w:rFonts w:asciiTheme="majorHAnsi" w:eastAsia="楷体" w:hAnsiTheme="majorHAnsi" w:cstheme="majorHAnsi" w:hint="eastAsia"/>
          <w:szCs w:val="21"/>
        </w:rPr>
        <w:t>其余说明文字</w:t>
      </w:r>
      <w:r w:rsidR="00307ECA" w:rsidRPr="002778CB">
        <w:rPr>
          <w:rFonts w:asciiTheme="majorHAnsi" w:eastAsia="楷体" w:hAnsiTheme="majorHAnsi" w:cstheme="majorHAnsi" w:hint="eastAsia"/>
          <w:szCs w:val="21"/>
        </w:rPr>
        <w:t>。</w:t>
      </w:r>
      <w:r w:rsidR="003B0A47" w:rsidRPr="002778CB">
        <w:rPr>
          <w:rFonts w:asciiTheme="majorHAnsi" w:eastAsia="楷体" w:hAnsiTheme="majorHAnsi" w:cstheme="majorHAnsi" w:hint="eastAsia"/>
          <w:szCs w:val="21"/>
        </w:rPr>
        <w:t xml:space="preserve"> </w:t>
      </w:r>
    </w:p>
    <w:p w14:paraId="7A67BE81" w14:textId="71CDFC5C" w:rsidR="00504A4F" w:rsidRPr="002778CB" w:rsidRDefault="007267C3" w:rsidP="00020AB0">
      <w:pPr>
        <w:jc w:val="center"/>
        <w:rPr>
          <w:szCs w:val="21"/>
        </w:rPr>
      </w:pPr>
      <w:r>
        <w:rPr>
          <w:rFonts w:ascii="Times New Roman" w:hAnsi="Times New Roman" w:hint="eastAsia"/>
          <w:szCs w:val="21"/>
        </w:rPr>
        <w:t>O</w:t>
      </w:r>
      <w:r>
        <w:rPr>
          <w:rFonts w:ascii="Times New Roman" w:hAnsi="Times New Roman"/>
          <w:szCs w:val="21"/>
        </w:rPr>
        <w:t>ther text</w:t>
      </w:r>
      <w:r w:rsidR="00407C5B" w:rsidRPr="002778CB">
        <w:rPr>
          <w:rFonts w:ascii="Times New Roman" w:hAnsi="Times New Roman" w:hint="eastAsia"/>
          <w:szCs w:val="21"/>
        </w:rPr>
        <w:t>.</w:t>
      </w:r>
    </w:p>
    <w:p w14:paraId="3A82C039" w14:textId="3CD2C49C" w:rsidR="00A570DA" w:rsidRDefault="00A570DA" w:rsidP="001F5F3E">
      <w:pPr>
        <w:spacing w:line="360" w:lineRule="auto"/>
      </w:pPr>
    </w:p>
    <w:p w14:paraId="23851F39" w14:textId="30460444" w:rsidR="006759B2" w:rsidRPr="00496906" w:rsidRDefault="006759B2" w:rsidP="00A00B39">
      <w:pPr>
        <w:pStyle w:val="20"/>
      </w:pPr>
      <w:bookmarkStart w:id="46" w:name="_Toc104334433"/>
      <w:bookmarkStart w:id="47" w:name="_Toc105676023"/>
      <w:bookmarkStart w:id="48" w:name="_Toc105676333"/>
      <w:r w:rsidRPr="00496906">
        <w:rPr>
          <w:rFonts w:hint="eastAsia"/>
        </w:rPr>
        <w:t>结果</w:t>
      </w:r>
      <w:bookmarkEnd w:id="46"/>
      <w:bookmarkEnd w:id="47"/>
      <w:bookmarkEnd w:id="48"/>
    </w:p>
    <w:p w14:paraId="79E82569" w14:textId="029F82AA" w:rsidR="00DC6B5F" w:rsidRPr="00AE698D" w:rsidRDefault="00C63E70" w:rsidP="00937988">
      <w:pPr>
        <w:pStyle w:val="3"/>
        <w:rPr>
          <w:sz w:val="24"/>
          <w:szCs w:val="24"/>
        </w:rPr>
      </w:pPr>
      <w:bookmarkStart w:id="49" w:name="_Toc105676024"/>
      <w:bookmarkStart w:id="50" w:name="_Toc105676334"/>
      <w:r>
        <w:rPr>
          <w:rFonts w:hint="eastAsia"/>
          <w:sz w:val="24"/>
          <w:szCs w:val="24"/>
        </w:rPr>
        <w:t>标题</w:t>
      </w:r>
      <w:bookmarkEnd w:id="49"/>
      <w:bookmarkEnd w:id="50"/>
      <w:r w:rsidRPr="00AE698D">
        <w:rPr>
          <w:sz w:val="24"/>
          <w:szCs w:val="24"/>
        </w:rPr>
        <w:t xml:space="preserve"> </w:t>
      </w:r>
    </w:p>
    <w:p w14:paraId="19840CB4" w14:textId="03509558" w:rsidR="00DC6B5F" w:rsidRPr="005175BC" w:rsidRDefault="002F0CF4" w:rsidP="005175BC">
      <w:pPr>
        <w:pStyle w:val="4"/>
      </w:pPr>
      <w:r>
        <w:rPr>
          <w:rFonts w:hint="eastAsia"/>
        </w:rPr>
        <w:t>子标题</w:t>
      </w:r>
    </w:p>
    <w:p w14:paraId="34D58BB5" w14:textId="09012128" w:rsidR="001078F8" w:rsidRPr="001078F8" w:rsidRDefault="00C55222" w:rsidP="001078F8">
      <w:pPr>
        <w:spacing w:line="360" w:lineRule="auto"/>
        <w:ind w:firstLine="420"/>
        <w:rPr>
          <w:rFonts w:asciiTheme="majorHAnsi" w:eastAsia="宋体" w:hAnsiTheme="majorHAnsi" w:cstheme="majorHAnsi" w:hint="eastAsia"/>
          <w:szCs w:val="21"/>
        </w:rPr>
      </w:pPr>
      <w:r w:rsidRPr="008A1F13">
        <w:rPr>
          <w:rFonts w:asciiTheme="majorHAnsi" w:eastAsia="宋体" w:hAnsiTheme="majorHAnsi" w:cstheme="majorHAnsi"/>
          <w:szCs w:val="21"/>
        </w:rPr>
        <w:t>我们在</w:t>
      </w:r>
      <w:r w:rsidR="00EB6CFE">
        <w:rPr>
          <w:rFonts w:asciiTheme="majorHAnsi" w:eastAsia="宋体" w:hAnsiTheme="majorHAnsi" w:cstheme="majorHAnsi"/>
          <w:szCs w:val="21"/>
        </w:rPr>
        <w:t>…</w:t>
      </w:r>
    </w:p>
    <w:p w14:paraId="0B1DC8E8" w14:textId="736E3CAF" w:rsidR="00514320" w:rsidRPr="00AE698D" w:rsidRDefault="0047786E" w:rsidP="00937988">
      <w:pPr>
        <w:pStyle w:val="3"/>
        <w:rPr>
          <w:sz w:val="24"/>
          <w:szCs w:val="24"/>
        </w:rPr>
      </w:pPr>
      <w:bookmarkStart w:id="51" w:name="_Toc105676025"/>
      <w:bookmarkStart w:id="52" w:name="_Toc105676335"/>
      <w:r>
        <w:rPr>
          <w:rFonts w:hint="eastAsia"/>
          <w:sz w:val="24"/>
          <w:szCs w:val="24"/>
        </w:rPr>
        <w:t>标题</w:t>
      </w:r>
      <w:r>
        <w:rPr>
          <w:rFonts w:hint="eastAsia"/>
          <w:sz w:val="24"/>
          <w:szCs w:val="24"/>
        </w:rPr>
        <w:t>2</w:t>
      </w:r>
      <w:bookmarkEnd w:id="51"/>
      <w:bookmarkEnd w:id="52"/>
    </w:p>
    <w:p w14:paraId="66534608" w14:textId="77777777" w:rsidR="00CD6D50" w:rsidRDefault="00CD6D50" w:rsidP="00CD6D50">
      <w:pPr>
        <w:spacing w:line="360" w:lineRule="auto"/>
        <w:ind w:firstLine="420"/>
        <w:rPr>
          <w:rFonts w:ascii="Times New Roman" w:eastAsia="宋体" w:hAnsi="Times New Roman" w:cs="Times New Roman"/>
          <w:szCs w:val="21"/>
        </w:rPr>
      </w:pPr>
    </w:p>
    <w:p w14:paraId="59E71262" w14:textId="47CF0A89" w:rsidR="001F0251" w:rsidRDefault="00CD6D50" w:rsidP="00C40F44">
      <w:pPr>
        <w:spacing w:line="360" w:lineRule="auto"/>
        <w:ind w:firstLine="420"/>
        <w:rPr>
          <w:rFonts w:ascii="Times New Roman" w:eastAsia="宋体" w:hAnsi="Times New Roman" w:cs="Times New Roman"/>
          <w:szCs w:val="21"/>
        </w:rPr>
      </w:pPr>
      <w:r w:rsidRPr="00F924BC">
        <w:rPr>
          <w:rFonts w:ascii="Times New Roman" w:eastAsia="宋体" w:hAnsi="Times New Roman" w:cs="Times New Roman"/>
          <w:szCs w:val="21"/>
        </w:rPr>
        <w:t>之前的研究已证明</w:t>
      </w:r>
      <w:r w:rsidR="00C40F44">
        <w:rPr>
          <w:rFonts w:ascii="Times New Roman" w:eastAsia="宋体" w:hAnsi="Times New Roman" w:cs="Times New Roman"/>
          <w:szCs w:val="21"/>
        </w:rPr>
        <w:t>….</w:t>
      </w:r>
      <w:r w:rsidR="001F0251">
        <w:rPr>
          <w:rFonts w:ascii="Times New Roman" w:eastAsia="宋体" w:hAnsi="Times New Roman" w:cs="Times New Roman" w:hint="eastAsia"/>
          <w:szCs w:val="21"/>
        </w:rPr>
        <w:t>。</w:t>
      </w:r>
    </w:p>
    <w:p w14:paraId="3C7F4ADD" w14:textId="0EBA838F" w:rsidR="000D5442" w:rsidRPr="00496906" w:rsidRDefault="000D5442" w:rsidP="00A00B39">
      <w:pPr>
        <w:pStyle w:val="20"/>
      </w:pPr>
      <w:bookmarkStart w:id="53" w:name="_Toc104334439"/>
      <w:bookmarkStart w:id="54" w:name="_Toc105676026"/>
      <w:bookmarkStart w:id="55" w:name="_Toc105676336"/>
      <w:r w:rsidRPr="00496906">
        <w:rPr>
          <w:rFonts w:hint="eastAsia"/>
        </w:rPr>
        <w:t>讨论</w:t>
      </w:r>
      <w:bookmarkEnd w:id="53"/>
      <w:bookmarkEnd w:id="54"/>
      <w:bookmarkEnd w:id="55"/>
    </w:p>
    <w:p w14:paraId="30F0056F" w14:textId="349B04BA" w:rsidR="00DC5B5F" w:rsidRPr="000D044A" w:rsidRDefault="0018158D" w:rsidP="00DC5B5F">
      <w:pPr>
        <w:spacing w:line="360" w:lineRule="auto"/>
        <w:ind w:firstLine="420"/>
        <w:rPr>
          <w:rFonts w:ascii="Times New Roman" w:eastAsia="宋体" w:hAnsi="Times New Roman" w:cs="Times New Roman" w:hint="eastAsia"/>
          <w:szCs w:val="21"/>
        </w:rPr>
      </w:pPr>
      <w:r w:rsidRPr="0027001B">
        <w:rPr>
          <w:rFonts w:ascii="Times New Roman" w:eastAsia="宋体" w:hAnsi="Times New Roman" w:cs="Times New Roman"/>
          <w:szCs w:val="21"/>
        </w:rPr>
        <w:t>经过数十年的发展，</w:t>
      </w:r>
      <w:r w:rsidR="00DC5B5F">
        <w:rPr>
          <w:rFonts w:ascii="Times New Roman" w:eastAsia="宋体" w:hAnsi="Times New Roman" w:cs="Times New Roman"/>
          <w:szCs w:val="21"/>
        </w:rPr>
        <w:t>……</w:t>
      </w:r>
    </w:p>
    <w:p w14:paraId="29E69025" w14:textId="7FBACD35" w:rsidR="009829EE" w:rsidRDefault="00DC5B5F" w:rsidP="009829EE">
      <w:pPr>
        <w:spacing w:line="360" w:lineRule="auto"/>
        <w:ind w:firstLine="420"/>
        <w:rPr>
          <w:rFonts w:ascii="Times New Roman" w:eastAsia="宋体" w:hAnsi="Times New Roman" w:cs="Times New Roman"/>
          <w:szCs w:val="21"/>
        </w:rPr>
      </w:pPr>
      <w:r>
        <w:rPr>
          <w:rFonts w:ascii="Times New Roman" w:eastAsia="宋体" w:hAnsi="Times New Roman" w:cs="Times New Roman"/>
          <w:szCs w:val="21"/>
        </w:rPr>
        <w:t>……</w:t>
      </w:r>
      <w:r w:rsidR="009829EE" w:rsidRPr="000D044A">
        <w:rPr>
          <w:rFonts w:ascii="Times New Roman" w:eastAsia="宋体" w:hAnsi="Times New Roman" w:cs="Times New Roman"/>
          <w:szCs w:val="21"/>
        </w:rPr>
        <w:t>可重复性以及临床意义。</w:t>
      </w:r>
    </w:p>
    <w:p w14:paraId="09561356" w14:textId="31978998" w:rsidR="00495BAD" w:rsidRPr="00496906" w:rsidRDefault="00495BAD" w:rsidP="00A00B39">
      <w:pPr>
        <w:pStyle w:val="20"/>
      </w:pPr>
      <w:bookmarkStart w:id="56" w:name="_Toc104334440"/>
      <w:bookmarkStart w:id="57" w:name="_Toc105676027"/>
      <w:bookmarkStart w:id="58" w:name="_Toc105676337"/>
      <w:r w:rsidRPr="00496906">
        <w:rPr>
          <w:rFonts w:hint="eastAsia"/>
        </w:rPr>
        <w:t>小结</w:t>
      </w:r>
      <w:bookmarkEnd w:id="56"/>
      <w:bookmarkEnd w:id="57"/>
      <w:bookmarkEnd w:id="58"/>
    </w:p>
    <w:p w14:paraId="6183F409" w14:textId="0D5D4981" w:rsidR="000B13EA" w:rsidRDefault="00B048E3" w:rsidP="000D044A">
      <w:pPr>
        <w:spacing w:line="360" w:lineRule="auto"/>
        <w:ind w:firstLine="420"/>
        <w:rPr>
          <w:rFonts w:ascii="Times New Roman" w:eastAsia="宋体" w:hAnsi="Times New Roman" w:cs="Times New Roman" w:hint="eastAsia"/>
        </w:rPr>
        <w:sectPr w:rsidR="000B13EA" w:rsidSect="00A6559D">
          <w:footerReference w:type="even" r:id="rId14"/>
          <w:footerReference w:type="default" r:id="rId15"/>
          <w:pgSz w:w="11906" w:h="16838" w:code="9"/>
          <w:pgMar w:top="2211" w:right="1418" w:bottom="2155" w:left="1418" w:header="1418" w:footer="1701" w:gutter="284"/>
          <w:cols w:space="425"/>
          <w:docGrid w:linePitch="395"/>
        </w:sectPr>
      </w:pPr>
      <w:r w:rsidRPr="000D044A">
        <w:rPr>
          <w:rFonts w:ascii="Times New Roman" w:eastAsia="宋体" w:hAnsi="Times New Roman" w:cs="Times New Roman"/>
        </w:rPr>
        <w:t>总之，我们</w:t>
      </w:r>
      <w:r w:rsidR="002761E5" w:rsidRPr="000D044A">
        <w:rPr>
          <w:rFonts w:ascii="Times New Roman" w:eastAsia="宋体" w:hAnsi="Times New Roman" w:cs="Times New Roman"/>
        </w:rPr>
        <w:t>新发现了</w:t>
      </w:r>
      <w:r w:rsidR="00016F51">
        <w:rPr>
          <w:rFonts w:ascii="Times New Roman" w:eastAsia="宋体" w:hAnsi="Times New Roman" w:cs="Times New Roman"/>
        </w:rPr>
        <w:t>…</w:t>
      </w:r>
      <w:r w:rsidR="00016F51">
        <w:rPr>
          <w:rFonts w:ascii="Times New Roman" w:eastAsia="宋体" w:hAnsi="Times New Roman" w:cs="Times New Roman" w:hint="eastAsia"/>
        </w:rPr>
        <w:t>提供了</w:t>
      </w:r>
      <w:r w:rsidR="00016F51">
        <w:rPr>
          <w:rFonts w:ascii="Times New Roman" w:eastAsia="宋体" w:hAnsi="Times New Roman" w:cs="Times New Roman"/>
        </w:rPr>
        <w:t>…</w:t>
      </w:r>
      <w:r w:rsidR="00016F51">
        <w:rPr>
          <w:rFonts w:ascii="Times New Roman" w:eastAsia="宋体" w:hAnsi="Times New Roman" w:cs="Times New Roman" w:hint="eastAsia"/>
        </w:rPr>
        <w:t>，可以</w:t>
      </w:r>
      <w:r w:rsidR="00016F51">
        <w:rPr>
          <w:rFonts w:ascii="Times New Roman" w:eastAsia="宋体" w:hAnsi="Times New Roman" w:cs="Times New Roman"/>
        </w:rPr>
        <w:t>…</w:t>
      </w:r>
      <w:r w:rsidR="00CF04FC" w:rsidRPr="000D044A">
        <w:rPr>
          <w:rFonts w:ascii="Times New Roman" w:eastAsia="宋体" w:hAnsi="Times New Roman" w:cs="Times New Roman"/>
        </w:rPr>
        <w:t>。</w:t>
      </w:r>
    </w:p>
    <w:p w14:paraId="5FBFCC94" w14:textId="6F05FB4D" w:rsidR="00DD5BC9" w:rsidRPr="00DD5BC9" w:rsidRDefault="00DD5BC9" w:rsidP="00DD5BC9">
      <w:pPr>
        <w:pStyle w:val="2"/>
        <w:spacing w:before="480" w:after="360"/>
        <w:ind w:left="765" w:hanging="136"/>
        <w:rPr>
          <w:b/>
          <w:bCs w:val="0"/>
        </w:rPr>
      </w:pPr>
      <w:bookmarkStart w:id="59" w:name="_Toc104334483"/>
      <w:bookmarkStart w:id="60" w:name="_Toc105676028"/>
      <w:bookmarkStart w:id="61" w:name="_Toc105676338"/>
      <w:r w:rsidRPr="00DD5BC9">
        <w:rPr>
          <w:rFonts w:hint="eastAsia"/>
          <w:b/>
          <w:bCs w:val="0"/>
        </w:rPr>
        <w:lastRenderedPageBreak/>
        <w:t>不同部分的工作</w:t>
      </w:r>
      <w:r w:rsidR="00390A1B">
        <w:rPr>
          <w:rFonts w:hint="eastAsia"/>
          <w:b/>
          <w:bCs w:val="0"/>
        </w:rPr>
        <w:t>2</w:t>
      </w:r>
      <w:bookmarkEnd w:id="60"/>
      <w:bookmarkEnd w:id="61"/>
    </w:p>
    <w:p w14:paraId="12341470" w14:textId="77777777" w:rsidR="00DD5BC9" w:rsidRPr="00496906" w:rsidRDefault="00DD5BC9" w:rsidP="00DD5BC9">
      <w:pPr>
        <w:pStyle w:val="20"/>
      </w:pPr>
      <w:bookmarkStart w:id="62" w:name="_Toc105676029"/>
      <w:bookmarkStart w:id="63" w:name="_Toc105676339"/>
      <w:r w:rsidRPr="00496906">
        <w:rPr>
          <w:rFonts w:hint="eastAsia"/>
        </w:rPr>
        <w:t>概述</w:t>
      </w:r>
      <w:bookmarkEnd w:id="62"/>
      <w:bookmarkEnd w:id="63"/>
    </w:p>
    <w:p w14:paraId="7300C388" w14:textId="77777777" w:rsidR="00DD5BC9" w:rsidRPr="00927419" w:rsidRDefault="00DD5BC9" w:rsidP="00DD5BC9">
      <w:pPr>
        <w:spacing w:line="360" w:lineRule="auto"/>
        <w:ind w:firstLine="420"/>
        <w:rPr>
          <w:rFonts w:asciiTheme="majorHAnsi" w:eastAsia="宋体" w:hAnsiTheme="majorHAnsi" w:cstheme="majorHAnsi"/>
          <w:szCs w:val="21"/>
        </w:rPr>
      </w:pPr>
      <w:r w:rsidRPr="00927419">
        <w:rPr>
          <w:rFonts w:asciiTheme="majorHAnsi" w:eastAsia="宋体" w:hAnsiTheme="majorHAnsi" w:cstheme="majorHAnsi"/>
          <w:szCs w:val="21"/>
        </w:rPr>
        <w:t>急性髓系白血病（</w:t>
      </w:r>
      <w:r w:rsidRPr="00927419">
        <w:rPr>
          <w:rFonts w:asciiTheme="majorHAnsi" w:eastAsia="宋体" w:hAnsiTheme="majorHAnsi" w:cstheme="majorHAnsi"/>
          <w:szCs w:val="21"/>
        </w:rPr>
        <w:t>AML</w:t>
      </w:r>
      <w:r w:rsidRPr="00927419">
        <w:rPr>
          <w:rFonts w:asciiTheme="majorHAnsi" w:eastAsia="宋体" w:hAnsiTheme="majorHAnsi" w:cstheme="majorHAnsi"/>
          <w:szCs w:val="21"/>
        </w:rPr>
        <w:t>）是一种在成人中高发的恶性增殖性造血系统疾病，并且患病风险随年龄增长逐渐增加，特别是在</w:t>
      </w:r>
      <w:r w:rsidRPr="00927419">
        <w:rPr>
          <w:rFonts w:asciiTheme="majorHAnsi" w:eastAsia="宋体" w:hAnsiTheme="majorHAnsi" w:cstheme="majorHAnsi"/>
          <w:szCs w:val="21"/>
        </w:rPr>
        <w:t>45</w:t>
      </w:r>
      <w:r w:rsidRPr="00927419">
        <w:rPr>
          <w:rFonts w:asciiTheme="majorHAnsi" w:eastAsia="宋体" w:hAnsiTheme="majorHAnsi" w:cstheme="majorHAnsi"/>
          <w:szCs w:val="21"/>
        </w:rPr>
        <w:t>岁以后</w:t>
      </w:r>
      <w:r w:rsidRPr="00927419">
        <w:rPr>
          <w:rFonts w:asciiTheme="majorHAnsi" w:eastAsia="宋体" w:hAnsiTheme="majorHAnsi" w:cstheme="majorHAnsi"/>
          <w:szCs w:val="21"/>
        </w:rPr>
        <w:t xml:space="preserve"> </w:t>
      </w:r>
      <w:r w:rsidRPr="00927419">
        <w:rPr>
          <w:rFonts w:asciiTheme="majorHAnsi" w:eastAsia="宋体" w:hAnsiTheme="majorHAnsi" w:cstheme="majorHAnsi"/>
          <w:szCs w:val="21"/>
        </w:rPr>
        <w:fldChar w:fldCharType="begin"/>
      </w:r>
      <w:r>
        <w:rPr>
          <w:rFonts w:asciiTheme="majorHAnsi" w:eastAsia="宋体" w:hAnsiTheme="majorHAnsi" w:cstheme="majorHAnsi"/>
          <w:szCs w:val="21"/>
        </w:rPr>
        <w:instrText xml:space="preserve"> ADDIN EN.CITE &lt;EndNote&gt;&lt;Cite&gt;&lt;Author&gt;Newell&lt;/Author&gt;&lt;Year&gt;2021&lt;/Year&gt;&lt;RecNum&gt;1530&lt;/RecNum&gt;&lt;DisplayText&gt;&lt;style face="superscript" font="Times New Roman" size="10"&gt;[3]&lt;/style&gt;&lt;/DisplayText&gt;&lt;record&gt;&lt;rec-number&gt;1530&lt;/rec-number&gt;&lt;foreign-keys&gt;&lt;key app="EN" db-id="vrxepavsd9tfw5ef9d65epve5sw0spzwarsa" timestamp="1634635307"&gt;1530&lt;/key&gt;&lt;/foreign-keys&gt;&lt;ref-type name="Journal Article"&gt;17&lt;/ref-type&gt;&lt;contributors&gt;&lt;authors&gt;&lt;author&gt;Newell, L. F.&lt;/author&gt;&lt;author&gt;Cook, R. J.&lt;/author&gt;&lt;/authors&gt;&lt;/contributors&gt;&lt;auth-address&gt;Knight Cancer Institute, Hematology and Medical Oncology, Oregon Health &amp;amp; Science University, Portland, OR, USA.&lt;/auth-address&gt;&lt;titles&gt;&lt;title&gt;Advances in acute myeloid leukemia&lt;/title&gt;&lt;secondary-title&gt;BMJ&lt;/secondary-title&gt;&lt;/titles&gt;&lt;periodical&gt;&lt;full-title&gt;Bmj&lt;/full-title&gt;&lt;/periodical&gt;&lt;pages&gt;n2026&lt;/pages&gt;&lt;volume&gt;375&lt;/volume&gt;&lt;edition&gt;20211006&lt;/edition&gt;&lt;keywords&gt;&lt;keyword&gt;Antineoplastic Agents/administration &amp;amp; dosage/adverse effects&lt;/keyword&gt;&lt;keyword&gt;Combined Modality Therapy&lt;/keyword&gt;&lt;keyword&gt;Disease Progression&lt;/keyword&gt;&lt;keyword&gt;Genetic Predisposition to Disease&lt;/keyword&gt;&lt;keyword&gt;Hematopoietic Stem Cell Transplantation/adverse effects&lt;/keyword&gt;&lt;keyword&gt;Humans&lt;/keyword&gt;&lt;keyword&gt;Immunotherapy/methods&lt;/keyword&gt;&lt;keyword&gt;Leukemia, Myeloid, Acute/classification/*diagnosis/genetics/*therapy&lt;/keyword&gt;&lt;keyword&gt;Molecular Targeted Therapy/methods&lt;/keyword&gt;&lt;/keywords&gt;&lt;dates&gt;&lt;year&gt;2021&lt;/year&gt;&lt;pub-dates&gt;&lt;date&gt;Oct 6&lt;/date&gt;&lt;/pub-dates&gt;&lt;/dates&gt;&lt;isbn&gt;1756-1833 (Electronic)&amp;#xD;0959-8138 (Linking)&lt;/isbn&gt;&lt;accession-num&gt;34615640&lt;/accession-num&gt;&lt;urls&gt;&lt;related-urls&gt;&lt;url&gt;https://www.ncbi.nlm.nih.gov/pubmed/34615640&lt;/url&gt;&lt;/related-urls&gt;&lt;/urls&gt;&lt;custom1&gt;Competing interests: We have read and understood the BMJ policy on declaration of interests and declare the following interests: none.&lt;/custom1&gt;&lt;electronic-resource-num&gt;10.1136/bmj.n2026&lt;/electronic-resource-num&gt;&lt;remote-database-name&gt;Medline&lt;/remote-database-name&gt;&lt;remote-database-provider&gt;NLM&lt;/remote-database-provider&gt;&lt;/record&gt;&lt;/Cite&gt;&lt;/EndNote&gt;</w:instrText>
      </w:r>
      <w:r w:rsidRPr="00927419">
        <w:rPr>
          <w:rFonts w:asciiTheme="majorHAnsi" w:eastAsia="宋体" w:hAnsiTheme="majorHAnsi" w:cstheme="majorHAnsi"/>
          <w:szCs w:val="21"/>
        </w:rPr>
        <w:fldChar w:fldCharType="separate"/>
      </w:r>
      <w:r w:rsidRPr="006D07D1">
        <w:rPr>
          <w:rFonts w:ascii="Times New Roman" w:eastAsia="宋体" w:hAnsi="Times New Roman" w:cs="Times New Roman"/>
          <w:noProof/>
          <w:sz w:val="20"/>
          <w:szCs w:val="21"/>
          <w:vertAlign w:val="superscript"/>
        </w:rPr>
        <w:t>[</w:t>
      </w:r>
      <w:hyperlink w:anchor="_ENREF_3" w:tooltip="Newell, 2021 #1530" w:history="1">
        <w:r w:rsidRPr="00095A37">
          <w:rPr>
            <w:rStyle w:val="af9"/>
            <w:rFonts w:eastAsiaTheme="minorEastAsia" w:cs="Times New Roman"/>
            <w:sz w:val="20"/>
            <w:szCs w:val="22"/>
            <w:vertAlign w:val="superscript"/>
          </w:rPr>
          <w:t>3</w:t>
        </w:r>
      </w:hyperlink>
      <w:r w:rsidRPr="006D07D1">
        <w:rPr>
          <w:rFonts w:ascii="Times New Roman" w:eastAsia="宋体" w:hAnsi="Times New Roman" w:cs="Times New Roman"/>
          <w:noProof/>
          <w:sz w:val="20"/>
          <w:szCs w:val="21"/>
          <w:vertAlign w:val="superscript"/>
        </w:rPr>
        <w:t>]</w:t>
      </w:r>
      <w:r w:rsidRPr="00927419">
        <w:rPr>
          <w:rFonts w:asciiTheme="majorHAnsi" w:eastAsia="宋体" w:hAnsiTheme="majorHAnsi" w:cstheme="majorHAnsi"/>
          <w:szCs w:val="21"/>
        </w:rPr>
        <w:fldChar w:fldCharType="end"/>
      </w:r>
      <w:r w:rsidRPr="00927419">
        <w:rPr>
          <w:rFonts w:asciiTheme="majorHAnsi" w:eastAsia="宋体" w:hAnsiTheme="majorHAnsi" w:cstheme="majorHAnsi"/>
          <w:szCs w:val="21"/>
        </w:rPr>
        <w:t>。</w:t>
      </w:r>
    </w:p>
    <w:p w14:paraId="7F5A371B" w14:textId="77777777" w:rsidR="00DD5BC9" w:rsidRPr="00927419" w:rsidRDefault="00DD5BC9" w:rsidP="00DD5BC9">
      <w:pPr>
        <w:spacing w:line="360" w:lineRule="auto"/>
        <w:ind w:firstLine="420"/>
        <w:rPr>
          <w:rFonts w:asciiTheme="majorHAnsi" w:eastAsia="宋体" w:hAnsiTheme="majorHAnsi" w:cstheme="majorHAnsi" w:hint="eastAsia"/>
          <w:szCs w:val="21"/>
        </w:rPr>
      </w:pPr>
      <w:r>
        <w:rPr>
          <w:rFonts w:asciiTheme="majorHAnsi" w:eastAsia="宋体" w:hAnsiTheme="majorHAnsi" w:cstheme="majorHAnsi" w:hint="eastAsia"/>
          <w:szCs w:val="21"/>
        </w:rPr>
        <w:t>其余内容</w:t>
      </w:r>
      <w:r>
        <w:rPr>
          <w:rFonts w:asciiTheme="majorHAnsi" w:eastAsia="宋体" w:hAnsiTheme="majorHAnsi" w:cstheme="majorHAnsi"/>
          <w:szCs w:val="21"/>
        </w:rPr>
        <w:t>……</w:t>
      </w:r>
    </w:p>
    <w:p w14:paraId="43010D01" w14:textId="77777777" w:rsidR="00DD5BC9" w:rsidRPr="00496906" w:rsidRDefault="00DD5BC9" w:rsidP="00DD5BC9">
      <w:pPr>
        <w:pStyle w:val="20"/>
      </w:pPr>
      <w:bookmarkStart w:id="64" w:name="_Toc105676030"/>
      <w:bookmarkStart w:id="65" w:name="_Toc105676340"/>
      <w:r w:rsidRPr="00496906">
        <w:rPr>
          <w:rFonts w:hint="eastAsia"/>
        </w:rPr>
        <w:t>样本与方法</w:t>
      </w:r>
      <w:bookmarkEnd w:id="64"/>
      <w:bookmarkEnd w:id="65"/>
    </w:p>
    <w:p w14:paraId="1A5CC57E" w14:textId="77777777" w:rsidR="00DD5BC9" w:rsidRPr="00AE698D" w:rsidRDefault="00DD5BC9" w:rsidP="00DD5BC9">
      <w:pPr>
        <w:pStyle w:val="3"/>
        <w:rPr>
          <w:sz w:val="24"/>
          <w:szCs w:val="24"/>
        </w:rPr>
      </w:pPr>
      <w:bookmarkStart w:id="66" w:name="_Toc105676031"/>
      <w:bookmarkStart w:id="67" w:name="_Toc105676341"/>
      <w:r w:rsidRPr="00AE698D">
        <w:rPr>
          <w:rFonts w:hint="eastAsia"/>
          <w:sz w:val="24"/>
          <w:szCs w:val="24"/>
        </w:rPr>
        <w:t>样本来源与收集</w:t>
      </w:r>
      <w:bookmarkEnd w:id="66"/>
      <w:bookmarkEnd w:id="67"/>
    </w:p>
    <w:p w14:paraId="74113C5A" w14:textId="77777777" w:rsidR="00DD5BC9" w:rsidRDefault="00DD5BC9" w:rsidP="00DD5BC9">
      <w:pPr>
        <w:spacing w:line="360" w:lineRule="auto"/>
        <w:ind w:firstLine="420"/>
        <w:rPr>
          <w:rFonts w:asciiTheme="majorHAnsi" w:eastAsia="宋体" w:hAnsiTheme="majorHAnsi" w:cstheme="majorHAnsi"/>
        </w:rPr>
      </w:pPr>
      <w:r w:rsidRPr="00D6702F">
        <w:rPr>
          <w:rFonts w:asciiTheme="majorHAnsi" w:eastAsia="宋体" w:hAnsiTheme="majorHAnsi" w:cstheme="majorHAnsi"/>
        </w:rPr>
        <w:t>本项工作共纳入</w:t>
      </w:r>
      <w:r>
        <w:rPr>
          <w:rFonts w:asciiTheme="majorHAnsi" w:eastAsia="宋体" w:hAnsiTheme="majorHAnsi" w:cstheme="majorHAnsi"/>
        </w:rPr>
        <w:t>……</w:t>
      </w:r>
    </w:p>
    <w:p w14:paraId="544530C5" w14:textId="77777777" w:rsidR="00DD5BC9" w:rsidRDefault="00DD5BC9" w:rsidP="00DD5BC9">
      <w:pPr>
        <w:widowControl/>
        <w:spacing w:line="360" w:lineRule="auto"/>
        <w:jc w:val="left"/>
        <w:rPr>
          <w:rFonts w:asciiTheme="majorHAnsi" w:eastAsia="宋体" w:hAnsiTheme="majorHAnsi" w:cstheme="majorHAnsi"/>
        </w:rPr>
      </w:pP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6"/>
        <w:gridCol w:w="1843"/>
        <w:gridCol w:w="1843"/>
        <w:gridCol w:w="1694"/>
      </w:tblGrid>
      <w:tr w:rsidR="00DD5BC9" w:rsidRPr="00B70B04" w14:paraId="54184689" w14:textId="77777777" w:rsidTr="00460CF1">
        <w:trPr>
          <w:cantSplit/>
          <w:trHeight w:val="341"/>
        </w:trPr>
        <w:tc>
          <w:tcPr>
            <w:tcW w:w="5000" w:type="pct"/>
            <w:gridSpan w:val="4"/>
            <w:tcBorders>
              <w:bottom w:val="single" w:sz="4" w:space="0" w:color="auto"/>
            </w:tcBorders>
            <w:vAlign w:val="center"/>
          </w:tcPr>
          <w:p w14:paraId="7D6CDAF1" w14:textId="2A512E58" w:rsidR="00DD5BC9" w:rsidRPr="00C2709D" w:rsidRDefault="007A3994" w:rsidP="00460CF1">
            <w:pPr>
              <w:pStyle w:val="af3"/>
              <w:jc w:val="center"/>
              <w:rPr>
                <w:rFonts w:asciiTheme="majorHAnsi" w:eastAsia="楷体" w:hAnsiTheme="majorHAnsi" w:cstheme="majorHAnsi"/>
                <w:sz w:val="21"/>
                <w:szCs w:val="21"/>
              </w:rPr>
            </w:pPr>
            <w:r w:rsidRPr="005045D1">
              <w:rPr>
                <w:rFonts w:asciiTheme="majorHAnsi" w:eastAsia="楷体" w:hAnsiTheme="majorHAnsi" w:cstheme="majorHAnsi"/>
              </w:rPr>
              <w:t>表</w:t>
            </w:r>
            <w:r w:rsidRPr="005045D1">
              <w:rPr>
                <w:rFonts w:asciiTheme="majorHAnsi" w:eastAsia="楷体" w:hAnsiTheme="majorHAnsi" w:cstheme="majorHAnsi"/>
              </w:rPr>
              <w:t>3-</w:t>
            </w:r>
            <w:r w:rsidRPr="005045D1">
              <w:rPr>
                <w:rFonts w:asciiTheme="majorHAnsi" w:eastAsia="楷体" w:hAnsiTheme="majorHAnsi" w:cstheme="majorHAnsi"/>
              </w:rPr>
              <w:fldChar w:fldCharType="begin"/>
            </w:r>
            <w:r w:rsidRPr="005045D1">
              <w:rPr>
                <w:rFonts w:asciiTheme="majorHAnsi" w:eastAsia="楷体" w:hAnsiTheme="majorHAnsi" w:cstheme="majorHAnsi"/>
              </w:rPr>
              <w:instrText xml:space="preserve"> SEQ </w:instrText>
            </w:r>
            <w:r w:rsidRPr="005045D1">
              <w:rPr>
                <w:rFonts w:asciiTheme="majorHAnsi" w:eastAsia="楷体" w:hAnsiTheme="majorHAnsi" w:cstheme="majorHAnsi"/>
              </w:rPr>
              <w:instrText>表</w:instrText>
            </w:r>
            <w:r w:rsidRPr="005045D1">
              <w:rPr>
                <w:rFonts w:asciiTheme="majorHAnsi" w:eastAsia="楷体" w:hAnsiTheme="majorHAnsi" w:cstheme="majorHAnsi"/>
              </w:rPr>
              <w:instrText xml:space="preserve">3- \* ARABIC </w:instrText>
            </w:r>
            <w:r w:rsidRPr="005045D1">
              <w:rPr>
                <w:rFonts w:asciiTheme="majorHAnsi" w:eastAsia="楷体" w:hAnsiTheme="majorHAnsi" w:cstheme="majorHAnsi"/>
              </w:rPr>
              <w:fldChar w:fldCharType="separate"/>
            </w:r>
            <w:r w:rsidRPr="005045D1">
              <w:rPr>
                <w:rFonts w:asciiTheme="majorHAnsi" w:eastAsia="楷体" w:hAnsiTheme="majorHAnsi" w:cstheme="majorHAnsi"/>
                <w:noProof/>
              </w:rPr>
              <w:t>1</w:t>
            </w:r>
            <w:r w:rsidRPr="005045D1">
              <w:rPr>
                <w:rFonts w:asciiTheme="majorHAnsi" w:eastAsia="楷体" w:hAnsiTheme="majorHAnsi" w:cstheme="majorHAnsi"/>
              </w:rPr>
              <w:fldChar w:fldCharType="end"/>
            </w:r>
            <w:r w:rsidRPr="005045D1">
              <w:rPr>
                <w:rFonts w:asciiTheme="majorHAnsi" w:eastAsia="楷体" w:hAnsiTheme="majorHAnsi" w:cstheme="majorHAnsi"/>
                <w:sz w:val="21"/>
                <w:szCs w:val="21"/>
              </w:rPr>
              <w:t>表格标题</w:t>
            </w:r>
            <w:r w:rsidRPr="005045D1">
              <w:rPr>
                <w:rFonts w:asciiTheme="majorHAnsi" w:eastAsia="楷体" w:hAnsiTheme="majorHAnsi" w:cstheme="majorHAnsi"/>
                <w:sz w:val="21"/>
                <w:szCs w:val="21"/>
              </w:rPr>
              <w:t>XXXXXX</w:t>
            </w:r>
          </w:p>
        </w:tc>
      </w:tr>
      <w:tr w:rsidR="00DD5BC9" w:rsidRPr="00B70B04" w14:paraId="7F7B612F" w14:textId="77777777" w:rsidTr="00460CF1">
        <w:trPr>
          <w:cantSplit/>
          <w:trHeight w:val="341"/>
        </w:trPr>
        <w:tc>
          <w:tcPr>
            <w:tcW w:w="1938" w:type="pct"/>
            <w:tcBorders>
              <w:top w:val="single" w:sz="4" w:space="0" w:color="auto"/>
              <w:bottom w:val="single" w:sz="4" w:space="0" w:color="auto"/>
            </w:tcBorders>
            <w:vAlign w:val="center"/>
          </w:tcPr>
          <w:p w14:paraId="4256E0B1" w14:textId="77777777" w:rsidR="00DD5BC9" w:rsidRPr="00B23583" w:rsidRDefault="00DD5BC9" w:rsidP="00460CF1">
            <w:pPr>
              <w:jc w:val="left"/>
              <w:rPr>
                <w:rFonts w:asciiTheme="majorHAnsi" w:hAnsiTheme="majorHAnsi" w:cstheme="majorHAnsi"/>
                <w:szCs w:val="21"/>
              </w:rPr>
            </w:pPr>
            <w:r>
              <w:rPr>
                <w:rFonts w:asciiTheme="majorHAnsi" w:hAnsiTheme="majorHAnsi" w:cstheme="majorHAnsi" w:hint="eastAsia"/>
                <w:szCs w:val="21"/>
              </w:rPr>
              <w:t>特征</w:t>
            </w:r>
          </w:p>
        </w:tc>
        <w:tc>
          <w:tcPr>
            <w:tcW w:w="1049" w:type="pct"/>
            <w:tcBorders>
              <w:top w:val="single" w:sz="4" w:space="0" w:color="auto"/>
              <w:bottom w:val="single" w:sz="4" w:space="0" w:color="auto"/>
            </w:tcBorders>
            <w:vAlign w:val="center"/>
          </w:tcPr>
          <w:p w14:paraId="19F6C7DC" w14:textId="77777777" w:rsidR="00DD5BC9" w:rsidRPr="00B23583" w:rsidRDefault="00DD5BC9" w:rsidP="00460CF1">
            <w:pPr>
              <w:jc w:val="center"/>
              <w:rPr>
                <w:rFonts w:asciiTheme="majorHAnsi" w:hAnsiTheme="majorHAnsi" w:cstheme="majorHAnsi"/>
                <w:szCs w:val="21"/>
              </w:rPr>
            </w:pPr>
            <w:r>
              <w:rPr>
                <w:rFonts w:asciiTheme="majorHAnsi" w:hAnsiTheme="majorHAnsi" w:cstheme="majorHAnsi" w:hint="eastAsia"/>
                <w:szCs w:val="21"/>
              </w:rPr>
              <w:t>A</w:t>
            </w:r>
          </w:p>
        </w:tc>
        <w:tc>
          <w:tcPr>
            <w:tcW w:w="1049" w:type="pct"/>
            <w:tcBorders>
              <w:top w:val="single" w:sz="4" w:space="0" w:color="auto"/>
              <w:bottom w:val="single" w:sz="4" w:space="0" w:color="auto"/>
            </w:tcBorders>
            <w:vAlign w:val="center"/>
          </w:tcPr>
          <w:p w14:paraId="2B5E096E" w14:textId="77777777" w:rsidR="00DD5BC9" w:rsidRPr="00B23583" w:rsidRDefault="00DD5BC9" w:rsidP="00460CF1">
            <w:pPr>
              <w:jc w:val="center"/>
              <w:rPr>
                <w:rFonts w:asciiTheme="majorHAnsi" w:hAnsiTheme="majorHAnsi" w:cstheme="majorHAnsi"/>
                <w:szCs w:val="21"/>
              </w:rPr>
            </w:pPr>
            <w:r>
              <w:rPr>
                <w:rFonts w:asciiTheme="majorHAnsi" w:hAnsiTheme="majorHAnsi" w:cstheme="majorHAnsi"/>
                <w:szCs w:val="21"/>
              </w:rPr>
              <w:t>B</w:t>
            </w:r>
          </w:p>
        </w:tc>
        <w:tc>
          <w:tcPr>
            <w:tcW w:w="964" w:type="pct"/>
            <w:tcBorders>
              <w:top w:val="single" w:sz="4" w:space="0" w:color="auto"/>
              <w:bottom w:val="single" w:sz="4" w:space="0" w:color="auto"/>
            </w:tcBorders>
            <w:vAlign w:val="center"/>
          </w:tcPr>
          <w:p w14:paraId="519C97E1" w14:textId="77777777" w:rsidR="00DD5BC9" w:rsidRPr="00B23583" w:rsidRDefault="00DD5BC9" w:rsidP="00460CF1">
            <w:pPr>
              <w:jc w:val="center"/>
              <w:rPr>
                <w:rFonts w:asciiTheme="majorHAnsi" w:hAnsiTheme="majorHAnsi" w:cstheme="majorHAnsi"/>
                <w:szCs w:val="21"/>
              </w:rPr>
            </w:pPr>
            <w:r>
              <w:rPr>
                <w:rFonts w:asciiTheme="majorHAnsi" w:hAnsiTheme="majorHAnsi" w:cstheme="majorHAnsi" w:hint="eastAsia"/>
                <w:szCs w:val="21"/>
              </w:rPr>
              <w:t>第三列</w:t>
            </w:r>
          </w:p>
        </w:tc>
      </w:tr>
      <w:tr w:rsidR="00DD5BC9" w:rsidRPr="00B70B04" w14:paraId="70DAD063" w14:textId="77777777" w:rsidTr="00460CF1">
        <w:trPr>
          <w:cantSplit/>
          <w:trHeight w:val="341"/>
        </w:trPr>
        <w:tc>
          <w:tcPr>
            <w:tcW w:w="1938" w:type="pct"/>
            <w:tcBorders>
              <w:top w:val="single" w:sz="4" w:space="0" w:color="auto"/>
            </w:tcBorders>
            <w:vAlign w:val="center"/>
          </w:tcPr>
          <w:p w14:paraId="3B4C4F18" w14:textId="77777777" w:rsidR="00DD5BC9" w:rsidRPr="009F6F43" w:rsidRDefault="00DD5BC9" w:rsidP="00460CF1">
            <w:pPr>
              <w:jc w:val="left"/>
              <w:rPr>
                <w:rFonts w:asciiTheme="majorHAnsi" w:eastAsiaTheme="majorEastAsia" w:hAnsiTheme="majorHAnsi" w:cstheme="majorHAnsi"/>
                <w:szCs w:val="21"/>
              </w:rPr>
            </w:pPr>
            <w:r>
              <w:rPr>
                <w:rFonts w:asciiTheme="majorHAnsi" w:eastAsiaTheme="majorEastAsia" w:hAnsiTheme="majorHAnsi" w:cstheme="majorHAnsi"/>
                <w:szCs w:val="21"/>
              </w:rPr>
              <w:t>B</w:t>
            </w:r>
          </w:p>
        </w:tc>
        <w:tc>
          <w:tcPr>
            <w:tcW w:w="1049" w:type="pct"/>
            <w:tcBorders>
              <w:top w:val="single" w:sz="4" w:space="0" w:color="auto"/>
            </w:tcBorders>
          </w:tcPr>
          <w:p w14:paraId="798331D8"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top w:val="single" w:sz="4" w:space="0" w:color="auto"/>
            </w:tcBorders>
          </w:tcPr>
          <w:p w14:paraId="391C1B6A"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top w:val="single" w:sz="4" w:space="0" w:color="auto"/>
            </w:tcBorders>
          </w:tcPr>
          <w:p w14:paraId="06547360"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B70B04" w14:paraId="75E612C9" w14:textId="77777777" w:rsidTr="00460CF1">
        <w:trPr>
          <w:cantSplit/>
          <w:trHeight w:val="341"/>
        </w:trPr>
        <w:tc>
          <w:tcPr>
            <w:tcW w:w="1938" w:type="pct"/>
            <w:vAlign w:val="center"/>
          </w:tcPr>
          <w:p w14:paraId="15794DBE" w14:textId="77777777" w:rsidR="00DD5BC9" w:rsidRPr="009F6F43" w:rsidRDefault="00DD5BC9"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Pr>
                <w:rFonts w:asciiTheme="majorHAnsi" w:eastAsiaTheme="majorEastAsia" w:hAnsiTheme="majorHAnsi" w:cstheme="majorHAnsi" w:hint="eastAsia"/>
                <w:szCs w:val="21"/>
              </w:rPr>
              <w:t>A</w:t>
            </w:r>
          </w:p>
        </w:tc>
        <w:tc>
          <w:tcPr>
            <w:tcW w:w="1049" w:type="pct"/>
          </w:tcPr>
          <w:p w14:paraId="69A83B87"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76008B26"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0DE71A3B"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B70B04" w14:paraId="139D25E0" w14:textId="77777777" w:rsidTr="00460CF1">
        <w:trPr>
          <w:cantSplit/>
          <w:trHeight w:val="341"/>
        </w:trPr>
        <w:tc>
          <w:tcPr>
            <w:tcW w:w="1938" w:type="pct"/>
            <w:vAlign w:val="center"/>
          </w:tcPr>
          <w:p w14:paraId="166BA28E" w14:textId="77777777" w:rsidR="00DD5BC9" w:rsidRPr="009F6F43" w:rsidRDefault="00DD5BC9"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C</w:t>
            </w:r>
            <w:r w:rsidRPr="009F6F43">
              <w:rPr>
                <w:rFonts w:asciiTheme="majorHAnsi" w:eastAsiaTheme="majorEastAsia" w:hAnsiTheme="majorHAnsi" w:cstheme="majorHAnsi" w:hint="eastAsia"/>
                <w:color w:val="000000" w:themeColor="text1"/>
                <w:szCs w:val="21"/>
              </w:rPr>
              <w:t>，</w:t>
            </w:r>
            <w:r w:rsidRPr="009F6F43">
              <w:rPr>
                <w:rFonts w:asciiTheme="majorHAnsi" w:eastAsiaTheme="majorEastAsia" w:hAnsiTheme="majorHAnsi" w:cstheme="majorHAnsi"/>
                <w:szCs w:val="21"/>
              </w:rPr>
              <w:t>n</w:t>
            </w:r>
            <w:r w:rsidRPr="009F6F43">
              <w:rPr>
                <w:rFonts w:asciiTheme="majorHAnsi" w:eastAsiaTheme="majorEastAsia" w:hAnsiTheme="majorHAnsi" w:cstheme="majorHAnsi"/>
                <w:szCs w:val="21"/>
              </w:rPr>
              <w:t>（</w:t>
            </w:r>
            <w:r w:rsidRPr="009F6F43">
              <w:rPr>
                <w:rFonts w:asciiTheme="majorHAnsi" w:eastAsiaTheme="majorEastAsia" w:hAnsiTheme="majorHAnsi" w:cstheme="majorHAnsi"/>
                <w:szCs w:val="21"/>
              </w:rPr>
              <w:t>%</w:t>
            </w:r>
            <w:r w:rsidRPr="009F6F43">
              <w:rPr>
                <w:rFonts w:asciiTheme="majorHAnsi" w:eastAsiaTheme="majorEastAsia" w:hAnsiTheme="majorHAnsi" w:cstheme="majorHAnsi"/>
                <w:szCs w:val="21"/>
              </w:rPr>
              <w:t>）</w:t>
            </w:r>
          </w:p>
        </w:tc>
        <w:tc>
          <w:tcPr>
            <w:tcW w:w="1049" w:type="pct"/>
          </w:tcPr>
          <w:p w14:paraId="3A47ED0A"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745D6F19"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3F7C0373"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B70B04" w14:paraId="7012C5B2" w14:textId="77777777" w:rsidTr="00460CF1">
        <w:trPr>
          <w:cantSplit/>
          <w:trHeight w:val="341"/>
        </w:trPr>
        <w:tc>
          <w:tcPr>
            <w:tcW w:w="1938" w:type="pct"/>
            <w:vAlign w:val="center"/>
          </w:tcPr>
          <w:p w14:paraId="0EC2C6B7" w14:textId="77777777" w:rsidR="00DD5BC9" w:rsidRPr="009F6F43" w:rsidRDefault="00DD5BC9"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D</w:t>
            </w:r>
            <w:r w:rsidRPr="009F6F43">
              <w:rPr>
                <w:rFonts w:asciiTheme="majorHAnsi" w:eastAsiaTheme="majorEastAsia" w:hAnsiTheme="majorHAnsi" w:cstheme="majorHAnsi" w:hint="eastAsia"/>
                <w:color w:val="000000" w:themeColor="text1"/>
                <w:szCs w:val="21"/>
              </w:rPr>
              <w:t>，</w:t>
            </w:r>
            <w:r w:rsidRPr="009F6F43">
              <w:rPr>
                <w:rFonts w:asciiTheme="majorHAnsi" w:eastAsiaTheme="majorEastAsia" w:hAnsiTheme="majorHAnsi" w:cstheme="majorHAnsi"/>
                <w:szCs w:val="21"/>
              </w:rPr>
              <w:t>× 10</w:t>
            </w:r>
            <w:r w:rsidRPr="009F6F43">
              <w:rPr>
                <w:rFonts w:asciiTheme="majorHAnsi" w:eastAsiaTheme="majorEastAsia" w:hAnsiTheme="majorHAnsi" w:cstheme="majorHAnsi"/>
                <w:szCs w:val="21"/>
                <w:vertAlign w:val="superscript"/>
              </w:rPr>
              <w:t>9</w:t>
            </w:r>
            <w:r w:rsidRPr="009F6F43">
              <w:rPr>
                <w:rFonts w:asciiTheme="majorHAnsi" w:eastAsiaTheme="majorEastAsia" w:hAnsiTheme="majorHAnsi" w:cstheme="majorHAnsi"/>
                <w:szCs w:val="21"/>
              </w:rPr>
              <w:t>/L</w:t>
            </w:r>
          </w:p>
        </w:tc>
        <w:tc>
          <w:tcPr>
            <w:tcW w:w="1049" w:type="pct"/>
          </w:tcPr>
          <w:p w14:paraId="614E00C4"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08805871"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3ECD967B"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B70B04" w14:paraId="4483975E" w14:textId="77777777" w:rsidTr="00460CF1">
        <w:trPr>
          <w:cantSplit/>
          <w:trHeight w:val="341"/>
        </w:trPr>
        <w:tc>
          <w:tcPr>
            <w:tcW w:w="1938" w:type="pct"/>
            <w:vAlign w:val="center"/>
          </w:tcPr>
          <w:p w14:paraId="1B3735C7" w14:textId="77777777" w:rsidR="00DD5BC9" w:rsidRPr="009F6F43" w:rsidRDefault="00DD5BC9"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3016CD5D"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75D139DB"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76A574ED"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B70B04" w14:paraId="088716CF" w14:textId="77777777" w:rsidTr="00460CF1">
        <w:trPr>
          <w:cantSplit/>
          <w:trHeight w:val="341"/>
        </w:trPr>
        <w:tc>
          <w:tcPr>
            <w:tcW w:w="1938" w:type="pct"/>
            <w:vAlign w:val="center"/>
          </w:tcPr>
          <w:p w14:paraId="0752C0F3" w14:textId="77777777" w:rsidR="00DD5BC9" w:rsidRPr="009F6F43" w:rsidRDefault="00DD5BC9"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E</w:t>
            </w:r>
            <w:r w:rsidRPr="009F6F43">
              <w:rPr>
                <w:rFonts w:asciiTheme="majorHAnsi" w:eastAsiaTheme="majorEastAsia" w:hAnsiTheme="majorHAnsi" w:cstheme="majorHAnsi" w:hint="eastAsia"/>
                <w:szCs w:val="21"/>
              </w:rPr>
              <w:t>，</w:t>
            </w:r>
            <w:r w:rsidRPr="009F6F43">
              <w:rPr>
                <w:rFonts w:asciiTheme="majorHAnsi" w:eastAsiaTheme="majorEastAsia" w:hAnsiTheme="majorHAnsi" w:cstheme="majorHAnsi"/>
                <w:szCs w:val="21"/>
              </w:rPr>
              <w:t>g/L</w:t>
            </w:r>
          </w:p>
        </w:tc>
        <w:tc>
          <w:tcPr>
            <w:tcW w:w="1049" w:type="pct"/>
          </w:tcPr>
          <w:p w14:paraId="0CC0EEEA"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609A492B"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19F5DF60"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B70B04" w14:paraId="70A3A281" w14:textId="77777777" w:rsidTr="00460CF1">
        <w:trPr>
          <w:cantSplit/>
          <w:trHeight w:val="341"/>
        </w:trPr>
        <w:tc>
          <w:tcPr>
            <w:tcW w:w="1938" w:type="pct"/>
            <w:vAlign w:val="center"/>
          </w:tcPr>
          <w:p w14:paraId="4182A7C4" w14:textId="77777777" w:rsidR="00DD5BC9" w:rsidRPr="009F6F43" w:rsidRDefault="00DD5BC9"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4C6AD641"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39AA6377"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58B69CA1"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9F6F43" w14:paraId="4B079CBF" w14:textId="77777777" w:rsidTr="00460CF1">
        <w:trPr>
          <w:cantSplit/>
          <w:trHeight w:val="341"/>
        </w:trPr>
        <w:tc>
          <w:tcPr>
            <w:tcW w:w="1938" w:type="pct"/>
            <w:tcBorders>
              <w:bottom w:val="single" w:sz="4" w:space="0" w:color="auto"/>
            </w:tcBorders>
            <w:vAlign w:val="center"/>
          </w:tcPr>
          <w:p w14:paraId="509E1CC8" w14:textId="77777777" w:rsidR="00DD5BC9" w:rsidRPr="009F6F43" w:rsidRDefault="00DD5BC9"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未知</w:t>
            </w:r>
          </w:p>
        </w:tc>
        <w:tc>
          <w:tcPr>
            <w:tcW w:w="1049" w:type="pct"/>
            <w:tcBorders>
              <w:bottom w:val="single" w:sz="4" w:space="0" w:color="auto"/>
            </w:tcBorders>
          </w:tcPr>
          <w:p w14:paraId="5CC3107A"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bottom w:val="single" w:sz="4" w:space="0" w:color="auto"/>
            </w:tcBorders>
          </w:tcPr>
          <w:p w14:paraId="425C00C5"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bottom w:val="single" w:sz="4" w:space="0" w:color="auto"/>
            </w:tcBorders>
          </w:tcPr>
          <w:p w14:paraId="5E966759" w14:textId="77777777" w:rsidR="00DD5BC9" w:rsidRPr="009F6F43" w:rsidRDefault="00DD5BC9"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DD5BC9" w:rsidRPr="006A52EB" w14:paraId="09F78E21" w14:textId="77777777" w:rsidTr="00460CF1">
        <w:trPr>
          <w:cantSplit/>
          <w:trHeight w:val="341"/>
        </w:trPr>
        <w:tc>
          <w:tcPr>
            <w:tcW w:w="5000" w:type="pct"/>
            <w:gridSpan w:val="4"/>
            <w:tcBorders>
              <w:top w:val="single" w:sz="4" w:space="0" w:color="auto"/>
            </w:tcBorders>
            <w:vAlign w:val="center"/>
          </w:tcPr>
          <w:p w14:paraId="7E1515F0" w14:textId="77777777" w:rsidR="00DD5BC9" w:rsidRPr="006A52EB" w:rsidRDefault="00DD5BC9" w:rsidP="00460CF1">
            <w:pPr>
              <w:jc w:val="left"/>
              <w:rPr>
                <w:rFonts w:asciiTheme="majorHAnsi" w:eastAsia="楷体" w:hAnsiTheme="majorHAnsi" w:cstheme="majorHAnsi"/>
                <w:szCs w:val="21"/>
              </w:rPr>
            </w:pPr>
            <w:r w:rsidRPr="008D5E5A">
              <w:rPr>
                <w:rFonts w:asciiTheme="majorHAnsi" w:eastAsia="楷体" w:hAnsiTheme="majorHAnsi" w:cstheme="majorHAnsi"/>
                <w:szCs w:val="21"/>
              </w:rPr>
              <w:t>ELN</w:t>
            </w:r>
            <w:r>
              <w:rPr>
                <w:rFonts w:asciiTheme="majorHAnsi" w:eastAsia="楷体" w:hAnsiTheme="majorHAnsi" w:cstheme="majorHAnsi" w:hint="eastAsia"/>
                <w:szCs w:val="21"/>
              </w:rPr>
              <w:t>，</w:t>
            </w:r>
            <w:r w:rsidRPr="008D5E5A">
              <w:rPr>
                <w:rFonts w:asciiTheme="majorHAnsi" w:eastAsia="楷体" w:hAnsiTheme="majorHAnsi" w:cstheme="majorHAnsi"/>
                <w:szCs w:val="21"/>
              </w:rPr>
              <w:t xml:space="preserve">European </w:t>
            </w:r>
            <w:proofErr w:type="spellStart"/>
            <w:r w:rsidRPr="008D5E5A">
              <w:rPr>
                <w:rFonts w:asciiTheme="majorHAnsi" w:eastAsia="楷体" w:hAnsiTheme="majorHAnsi" w:cstheme="majorHAnsi"/>
                <w:szCs w:val="21"/>
              </w:rPr>
              <w:t>LeukmiaNet</w:t>
            </w:r>
            <w:proofErr w:type="spellEnd"/>
            <w:r w:rsidRPr="008D5E5A">
              <w:rPr>
                <w:rFonts w:asciiTheme="majorHAnsi" w:eastAsia="楷体" w:hAnsiTheme="majorHAnsi" w:cstheme="majorHAnsi"/>
                <w:szCs w:val="21"/>
              </w:rPr>
              <w:t>，欧洲白血病网络；四分位距（</w:t>
            </w:r>
            <w:r w:rsidRPr="008D5E5A">
              <w:rPr>
                <w:rFonts w:asciiTheme="majorHAnsi" w:eastAsia="楷体" w:hAnsiTheme="majorHAnsi" w:cstheme="majorHAnsi"/>
                <w:szCs w:val="21"/>
              </w:rPr>
              <w:t>interquartile range</w:t>
            </w:r>
            <w:r w:rsidRPr="008D5E5A">
              <w:rPr>
                <w:rFonts w:asciiTheme="majorHAnsi" w:eastAsia="楷体" w:hAnsiTheme="majorHAnsi" w:cstheme="majorHAnsi"/>
                <w:szCs w:val="21"/>
              </w:rPr>
              <w:t>，</w:t>
            </w:r>
            <w:r w:rsidRPr="008D5E5A">
              <w:rPr>
                <w:rFonts w:asciiTheme="majorHAnsi" w:eastAsia="楷体" w:hAnsiTheme="majorHAnsi" w:cstheme="majorHAnsi"/>
                <w:szCs w:val="21"/>
              </w:rPr>
              <w:t>IQR</w:t>
            </w:r>
            <w:r w:rsidRPr="008D5E5A">
              <w:rPr>
                <w:rFonts w:asciiTheme="majorHAnsi" w:eastAsia="楷体" w:hAnsiTheme="majorHAnsi" w:cstheme="majorHAnsi"/>
                <w:szCs w:val="21"/>
              </w:rPr>
              <w:t>）</w:t>
            </w:r>
            <w:r>
              <w:rPr>
                <w:rFonts w:asciiTheme="majorHAnsi" w:eastAsia="楷体" w:hAnsiTheme="majorHAnsi" w:cstheme="majorHAnsi" w:hint="eastAsia"/>
                <w:szCs w:val="21"/>
              </w:rPr>
              <w:t>。</w:t>
            </w:r>
          </w:p>
        </w:tc>
      </w:tr>
    </w:tbl>
    <w:p w14:paraId="791437DD" w14:textId="0FA08D88" w:rsidR="00DD5BC9" w:rsidRPr="00AE698D" w:rsidRDefault="00DD5BC9" w:rsidP="00DD5BC9">
      <w:pPr>
        <w:pStyle w:val="3"/>
        <w:rPr>
          <w:sz w:val="24"/>
          <w:szCs w:val="24"/>
        </w:rPr>
      </w:pPr>
      <w:bookmarkStart w:id="68" w:name="_Toc105676032"/>
      <w:bookmarkStart w:id="69" w:name="_Toc105676342"/>
      <w:r w:rsidRPr="00AE698D">
        <w:rPr>
          <w:rFonts w:hint="eastAsia"/>
          <w:sz w:val="24"/>
          <w:szCs w:val="24"/>
        </w:rPr>
        <w:t>定量</w:t>
      </w:r>
      <w:r w:rsidR="00F6565D">
        <w:rPr>
          <w:rFonts w:hint="eastAsia"/>
          <w:sz w:val="24"/>
          <w:szCs w:val="24"/>
        </w:rPr>
        <w:t>分析</w:t>
      </w:r>
      <w:bookmarkEnd w:id="68"/>
      <w:bookmarkEnd w:id="69"/>
    </w:p>
    <w:p w14:paraId="17B01C1D" w14:textId="7D399C61" w:rsidR="00DD5BC9" w:rsidRDefault="00DD5BC9" w:rsidP="00DD5BC9">
      <w:pPr>
        <w:spacing w:line="360" w:lineRule="auto"/>
        <w:ind w:firstLine="420"/>
        <w:rPr>
          <w:rFonts w:asciiTheme="majorHAnsi" w:eastAsia="宋体" w:hAnsiTheme="majorHAnsi" w:cstheme="majorHAnsi"/>
          <w:szCs w:val="21"/>
        </w:rPr>
      </w:pPr>
      <w:r w:rsidRPr="00821374">
        <w:rPr>
          <w:rFonts w:asciiTheme="majorHAnsi" w:eastAsia="宋体" w:hAnsiTheme="majorHAnsi" w:cstheme="majorHAnsi"/>
          <w:szCs w:val="21"/>
        </w:rPr>
        <w:t>考虑到目前基于</w:t>
      </w:r>
      <w:r w:rsidR="00205D40">
        <w:rPr>
          <w:rFonts w:asciiTheme="majorHAnsi" w:eastAsia="宋体" w:hAnsiTheme="majorHAnsi" w:cstheme="majorHAnsi" w:hint="eastAsia"/>
          <w:szCs w:val="21"/>
        </w:rPr>
        <w:t>（</w:t>
      </w:r>
      <w:r w:rsidR="00205D40" w:rsidRPr="005647BB">
        <w:rPr>
          <w:rFonts w:asciiTheme="majorHAnsi" w:eastAsia="宋体" w:hAnsiTheme="majorHAnsi" w:cstheme="majorHAnsi" w:hint="eastAsia"/>
          <w:b/>
          <w:bCs/>
          <w:szCs w:val="21"/>
        </w:rPr>
        <w:t>图</w:t>
      </w:r>
      <w:r w:rsidR="00205D40" w:rsidRPr="005647BB">
        <w:rPr>
          <w:rFonts w:asciiTheme="majorHAnsi" w:eastAsia="宋体" w:hAnsiTheme="majorHAnsi" w:cstheme="majorHAnsi" w:hint="eastAsia"/>
          <w:b/>
          <w:bCs/>
          <w:szCs w:val="21"/>
        </w:rPr>
        <w:t>3-</w:t>
      </w:r>
      <w:r w:rsidR="00205D40" w:rsidRPr="005647BB">
        <w:rPr>
          <w:rFonts w:asciiTheme="majorHAnsi" w:eastAsia="宋体" w:hAnsiTheme="majorHAnsi" w:cstheme="majorHAnsi"/>
          <w:b/>
          <w:bCs/>
          <w:szCs w:val="21"/>
        </w:rPr>
        <w:t>1</w:t>
      </w:r>
      <w:r w:rsidR="00205D40">
        <w:rPr>
          <w:rFonts w:asciiTheme="majorHAnsi" w:eastAsia="宋体" w:hAnsiTheme="majorHAnsi" w:cstheme="majorHAnsi" w:hint="eastAsia"/>
          <w:szCs w:val="21"/>
        </w:rPr>
        <w:t>）</w:t>
      </w:r>
      <w:r>
        <w:rPr>
          <w:rFonts w:asciiTheme="majorHAnsi" w:eastAsia="宋体" w:hAnsiTheme="majorHAnsi" w:cstheme="majorHAnsi" w:hint="eastAsia"/>
          <w:szCs w:val="21"/>
        </w:rPr>
        <w:t>。。。。。</w:t>
      </w:r>
      <w:r w:rsidRPr="00821374">
        <w:rPr>
          <w:rFonts w:asciiTheme="majorHAnsi" w:eastAsia="宋体" w:hAnsiTheme="majorHAnsi" w:cstheme="majorHAnsi"/>
          <w:szCs w:val="21"/>
        </w:rPr>
        <w:t>。</w:t>
      </w:r>
    </w:p>
    <w:p w14:paraId="5A333DB4" w14:textId="0D523C54" w:rsidR="00DD5BC9" w:rsidRDefault="008E730C" w:rsidP="00DD5BC9">
      <w:pPr>
        <w:spacing w:line="360" w:lineRule="auto"/>
        <w:jc w:val="center"/>
      </w:pPr>
      <w:r>
        <w:rPr>
          <w:noProof/>
          <w14:ligatures w14:val="none"/>
        </w:rPr>
        <w:lastRenderedPageBreak/>
        <w:drawing>
          <wp:inline distT="0" distB="0" distL="0" distR="0" wp14:anchorId="30165980" wp14:editId="55B000BF">
            <wp:extent cx="2220686" cy="2344788"/>
            <wp:effectExtent l="0" t="0" r="8255"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23247" cy="2347492"/>
                    </a:xfrm>
                    <a:prstGeom prst="rect">
                      <a:avLst/>
                    </a:prstGeom>
                  </pic:spPr>
                </pic:pic>
              </a:graphicData>
            </a:graphic>
          </wp:inline>
        </w:drawing>
      </w:r>
    </w:p>
    <w:p w14:paraId="7AD312EE" w14:textId="34EA4082" w:rsidR="00DD5BC9" w:rsidRPr="001C22EB" w:rsidRDefault="001C22EB" w:rsidP="001C22EB">
      <w:pPr>
        <w:pStyle w:val="af3"/>
        <w:jc w:val="center"/>
        <w:rPr>
          <w:rFonts w:asciiTheme="majorHAnsi" w:eastAsia="楷体" w:hAnsiTheme="majorHAnsi" w:cstheme="majorHAnsi"/>
          <w:sz w:val="21"/>
          <w:szCs w:val="21"/>
        </w:rPr>
      </w:pPr>
      <w:r w:rsidRPr="001C22EB">
        <w:rPr>
          <w:rFonts w:asciiTheme="majorHAnsi" w:eastAsia="楷体" w:hAnsiTheme="majorHAnsi" w:cstheme="majorHAnsi"/>
        </w:rPr>
        <w:t>图</w:t>
      </w:r>
      <w:r w:rsidRPr="001C22EB">
        <w:rPr>
          <w:rFonts w:asciiTheme="majorHAnsi" w:eastAsia="楷体" w:hAnsiTheme="majorHAnsi" w:cstheme="majorHAnsi"/>
        </w:rPr>
        <w:t>3-</w:t>
      </w:r>
      <w:r w:rsidRPr="001C22EB">
        <w:rPr>
          <w:rFonts w:asciiTheme="majorHAnsi" w:eastAsia="楷体" w:hAnsiTheme="majorHAnsi" w:cstheme="majorHAnsi"/>
        </w:rPr>
        <w:fldChar w:fldCharType="begin"/>
      </w:r>
      <w:r w:rsidRPr="001C22EB">
        <w:rPr>
          <w:rFonts w:asciiTheme="majorHAnsi" w:eastAsia="楷体" w:hAnsiTheme="majorHAnsi" w:cstheme="majorHAnsi"/>
        </w:rPr>
        <w:instrText xml:space="preserve"> SEQ </w:instrText>
      </w:r>
      <w:r w:rsidRPr="001C22EB">
        <w:rPr>
          <w:rFonts w:asciiTheme="majorHAnsi" w:eastAsia="楷体" w:hAnsiTheme="majorHAnsi" w:cstheme="majorHAnsi"/>
        </w:rPr>
        <w:instrText>图</w:instrText>
      </w:r>
      <w:r w:rsidRPr="001C22EB">
        <w:rPr>
          <w:rFonts w:asciiTheme="majorHAnsi" w:eastAsia="楷体" w:hAnsiTheme="majorHAnsi" w:cstheme="majorHAnsi"/>
        </w:rPr>
        <w:instrText xml:space="preserve">3- \* ARABIC </w:instrText>
      </w:r>
      <w:r w:rsidRPr="001C22EB">
        <w:rPr>
          <w:rFonts w:asciiTheme="majorHAnsi" w:eastAsia="楷体" w:hAnsiTheme="majorHAnsi" w:cstheme="majorHAnsi"/>
        </w:rPr>
        <w:fldChar w:fldCharType="separate"/>
      </w:r>
      <w:r w:rsidRPr="001C22EB">
        <w:rPr>
          <w:rFonts w:asciiTheme="majorHAnsi" w:eastAsia="楷体" w:hAnsiTheme="majorHAnsi" w:cstheme="majorHAnsi"/>
          <w:noProof/>
        </w:rPr>
        <w:t>1</w:t>
      </w:r>
      <w:r w:rsidRPr="001C22EB">
        <w:rPr>
          <w:rFonts w:asciiTheme="majorHAnsi" w:eastAsia="楷体" w:hAnsiTheme="majorHAnsi" w:cstheme="majorHAnsi"/>
        </w:rPr>
        <w:fldChar w:fldCharType="end"/>
      </w:r>
    </w:p>
    <w:p w14:paraId="0E8A2DEC" w14:textId="7CE69DE2" w:rsidR="00DD5BC9" w:rsidRPr="002778CB" w:rsidRDefault="00DD5BC9" w:rsidP="00DD5BC9">
      <w:pPr>
        <w:jc w:val="center"/>
        <w:rPr>
          <w:szCs w:val="21"/>
        </w:rPr>
      </w:pPr>
      <w:r>
        <w:rPr>
          <w:rFonts w:hint="eastAsia"/>
          <w:szCs w:val="21"/>
        </w:rPr>
        <w:t>Fig.</w:t>
      </w:r>
      <w:r w:rsidR="001C22EB">
        <w:rPr>
          <w:szCs w:val="21"/>
        </w:rPr>
        <w:t>3</w:t>
      </w:r>
      <w:r>
        <w:rPr>
          <w:rFonts w:hint="eastAsia"/>
          <w:szCs w:val="21"/>
        </w:rPr>
        <w:t>-</w:t>
      </w:r>
      <w:r>
        <w:rPr>
          <w:szCs w:val="21"/>
        </w:rPr>
        <w:t xml:space="preserve">1 </w:t>
      </w:r>
      <w:r>
        <w:rPr>
          <w:rFonts w:hint="eastAsia"/>
          <w:szCs w:val="21"/>
        </w:rPr>
        <w:t>Fi</w:t>
      </w:r>
      <w:r>
        <w:rPr>
          <w:szCs w:val="21"/>
        </w:rPr>
        <w:t>gure title</w:t>
      </w:r>
    </w:p>
    <w:p w14:paraId="66107B24" w14:textId="77777777" w:rsidR="00DD5BC9" w:rsidRPr="002778CB" w:rsidRDefault="00DD5BC9" w:rsidP="00DD5BC9">
      <w:pPr>
        <w:jc w:val="center"/>
        <w:rPr>
          <w:rFonts w:asciiTheme="majorHAnsi" w:eastAsia="楷体" w:hAnsiTheme="majorHAnsi" w:cstheme="majorHAnsi"/>
          <w:szCs w:val="21"/>
        </w:rPr>
      </w:pPr>
      <w:r>
        <w:rPr>
          <w:rFonts w:asciiTheme="majorHAnsi" w:eastAsia="楷体" w:hAnsiTheme="majorHAnsi" w:cstheme="majorHAnsi" w:hint="eastAsia"/>
          <w:szCs w:val="21"/>
        </w:rPr>
        <w:t>其余说明文字</w:t>
      </w:r>
      <w:r w:rsidRPr="002778CB">
        <w:rPr>
          <w:rFonts w:asciiTheme="majorHAnsi" w:eastAsia="楷体" w:hAnsiTheme="majorHAnsi" w:cstheme="majorHAnsi" w:hint="eastAsia"/>
          <w:szCs w:val="21"/>
        </w:rPr>
        <w:t>。</w:t>
      </w:r>
      <w:r w:rsidRPr="002778CB">
        <w:rPr>
          <w:rFonts w:asciiTheme="majorHAnsi" w:eastAsia="楷体" w:hAnsiTheme="majorHAnsi" w:cstheme="majorHAnsi" w:hint="eastAsia"/>
          <w:szCs w:val="21"/>
        </w:rPr>
        <w:t xml:space="preserve"> </w:t>
      </w:r>
    </w:p>
    <w:p w14:paraId="21510E10" w14:textId="77777777" w:rsidR="00DD5BC9" w:rsidRPr="002778CB" w:rsidRDefault="00DD5BC9" w:rsidP="00DD5BC9">
      <w:pPr>
        <w:jc w:val="center"/>
        <w:rPr>
          <w:szCs w:val="21"/>
        </w:rPr>
      </w:pPr>
      <w:r>
        <w:rPr>
          <w:rFonts w:ascii="Times New Roman" w:hAnsi="Times New Roman" w:hint="eastAsia"/>
          <w:szCs w:val="21"/>
        </w:rPr>
        <w:t>O</w:t>
      </w:r>
      <w:r>
        <w:rPr>
          <w:rFonts w:ascii="Times New Roman" w:hAnsi="Times New Roman"/>
          <w:szCs w:val="21"/>
        </w:rPr>
        <w:t>ther text</w:t>
      </w:r>
      <w:r w:rsidRPr="002778CB">
        <w:rPr>
          <w:rFonts w:ascii="Times New Roman" w:hAnsi="Times New Roman" w:hint="eastAsia"/>
          <w:szCs w:val="21"/>
        </w:rPr>
        <w:t>.</w:t>
      </w:r>
    </w:p>
    <w:p w14:paraId="235A4C7B" w14:textId="77777777" w:rsidR="00DD5BC9" w:rsidRPr="00496906" w:rsidRDefault="00DD5BC9" w:rsidP="00DD5BC9">
      <w:pPr>
        <w:pStyle w:val="20"/>
      </w:pPr>
      <w:bookmarkStart w:id="70" w:name="_Toc105676033"/>
      <w:bookmarkStart w:id="71" w:name="_Toc105676343"/>
      <w:r w:rsidRPr="00496906">
        <w:rPr>
          <w:rFonts w:hint="eastAsia"/>
        </w:rPr>
        <w:t>结果</w:t>
      </w:r>
      <w:bookmarkEnd w:id="70"/>
      <w:bookmarkEnd w:id="71"/>
    </w:p>
    <w:p w14:paraId="5A34E02D" w14:textId="77777777" w:rsidR="00DD5BC9" w:rsidRPr="00AE698D" w:rsidRDefault="00DD5BC9" w:rsidP="00DD5BC9">
      <w:pPr>
        <w:pStyle w:val="3"/>
        <w:rPr>
          <w:sz w:val="24"/>
          <w:szCs w:val="24"/>
        </w:rPr>
      </w:pPr>
      <w:bookmarkStart w:id="72" w:name="_Toc105676034"/>
      <w:bookmarkStart w:id="73" w:name="_Toc105676344"/>
      <w:r>
        <w:rPr>
          <w:rFonts w:hint="eastAsia"/>
          <w:sz w:val="24"/>
          <w:szCs w:val="24"/>
        </w:rPr>
        <w:t>标题</w:t>
      </w:r>
      <w:bookmarkEnd w:id="72"/>
      <w:bookmarkEnd w:id="73"/>
      <w:r w:rsidRPr="00AE698D">
        <w:rPr>
          <w:sz w:val="24"/>
          <w:szCs w:val="24"/>
        </w:rPr>
        <w:t xml:space="preserve"> </w:t>
      </w:r>
    </w:p>
    <w:p w14:paraId="398901DA" w14:textId="77777777" w:rsidR="00DD5BC9" w:rsidRPr="005175BC" w:rsidRDefault="00DD5BC9" w:rsidP="00DD5BC9">
      <w:pPr>
        <w:pStyle w:val="4"/>
      </w:pPr>
      <w:r>
        <w:rPr>
          <w:rFonts w:hint="eastAsia"/>
        </w:rPr>
        <w:t>子标题</w:t>
      </w:r>
    </w:p>
    <w:p w14:paraId="5818EA6D" w14:textId="0DFEA62C" w:rsidR="00DD5BC9" w:rsidRDefault="00DD5BC9" w:rsidP="00DD5BC9">
      <w:pPr>
        <w:spacing w:line="360" w:lineRule="auto"/>
        <w:ind w:firstLine="420"/>
        <w:rPr>
          <w:rFonts w:asciiTheme="majorHAnsi" w:eastAsia="宋体" w:hAnsiTheme="majorHAnsi" w:cstheme="majorHAnsi"/>
          <w:szCs w:val="21"/>
        </w:rPr>
      </w:pPr>
      <w:r w:rsidRPr="008A1F13">
        <w:rPr>
          <w:rFonts w:asciiTheme="majorHAnsi" w:eastAsia="宋体" w:hAnsiTheme="majorHAnsi" w:cstheme="majorHAnsi"/>
          <w:szCs w:val="21"/>
        </w:rPr>
        <w:t>我们在</w:t>
      </w:r>
      <w:r>
        <w:rPr>
          <w:rFonts w:asciiTheme="majorHAnsi" w:eastAsia="宋体" w:hAnsiTheme="majorHAnsi" w:cstheme="majorHAnsi"/>
          <w:szCs w:val="21"/>
        </w:rPr>
        <w:t>…</w:t>
      </w:r>
    </w:p>
    <w:p w14:paraId="7BA8FDDC" w14:textId="6F4BCA77" w:rsidR="00FE13FF" w:rsidRDefault="00FE13FF" w:rsidP="00FE13FF">
      <w:pPr>
        <w:spacing w:line="360" w:lineRule="auto"/>
        <w:ind w:firstLine="420"/>
        <w:rPr>
          <w:rFonts w:asciiTheme="majorHAnsi" w:eastAsia="宋体" w:hAnsiTheme="majorHAnsi" w:cstheme="majorHAnsi"/>
        </w:rPr>
      </w:pPr>
      <w:r w:rsidRPr="00D6702F">
        <w:rPr>
          <w:rFonts w:asciiTheme="majorHAnsi" w:eastAsia="宋体" w:hAnsiTheme="majorHAnsi" w:cstheme="majorHAnsi"/>
        </w:rPr>
        <w:t>本项工作共纳入</w:t>
      </w:r>
      <w:r>
        <w:rPr>
          <w:rFonts w:asciiTheme="majorHAnsi" w:eastAsia="宋体" w:hAnsiTheme="majorHAnsi" w:cstheme="majorHAnsi"/>
        </w:rPr>
        <w:t>……</w:t>
      </w:r>
      <w:r w:rsidR="005647BB">
        <w:rPr>
          <w:rFonts w:asciiTheme="majorHAnsi" w:eastAsia="宋体" w:hAnsiTheme="majorHAnsi" w:cstheme="majorHAnsi" w:hint="eastAsia"/>
          <w:szCs w:val="21"/>
        </w:rPr>
        <w:t>（</w:t>
      </w:r>
      <w:r w:rsidR="005647BB">
        <w:rPr>
          <w:rFonts w:asciiTheme="majorHAnsi" w:eastAsia="宋体" w:hAnsiTheme="majorHAnsi" w:cstheme="majorHAnsi" w:hint="eastAsia"/>
          <w:b/>
          <w:bCs/>
          <w:szCs w:val="21"/>
        </w:rPr>
        <w:t>表</w:t>
      </w:r>
      <w:r w:rsidR="005647BB" w:rsidRPr="005647BB">
        <w:rPr>
          <w:rFonts w:asciiTheme="majorHAnsi" w:eastAsia="宋体" w:hAnsiTheme="majorHAnsi" w:cstheme="majorHAnsi" w:hint="eastAsia"/>
          <w:b/>
          <w:bCs/>
          <w:szCs w:val="21"/>
        </w:rPr>
        <w:t>3-</w:t>
      </w:r>
      <w:r w:rsidR="007A3994">
        <w:rPr>
          <w:rFonts w:asciiTheme="majorHAnsi" w:eastAsia="宋体" w:hAnsiTheme="majorHAnsi" w:cstheme="majorHAnsi"/>
          <w:b/>
          <w:bCs/>
          <w:szCs w:val="21"/>
        </w:rPr>
        <w:t>2</w:t>
      </w:r>
      <w:r w:rsidR="005647BB">
        <w:rPr>
          <w:rFonts w:asciiTheme="majorHAnsi" w:eastAsia="宋体" w:hAnsiTheme="majorHAnsi" w:cstheme="majorHAnsi" w:hint="eastAsia"/>
          <w:szCs w:val="21"/>
        </w:rPr>
        <w:t>）</w:t>
      </w:r>
    </w:p>
    <w:p w14:paraId="1D1FD18B" w14:textId="6C774459" w:rsidR="00FE13FF" w:rsidRDefault="00FE13FF" w:rsidP="005045D1">
      <w:pPr>
        <w:pStyle w:val="af3"/>
        <w:rPr>
          <w:rFonts w:asciiTheme="majorHAnsi" w:eastAsia="宋体" w:hAnsiTheme="majorHAnsi" w:cstheme="majorHAnsi"/>
        </w:rPr>
      </w:pPr>
    </w:p>
    <w:tbl>
      <w:tblPr>
        <w:tblStyle w:val="aff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6"/>
        <w:gridCol w:w="1843"/>
        <w:gridCol w:w="1843"/>
        <w:gridCol w:w="1694"/>
      </w:tblGrid>
      <w:tr w:rsidR="00FE13FF" w:rsidRPr="00B70B04" w14:paraId="3ABDC59D" w14:textId="77777777" w:rsidTr="00460CF1">
        <w:trPr>
          <w:cantSplit/>
          <w:trHeight w:val="341"/>
        </w:trPr>
        <w:tc>
          <w:tcPr>
            <w:tcW w:w="5000" w:type="pct"/>
            <w:gridSpan w:val="4"/>
            <w:tcBorders>
              <w:bottom w:val="single" w:sz="4" w:space="0" w:color="auto"/>
            </w:tcBorders>
            <w:vAlign w:val="center"/>
          </w:tcPr>
          <w:p w14:paraId="68B67545" w14:textId="74E9EB4E" w:rsidR="00FE13FF" w:rsidRPr="005045D1" w:rsidRDefault="005045D1" w:rsidP="00460CF1">
            <w:pPr>
              <w:pStyle w:val="af3"/>
              <w:jc w:val="center"/>
              <w:rPr>
                <w:rFonts w:asciiTheme="majorHAnsi" w:eastAsia="楷体" w:hAnsiTheme="majorHAnsi" w:cstheme="majorHAnsi"/>
                <w:sz w:val="21"/>
                <w:szCs w:val="21"/>
              </w:rPr>
            </w:pPr>
            <w:r w:rsidRPr="005045D1">
              <w:rPr>
                <w:rFonts w:asciiTheme="majorHAnsi" w:eastAsia="楷体" w:hAnsiTheme="majorHAnsi" w:cstheme="majorHAnsi"/>
              </w:rPr>
              <w:t>表</w:t>
            </w:r>
            <w:r w:rsidRPr="005045D1">
              <w:rPr>
                <w:rFonts w:asciiTheme="majorHAnsi" w:eastAsia="楷体" w:hAnsiTheme="majorHAnsi" w:cstheme="majorHAnsi"/>
              </w:rPr>
              <w:t>3-</w:t>
            </w:r>
            <w:r w:rsidRPr="005045D1">
              <w:rPr>
                <w:rFonts w:asciiTheme="majorHAnsi" w:eastAsia="楷体" w:hAnsiTheme="majorHAnsi" w:cstheme="majorHAnsi"/>
              </w:rPr>
              <w:fldChar w:fldCharType="begin"/>
            </w:r>
            <w:r w:rsidRPr="005045D1">
              <w:rPr>
                <w:rFonts w:asciiTheme="majorHAnsi" w:eastAsia="楷体" w:hAnsiTheme="majorHAnsi" w:cstheme="majorHAnsi"/>
              </w:rPr>
              <w:instrText xml:space="preserve"> SEQ </w:instrText>
            </w:r>
            <w:r w:rsidRPr="005045D1">
              <w:rPr>
                <w:rFonts w:asciiTheme="majorHAnsi" w:eastAsia="楷体" w:hAnsiTheme="majorHAnsi" w:cstheme="majorHAnsi"/>
              </w:rPr>
              <w:instrText>表</w:instrText>
            </w:r>
            <w:r w:rsidRPr="005045D1">
              <w:rPr>
                <w:rFonts w:asciiTheme="majorHAnsi" w:eastAsia="楷体" w:hAnsiTheme="majorHAnsi" w:cstheme="majorHAnsi"/>
              </w:rPr>
              <w:instrText xml:space="preserve">3- \* ARABIC </w:instrText>
            </w:r>
            <w:r w:rsidRPr="005045D1">
              <w:rPr>
                <w:rFonts w:asciiTheme="majorHAnsi" w:eastAsia="楷体" w:hAnsiTheme="majorHAnsi" w:cstheme="majorHAnsi"/>
              </w:rPr>
              <w:fldChar w:fldCharType="separate"/>
            </w:r>
            <w:r w:rsidR="007A3994">
              <w:rPr>
                <w:rFonts w:asciiTheme="majorHAnsi" w:eastAsia="楷体" w:hAnsiTheme="majorHAnsi" w:cstheme="majorHAnsi"/>
                <w:noProof/>
              </w:rPr>
              <w:t>2</w:t>
            </w:r>
            <w:r w:rsidRPr="005045D1">
              <w:rPr>
                <w:rFonts w:asciiTheme="majorHAnsi" w:eastAsia="楷体" w:hAnsiTheme="majorHAnsi" w:cstheme="majorHAnsi"/>
              </w:rPr>
              <w:fldChar w:fldCharType="end"/>
            </w:r>
            <w:r w:rsidR="00FE13FF" w:rsidRPr="005045D1">
              <w:rPr>
                <w:rFonts w:asciiTheme="majorHAnsi" w:eastAsia="楷体" w:hAnsiTheme="majorHAnsi" w:cstheme="majorHAnsi"/>
                <w:sz w:val="21"/>
                <w:szCs w:val="21"/>
              </w:rPr>
              <w:t>表格标题</w:t>
            </w:r>
            <w:r w:rsidR="00FE13FF" w:rsidRPr="005045D1">
              <w:rPr>
                <w:rFonts w:asciiTheme="majorHAnsi" w:eastAsia="楷体" w:hAnsiTheme="majorHAnsi" w:cstheme="majorHAnsi"/>
                <w:sz w:val="21"/>
                <w:szCs w:val="21"/>
              </w:rPr>
              <w:t>XXXXXX</w:t>
            </w:r>
          </w:p>
        </w:tc>
      </w:tr>
      <w:tr w:rsidR="00FE13FF" w:rsidRPr="00B70B04" w14:paraId="425EC52E" w14:textId="77777777" w:rsidTr="00460CF1">
        <w:trPr>
          <w:cantSplit/>
          <w:trHeight w:val="341"/>
        </w:trPr>
        <w:tc>
          <w:tcPr>
            <w:tcW w:w="1938" w:type="pct"/>
            <w:tcBorders>
              <w:top w:val="single" w:sz="4" w:space="0" w:color="auto"/>
              <w:bottom w:val="single" w:sz="4" w:space="0" w:color="auto"/>
            </w:tcBorders>
            <w:vAlign w:val="center"/>
          </w:tcPr>
          <w:p w14:paraId="1D52E0F1" w14:textId="77777777" w:rsidR="00FE13FF" w:rsidRPr="00B23583" w:rsidRDefault="00FE13FF" w:rsidP="00460CF1">
            <w:pPr>
              <w:jc w:val="left"/>
              <w:rPr>
                <w:rFonts w:asciiTheme="majorHAnsi" w:hAnsiTheme="majorHAnsi" w:cstheme="majorHAnsi"/>
                <w:szCs w:val="21"/>
              </w:rPr>
            </w:pPr>
            <w:r>
              <w:rPr>
                <w:rFonts w:asciiTheme="majorHAnsi" w:hAnsiTheme="majorHAnsi" w:cstheme="majorHAnsi" w:hint="eastAsia"/>
                <w:szCs w:val="21"/>
              </w:rPr>
              <w:t>特征</w:t>
            </w:r>
          </w:p>
        </w:tc>
        <w:tc>
          <w:tcPr>
            <w:tcW w:w="1049" w:type="pct"/>
            <w:tcBorders>
              <w:top w:val="single" w:sz="4" w:space="0" w:color="auto"/>
              <w:bottom w:val="single" w:sz="4" w:space="0" w:color="auto"/>
            </w:tcBorders>
            <w:vAlign w:val="center"/>
          </w:tcPr>
          <w:p w14:paraId="0F8C4D47" w14:textId="77777777" w:rsidR="00FE13FF" w:rsidRPr="00B23583" w:rsidRDefault="00FE13FF" w:rsidP="00460CF1">
            <w:pPr>
              <w:jc w:val="center"/>
              <w:rPr>
                <w:rFonts w:asciiTheme="majorHAnsi" w:hAnsiTheme="majorHAnsi" w:cstheme="majorHAnsi"/>
                <w:szCs w:val="21"/>
              </w:rPr>
            </w:pPr>
            <w:r>
              <w:rPr>
                <w:rFonts w:asciiTheme="majorHAnsi" w:hAnsiTheme="majorHAnsi" w:cstheme="majorHAnsi" w:hint="eastAsia"/>
                <w:szCs w:val="21"/>
              </w:rPr>
              <w:t>A</w:t>
            </w:r>
          </w:p>
        </w:tc>
        <w:tc>
          <w:tcPr>
            <w:tcW w:w="1049" w:type="pct"/>
            <w:tcBorders>
              <w:top w:val="single" w:sz="4" w:space="0" w:color="auto"/>
              <w:bottom w:val="single" w:sz="4" w:space="0" w:color="auto"/>
            </w:tcBorders>
            <w:vAlign w:val="center"/>
          </w:tcPr>
          <w:p w14:paraId="147D5A76" w14:textId="77777777" w:rsidR="00FE13FF" w:rsidRPr="00B23583" w:rsidRDefault="00FE13FF" w:rsidP="00460CF1">
            <w:pPr>
              <w:jc w:val="center"/>
              <w:rPr>
                <w:rFonts w:asciiTheme="majorHAnsi" w:hAnsiTheme="majorHAnsi" w:cstheme="majorHAnsi"/>
                <w:szCs w:val="21"/>
              </w:rPr>
            </w:pPr>
            <w:r>
              <w:rPr>
                <w:rFonts w:asciiTheme="majorHAnsi" w:hAnsiTheme="majorHAnsi" w:cstheme="majorHAnsi"/>
                <w:szCs w:val="21"/>
              </w:rPr>
              <w:t>B</w:t>
            </w:r>
          </w:p>
        </w:tc>
        <w:tc>
          <w:tcPr>
            <w:tcW w:w="964" w:type="pct"/>
            <w:tcBorders>
              <w:top w:val="single" w:sz="4" w:space="0" w:color="auto"/>
              <w:bottom w:val="single" w:sz="4" w:space="0" w:color="auto"/>
            </w:tcBorders>
            <w:vAlign w:val="center"/>
          </w:tcPr>
          <w:p w14:paraId="28042727" w14:textId="77777777" w:rsidR="00FE13FF" w:rsidRPr="00B23583" w:rsidRDefault="00FE13FF" w:rsidP="00460CF1">
            <w:pPr>
              <w:jc w:val="center"/>
              <w:rPr>
                <w:rFonts w:asciiTheme="majorHAnsi" w:hAnsiTheme="majorHAnsi" w:cstheme="majorHAnsi"/>
                <w:szCs w:val="21"/>
              </w:rPr>
            </w:pPr>
            <w:r>
              <w:rPr>
                <w:rFonts w:asciiTheme="majorHAnsi" w:hAnsiTheme="majorHAnsi" w:cstheme="majorHAnsi" w:hint="eastAsia"/>
                <w:szCs w:val="21"/>
              </w:rPr>
              <w:t>第三列</w:t>
            </w:r>
          </w:p>
        </w:tc>
      </w:tr>
      <w:tr w:rsidR="00FE13FF" w:rsidRPr="00B70B04" w14:paraId="43D6AB59" w14:textId="77777777" w:rsidTr="00460CF1">
        <w:trPr>
          <w:cantSplit/>
          <w:trHeight w:val="341"/>
        </w:trPr>
        <w:tc>
          <w:tcPr>
            <w:tcW w:w="1938" w:type="pct"/>
            <w:tcBorders>
              <w:top w:val="single" w:sz="4" w:space="0" w:color="auto"/>
            </w:tcBorders>
            <w:vAlign w:val="center"/>
          </w:tcPr>
          <w:p w14:paraId="48BF5086"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szCs w:val="21"/>
              </w:rPr>
              <w:t>B</w:t>
            </w:r>
          </w:p>
        </w:tc>
        <w:tc>
          <w:tcPr>
            <w:tcW w:w="1049" w:type="pct"/>
            <w:tcBorders>
              <w:top w:val="single" w:sz="4" w:space="0" w:color="auto"/>
            </w:tcBorders>
          </w:tcPr>
          <w:p w14:paraId="6E810436"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top w:val="single" w:sz="4" w:space="0" w:color="auto"/>
            </w:tcBorders>
          </w:tcPr>
          <w:p w14:paraId="668B7C28"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top w:val="single" w:sz="4" w:space="0" w:color="auto"/>
            </w:tcBorders>
          </w:tcPr>
          <w:p w14:paraId="10270425"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0CE5C704" w14:textId="77777777" w:rsidTr="00460CF1">
        <w:trPr>
          <w:cantSplit/>
          <w:trHeight w:val="341"/>
        </w:trPr>
        <w:tc>
          <w:tcPr>
            <w:tcW w:w="1938" w:type="pct"/>
            <w:vAlign w:val="center"/>
          </w:tcPr>
          <w:p w14:paraId="1D78601B"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Pr>
                <w:rFonts w:asciiTheme="majorHAnsi" w:eastAsiaTheme="majorEastAsia" w:hAnsiTheme="majorHAnsi" w:cstheme="majorHAnsi" w:hint="eastAsia"/>
                <w:szCs w:val="21"/>
              </w:rPr>
              <w:t>A</w:t>
            </w:r>
          </w:p>
        </w:tc>
        <w:tc>
          <w:tcPr>
            <w:tcW w:w="1049" w:type="pct"/>
          </w:tcPr>
          <w:p w14:paraId="2E0BBF6E"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13BBADB7"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2203F549"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3CCDA09A" w14:textId="77777777" w:rsidTr="00460CF1">
        <w:trPr>
          <w:cantSplit/>
          <w:trHeight w:val="341"/>
        </w:trPr>
        <w:tc>
          <w:tcPr>
            <w:tcW w:w="1938" w:type="pct"/>
            <w:vAlign w:val="center"/>
          </w:tcPr>
          <w:p w14:paraId="6610A198"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C</w:t>
            </w:r>
            <w:r w:rsidRPr="009F6F43">
              <w:rPr>
                <w:rFonts w:asciiTheme="majorHAnsi" w:eastAsiaTheme="majorEastAsia" w:hAnsiTheme="majorHAnsi" w:cstheme="majorHAnsi" w:hint="eastAsia"/>
                <w:color w:val="000000" w:themeColor="text1"/>
                <w:szCs w:val="21"/>
              </w:rPr>
              <w:t>，</w:t>
            </w:r>
            <w:r w:rsidRPr="009F6F43">
              <w:rPr>
                <w:rFonts w:asciiTheme="majorHAnsi" w:eastAsiaTheme="majorEastAsia" w:hAnsiTheme="majorHAnsi" w:cstheme="majorHAnsi"/>
                <w:szCs w:val="21"/>
              </w:rPr>
              <w:t>n</w:t>
            </w:r>
            <w:r w:rsidRPr="009F6F43">
              <w:rPr>
                <w:rFonts w:asciiTheme="majorHAnsi" w:eastAsiaTheme="majorEastAsia" w:hAnsiTheme="majorHAnsi" w:cstheme="majorHAnsi"/>
                <w:szCs w:val="21"/>
              </w:rPr>
              <w:t>（</w:t>
            </w:r>
            <w:r w:rsidRPr="009F6F43">
              <w:rPr>
                <w:rFonts w:asciiTheme="majorHAnsi" w:eastAsiaTheme="majorEastAsia" w:hAnsiTheme="majorHAnsi" w:cstheme="majorHAnsi"/>
                <w:szCs w:val="21"/>
              </w:rPr>
              <w:t>%</w:t>
            </w:r>
            <w:r w:rsidRPr="009F6F43">
              <w:rPr>
                <w:rFonts w:asciiTheme="majorHAnsi" w:eastAsiaTheme="majorEastAsia" w:hAnsiTheme="majorHAnsi" w:cstheme="majorHAnsi"/>
                <w:szCs w:val="21"/>
              </w:rPr>
              <w:t>）</w:t>
            </w:r>
          </w:p>
        </w:tc>
        <w:tc>
          <w:tcPr>
            <w:tcW w:w="1049" w:type="pct"/>
          </w:tcPr>
          <w:p w14:paraId="27142674"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4B13E8A3"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55D08D68"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67E9DD36" w14:textId="77777777" w:rsidTr="00460CF1">
        <w:trPr>
          <w:cantSplit/>
          <w:trHeight w:val="341"/>
        </w:trPr>
        <w:tc>
          <w:tcPr>
            <w:tcW w:w="1938" w:type="pct"/>
            <w:vAlign w:val="center"/>
          </w:tcPr>
          <w:p w14:paraId="37971B46"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D</w:t>
            </w:r>
            <w:r w:rsidRPr="009F6F43">
              <w:rPr>
                <w:rFonts w:asciiTheme="majorHAnsi" w:eastAsiaTheme="majorEastAsia" w:hAnsiTheme="majorHAnsi" w:cstheme="majorHAnsi" w:hint="eastAsia"/>
                <w:color w:val="000000" w:themeColor="text1"/>
                <w:szCs w:val="21"/>
              </w:rPr>
              <w:t>，</w:t>
            </w:r>
            <w:r w:rsidRPr="009F6F43">
              <w:rPr>
                <w:rFonts w:asciiTheme="majorHAnsi" w:eastAsiaTheme="majorEastAsia" w:hAnsiTheme="majorHAnsi" w:cstheme="majorHAnsi"/>
                <w:szCs w:val="21"/>
              </w:rPr>
              <w:t>× 10</w:t>
            </w:r>
            <w:r w:rsidRPr="009F6F43">
              <w:rPr>
                <w:rFonts w:asciiTheme="majorHAnsi" w:eastAsiaTheme="majorEastAsia" w:hAnsiTheme="majorHAnsi" w:cstheme="majorHAnsi"/>
                <w:szCs w:val="21"/>
                <w:vertAlign w:val="superscript"/>
              </w:rPr>
              <w:t>9</w:t>
            </w:r>
            <w:r w:rsidRPr="009F6F43">
              <w:rPr>
                <w:rFonts w:asciiTheme="majorHAnsi" w:eastAsiaTheme="majorEastAsia" w:hAnsiTheme="majorHAnsi" w:cstheme="majorHAnsi"/>
                <w:szCs w:val="21"/>
              </w:rPr>
              <w:t>/L</w:t>
            </w:r>
          </w:p>
        </w:tc>
        <w:tc>
          <w:tcPr>
            <w:tcW w:w="1049" w:type="pct"/>
          </w:tcPr>
          <w:p w14:paraId="3AFE126A"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40153903"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0938ED07"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68FE2D64" w14:textId="77777777" w:rsidTr="00460CF1">
        <w:trPr>
          <w:cantSplit/>
          <w:trHeight w:val="341"/>
        </w:trPr>
        <w:tc>
          <w:tcPr>
            <w:tcW w:w="1938" w:type="pct"/>
            <w:vAlign w:val="center"/>
          </w:tcPr>
          <w:p w14:paraId="11D85F40"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34CACCAE"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631AEC0D"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1ADE9B72"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75C08561" w14:textId="77777777" w:rsidTr="00460CF1">
        <w:trPr>
          <w:cantSplit/>
          <w:trHeight w:val="341"/>
        </w:trPr>
        <w:tc>
          <w:tcPr>
            <w:tcW w:w="1938" w:type="pct"/>
            <w:vAlign w:val="center"/>
          </w:tcPr>
          <w:p w14:paraId="7A205261"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E</w:t>
            </w:r>
            <w:r w:rsidRPr="009F6F43">
              <w:rPr>
                <w:rFonts w:asciiTheme="majorHAnsi" w:eastAsiaTheme="majorEastAsia" w:hAnsiTheme="majorHAnsi" w:cstheme="majorHAnsi" w:hint="eastAsia"/>
                <w:szCs w:val="21"/>
              </w:rPr>
              <w:t>，</w:t>
            </w:r>
            <w:r w:rsidRPr="009F6F43">
              <w:rPr>
                <w:rFonts w:asciiTheme="majorHAnsi" w:eastAsiaTheme="majorEastAsia" w:hAnsiTheme="majorHAnsi" w:cstheme="majorHAnsi"/>
                <w:szCs w:val="21"/>
              </w:rPr>
              <w:t>g/L</w:t>
            </w:r>
          </w:p>
        </w:tc>
        <w:tc>
          <w:tcPr>
            <w:tcW w:w="1049" w:type="pct"/>
          </w:tcPr>
          <w:p w14:paraId="45055983"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7947BD3E"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5033FEBD"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4124DC39" w14:textId="77777777" w:rsidTr="00460CF1">
        <w:trPr>
          <w:cantSplit/>
          <w:trHeight w:val="341"/>
        </w:trPr>
        <w:tc>
          <w:tcPr>
            <w:tcW w:w="1938" w:type="pct"/>
            <w:vAlign w:val="center"/>
          </w:tcPr>
          <w:p w14:paraId="75C9C994"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59472FF8"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1B082B04"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2366FDD7"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9F6F43" w14:paraId="6396D767" w14:textId="77777777" w:rsidTr="00460CF1">
        <w:trPr>
          <w:cantSplit/>
          <w:trHeight w:val="341"/>
        </w:trPr>
        <w:tc>
          <w:tcPr>
            <w:tcW w:w="1938" w:type="pct"/>
            <w:tcBorders>
              <w:bottom w:val="single" w:sz="4" w:space="0" w:color="auto"/>
            </w:tcBorders>
            <w:vAlign w:val="center"/>
          </w:tcPr>
          <w:p w14:paraId="3E215C9C"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未知</w:t>
            </w:r>
          </w:p>
        </w:tc>
        <w:tc>
          <w:tcPr>
            <w:tcW w:w="1049" w:type="pct"/>
            <w:tcBorders>
              <w:bottom w:val="single" w:sz="4" w:space="0" w:color="auto"/>
            </w:tcBorders>
          </w:tcPr>
          <w:p w14:paraId="20EAA7B6"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bottom w:val="single" w:sz="4" w:space="0" w:color="auto"/>
            </w:tcBorders>
          </w:tcPr>
          <w:p w14:paraId="6530BF31"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bottom w:val="single" w:sz="4" w:space="0" w:color="auto"/>
            </w:tcBorders>
          </w:tcPr>
          <w:p w14:paraId="1A239EFC"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6A52EB" w14:paraId="1F4E7ECA" w14:textId="77777777" w:rsidTr="00460CF1">
        <w:trPr>
          <w:cantSplit/>
          <w:trHeight w:val="341"/>
        </w:trPr>
        <w:tc>
          <w:tcPr>
            <w:tcW w:w="5000" w:type="pct"/>
            <w:gridSpan w:val="4"/>
            <w:tcBorders>
              <w:top w:val="single" w:sz="4" w:space="0" w:color="auto"/>
            </w:tcBorders>
            <w:vAlign w:val="center"/>
          </w:tcPr>
          <w:p w14:paraId="2CD26A8D" w14:textId="77777777" w:rsidR="00FE13FF" w:rsidRPr="006A52EB" w:rsidRDefault="00FE13FF" w:rsidP="00460CF1">
            <w:pPr>
              <w:jc w:val="left"/>
              <w:rPr>
                <w:rFonts w:asciiTheme="majorHAnsi" w:eastAsia="楷体" w:hAnsiTheme="majorHAnsi" w:cstheme="majorHAnsi"/>
                <w:szCs w:val="21"/>
              </w:rPr>
            </w:pPr>
            <w:r w:rsidRPr="008D5E5A">
              <w:rPr>
                <w:rFonts w:asciiTheme="majorHAnsi" w:eastAsia="楷体" w:hAnsiTheme="majorHAnsi" w:cstheme="majorHAnsi"/>
                <w:szCs w:val="21"/>
              </w:rPr>
              <w:t>ELN</w:t>
            </w:r>
            <w:r>
              <w:rPr>
                <w:rFonts w:asciiTheme="majorHAnsi" w:eastAsia="楷体" w:hAnsiTheme="majorHAnsi" w:cstheme="majorHAnsi" w:hint="eastAsia"/>
                <w:szCs w:val="21"/>
              </w:rPr>
              <w:t>，</w:t>
            </w:r>
            <w:r w:rsidRPr="008D5E5A">
              <w:rPr>
                <w:rFonts w:asciiTheme="majorHAnsi" w:eastAsia="楷体" w:hAnsiTheme="majorHAnsi" w:cstheme="majorHAnsi"/>
                <w:szCs w:val="21"/>
              </w:rPr>
              <w:t xml:space="preserve">European </w:t>
            </w:r>
            <w:proofErr w:type="spellStart"/>
            <w:r w:rsidRPr="008D5E5A">
              <w:rPr>
                <w:rFonts w:asciiTheme="majorHAnsi" w:eastAsia="楷体" w:hAnsiTheme="majorHAnsi" w:cstheme="majorHAnsi"/>
                <w:szCs w:val="21"/>
              </w:rPr>
              <w:t>LeukmiaNet</w:t>
            </w:r>
            <w:proofErr w:type="spellEnd"/>
            <w:r w:rsidRPr="008D5E5A">
              <w:rPr>
                <w:rFonts w:asciiTheme="majorHAnsi" w:eastAsia="楷体" w:hAnsiTheme="majorHAnsi" w:cstheme="majorHAnsi"/>
                <w:szCs w:val="21"/>
              </w:rPr>
              <w:t>，欧洲白血病网络；四分位距（</w:t>
            </w:r>
            <w:r w:rsidRPr="008D5E5A">
              <w:rPr>
                <w:rFonts w:asciiTheme="majorHAnsi" w:eastAsia="楷体" w:hAnsiTheme="majorHAnsi" w:cstheme="majorHAnsi"/>
                <w:szCs w:val="21"/>
              </w:rPr>
              <w:t>interquartile range</w:t>
            </w:r>
            <w:r w:rsidRPr="008D5E5A">
              <w:rPr>
                <w:rFonts w:asciiTheme="majorHAnsi" w:eastAsia="楷体" w:hAnsiTheme="majorHAnsi" w:cstheme="majorHAnsi"/>
                <w:szCs w:val="21"/>
              </w:rPr>
              <w:t>，</w:t>
            </w:r>
            <w:r w:rsidRPr="008D5E5A">
              <w:rPr>
                <w:rFonts w:asciiTheme="majorHAnsi" w:eastAsia="楷体" w:hAnsiTheme="majorHAnsi" w:cstheme="majorHAnsi"/>
                <w:szCs w:val="21"/>
              </w:rPr>
              <w:t>IQR</w:t>
            </w:r>
            <w:r w:rsidRPr="008D5E5A">
              <w:rPr>
                <w:rFonts w:asciiTheme="majorHAnsi" w:eastAsia="楷体" w:hAnsiTheme="majorHAnsi" w:cstheme="majorHAnsi"/>
                <w:szCs w:val="21"/>
              </w:rPr>
              <w:t>）</w:t>
            </w:r>
            <w:r>
              <w:rPr>
                <w:rFonts w:asciiTheme="majorHAnsi" w:eastAsia="楷体" w:hAnsiTheme="majorHAnsi" w:cstheme="majorHAnsi" w:hint="eastAsia"/>
                <w:szCs w:val="21"/>
              </w:rPr>
              <w:t>。</w:t>
            </w:r>
          </w:p>
        </w:tc>
      </w:tr>
      <w:tr w:rsidR="00FE13FF" w:rsidRPr="00B70B04" w14:paraId="062D3240" w14:textId="77777777" w:rsidTr="00460CF1">
        <w:trPr>
          <w:cantSplit/>
          <w:trHeight w:val="341"/>
        </w:trPr>
        <w:tc>
          <w:tcPr>
            <w:tcW w:w="5000" w:type="pct"/>
            <w:gridSpan w:val="4"/>
            <w:tcBorders>
              <w:bottom w:val="single" w:sz="4" w:space="0" w:color="auto"/>
            </w:tcBorders>
            <w:vAlign w:val="center"/>
          </w:tcPr>
          <w:p w14:paraId="64756193" w14:textId="6D2BD7DD" w:rsidR="00FE13FF" w:rsidRPr="00C2709D" w:rsidRDefault="00FE13FF" w:rsidP="00FE13FF">
            <w:pPr>
              <w:pStyle w:val="af3"/>
              <w:jc w:val="left"/>
              <w:rPr>
                <w:rFonts w:asciiTheme="majorHAnsi" w:eastAsia="楷体" w:hAnsiTheme="majorHAnsi" w:cstheme="majorHAnsi"/>
                <w:sz w:val="21"/>
                <w:szCs w:val="21"/>
              </w:rPr>
            </w:pPr>
            <w:r>
              <w:rPr>
                <w:rFonts w:asciiTheme="majorHAnsi" w:eastAsia="楷体" w:hAnsiTheme="majorHAnsi" w:cstheme="majorHAnsi" w:hint="eastAsia"/>
                <w:sz w:val="21"/>
                <w:szCs w:val="21"/>
              </w:rPr>
              <w:lastRenderedPageBreak/>
              <w:t>续表</w:t>
            </w:r>
            <w:r>
              <w:rPr>
                <w:rFonts w:asciiTheme="majorHAnsi" w:eastAsia="楷体" w:hAnsiTheme="majorHAnsi" w:cstheme="majorHAnsi" w:hint="eastAsia"/>
                <w:sz w:val="21"/>
                <w:szCs w:val="21"/>
              </w:rPr>
              <w:t>3-</w:t>
            </w:r>
            <w:r w:rsidR="007A3994">
              <w:rPr>
                <w:rFonts w:asciiTheme="majorHAnsi" w:eastAsia="楷体" w:hAnsiTheme="majorHAnsi" w:cstheme="majorHAnsi"/>
                <w:sz w:val="21"/>
                <w:szCs w:val="21"/>
              </w:rPr>
              <w:t>2</w:t>
            </w:r>
          </w:p>
        </w:tc>
      </w:tr>
      <w:tr w:rsidR="00FE13FF" w:rsidRPr="00B70B04" w14:paraId="06224494" w14:textId="77777777" w:rsidTr="00460CF1">
        <w:trPr>
          <w:cantSplit/>
          <w:trHeight w:val="341"/>
        </w:trPr>
        <w:tc>
          <w:tcPr>
            <w:tcW w:w="1938" w:type="pct"/>
            <w:tcBorders>
              <w:top w:val="single" w:sz="4" w:space="0" w:color="auto"/>
              <w:bottom w:val="single" w:sz="4" w:space="0" w:color="auto"/>
            </w:tcBorders>
            <w:vAlign w:val="center"/>
          </w:tcPr>
          <w:p w14:paraId="0EED7FAB" w14:textId="77777777" w:rsidR="00FE13FF" w:rsidRPr="00B23583" w:rsidRDefault="00FE13FF" w:rsidP="00460CF1">
            <w:pPr>
              <w:jc w:val="left"/>
              <w:rPr>
                <w:rFonts w:asciiTheme="majorHAnsi" w:hAnsiTheme="majorHAnsi" w:cstheme="majorHAnsi"/>
                <w:szCs w:val="21"/>
              </w:rPr>
            </w:pPr>
            <w:r>
              <w:rPr>
                <w:rFonts w:asciiTheme="majorHAnsi" w:hAnsiTheme="majorHAnsi" w:cstheme="majorHAnsi" w:hint="eastAsia"/>
                <w:szCs w:val="21"/>
              </w:rPr>
              <w:t>特征</w:t>
            </w:r>
          </w:p>
        </w:tc>
        <w:tc>
          <w:tcPr>
            <w:tcW w:w="1049" w:type="pct"/>
            <w:tcBorders>
              <w:top w:val="single" w:sz="4" w:space="0" w:color="auto"/>
              <w:bottom w:val="single" w:sz="4" w:space="0" w:color="auto"/>
            </w:tcBorders>
            <w:vAlign w:val="center"/>
          </w:tcPr>
          <w:p w14:paraId="4847825C" w14:textId="77777777" w:rsidR="00FE13FF" w:rsidRPr="00B23583" w:rsidRDefault="00FE13FF" w:rsidP="00460CF1">
            <w:pPr>
              <w:jc w:val="center"/>
              <w:rPr>
                <w:rFonts w:asciiTheme="majorHAnsi" w:hAnsiTheme="majorHAnsi" w:cstheme="majorHAnsi"/>
                <w:szCs w:val="21"/>
              </w:rPr>
            </w:pPr>
            <w:r>
              <w:rPr>
                <w:rFonts w:asciiTheme="majorHAnsi" w:hAnsiTheme="majorHAnsi" w:cstheme="majorHAnsi" w:hint="eastAsia"/>
                <w:szCs w:val="21"/>
              </w:rPr>
              <w:t>A</w:t>
            </w:r>
          </w:p>
        </w:tc>
        <w:tc>
          <w:tcPr>
            <w:tcW w:w="1049" w:type="pct"/>
            <w:tcBorders>
              <w:top w:val="single" w:sz="4" w:space="0" w:color="auto"/>
              <w:bottom w:val="single" w:sz="4" w:space="0" w:color="auto"/>
            </w:tcBorders>
            <w:vAlign w:val="center"/>
          </w:tcPr>
          <w:p w14:paraId="7A60E8F2" w14:textId="77777777" w:rsidR="00FE13FF" w:rsidRPr="00B23583" w:rsidRDefault="00FE13FF" w:rsidP="00460CF1">
            <w:pPr>
              <w:jc w:val="center"/>
              <w:rPr>
                <w:rFonts w:asciiTheme="majorHAnsi" w:hAnsiTheme="majorHAnsi" w:cstheme="majorHAnsi"/>
                <w:szCs w:val="21"/>
              </w:rPr>
            </w:pPr>
            <w:r>
              <w:rPr>
                <w:rFonts w:asciiTheme="majorHAnsi" w:hAnsiTheme="majorHAnsi" w:cstheme="majorHAnsi"/>
                <w:szCs w:val="21"/>
              </w:rPr>
              <w:t>B</w:t>
            </w:r>
          </w:p>
        </w:tc>
        <w:tc>
          <w:tcPr>
            <w:tcW w:w="964" w:type="pct"/>
            <w:tcBorders>
              <w:top w:val="single" w:sz="4" w:space="0" w:color="auto"/>
              <w:bottom w:val="single" w:sz="4" w:space="0" w:color="auto"/>
            </w:tcBorders>
            <w:vAlign w:val="center"/>
          </w:tcPr>
          <w:p w14:paraId="72D590D6" w14:textId="77777777" w:rsidR="00FE13FF" w:rsidRPr="00B23583" w:rsidRDefault="00FE13FF" w:rsidP="00460CF1">
            <w:pPr>
              <w:jc w:val="center"/>
              <w:rPr>
                <w:rFonts w:asciiTheme="majorHAnsi" w:hAnsiTheme="majorHAnsi" w:cstheme="majorHAnsi"/>
                <w:szCs w:val="21"/>
              </w:rPr>
            </w:pPr>
            <w:r>
              <w:rPr>
                <w:rFonts w:asciiTheme="majorHAnsi" w:hAnsiTheme="majorHAnsi" w:cstheme="majorHAnsi" w:hint="eastAsia"/>
                <w:szCs w:val="21"/>
              </w:rPr>
              <w:t>第三列</w:t>
            </w:r>
          </w:p>
        </w:tc>
      </w:tr>
      <w:tr w:rsidR="00FE13FF" w:rsidRPr="00B70B04" w14:paraId="563471BD" w14:textId="77777777" w:rsidTr="00460CF1">
        <w:trPr>
          <w:cantSplit/>
          <w:trHeight w:val="341"/>
        </w:trPr>
        <w:tc>
          <w:tcPr>
            <w:tcW w:w="1938" w:type="pct"/>
            <w:tcBorders>
              <w:top w:val="single" w:sz="4" w:space="0" w:color="auto"/>
            </w:tcBorders>
            <w:vAlign w:val="center"/>
          </w:tcPr>
          <w:p w14:paraId="6BAD855B"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szCs w:val="21"/>
              </w:rPr>
              <w:t>B</w:t>
            </w:r>
          </w:p>
        </w:tc>
        <w:tc>
          <w:tcPr>
            <w:tcW w:w="1049" w:type="pct"/>
            <w:tcBorders>
              <w:top w:val="single" w:sz="4" w:space="0" w:color="auto"/>
            </w:tcBorders>
          </w:tcPr>
          <w:p w14:paraId="7AE1D89C"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top w:val="single" w:sz="4" w:space="0" w:color="auto"/>
            </w:tcBorders>
          </w:tcPr>
          <w:p w14:paraId="453FCFE2"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top w:val="single" w:sz="4" w:space="0" w:color="auto"/>
            </w:tcBorders>
          </w:tcPr>
          <w:p w14:paraId="3C16EAA4"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57D5C929" w14:textId="77777777" w:rsidTr="00460CF1">
        <w:trPr>
          <w:cantSplit/>
          <w:trHeight w:val="341"/>
        </w:trPr>
        <w:tc>
          <w:tcPr>
            <w:tcW w:w="1938" w:type="pct"/>
            <w:vAlign w:val="center"/>
          </w:tcPr>
          <w:p w14:paraId="34FC4989"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Pr>
                <w:rFonts w:asciiTheme="majorHAnsi" w:eastAsiaTheme="majorEastAsia" w:hAnsiTheme="majorHAnsi" w:cstheme="majorHAnsi" w:hint="eastAsia"/>
                <w:szCs w:val="21"/>
              </w:rPr>
              <w:t>A</w:t>
            </w:r>
          </w:p>
        </w:tc>
        <w:tc>
          <w:tcPr>
            <w:tcW w:w="1049" w:type="pct"/>
          </w:tcPr>
          <w:p w14:paraId="4D9DD97F"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3BADB6FA"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1251667F"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61A755E9" w14:textId="77777777" w:rsidTr="00460CF1">
        <w:trPr>
          <w:cantSplit/>
          <w:trHeight w:val="341"/>
        </w:trPr>
        <w:tc>
          <w:tcPr>
            <w:tcW w:w="1938" w:type="pct"/>
            <w:vAlign w:val="center"/>
          </w:tcPr>
          <w:p w14:paraId="3F931E7C"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C</w:t>
            </w:r>
            <w:r w:rsidRPr="009F6F43">
              <w:rPr>
                <w:rFonts w:asciiTheme="majorHAnsi" w:eastAsiaTheme="majorEastAsia" w:hAnsiTheme="majorHAnsi" w:cstheme="majorHAnsi" w:hint="eastAsia"/>
                <w:color w:val="000000" w:themeColor="text1"/>
                <w:szCs w:val="21"/>
              </w:rPr>
              <w:t>，</w:t>
            </w:r>
            <w:r w:rsidRPr="009F6F43">
              <w:rPr>
                <w:rFonts w:asciiTheme="majorHAnsi" w:eastAsiaTheme="majorEastAsia" w:hAnsiTheme="majorHAnsi" w:cstheme="majorHAnsi"/>
                <w:szCs w:val="21"/>
              </w:rPr>
              <w:t>n</w:t>
            </w:r>
            <w:r w:rsidRPr="009F6F43">
              <w:rPr>
                <w:rFonts w:asciiTheme="majorHAnsi" w:eastAsiaTheme="majorEastAsia" w:hAnsiTheme="majorHAnsi" w:cstheme="majorHAnsi"/>
                <w:szCs w:val="21"/>
              </w:rPr>
              <w:t>（</w:t>
            </w:r>
            <w:r w:rsidRPr="009F6F43">
              <w:rPr>
                <w:rFonts w:asciiTheme="majorHAnsi" w:eastAsiaTheme="majorEastAsia" w:hAnsiTheme="majorHAnsi" w:cstheme="majorHAnsi"/>
                <w:szCs w:val="21"/>
              </w:rPr>
              <w:t>%</w:t>
            </w:r>
            <w:r w:rsidRPr="009F6F43">
              <w:rPr>
                <w:rFonts w:asciiTheme="majorHAnsi" w:eastAsiaTheme="majorEastAsia" w:hAnsiTheme="majorHAnsi" w:cstheme="majorHAnsi"/>
                <w:szCs w:val="21"/>
              </w:rPr>
              <w:t>）</w:t>
            </w:r>
          </w:p>
        </w:tc>
        <w:tc>
          <w:tcPr>
            <w:tcW w:w="1049" w:type="pct"/>
          </w:tcPr>
          <w:p w14:paraId="0A0546CE"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0779F274"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6C5706A8"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3343C0FA" w14:textId="77777777" w:rsidTr="00460CF1">
        <w:trPr>
          <w:cantSplit/>
          <w:trHeight w:val="341"/>
        </w:trPr>
        <w:tc>
          <w:tcPr>
            <w:tcW w:w="1938" w:type="pct"/>
            <w:vAlign w:val="center"/>
          </w:tcPr>
          <w:p w14:paraId="6B97C7A6"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D</w:t>
            </w:r>
            <w:r w:rsidRPr="009F6F43">
              <w:rPr>
                <w:rFonts w:asciiTheme="majorHAnsi" w:eastAsiaTheme="majorEastAsia" w:hAnsiTheme="majorHAnsi" w:cstheme="majorHAnsi" w:hint="eastAsia"/>
                <w:color w:val="000000" w:themeColor="text1"/>
                <w:szCs w:val="21"/>
              </w:rPr>
              <w:t>，</w:t>
            </w:r>
            <w:r w:rsidRPr="009F6F43">
              <w:rPr>
                <w:rFonts w:asciiTheme="majorHAnsi" w:eastAsiaTheme="majorEastAsia" w:hAnsiTheme="majorHAnsi" w:cstheme="majorHAnsi"/>
                <w:szCs w:val="21"/>
              </w:rPr>
              <w:t>× 10</w:t>
            </w:r>
            <w:r w:rsidRPr="009F6F43">
              <w:rPr>
                <w:rFonts w:asciiTheme="majorHAnsi" w:eastAsiaTheme="majorEastAsia" w:hAnsiTheme="majorHAnsi" w:cstheme="majorHAnsi"/>
                <w:szCs w:val="21"/>
                <w:vertAlign w:val="superscript"/>
              </w:rPr>
              <w:t>9</w:t>
            </w:r>
            <w:r w:rsidRPr="009F6F43">
              <w:rPr>
                <w:rFonts w:asciiTheme="majorHAnsi" w:eastAsiaTheme="majorEastAsia" w:hAnsiTheme="majorHAnsi" w:cstheme="majorHAnsi"/>
                <w:szCs w:val="21"/>
              </w:rPr>
              <w:t>/L</w:t>
            </w:r>
          </w:p>
        </w:tc>
        <w:tc>
          <w:tcPr>
            <w:tcW w:w="1049" w:type="pct"/>
          </w:tcPr>
          <w:p w14:paraId="38D31CBF"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1602A587"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7E94F339"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13070C19" w14:textId="77777777" w:rsidTr="00460CF1">
        <w:trPr>
          <w:cantSplit/>
          <w:trHeight w:val="341"/>
        </w:trPr>
        <w:tc>
          <w:tcPr>
            <w:tcW w:w="1938" w:type="pct"/>
            <w:vAlign w:val="center"/>
          </w:tcPr>
          <w:p w14:paraId="494F069E"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77BDC665"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4670F937"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77159BCD"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05ED1642" w14:textId="77777777" w:rsidTr="00460CF1">
        <w:trPr>
          <w:cantSplit/>
          <w:trHeight w:val="341"/>
        </w:trPr>
        <w:tc>
          <w:tcPr>
            <w:tcW w:w="1938" w:type="pct"/>
            <w:vAlign w:val="center"/>
          </w:tcPr>
          <w:p w14:paraId="1067E20B" w14:textId="77777777" w:rsidR="00FE13FF" w:rsidRPr="009F6F43" w:rsidRDefault="00FE13FF" w:rsidP="00460CF1">
            <w:pPr>
              <w:jc w:val="left"/>
              <w:rPr>
                <w:rFonts w:asciiTheme="majorHAnsi" w:eastAsiaTheme="majorEastAsia" w:hAnsiTheme="majorHAnsi" w:cstheme="majorHAnsi"/>
                <w:szCs w:val="21"/>
              </w:rPr>
            </w:pPr>
            <w:r>
              <w:rPr>
                <w:rFonts w:asciiTheme="majorHAnsi" w:eastAsiaTheme="majorEastAsia" w:hAnsiTheme="majorHAnsi" w:cstheme="majorHAnsi" w:hint="eastAsia"/>
                <w:szCs w:val="21"/>
              </w:rPr>
              <w:t>E</w:t>
            </w:r>
            <w:r w:rsidRPr="009F6F43">
              <w:rPr>
                <w:rFonts w:asciiTheme="majorHAnsi" w:eastAsiaTheme="majorEastAsia" w:hAnsiTheme="majorHAnsi" w:cstheme="majorHAnsi" w:hint="eastAsia"/>
                <w:szCs w:val="21"/>
              </w:rPr>
              <w:t>，</w:t>
            </w:r>
            <w:r w:rsidRPr="009F6F43">
              <w:rPr>
                <w:rFonts w:asciiTheme="majorHAnsi" w:eastAsiaTheme="majorEastAsia" w:hAnsiTheme="majorHAnsi" w:cstheme="majorHAnsi"/>
                <w:szCs w:val="21"/>
              </w:rPr>
              <w:t>g/L</w:t>
            </w:r>
          </w:p>
        </w:tc>
        <w:tc>
          <w:tcPr>
            <w:tcW w:w="1049" w:type="pct"/>
          </w:tcPr>
          <w:p w14:paraId="7C5773FE"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4209D9B9"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0EF27131"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B70B04" w14:paraId="38B5580B" w14:textId="77777777" w:rsidTr="00460CF1">
        <w:trPr>
          <w:cantSplit/>
          <w:trHeight w:val="341"/>
        </w:trPr>
        <w:tc>
          <w:tcPr>
            <w:tcW w:w="1938" w:type="pct"/>
            <w:vAlign w:val="center"/>
          </w:tcPr>
          <w:p w14:paraId="737B90F4"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中位数（</w:t>
            </w:r>
            <w:r w:rsidRPr="009F6F43">
              <w:rPr>
                <w:rFonts w:asciiTheme="majorHAnsi" w:eastAsiaTheme="majorEastAsia" w:hAnsiTheme="majorHAnsi" w:cstheme="majorHAnsi"/>
                <w:szCs w:val="21"/>
              </w:rPr>
              <w:t>IQR</w:t>
            </w:r>
            <w:r w:rsidRPr="009F6F43">
              <w:rPr>
                <w:rFonts w:asciiTheme="majorHAnsi" w:eastAsiaTheme="majorEastAsia" w:hAnsiTheme="majorHAnsi" w:cstheme="majorHAnsi"/>
                <w:szCs w:val="21"/>
              </w:rPr>
              <w:t>）</w:t>
            </w:r>
          </w:p>
        </w:tc>
        <w:tc>
          <w:tcPr>
            <w:tcW w:w="1049" w:type="pct"/>
          </w:tcPr>
          <w:p w14:paraId="6674DC92"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Pr>
          <w:p w14:paraId="2C3EB7AA"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Pr>
          <w:p w14:paraId="7D18BA70"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9F6F43" w14:paraId="7E6B7301" w14:textId="77777777" w:rsidTr="00460CF1">
        <w:trPr>
          <w:cantSplit/>
          <w:trHeight w:val="341"/>
        </w:trPr>
        <w:tc>
          <w:tcPr>
            <w:tcW w:w="1938" w:type="pct"/>
            <w:tcBorders>
              <w:bottom w:val="single" w:sz="4" w:space="0" w:color="auto"/>
            </w:tcBorders>
            <w:vAlign w:val="center"/>
          </w:tcPr>
          <w:p w14:paraId="1FFF737E" w14:textId="77777777" w:rsidR="00FE13FF" w:rsidRPr="009F6F43" w:rsidRDefault="00FE13FF" w:rsidP="00460CF1">
            <w:pPr>
              <w:jc w:val="left"/>
              <w:rPr>
                <w:rFonts w:asciiTheme="majorHAnsi" w:eastAsiaTheme="majorEastAsia" w:hAnsiTheme="majorHAnsi" w:cstheme="majorHAnsi"/>
                <w:szCs w:val="21"/>
              </w:rPr>
            </w:pPr>
            <w:r w:rsidRPr="009F6F43">
              <w:rPr>
                <w:rFonts w:asciiTheme="majorHAnsi" w:eastAsiaTheme="majorEastAsia" w:hAnsiTheme="majorHAnsi" w:cstheme="majorHAnsi"/>
                <w:szCs w:val="21"/>
              </w:rPr>
              <w:t xml:space="preserve">  </w:t>
            </w:r>
            <w:r w:rsidRPr="009F6F43">
              <w:rPr>
                <w:rFonts w:asciiTheme="majorHAnsi" w:eastAsiaTheme="majorEastAsia" w:hAnsiTheme="majorHAnsi" w:cstheme="majorHAnsi"/>
                <w:szCs w:val="21"/>
              </w:rPr>
              <w:t>未知</w:t>
            </w:r>
          </w:p>
        </w:tc>
        <w:tc>
          <w:tcPr>
            <w:tcW w:w="1049" w:type="pct"/>
            <w:tcBorders>
              <w:bottom w:val="single" w:sz="4" w:space="0" w:color="auto"/>
            </w:tcBorders>
          </w:tcPr>
          <w:p w14:paraId="25FE65EB"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1049" w:type="pct"/>
            <w:tcBorders>
              <w:bottom w:val="single" w:sz="4" w:space="0" w:color="auto"/>
            </w:tcBorders>
          </w:tcPr>
          <w:p w14:paraId="2B98A43E"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c>
          <w:tcPr>
            <w:tcW w:w="964" w:type="pct"/>
            <w:tcBorders>
              <w:bottom w:val="single" w:sz="4" w:space="0" w:color="auto"/>
            </w:tcBorders>
          </w:tcPr>
          <w:p w14:paraId="19E19706" w14:textId="77777777" w:rsidR="00FE13FF" w:rsidRPr="009F6F43" w:rsidRDefault="00FE13FF" w:rsidP="00460CF1">
            <w:pPr>
              <w:jc w:val="center"/>
              <w:rPr>
                <w:rFonts w:asciiTheme="majorHAnsi" w:eastAsiaTheme="majorEastAsia" w:hAnsiTheme="majorHAnsi" w:cstheme="majorHAnsi"/>
                <w:szCs w:val="21"/>
              </w:rPr>
            </w:pPr>
            <w:r w:rsidRPr="003B7E47">
              <w:rPr>
                <w:rFonts w:asciiTheme="majorHAnsi" w:eastAsiaTheme="majorEastAsia" w:hAnsiTheme="majorHAnsi" w:cstheme="majorHAnsi" w:hint="eastAsia"/>
                <w:szCs w:val="21"/>
              </w:rPr>
              <w:t xml:space="preserve"> </w:t>
            </w:r>
          </w:p>
        </w:tc>
      </w:tr>
      <w:tr w:rsidR="00FE13FF" w:rsidRPr="006A52EB" w14:paraId="449E132F" w14:textId="77777777" w:rsidTr="00460CF1">
        <w:trPr>
          <w:cantSplit/>
          <w:trHeight w:val="341"/>
        </w:trPr>
        <w:tc>
          <w:tcPr>
            <w:tcW w:w="5000" w:type="pct"/>
            <w:gridSpan w:val="4"/>
            <w:tcBorders>
              <w:top w:val="single" w:sz="4" w:space="0" w:color="auto"/>
            </w:tcBorders>
            <w:vAlign w:val="center"/>
          </w:tcPr>
          <w:p w14:paraId="7B27E58C" w14:textId="77777777" w:rsidR="00FE13FF" w:rsidRPr="006A52EB" w:rsidRDefault="00FE13FF" w:rsidP="005045D1">
            <w:pPr>
              <w:keepNext/>
              <w:jc w:val="left"/>
              <w:rPr>
                <w:rFonts w:asciiTheme="majorHAnsi" w:eastAsia="楷体" w:hAnsiTheme="majorHAnsi" w:cstheme="majorHAnsi"/>
                <w:szCs w:val="21"/>
              </w:rPr>
            </w:pPr>
            <w:r w:rsidRPr="008D5E5A">
              <w:rPr>
                <w:rFonts w:asciiTheme="majorHAnsi" w:eastAsia="楷体" w:hAnsiTheme="majorHAnsi" w:cstheme="majorHAnsi"/>
                <w:szCs w:val="21"/>
              </w:rPr>
              <w:t>ELN</w:t>
            </w:r>
            <w:r>
              <w:rPr>
                <w:rFonts w:asciiTheme="majorHAnsi" w:eastAsia="楷体" w:hAnsiTheme="majorHAnsi" w:cstheme="majorHAnsi" w:hint="eastAsia"/>
                <w:szCs w:val="21"/>
              </w:rPr>
              <w:t>，</w:t>
            </w:r>
            <w:r w:rsidRPr="008D5E5A">
              <w:rPr>
                <w:rFonts w:asciiTheme="majorHAnsi" w:eastAsia="楷体" w:hAnsiTheme="majorHAnsi" w:cstheme="majorHAnsi"/>
                <w:szCs w:val="21"/>
              </w:rPr>
              <w:t xml:space="preserve">European </w:t>
            </w:r>
            <w:proofErr w:type="spellStart"/>
            <w:r w:rsidRPr="008D5E5A">
              <w:rPr>
                <w:rFonts w:asciiTheme="majorHAnsi" w:eastAsia="楷体" w:hAnsiTheme="majorHAnsi" w:cstheme="majorHAnsi"/>
                <w:szCs w:val="21"/>
              </w:rPr>
              <w:t>LeukmiaNet</w:t>
            </w:r>
            <w:proofErr w:type="spellEnd"/>
            <w:r w:rsidRPr="008D5E5A">
              <w:rPr>
                <w:rFonts w:asciiTheme="majorHAnsi" w:eastAsia="楷体" w:hAnsiTheme="majorHAnsi" w:cstheme="majorHAnsi"/>
                <w:szCs w:val="21"/>
              </w:rPr>
              <w:t>，欧洲白血病网络；四分位距（</w:t>
            </w:r>
            <w:r w:rsidRPr="008D5E5A">
              <w:rPr>
                <w:rFonts w:asciiTheme="majorHAnsi" w:eastAsia="楷体" w:hAnsiTheme="majorHAnsi" w:cstheme="majorHAnsi"/>
                <w:szCs w:val="21"/>
              </w:rPr>
              <w:t>interquartile range</w:t>
            </w:r>
            <w:r w:rsidRPr="008D5E5A">
              <w:rPr>
                <w:rFonts w:asciiTheme="majorHAnsi" w:eastAsia="楷体" w:hAnsiTheme="majorHAnsi" w:cstheme="majorHAnsi"/>
                <w:szCs w:val="21"/>
              </w:rPr>
              <w:t>，</w:t>
            </w:r>
            <w:r w:rsidRPr="008D5E5A">
              <w:rPr>
                <w:rFonts w:asciiTheme="majorHAnsi" w:eastAsia="楷体" w:hAnsiTheme="majorHAnsi" w:cstheme="majorHAnsi"/>
                <w:szCs w:val="21"/>
              </w:rPr>
              <w:t>IQR</w:t>
            </w:r>
            <w:r w:rsidRPr="008D5E5A">
              <w:rPr>
                <w:rFonts w:asciiTheme="majorHAnsi" w:eastAsia="楷体" w:hAnsiTheme="majorHAnsi" w:cstheme="majorHAnsi"/>
                <w:szCs w:val="21"/>
              </w:rPr>
              <w:t>）</w:t>
            </w:r>
            <w:r>
              <w:rPr>
                <w:rFonts w:asciiTheme="majorHAnsi" w:eastAsia="楷体" w:hAnsiTheme="majorHAnsi" w:cstheme="majorHAnsi" w:hint="eastAsia"/>
                <w:szCs w:val="21"/>
              </w:rPr>
              <w:t>。</w:t>
            </w:r>
          </w:p>
        </w:tc>
      </w:tr>
    </w:tbl>
    <w:p w14:paraId="4EE63675" w14:textId="77777777" w:rsidR="00DD5BC9" w:rsidRPr="00AE698D" w:rsidRDefault="00DD5BC9" w:rsidP="00DD5BC9">
      <w:pPr>
        <w:pStyle w:val="3"/>
        <w:rPr>
          <w:sz w:val="24"/>
          <w:szCs w:val="24"/>
        </w:rPr>
      </w:pPr>
      <w:bookmarkStart w:id="74" w:name="_Toc105676035"/>
      <w:bookmarkStart w:id="75" w:name="_Toc105676345"/>
      <w:r>
        <w:rPr>
          <w:rFonts w:hint="eastAsia"/>
          <w:sz w:val="24"/>
          <w:szCs w:val="24"/>
        </w:rPr>
        <w:t>标题</w:t>
      </w:r>
      <w:r>
        <w:rPr>
          <w:rFonts w:hint="eastAsia"/>
          <w:sz w:val="24"/>
          <w:szCs w:val="24"/>
        </w:rPr>
        <w:t>2</w:t>
      </w:r>
      <w:bookmarkEnd w:id="74"/>
      <w:bookmarkEnd w:id="75"/>
    </w:p>
    <w:p w14:paraId="2A0EC47D" w14:textId="5642F67F" w:rsidR="00DD5BC9" w:rsidRDefault="00DD5BC9" w:rsidP="00DD5BC9">
      <w:pPr>
        <w:spacing w:line="360" w:lineRule="auto"/>
        <w:ind w:firstLine="420"/>
        <w:rPr>
          <w:rFonts w:ascii="Times New Roman" w:eastAsia="宋体" w:hAnsi="Times New Roman" w:cs="Times New Roman"/>
          <w:szCs w:val="21"/>
        </w:rPr>
      </w:pPr>
      <w:r w:rsidRPr="00F924BC">
        <w:rPr>
          <w:rFonts w:ascii="Times New Roman" w:eastAsia="宋体" w:hAnsi="Times New Roman" w:cs="Times New Roman"/>
          <w:szCs w:val="21"/>
        </w:rPr>
        <w:t>之前的研究已证明</w:t>
      </w:r>
      <w:r>
        <w:rPr>
          <w:rFonts w:ascii="Times New Roman" w:eastAsia="宋体" w:hAnsi="Times New Roman" w:cs="Times New Roman"/>
          <w:szCs w:val="21"/>
        </w:rPr>
        <w:t>….</w:t>
      </w:r>
      <w:r>
        <w:rPr>
          <w:rFonts w:ascii="Times New Roman" w:eastAsia="宋体" w:hAnsi="Times New Roman" w:cs="Times New Roman" w:hint="eastAsia"/>
          <w:szCs w:val="21"/>
        </w:rPr>
        <w:t>。</w:t>
      </w:r>
    </w:p>
    <w:p w14:paraId="1394B060" w14:textId="77777777" w:rsidR="00DD5BC9" w:rsidRPr="00496906" w:rsidRDefault="00DD5BC9" w:rsidP="00DD5BC9">
      <w:pPr>
        <w:pStyle w:val="20"/>
      </w:pPr>
      <w:bookmarkStart w:id="76" w:name="_Toc105676036"/>
      <w:bookmarkStart w:id="77" w:name="_Toc105676346"/>
      <w:r w:rsidRPr="00496906">
        <w:rPr>
          <w:rFonts w:hint="eastAsia"/>
        </w:rPr>
        <w:t>讨论</w:t>
      </w:r>
      <w:bookmarkEnd w:id="76"/>
      <w:bookmarkEnd w:id="77"/>
    </w:p>
    <w:p w14:paraId="4A3F18DC" w14:textId="77777777" w:rsidR="00DD5BC9" w:rsidRPr="000D044A" w:rsidRDefault="00DD5BC9" w:rsidP="00DD5BC9">
      <w:pPr>
        <w:spacing w:line="360" w:lineRule="auto"/>
        <w:ind w:firstLine="420"/>
        <w:rPr>
          <w:rFonts w:ascii="Times New Roman" w:eastAsia="宋体" w:hAnsi="Times New Roman" w:cs="Times New Roman" w:hint="eastAsia"/>
          <w:szCs w:val="21"/>
        </w:rPr>
      </w:pPr>
      <w:r w:rsidRPr="0027001B">
        <w:rPr>
          <w:rFonts w:ascii="Times New Roman" w:eastAsia="宋体" w:hAnsi="Times New Roman" w:cs="Times New Roman"/>
          <w:szCs w:val="21"/>
        </w:rPr>
        <w:t>经过数十年的发展，</w:t>
      </w:r>
      <w:r>
        <w:rPr>
          <w:rFonts w:ascii="Times New Roman" w:eastAsia="宋体" w:hAnsi="Times New Roman" w:cs="Times New Roman"/>
          <w:szCs w:val="21"/>
        </w:rPr>
        <w:t>……</w:t>
      </w:r>
    </w:p>
    <w:p w14:paraId="71A97C6C" w14:textId="77777777" w:rsidR="00DD5BC9" w:rsidRDefault="00DD5BC9" w:rsidP="00DD5BC9">
      <w:pPr>
        <w:spacing w:line="360" w:lineRule="auto"/>
        <w:ind w:firstLine="420"/>
        <w:rPr>
          <w:rFonts w:ascii="Times New Roman" w:eastAsia="宋体" w:hAnsi="Times New Roman" w:cs="Times New Roman"/>
          <w:szCs w:val="21"/>
        </w:rPr>
      </w:pPr>
      <w:r>
        <w:rPr>
          <w:rFonts w:ascii="Times New Roman" w:eastAsia="宋体" w:hAnsi="Times New Roman" w:cs="Times New Roman"/>
          <w:szCs w:val="21"/>
        </w:rPr>
        <w:t>……</w:t>
      </w:r>
      <w:r w:rsidRPr="000D044A">
        <w:rPr>
          <w:rFonts w:ascii="Times New Roman" w:eastAsia="宋体" w:hAnsi="Times New Roman" w:cs="Times New Roman"/>
          <w:szCs w:val="21"/>
        </w:rPr>
        <w:t>可重复性以及临床意义。</w:t>
      </w:r>
    </w:p>
    <w:p w14:paraId="0E172689" w14:textId="77777777" w:rsidR="00DD5BC9" w:rsidRPr="00496906" w:rsidRDefault="00DD5BC9" w:rsidP="00DD5BC9">
      <w:pPr>
        <w:pStyle w:val="20"/>
      </w:pPr>
      <w:bookmarkStart w:id="78" w:name="_Toc105676037"/>
      <w:bookmarkStart w:id="79" w:name="_Toc105676347"/>
      <w:r w:rsidRPr="00496906">
        <w:rPr>
          <w:rFonts w:hint="eastAsia"/>
        </w:rPr>
        <w:t>小结</w:t>
      </w:r>
      <w:bookmarkEnd w:id="78"/>
      <w:bookmarkEnd w:id="79"/>
    </w:p>
    <w:p w14:paraId="292E0D71" w14:textId="77777777" w:rsidR="00DD5BC9" w:rsidRDefault="00DD5BC9" w:rsidP="00DD5BC9">
      <w:pPr>
        <w:spacing w:line="360" w:lineRule="auto"/>
        <w:ind w:firstLine="420"/>
        <w:rPr>
          <w:rFonts w:ascii="Times New Roman" w:eastAsia="宋体" w:hAnsi="Times New Roman" w:cs="Times New Roman" w:hint="eastAsia"/>
        </w:rPr>
        <w:sectPr w:rsidR="00DD5BC9" w:rsidSect="00A6559D">
          <w:footerReference w:type="even" r:id="rId17"/>
          <w:footerReference w:type="default" r:id="rId18"/>
          <w:pgSz w:w="11906" w:h="16838" w:code="9"/>
          <w:pgMar w:top="2211" w:right="1418" w:bottom="2155" w:left="1418" w:header="1418" w:footer="1701" w:gutter="284"/>
          <w:cols w:space="425"/>
          <w:docGrid w:linePitch="395"/>
        </w:sectPr>
      </w:pPr>
      <w:r w:rsidRPr="000D044A">
        <w:rPr>
          <w:rFonts w:ascii="Times New Roman" w:eastAsia="宋体" w:hAnsi="Times New Roman" w:cs="Times New Roman"/>
        </w:rPr>
        <w:t>总之，我们新发现了</w:t>
      </w:r>
      <w:r>
        <w:rPr>
          <w:rFonts w:ascii="Times New Roman" w:eastAsia="宋体" w:hAnsi="Times New Roman" w:cs="Times New Roman"/>
        </w:rPr>
        <w:t>…</w:t>
      </w:r>
      <w:r>
        <w:rPr>
          <w:rFonts w:ascii="Times New Roman" w:eastAsia="宋体" w:hAnsi="Times New Roman" w:cs="Times New Roman" w:hint="eastAsia"/>
        </w:rPr>
        <w:t>提供了</w:t>
      </w:r>
      <w:r>
        <w:rPr>
          <w:rFonts w:ascii="Times New Roman" w:eastAsia="宋体" w:hAnsi="Times New Roman" w:cs="Times New Roman"/>
        </w:rPr>
        <w:t>…</w:t>
      </w:r>
      <w:r>
        <w:rPr>
          <w:rFonts w:ascii="Times New Roman" w:eastAsia="宋体" w:hAnsi="Times New Roman" w:cs="Times New Roman" w:hint="eastAsia"/>
        </w:rPr>
        <w:t>，可以</w:t>
      </w:r>
      <w:r>
        <w:rPr>
          <w:rFonts w:ascii="Times New Roman" w:eastAsia="宋体" w:hAnsi="Times New Roman" w:cs="Times New Roman"/>
        </w:rPr>
        <w:t>…</w:t>
      </w:r>
      <w:r w:rsidRPr="000D044A">
        <w:rPr>
          <w:rFonts w:ascii="Times New Roman" w:eastAsia="宋体" w:hAnsi="Times New Roman" w:cs="Times New Roman"/>
        </w:rPr>
        <w:t>。</w:t>
      </w:r>
    </w:p>
    <w:p w14:paraId="21E1CC38" w14:textId="5F9A6C94" w:rsidR="00590960" w:rsidRPr="00746E07" w:rsidRDefault="0040221F" w:rsidP="00746E07">
      <w:pPr>
        <w:pStyle w:val="af5"/>
        <w:spacing w:before="480" w:after="360"/>
        <w:rPr>
          <w:b/>
          <w:bCs w:val="0"/>
        </w:rPr>
      </w:pPr>
      <w:bookmarkStart w:id="80" w:name="_Toc105676038"/>
      <w:bookmarkStart w:id="81" w:name="_Toc105676348"/>
      <w:r w:rsidRPr="00746E07">
        <w:rPr>
          <w:rFonts w:hint="eastAsia"/>
          <w:b/>
          <w:bCs w:val="0"/>
        </w:rPr>
        <w:lastRenderedPageBreak/>
        <w:t>全</w:t>
      </w:r>
      <w:r w:rsidR="005921E3" w:rsidRPr="00746E07">
        <w:rPr>
          <w:rFonts w:hint="eastAsia"/>
          <w:b/>
          <w:bCs w:val="0"/>
        </w:rPr>
        <w:t xml:space="preserve"> </w:t>
      </w:r>
      <w:r w:rsidRPr="00746E07">
        <w:rPr>
          <w:rFonts w:hint="eastAsia"/>
          <w:b/>
          <w:bCs w:val="0"/>
        </w:rPr>
        <w:t>文</w:t>
      </w:r>
      <w:r w:rsidR="005921E3" w:rsidRPr="00746E07">
        <w:rPr>
          <w:rFonts w:hint="eastAsia"/>
          <w:b/>
          <w:bCs w:val="0"/>
        </w:rPr>
        <w:t xml:space="preserve"> </w:t>
      </w:r>
      <w:r w:rsidR="00647374" w:rsidRPr="00746E07">
        <w:rPr>
          <w:rFonts w:hint="eastAsia"/>
          <w:b/>
          <w:bCs w:val="0"/>
        </w:rPr>
        <w:t>总</w:t>
      </w:r>
      <w:r w:rsidR="005921E3" w:rsidRPr="00746E07">
        <w:rPr>
          <w:rFonts w:hint="eastAsia"/>
          <w:b/>
          <w:bCs w:val="0"/>
        </w:rPr>
        <w:t xml:space="preserve"> </w:t>
      </w:r>
      <w:r w:rsidR="00647374" w:rsidRPr="00746E07">
        <w:rPr>
          <w:rFonts w:hint="eastAsia"/>
          <w:b/>
          <w:bCs w:val="0"/>
        </w:rPr>
        <w:t>结</w:t>
      </w:r>
      <w:bookmarkEnd w:id="59"/>
      <w:bookmarkEnd w:id="80"/>
      <w:bookmarkEnd w:id="81"/>
    </w:p>
    <w:p w14:paraId="7DFEC731" w14:textId="012467C1" w:rsidR="004B0B1F" w:rsidRDefault="00DC44CD" w:rsidP="004B0B1F">
      <w:pPr>
        <w:spacing w:line="360" w:lineRule="auto"/>
        <w:ind w:firstLine="420"/>
        <w:rPr>
          <w:rFonts w:ascii="Times New Roman" w:eastAsia="宋体" w:hAnsi="Times New Roman" w:cs="Times New Roman"/>
        </w:rPr>
      </w:pPr>
      <w:r>
        <w:rPr>
          <w:rFonts w:ascii="Times New Roman" w:eastAsia="宋体" w:hAnsi="Times New Roman" w:cs="Times New Roman" w:hint="eastAsia"/>
        </w:rPr>
        <w:t>本论文</w:t>
      </w:r>
      <w:r w:rsidRPr="005A0F1A">
        <w:rPr>
          <w:rFonts w:ascii="Times New Roman" w:eastAsia="宋体" w:hAnsi="Times New Roman" w:cs="Times New Roman"/>
        </w:rPr>
        <w:t>第</w:t>
      </w:r>
      <w:r w:rsidR="004B0B1F">
        <w:rPr>
          <w:rFonts w:ascii="Times New Roman" w:eastAsia="宋体" w:hAnsi="Times New Roman" w:cs="Times New Roman" w:hint="eastAsia"/>
        </w:rPr>
        <w:t>一部分</w:t>
      </w:r>
      <w:r w:rsidR="004B0B1F">
        <w:rPr>
          <w:rFonts w:ascii="Times New Roman" w:eastAsia="宋体" w:hAnsi="Times New Roman" w:cs="Times New Roman"/>
        </w:rPr>
        <w:t>….</w:t>
      </w:r>
    </w:p>
    <w:p w14:paraId="6CACF635" w14:textId="6A609471" w:rsidR="004B0B1F" w:rsidRDefault="004B0B1F" w:rsidP="004B0B1F">
      <w:pPr>
        <w:spacing w:line="360" w:lineRule="auto"/>
        <w:ind w:firstLine="420"/>
      </w:pPr>
      <w:r>
        <w:rPr>
          <w:rFonts w:ascii="Times New Roman" w:eastAsia="宋体" w:hAnsi="Times New Roman" w:cs="Times New Roman" w:hint="eastAsia"/>
        </w:rPr>
        <w:t>本论文第二部分</w:t>
      </w:r>
      <w:r>
        <w:rPr>
          <w:rFonts w:ascii="Times New Roman" w:eastAsia="宋体" w:hAnsi="Times New Roman" w:cs="Times New Roman"/>
        </w:rPr>
        <w:t>….</w:t>
      </w:r>
    </w:p>
    <w:p w14:paraId="1E33C145" w14:textId="7FBA7667" w:rsidR="00160421" w:rsidRPr="00387332" w:rsidRDefault="00160421" w:rsidP="004B0B1F">
      <w:pPr>
        <w:pStyle w:val="aff3"/>
        <w:ind w:firstLine="0"/>
        <w:rPr>
          <w:rFonts w:hint="eastAsia"/>
        </w:rPr>
        <w:sectPr w:rsidR="00160421" w:rsidRPr="00387332" w:rsidSect="00A6559D">
          <w:pgSz w:w="11906" w:h="16838" w:code="9"/>
          <w:pgMar w:top="2211" w:right="1418" w:bottom="2155" w:left="1418" w:header="1418" w:footer="1701" w:gutter="284"/>
          <w:cols w:space="425"/>
          <w:docGrid w:linePitch="395"/>
        </w:sectPr>
      </w:pPr>
    </w:p>
    <w:p w14:paraId="056B8A3B" w14:textId="1160F429" w:rsidR="00196FEE" w:rsidRDefault="00F34AFB" w:rsidP="005946B2">
      <w:pPr>
        <w:pStyle w:val="af5"/>
        <w:spacing w:before="480" w:after="360"/>
        <w:rPr>
          <w:b/>
          <w:bCs w:val="0"/>
        </w:rPr>
      </w:pPr>
      <w:bookmarkStart w:id="82" w:name="_Toc85561543"/>
      <w:bookmarkStart w:id="83" w:name="_Toc85901095"/>
      <w:bookmarkStart w:id="84" w:name="_Toc251145375"/>
      <w:bookmarkStart w:id="85" w:name="_Toc251145539"/>
      <w:bookmarkStart w:id="86" w:name="_Toc104334484"/>
      <w:bookmarkStart w:id="87" w:name="_Toc105676039"/>
      <w:bookmarkStart w:id="88" w:name="_Toc105676349"/>
      <w:r w:rsidRPr="005946B2">
        <w:rPr>
          <w:rFonts w:hint="eastAsia"/>
          <w:b/>
          <w:bCs w:val="0"/>
        </w:rPr>
        <w:lastRenderedPageBreak/>
        <w:t>参</w:t>
      </w:r>
      <w:r w:rsidRPr="005946B2">
        <w:rPr>
          <w:rFonts w:hint="eastAsia"/>
          <w:b/>
          <w:bCs w:val="0"/>
        </w:rPr>
        <w:t xml:space="preserve"> </w:t>
      </w:r>
      <w:r w:rsidRPr="005946B2">
        <w:rPr>
          <w:rFonts w:hint="eastAsia"/>
          <w:b/>
          <w:bCs w:val="0"/>
        </w:rPr>
        <w:t>考</w:t>
      </w:r>
      <w:r w:rsidRPr="005946B2">
        <w:rPr>
          <w:rFonts w:hint="eastAsia"/>
          <w:b/>
          <w:bCs w:val="0"/>
        </w:rPr>
        <w:t xml:space="preserve"> </w:t>
      </w:r>
      <w:r w:rsidRPr="005946B2">
        <w:rPr>
          <w:rFonts w:hint="eastAsia"/>
          <w:b/>
          <w:bCs w:val="0"/>
        </w:rPr>
        <w:t>文</w:t>
      </w:r>
      <w:r w:rsidRPr="005946B2">
        <w:rPr>
          <w:rFonts w:hint="eastAsia"/>
          <w:b/>
          <w:bCs w:val="0"/>
        </w:rPr>
        <w:t xml:space="preserve"> </w:t>
      </w:r>
      <w:r w:rsidRPr="005946B2">
        <w:rPr>
          <w:rFonts w:hint="eastAsia"/>
          <w:b/>
          <w:bCs w:val="0"/>
        </w:rPr>
        <w:t>献</w:t>
      </w:r>
      <w:bookmarkEnd w:id="82"/>
      <w:bookmarkEnd w:id="83"/>
      <w:bookmarkEnd w:id="84"/>
      <w:bookmarkEnd w:id="85"/>
      <w:bookmarkEnd w:id="86"/>
      <w:bookmarkEnd w:id="87"/>
      <w:bookmarkEnd w:id="88"/>
    </w:p>
    <w:p w14:paraId="17D4676E" w14:textId="77777777" w:rsidR="00095A37" w:rsidRPr="00095A37" w:rsidRDefault="00196FEE" w:rsidP="00095A37">
      <w:pPr>
        <w:pStyle w:val="EndNoteBibliography"/>
        <w:ind w:left="560" w:hanging="560"/>
      </w:pPr>
      <w:r w:rsidRPr="002321F1">
        <w:rPr>
          <w:sz w:val="21"/>
          <w:szCs w:val="21"/>
        </w:rPr>
        <w:fldChar w:fldCharType="begin"/>
      </w:r>
      <w:r w:rsidRPr="002321F1">
        <w:rPr>
          <w:sz w:val="21"/>
          <w:szCs w:val="21"/>
        </w:rPr>
        <w:instrText xml:space="preserve"> ADDIN EN.REFLIST </w:instrText>
      </w:r>
      <w:r w:rsidRPr="002321F1">
        <w:rPr>
          <w:sz w:val="21"/>
          <w:szCs w:val="21"/>
        </w:rPr>
        <w:fldChar w:fldCharType="separate"/>
      </w:r>
      <w:bookmarkStart w:id="89" w:name="_ENREF_1"/>
      <w:r w:rsidR="00095A37" w:rsidRPr="00095A37">
        <w:t>[1]</w:t>
      </w:r>
      <w:r w:rsidR="00095A37" w:rsidRPr="00095A37">
        <w:rPr>
          <w:sz w:val="18"/>
        </w:rPr>
        <w:tab/>
      </w:r>
      <w:r w:rsidR="00095A37" w:rsidRPr="00095A37">
        <w:t>Malard F, Mohty M. Acute lymphoblastic leukaemia[J]. Lancet, 2020, 395(10230):1146-1162.</w:t>
      </w:r>
      <w:bookmarkEnd w:id="89"/>
    </w:p>
    <w:p w14:paraId="291CC561" w14:textId="77777777" w:rsidR="00095A37" w:rsidRPr="00095A37" w:rsidRDefault="00095A37" w:rsidP="00095A37">
      <w:pPr>
        <w:pStyle w:val="EndNoteBibliography"/>
        <w:ind w:left="560" w:hanging="560"/>
      </w:pPr>
      <w:bookmarkStart w:id="90" w:name="_ENREF_2"/>
      <w:r w:rsidRPr="00095A37">
        <w:t>[2]</w:t>
      </w:r>
      <w:r w:rsidRPr="00095A37">
        <w:rPr>
          <w:sz w:val="18"/>
        </w:rPr>
        <w:tab/>
      </w:r>
      <w:r w:rsidRPr="00095A37">
        <w:t>Klco JM, Mullighan CG. Advances in germline predisposition to acute leukaemias and myeloid neoplasms[J]. Nat Rev Cancer, 2021, 21(2):122-137.</w:t>
      </w:r>
      <w:bookmarkEnd w:id="90"/>
    </w:p>
    <w:p w14:paraId="1A72E210" w14:textId="77777777" w:rsidR="00095A37" w:rsidRPr="00095A37" w:rsidRDefault="00095A37" w:rsidP="00095A37">
      <w:pPr>
        <w:pStyle w:val="EndNoteBibliography"/>
        <w:ind w:left="560" w:hanging="560"/>
      </w:pPr>
      <w:bookmarkStart w:id="91" w:name="_ENREF_3"/>
      <w:r w:rsidRPr="00095A37">
        <w:t>[3]</w:t>
      </w:r>
      <w:r w:rsidRPr="00095A37">
        <w:rPr>
          <w:sz w:val="18"/>
        </w:rPr>
        <w:tab/>
      </w:r>
      <w:r w:rsidRPr="00095A37">
        <w:t>Newell LF, Cook RJ. Advances in acute myeloid leukemia[J]. BMJ, 2021, 375:n2026.</w:t>
      </w:r>
      <w:bookmarkEnd w:id="91"/>
    </w:p>
    <w:p w14:paraId="571D2603" w14:textId="0010AABE" w:rsidR="00B368F8" w:rsidRPr="002321F1" w:rsidRDefault="00196FEE" w:rsidP="00D42889">
      <w:pPr>
        <w:pStyle w:val="aff8"/>
        <w:rPr>
          <w:sz w:val="21"/>
          <w:szCs w:val="21"/>
        </w:rPr>
      </w:pPr>
      <w:r w:rsidRPr="002321F1">
        <w:rPr>
          <w:sz w:val="21"/>
          <w:szCs w:val="21"/>
        </w:rPr>
        <w:fldChar w:fldCharType="end"/>
      </w:r>
    </w:p>
    <w:p w14:paraId="2FBC116C" w14:textId="77777777" w:rsidR="00B368F8" w:rsidRPr="00355109" w:rsidRDefault="00B368F8" w:rsidP="00D42889">
      <w:pPr>
        <w:pStyle w:val="aff8"/>
        <w:rPr>
          <w:color w:val="FF0000"/>
        </w:rPr>
      </w:pPr>
    </w:p>
    <w:p w14:paraId="4842A446" w14:textId="6144AFFC" w:rsidR="007D07C4" w:rsidRDefault="007D07C4" w:rsidP="005C7F8B">
      <w:pPr>
        <w:sectPr w:rsidR="007D07C4" w:rsidSect="009A39B8">
          <w:pgSz w:w="11906" w:h="16838" w:code="9"/>
          <w:pgMar w:top="2211" w:right="1418" w:bottom="2155" w:left="1418" w:header="1418" w:footer="1701" w:gutter="284"/>
          <w:cols w:space="425"/>
          <w:docGrid w:linePitch="395"/>
        </w:sectPr>
      </w:pPr>
      <w:bookmarkStart w:id="92" w:name="_Toc535813201"/>
      <w:bookmarkStart w:id="93" w:name="_Toc535813483"/>
      <w:bookmarkStart w:id="94" w:name="_Toc85561545"/>
      <w:bookmarkStart w:id="95" w:name="_Toc85901097"/>
      <w:bookmarkStart w:id="96" w:name="_Toc251145377"/>
      <w:bookmarkStart w:id="97" w:name="_Toc251145541"/>
      <w:bookmarkStart w:id="98" w:name="_Toc508217666"/>
    </w:p>
    <w:p w14:paraId="0EE4E77D" w14:textId="77777777" w:rsidR="002F434F" w:rsidRPr="007F2192" w:rsidRDefault="002F434F" w:rsidP="002F434F">
      <w:pPr>
        <w:pStyle w:val="af5"/>
        <w:spacing w:before="480" w:after="360"/>
        <w:rPr>
          <w:b/>
          <w:bCs w:val="0"/>
        </w:rPr>
      </w:pPr>
      <w:bookmarkStart w:id="99" w:name="_Toc104334486"/>
      <w:bookmarkStart w:id="100" w:name="_Toc105676040"/>
      <w:bookmarkStart w:id="101" w:name="_Toc105676350"/>
      <w:bookmarkEnd w:id="92"/>
      <w:bookmarkEnd w:id="93"/>
      <w:bookmarkEnd w:id="94"/>
      <w:bookmarkEnd w:id="95"/>
      <w:bookmarkEnd w:id="96"/>
      <w:bookmarkEnd w:id="97"/>
      <w:bookmarkEnd w:id="98"/>
      <w:r w:rsidRPr="007F2192">
        <w:rPr>
          <w:rFonts w:hint="eastAsia"/>
          <w:b/>
          <w:bCs w:val="0"/>
        </w:rPr>
        <w:lastRenderedPageBreak/>
        <w:t>致</w:t>
      </w:r>
      <w:r w:rsidRPr="007F2192">
        <w:rPr>
          <w:rFonts w:hint="eastAsia"/>
          <w:b/>
          <w:bCs w:val="0"/>
        </w:rPr>
        <w:t xml:space="preserve">  </w:t>
      </w:r>
      <w:r w:rsidRPr="007F2192">
        <w:rPr>
          <w:rFonts w:hint="eastAsia"/>
          <w:b/>
          <w:bCs w:val="0"/>
        </w:rPr>
        <w:t>谢</w:t>
      </w:r>
      <w:bookmarkStart w:id="102" w:name="_Hlk95864787"/>
      <w:bookmarkEnd w:id="99"/>
      <w:bookmarkEnd w:id="100"/>
      <w:bookmarkEnd w:id="101"/>
    </w:p>
    <w:p w14:paraId="1D9F997F" w14:textId="744AE1C6" w:rsidR="002F434F" w:rsidRPr="00980348" w:rsidRDefault="00985E3C" w:rsidP="002F434F">
      <w:pPr>
        <w:spacing w:line="360" w:lineRule="auto"/>
        <w:ind w:firstLineChars="200" w:firstLine="420"/>
        <w:rPr>
          <w:rFonts w:ascii="Times New Roman" w:eastAsia="宋体" w:hAnsi="Times New Roman" w:cs="Times New Roman" w:hint="eastAsia"/>
        </w:rPr>
      </w:pPr>
      <w:bookmarkStart w:id="103" w:name="_Toc104334485"/>
      <w:bookmarkEnd w:id="102"/>
      <w:r>
        <w:rPr>
          <w:rFonts w:ascii="Times New Roman" w:eastAsia="宋体" w:hAnsi="Times New Roman" w:cs="Times New Roman" w:hint="eastAsia"/>
        </w:rPr>
        <w:t>感谢对该毕业论文工作有帮助的同学和老师。</w:t>
      </w:r>
    </w:p>
    <w:p w14:paraId="6B0FED6B" w14:textId="10FFB1C7" w:rsidR="002F434F" w:rsidRPr="00980348" w:rsidRDefault="002F434F" w:rsidP="002F434F">
      <w:pPr>
        <w:pStyle w:val="aff3"/>
        <w:spacing w:line="360" w:lineRule="auto"/>
        <w:jc w:val="right"/>
        <w:rPr>
          <w:rFonts w:ascii="Times New Roman" w:eastAsia="宋体" w:hAnsi="Times New Roman" w:cs="Times New Roman"/>
        </w:rPr>
      </w:pPr>
      <w:r w:rsidRPr="00980348">
        <w:rPr>
          <w:rFonts w:ascii="Times New Roman" w:eastAsia="宋体" w:hAnsi="Times New Roman" w:cs="Times New Roman"/>
        </w:rPr>
        <w:t xml:space="preserve">                                                            </w:t>
      </w:r>
      <w:r w:rsidR="00AB30E1">
        <w:rPr>
          <w:rFonts w:ascii="Times New Roman" w:eastAsia="宋体" w:hAnsi="Times New Roman" w:cs="Times New Roman" w:hint="eastAsia"/>
        </w:rPr>
        <w:t>X</w:t>
      </w:r>
      <w:r w:rsidR="00AB30E1">
        <w:rPr>
          <w:rFonts w:ascii="Times New Roman" w:eastAsia="宋体" w:hAnsi="Times New Roman" w:cs="Times New Roman"/>
        </w:rPr>
        <w:t>XX</w:t>
      </w:r>
    </w:p>
    <w:p w14:paraId="5D140812" w14:textId="2A06F959" w:rsidR="002F434F" w:rsidRPr="00980348" w:rsidRDefault="002F434F" w:rsidP="002F434F">
      <w:pPr>
        <w:pStyle w:val="aff3"/>
        <w:spacing w:line="360" w:lineRule="auto"/>
        <w:jc w:val="right"/>
        <w:rPr>
          <w:rFonts w:ascii="Times New Roman" w:eastAsia="宋体" w:hAnsi="Times New Roman" w:cs="Times New Roman"/>
        </w:rPr>
      </w:pPr>
      <w:r w:rsidRPr="00980348">
        <w:rPr>
          <w:rFonts w:ascii="Times New Roman" w:eastAsia="宋体" w:hAnsi="Times New Roman" w:cs="Times New Roman"/>
        </w:rPr>
        <w:t xml:space="preserve">                                                        202</w:t>
      </w:r>
      <w:r w:rsidR="00AB30E1">
        <w:rPr>
          <w:rFonts w:ascii="Times New Roman" w:eastAsia="宋体" w:hAnsi="Times New Roman" w:cs="Times New Roman" w:hint="eastAsia"/>
        </w:rPr>
        <w:t>X</w:t>
      </w:r>
      <w:r w:rsidRPr="00980348">
        <w:rPr>
          <w:rFonts w:ascii="Times New Roman" w:eastAsia="宋体" w:hAnsi="Times New Roman" w:cs="Times New Roman"/>
        </w:rPr>
        <w:t>年</w:t>
      </w:r>
      <w:r w:rsidR="00AB30E1">
        <w:rPr>
          <w:rFonts w:ascii="Times New Roman" w:eastAsia="宋体" w:hAnsi="Times New Roman" w:cs="Times New Roman" w:hint="eastAsia"/>
        </w:rPr>
        <w:t>X</w:t>
      </w:r>
      <w:r w:rsidRPr="00980348">
        <w:rPr>
          <w:rFonts w:ascii="Times New Roman" w:eastAsia="宋体" w:hAnsi="Times New Roman" w:cs="Times New Roman"/>
        </w:rPr>
        <w:t>月</w:t>
      </w:r>
    </w:p>
    <w:p w14:paraId="1986CCBC" w14:textId="77777777" w:rsidR="002F434F" w:rsidRDefault="002F434F" w:rsidP="002F434F">
      <w:pPr>
        <w:spacing w:line="300" w:lineRule="auto"/>
        <w:rPr>
          <w:bCs/>
          <w:szCs w:val="21"/>
        </w:rPr>
        <w:sectPr w:rsidR="002F434F" w:rsidSect="00A6559D">
          <w:headerReference w:type="even" r:id="rId19"/>
          <w:pgSz w:w="11906" w:h="16838" w:code="9"/>
          <w:pgMar w:top="2211" w:right="1418" w:bottom="2155" w:left="1418" w:header="1418" w:footer="1701" w:gutter="284"/>
          <w:cols w:space="425"/>
          <w:docGrid w:linePitch="395"/>
        </w:sectPr>
      </w:pPr>
    </w:p>
    <w:p w14:paraId="0D7E718D" w14:textId="50442CB4" w:rsidR="005C7F8B" w:rsidRDefault="006139AD" w:rsidP="009702B3">
      <w:pPr>
        <w:pStyle w:val="af5"/>
        <w:spacing w:before="480" w:after="360"/>
        <w:rPr>
          <w:b/>
          <w:bCs w:val="0"/>
        </w:rPr>
      </w:pPr>
      <w:bookmarkStart w:id="104" w:name="_Toc105676041"/>
      <w:bookmarkStart w:id="105" w:name="_Toc105676351"/>
      <w:r w:rsidRPr="00824C3D">
        <w:rPr>
          <w:rFonts w:hint="eastAsia"/>
          <w:b/>
          <w:bCs w:val="0"/>
        </w:rPr>
        <w:lastRenderedPageBreak/>
        <w:t>攻读学位期间学术论文和科研成果目录</w:t>
      </w:r>
      <w:bookmarkEnd w:id="103"/>
      <w:bookmarkEnd w:id="104"/>
      <w:bookmarkEnd w:id="105"/>
    </w:p>
    <w:p w14:paraId="716BE8CD" w14:textId="4E3547D1" w:rsidR="00800CAE" w:rsidRPr="00800CAE" w:rsidRDefault="00800CAE" w:rsidP="00800CAE">
      <w:pPr>
        <w:pStyle w:val="afff0"/>
        <w:numPr>
          <w:ilvl w:val="0"/>
          <w:numId w:val="2"/>
        </w:numPr>
        <w:spacing w:line="300" w:lineRule="auto"/>
        <w:ind w:left="340" w:firstLineChars="0"/>
        <w:rPr>
          <w:rFonts w:eastAsia="仿宋_GB2312"/>
          <w:bCs/>
          <w:szCs w:val="21"/>
        </w:rPr>
      </w:pPr>
      <w:r w:rsidRPr="006F2934">
        <w:rPr>
          <w:rFonts w:eastAsia="仿宋_GB2312"/>
          <w:b/>
          <w:szCs w:val="21"/>
        </w:rPr>
        <w:t>*</w:t>
      </w:r>
      <w:r w:rsidR="009C281D">
        <w:rPr>
          <w:rFonts w:eastAsia="仿宋_GB2312"/>
          <w:b/>
          <w:szCs w:val="21"/>
        </w:rPr>
        <w:t>XXX</w:t>
      </w:r>
      <w:r w:rsidRPr="00543EBB">
        <w:rPr>
          <w:rFonts w:eastAsia="仿宋_GB2312"/>
          <w:bCs/>
          <w:szCs w:val="21"/>
        </w:rPr>
        <w:t>,</w:t>
      </w:r>
      <w:r w:rsidR="00EF6466">
        <w:rPr>
          <w:rFonts w:eastAsia="仿宋_GB2312"/>
          <w:bCs/>
          <w:szCs w:val="21"/>
        </w:rPr>
        <w:t xml:space="preserve"> ….</w:t>
      </w:r>
      <w:r w:rsidRPr="00543EBB">
        <w:rPr>
          <w:rFonts w:eastAsia="仿宋_GB2312"/>
          <w:bCs/>
          <w:szCs w:val="21"/>
        </w:rPr>
        <w:t xml:space="preserve"> </w:t>
      </w:r>
      <w:r w:rsidR="00DA42EA">
        <w:rPr>
          <w:rFonts w:eastAsia="仿宋_GB2312"/>
          <w:bCs/>
          <w:szCs w:val="21"/>
        </w:rPr>
        <w:t>title</w:t>
      </w:r>
      <w:r>
        <w:rPr>
          <w:rFonts w:eastAsia="仿宋_GB2312" w:hint="eastAsia"/>
          <w:bCs/>
          <w:szCs w:val="21"/>
        </w:rPr>
        <w:t>.</w:t>
      </w:r>
      <w:r>
        <w:rPr>
          <w:rFonts w:eastAsia="仿宋_GB2312"/>
          <w:bCs/>
          <w:szCs w:val="21"/>
        </w:rPr>
        <w:t xml:space="preserve"> </w:t>
      </w:r>
      <w:r w:rsidR="003F379F">
        <w:rPr>
          <w:rFonts w:eastAsia="仿宋_GB2312"/>
          <w:bCs/>
          <w:i/>
          <w:iCs/>
          <w:szCs w:val="21"/>
        </w:rPr>
        <w:t>journal</w:t>
      </w:r>
      <w:r>
        <w:rPr>
          <w:rFonts w:eastAsia="仿宋_GB2312"/>
          <w:bCs/>
          <w:szCs w:val="21"/>
        </w:rPr>
        <w:t xml:space="preserve">. </w:t>
      </w:r>
      <w:r w:rsidR="00AC7A52">
        <w:rPr>
          <w:rFonts w:eastAsia="仿宋_GB2312"/>
          <w:bCs/>
          <w:szCs w:val="21"/>
        </w:rPr>
        <w:t>year</w:t>
      </w:r>
      <w:r w:rsidRPr="00F52F13">
        <w:rPr>
          <w:rFonts w:eastAsia="仿宋_GB2312"/>
          <w:bCs/>
          <w:szCs w:val="21"/>
        </w:rPr>
        <w:t xml:space="preserve"> (</w:t>
      </w:r>
      <w:r w:rsidRPr="00591741">
        <w:rPr>
          <w:b/>
          <w:bCs/>
        </w:rPr>
        <w:t>Co-first author</w:t>
      </w:r>
      <w:r>
        <w:rPr>
          <w:b/>
          <w:bCs/>
        </w:rPr>
        <w:t xml:space="preserve">, IF: </w:t>
      </w:r>
      <w:proofErr w:type="spellStart"/>
      <w:r w:rsidR="005D27B2">
        <w:rPr>
          <w:b/>
          <w:bCs/>
        </w:rPr>
        <w:t>xxxx</w:t>
      </w:r>
      <w:proofErr w:type="spellEnd"/>
      <w:r w:rsidRPr="00F52F13">
        <w:rPr>
          <w:rFonts w:eastAsia="仿宋_GB2312"/>
          <w:bCs/>
          <w:szCs w:val="21"/>
        </w:rPr>
        <w:t>)</w:t>
      </w:r>
    </w:p>
    <w:sectPr w:rsidR="00800CAE" w:rsidRPr="00800CAE" w:rsidSect="0010728C">
      <w:pgSz w:w="11906" w:h="16838" w:code="9"/>
      <w:pgMar w:top="2211" w:right="1418" w:bottom="2155" w:left="1418" w:header="1418" w:footer="1701" w:gutter="284"/>
      <w:cols w:space="425"/>
      <w:docGrid w:linePitch="39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26C0AE" w14:textId="77777777" w:rsidR="009B60D3" w:rsidRDefault="009B60D3" w:rsidP="007413C7">
      <w:r>
        <w:separator/>
      </w:r>
    </w:p>
    <w:p w14:paraId="06BABB71" w14:textId="77777777" w:rsidR="009B60D3" w:rsidRDefault="009B60D3" w:rsidP="007413C7"/>
    <w:p w14:paraId="44B58490" w14:textId="77777777" w:rsidR="009B60D3" w:rsidRDefault="009B60D3" w:rsidP="007413C7"/>
    <w:p w14:paraId="02AB7018" w14:textId="77777777" w:rsidR="009B60D3" w:rsidRDefault="009B60D3" w:rsidP="007413C7"/>
  </w:endnote>
  <w:endnote w:type="continuationSeparator" w:id="0">
    <w:p w14:paraId="131D582A" w14:textId="77777777" w:rsidR="009B60D3" w:rsidRDefault="009B60D3" w:rsidP="007413C7">
      <w:r>
        <w:continuationSeparator/>
      </w:r>
    </w:p>
    <w:p w14:paraId="67CBFB11" w14:textId="77777777" w:rsidR="009B60D3" w:rsidRDefault="009B60D3" w:rsidP="007413C7"/>
    <w:p w14:paraId="176BB87F" w14:textId="77777777" w:rsidR="009B60D3" w:rsidRDefault="009B60D3" w:rsidP="007413C7"/>
    <w:p w14:paraId="1A919EEE" w14:textId="77777777" w:rsidR="009B60D3" w:rsidRDefault="009B60D3" w:rsidP="007413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embedRegular r:id="rId1" w:subsetted="1" w:fontKey="{05A01B59-35BE-4F53-8072-FF55CB29C191}"/>
    <w:embedBold r:id="rId2" w:subsetted="1" w:fontKey="{C66FB522-0799-48A3-9400-141229D670C1}"/>
  </w:font>
  <w:font w:name="宋体">
    <w:altName w:val="SimSun"/>
    <w:panose1 w:val="02010600030101010101"/>
    <w:charset w:val="86"/>
    <w:family w:val="auto"/>
    <w:pitch w:val="variable"/>
    <w:sig w:usb0="00000203" w:usb1="288F0000" w:usb2="00000016" w:usb3="00000000" w:csb0="00040001" w:csb1="00000000"/>
    <w:embedRegular r:id="rId3" w:subsetted="1" w:fontKey="{36BFDFC4-1DF3-477D-A9D4-3E595D36B52C}"/>
    <w:embedBold r:id="rId4" w:subsetted="1" w:fontKey="{A88B8DEE-839D-420E-A614-D97C91687C15}"/>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KaiTi_GB2312">
    <w:altName w:val="微软雅黑"/>
    <w:panose1 w:val="02010609060101010101"/>
    <w:charset w:val="86"/>
    <w:family w:val="modern"/>
    <w:pitch w:val="fixed"/>
    <w:sig w:usb0="800002BF" w:usb1="38CF7CFA" w:usb2="00000016" w:usb3="00000000" w:csb0="00040001" w:csb1="00000000"/>
  </w:font>
  <w:font w:name="楷体">
    <w:altName w:val="KaiTi"/>
    <w:panose1 w:val="02010609060101010101"/>
    <w:charset w:val="86"/>
    <w:family w:val="modern"/>
    <w:pitch w:val="fixed"/>
    <w:sig w:usb0="800002BF" w:usb1="38CF7CFA" w:usb2="00000016" w:usb3="00000000" w:csb0="00040001" w:csb1="00000000"/>
    <w:embedRegular r:id="rId5" w:subsetted="1" w:fontKey="{7F570221-1E80-4EE2-A577-ECC0A4AED56D}"/>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22B0F" w14:textId="6ED65DCA" w:rsidR="00A816FD" w:rsidRPr="004C7F43" w:rsidRDefault="00A816FD" w:rsidP="005E373D">
    <w:pPr>
      <w:pStyle w:val="af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zh-CN"/>
      </w:rPr>
      <w:id w:val="-779405972"/>
      <w:docPartObj>
        <w:docPartGallery w:val="Page Numbers (Bottom of Page)"/>
        <w:docPartUnique/>
      </w:docPartObj>
    </w:sdtPr>
    <w:sdtContent>
      <w:p w14:paraId="765C60AE" w14:textId="0EA75EDD" w:rsidR="00C27004" w:rsidRDefault="00BB1A39" w:rsidP="00BB1A39">
        <w:pPr>
          <w:pStyle w:val="af0"/>
          <w:jc w:val="center"/>
        </w:pPr>
        <w:r>
          <w:rPr>
            <w:lang w:val="zh-CN"/>
          </w:rPr>
          <w:t>第</w:t>
        </w:r>
        <w:r>
          <w:rPr>
            <w:lang w:val="zh-CN"/>
          </w:rPr>
          <w:t xml:space="preserve"> </w:t>
        </w:r>
        <w:r>
          <w:fldChar w:fldCharType="begin"/>
        </w:r>
        <w:r>
          <w:instrText>PAGE   \* MERGEFORMAT</w:instrText>
        </w:r>
        <w:r>
          <w:fldChar w:fldCharType="separate"/>
        </w:r>
        <w:r>
          <w:t>V</w:t>
        </w:r>
        <w:r>
          <w:fldChar w:fldCharType="end"/>
        </w:r>
        <w:r>
          <w:t xml:space="preserve"> </w:t>
        </w:r>
        <w:r>
          <w:rPr>
            <w:lang w:val="zh-CN"/>
          </w:rPr>
          <w:t>页</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DF960" w14:textId="0C778DEA" w:rsidR="00D32B2E" w:rsidRDefault="00D32B2E" w:rsidP="00B17711">
    <w:pPr>
      <w:pStyle w:val="af0"/>
      <w:framePr w:wrap="none" w:vAnchor="text" w:hAnchor="margin" w:xAlign="right" w:y="1"/>
      <w:rPr>
        <w:rStyle w:val="afe"/>
      </w:rPr>
    </w:pPr>
    <w:r>
      <w:rPr>
        <w:rStyle w:val="afe"/>
      </w:rPr>
      <w:fldChar w:fldCharType="begin"/>
    </w:r>
    <w:r>
      <w:rPr>
        <w:rStyle w:val="afe"/>
      </w:rPr>
      <w:instrText xml:space="preserve">PAGE  </w:instrText>
    </w:r>
    <w:r>
      <w:rPr>
        <w:rStyle w:val="afe"/>
      </w:rPr>
      <w:fldChar w:fldCharType="separate"/>
    </w:r>
    <w:r w:rsidR="00A5524C">
      <w:rPr>
        <w:rStyle w:val="afe"/>
        <w:noProof/>
      </w:rPr>
      <w:t>36</w:t>
    </w:r>
    <w:r>
      <w:rPr>
        <w:rStyle w:val="afe"/>
      </w:rPr>
      <w:fldChar w:fldCharType="end"/>
    </w:r>
  </w:p>
  <w:p w14:paraId="5DA4A846" w14:textId="77777777" w:rsidR="00D32B2E" w:rsidRDefault="00D32B2E" w:rsidP="00F26410">
    <w:pPr>
      <w:pStyle w:val="af0"/>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zh-CN"/>
      </w:rPr>
      <w:id w:val="229893066"/>
      <w:docPartObj>
        <w:docPartGallery w:val="Page Numbers (Bottom of Page)"/>
        <w:docPartUnique/>
      </w:docPartObj>
    </w:sdtPr>
    <w:sdtContent>
      <w:p w14:paraId="11373561" w14:textId="77777777" w:rsidR="00E9007F" w:rsidRDefault="00E9007F" w:rsidP="00E9007F">
        <w:pPr>
          <w:pStyle w:val="af0"/>
          <w:jc w:val="center"/>
        </w:pPr>
        <w:r>
          <w:rPr>
            <w:lang w:val="zh-CN"/>
          </w:rPr>
          <w:t>第</w:t>
        </w:r>
        <w:r>
          <w:rPr>
            <w:lang w:val="zh-CN"/>
          </w:rPr>
          <w:t xml:space="preserve"> </w:t>
        </w:r>
        <w:r>
          <w:fldChar w:fldCharType="begin"/>
        </w:r>
        <w:r>
          <w:instrText>PAGE   \* MERGEFORMAT</w:instrText>
        </w:r>
        <w:r>
          <w:fldChar w:fldCharType="separate"/>
        </w:r>
        <w:r>
          <w:t>26</w:t>
        </w:r>
        <w:r>
          <w:fldChar w:fldCharType="end"/>
        </w:r>
        <w:r>
          <w:t xml:space="preserve"> </w:t>
        </w:r>
        <w:r>
          <w:rPr>
            <w:lang w:val="zh-CN"/>
          </w:rPr>
          <w:t>页</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F56B16" w14:textId="77777777" w:rsidR="00DD5BC9" w:rsidRDefault="00DD5BC9" w:rsidP="00B17711">
    <w:pPr>
      <w:pStyle w:val="af0"/>
      <w:framePr w:wrap="none" w:vAnchor="text" w:hAnchor="margin" w:xAlign="right" w:y="1"/>
      <w:rPr>
        <w:rStyle w:val="afe"/>
      </w:rPr>
    </w:pPr>
    <w:r>
      <w:rPr>
        <w:rStyle w:val="afe"/>
      </w:rPr>
      <w:fldChar w:fldCharType="begin"/>
    </w:r>
    <w:r>
      <w:rPr>
        <w:rStyle w:val="afe"/>
      </w:rPr>
      <w:instrText xml:space="preserve">PAGE  </w:instrText>
    </w:r>
    <w:r>
      <w:rPr>
        <w:rStyle w:val="afe"/>
      </w:rPr>
      <w:fldChar w:fldCharType="separate"/>
    </w:r>
    <w:r>
      <w:rPr>
        <w:rStyle w:val="afe"/>
        <w:noProof/>
      </w:rPr>
      <w:t>36</w:t>
    </w:r>
    <w:r>
      <w:rPr>
        <w:rStyle w:val="afe"/>
      </w:rPr>
      <w:fldChar w:fldCharType="end"/>
    </w:r>
  </w:p>
  <w:p w14:paraId="071A280D" w14:textId="77777777" w:rsidR="00DD5BC9" w:rsidRDefault="00DD5BC9" w:rsidP="00F26410">
    <w:pPr>
      <w:pStyle w:val="af0"/>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zh-CN"/>
      </w:rPr>
      <w:id w:val="-841626015"/>
      <w:docPartObj>
        <w:docPartGallery w:val="Page Numbers (Bottom of Page)"/>
        <w:docPartUnique/>
      </w:docPartObj>
    </w:sdtPr>
    <w:sdtContent>
      <w:p w14:paraId="580501B9" w14:textId="77777777" w:rsidR="00DD5BC9" w:rsidRDefault="00DD5BC9" w:rsidP="00E9007F">
        <w:pPr>
          <w:pStyle w:val="af0"/>
          <w:jc w:val="center"/>
        </w:pPr>
        <w:r>
          <w:rPr>
            <w:lang w:val="zh-CN"/>
          </w:rPr>
          <w:t>第</w:t>
        </w:r>
        <w:r>
          <w:rPr>
            <w:lang w:val="zh-CN"/>
          </w:rPr>
          <w:t xml:space="preserve"> </w:t>
        </w:r>
        <w:r>
          <w:fldChar w:fldCharType="begin"/>
        </w:r>
        <w:r>
          <w:instrText>PAGE   \* MERGEFORMAT</w:instrText>
        </w:r>
        <w:r>
          <w:fldChar w:fldCharType="separate"/>
        </w:r>
        <w:r>
          <w:t>26</w:t>
        </w:r>
        <w:r>
          <w:fldChar w:fldCharType="end"/>
        </w:r>
        <w:r>
          <w:t xml:space="preserve"> </w:t>
        </w:r>
        <w:r>
          <w:rPr>
            <w:lang w:val="zh-CN"/>
          </w:rPr>
          <w:t>页</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4B7807" w14:textId="77777777" w:rsidR="009B60D3" w:rsidRDefault="009B60D3" w:rsidP="007413C7">
      <w:r>
        <w:separator/>
      </w:r>
    </w:p>
    <w:p w14:paraId="63489562" w14:textId="77777777" w:rsidR="009B60D3" w:rsidRDefault="009B60D3" w:rsidP="007413C7"/>
    <w:p w14:paraId="7297BF91" w14:textId="77777777" w:rsidR="009B60D3" w:rsidRDefault="009B60D3" w:rsidP="007413C7"/>
    <w:p w14:paraId="429D1E41" w14:textId="77777777" w:rsidR="009B60D3" w:rsidRDefault="009B60D3" w:rsidP="007413C7"/>
  </w:footnote>
  <w:footnote w:type="continuationSeparator" w:id="0">
    <w:p w14:paraId="797F30FC" w14:textId="77777777" w:rsidR="009B60D3" w:rsidRDefault="009B60D3" w:rsidP="007413C7">
      <w:r>
        <w:continuationSeparator/>
      </w:r>
    </w:p>
    <w:p w14:paraId="1F872A03" w14:textId="77777777" w:rsidR="009B60D3" w:rsidRDefault="009B60D3" w:rsidP="007413C7"/>
    <w:p w14:paraId="1F636F50" w14:textId="77777777" w:rsidR="009B60D3" w:rsidRDefault="009B60D3" w:rsidP="007413C7"/>
    <w:p w14:paraId="44B208B5" w14:textId="77777777" w:rsidR="009B60D3" w:rsidRDefault="009B60D3" w:rsidP="007413C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DE750" w14:textId="58ACC9A7" w:rsidR="00A816FD" w:rsidRDefault="00A816FD" w:rsidP="00C7463C">
    <w:pPr>
      <w:pStyle w:val="ae"/>
      <w:pBdr>
        <w:bottom w:val="single" w:sz="8" w:space="1" w:color="auto"/>
      </w:pBdr>
    </w:pPr>
    <w:r>
      <w:rPr>
        <w:rFonts w:hint="eastAsia"/>
      </w:rPr>
      <w:t>上海交通大学</w:t>
    </w:r>
    <w:r w:rsidR="009804CE">
      <w:rPr>
        <w:rFonts w:hint="eastAsia"/>
      </w:rPr>
      <w:t>博</w:t>
    </w:r>
    <w:r>
      <w:rPr>
        <w:rFonts w:hint="eastAsia"/>
      </w:rPr>
      <w:t>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CE1C7E" w14:textId="77777777" w:rsidR="00A816FD" w:rsidRDefault="00A816FD" w:rsidP="007413C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6E2A2E"/>
    <w:multiLevelType w:val="hybridMultilevel"/>
    <w:tmpl w:val="0614A01A"/>
    <w:lvl w:ilvl="0" w:tplc="49BAF016">
      <w:start w:val="1"/>
      <w:numFmt w:val="decimal"/>
      <w:suff w:val="space"/>
      <w:lvlText w:val="[%1]"/>
      <w:lvlJc w:val="left"/>
      <w:pPr>
        <w:ind w:left="-364" w:hanging="340"/>
      </w:pPr>
      <w:rPr>
        <w:rFonts w:hint="eastAsia"/>
      </w:rPr>
    </w:lvl>
    <w:lvl w:ilvl="1" w:tplc="04090019" w:tentative="1">
      <w:start w:val="1"/>
      <w:numFmt w:val="lowerLetter"/>
      <w:lvlText w:val="%2)"/>
      <w:lvlJc w:val="left"/>
      <w:pPr>
        <w:ind w:left="136" w:hanging="420"/>
      </w:pPr>
    </w:lvl>
    <w:lvl w:ilvl="2" w:tplc="0409001B" w:tentative="1">
      <w:start w:val="1"/>
      <w:numFmt w:val="lowerRoman"/>
      <w:lvlText w:val="%3."/>
      <w:lvlJc w:val="right"/>
      <w:pPr>
        <w:ind w:left="556" w:hanging="420"/>
      </w:pPr>
    </w:lvl>
    <w:lvl w:ilvl="3" w:tplc="0409000F" w:tentative="1">
      <w:start w:val="1"/>
      <w:numFmt w:val="decimal"/>
      <w:lvlText w:val="%4."/>
      <w:lvlJc w:val="left"/>
      <w:pPr>
        <w:ind w:left="976" w:hanging="420"/>
      </w:pPr>
    </w:lvl>
    <w:lvl w:ilvl="4" w:tplc="04090019" w:tentative="1">
      <w:start w:val="1"/>
      <w:numFmt w:val="lowerLetter"/>
      <w:lvlText w:val="%5)"/>
      <w:lvlJc w:val="left"/>
      <w:pPr>
        <w:ind w:left="1396" w:hanging="420"/>
      </w:pPr>
    </w:lvl>
    <w:lvl w:ilvl="5" w:tplc="0409001B" w:tentative="1">
      <w:start w:val="1"/>
      <w:numFmt w:val="lowerRoman"/>
      <w:lvlText w:val="%6."/>
      <w:lvlJc w:val="right"/>
      <w:pPr>
        <w:ind w:left="1816" w:hanging="420"/>
      </w:pPr>
    </w:lvl>
    <w:lvl w:ilvl="6" w:tplc="0409000F" w:tentative="1">
      <w:start w:val="1"/>
      <w:numFmt w:val="decimal"/>
      <w:lvlText w:val="%7."/>
      <w:lvlJc w:val="left"/>
      <w:pPr>
        <w:ind w:left="2236" w:hanging="420"/>
      </w:pPr>
    </w:lvl>
    <w:lvl w:ilvl="7" w:tplc="04090019" w:tentative="1">
      <w:start w:val="1"/>
      <w:numFmt w:val="lowerLetter"/>
      <w:lvlText w:val="%8)"/>
      <w:lvlJc w:val="left"/>
      <w:pPr>
        <w:ind w:left="2656" w:hanging="420"/>
      </w:pPr>
    </w:lvl>
    <w:lvl w:ilvl="8" w:tplc="0409001B" w:tentative="1">
      <w:start w:val="1"/>
      <w:numFmt w:val="lowerRoman"/>
      <w:lvlText w:val="%9."/>
      <w:lvlJc w:val="right"/>
      <w:pPr>
        <w:ind w:left="3076" w:hanging="420"/>
      </w:pPr>
    </w:lvl>
  </w:abstractNum>
  <w:abstractNum w:abstractNumId="1" w15:restartNumberingAfterBreak="0">
    <w:nsid w:val="24EC3768"/>
    <w:multiLevelType w:val="hybridMultilevel"/>
    <w:tmpl w:val="1ED05A1A"/>
    <w:lvl w:ilvl="0" w:tplc="352C3EDC">
      <w:start w:val="1"/>
      <w:numFmt w:val="decimal"/>
      <w:suff w:val="space"/>
      <w:lvlText w:val="%1)"/>
      <w:lvlJc w:val="left"/>
      <w:pPr>
        <w:ind w:left="845" w:hanging="420"/>
      </w:pPr>
      <w:rPr>
        <w:rFonts w:hint="eastAsia"/>
      </w:rPr>
    </w:lvl>
    <w:lvl w:ilvl="1" w:tplc="FFFFFFFF" w:tentative="1">
      <w:start w:val="1"/>
      <w:numFmt w:val="lowerLetter"/>
      <w:lvlText w:val="%2)"/>
      <w:lvlJc w:val="left"/>
      <w:pPr>
        <w:ind w:left="1265" w:hanging="420"/>
      </w:pPr>
    </w:lvl>
    <w:lvl w:ilvl="2" w:tplc="FFFFFFFF" w:tentative="1">
      <w:start w:val="1"/>
      <w:numFmt w:val="lowerRoman"/>
      <w:lvlText w:val="%3."/>
      <w:lvlJc w:val="right"/>
      <w:pPr>
        <w:ind w:left="1685" w:hanging="420"/>
      </w:pPr>
    </w:lvl>
    <w:lvl w:ilvl="3" w:tplc="FFFFFFFF" w:tentative="1">
      <w:start w:val="1"/>
      <w:numFmt w:val="decimal"/>
      <w:lvlText w:val="%4."/>
      <w:lvlJc w:val="left"/>
      <w:pPr>
        <w:ind w:left="2105" w:hanging="420"/>
      </w:pPr>
    </w:lvl>
    <w:lvl w:ilvl="4" w:tplc="FFFFFFFF" w:tentative="1">
      <w:start w:val="1"/>
      <w:numFmt w:val="lowerLetter"/>
      <w:lvlText w:val="%5)"/>
      <w:lvlJc w:val="left"/>
      <w:pPr>
        <w:ind w:left="2525" w:hanging="420"/>
      </w:pPr>
    </w:lvl>
    <w:lvl w:ilvl="5" w:tplc="FFFFFFFF" w:tentative="1">
      <w:start w:val="1"/>
      <w:numFmt w:val="lowerRoman"/>
      <w:lvlText w:val="%6."/>
      <w:lvlJc w:val="right"/>
      <w:pPr>
        <w:ind w:left="2945" w:hanging="420"/>
      </w:pPr>
    </w:lvl>
    <w:lvl w:ilvl="6" w:tplc="FFFFFFFF" w:tentative="1">
      <w:start w:val="1"/>
      <w:numFmt w:val="decimal"/>
      <w:lvlText w:val="%7."/>
      <w:lvlJc w:val="left"/>
      <w:pPr>
        <w:ind w:left="3365" w:hanging="420"/>
      </w:pPr>
    </w:lvl>
    <w:lvl w:ilvl="7" w:tplc="FFFFFFFF" w:tentative="1">
      <w:start w:val="1"/>
      <w:numFmt w:val="lowerLetter"/>
      <w:lvlText w:val="%8)"/>
      <w:lvlJc w:val="left"/>
      <w:pPr>
        <w:ind w:left="3785" w:hanging="420"/>
      </w:pPr>
    </w:lvl>
    <w:lvl w:ilvl="8" w:tplc="FFFFFFFF" w:tentative="1">
      <w:start w:val="1"/>
      <w:numFmt w:val="lowerRoman"/>
      <w:lvlText w:val="%9."/>
      <w:lvlJc w:val="right"/>
      <w:pPr>
        <w:ind w:left="4205" w:hanging="420"/>
      </w:pPr>
    </w:lvl>
  </w:abstractNum>
  <w:abstractNum w:abstractNumId="2" w15:restartNumberingAfterBreak="0">
    <w:nsid w:val="277B478E"/>
    <w:multiLevelType w:val="multilevel"/>
    <w:tmpl w:val="66D0B800"/>
    <w:lvl w:ilvl="0">
      <w:start w:val="1"/>
      <w:numFmt w:val="chineseCountingThousand"/>
      <w:suff w:val="space"/>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3" w15:restartNumberingAfterBreak="0">
    <w:nsid w:val="29CB0912"/>
    <w:multiLevelType w:val="multilevel"/>
    <w:tmpl w:val="03AA0832"/>
    <w:lvl w:ilvl="0">
      <w:start w:val="1"/>
      <w:numFmt w:val="chineseCountingThousand"/>
      <w:pStyle w:val="2"/>
      <w:suff w:val="space"/>
      <w:lvlText w:val="第%1章"/>
      <w:lvlJc w:val="center"/>
      <w:pPr>
        <w:ind w:left="1838" w:hanging="137"/>
      </w:pPr>
      <w:rPr>
        <w:rFonts w:hint="eastAsia"/>
        <w:lang w:val="en-US"/>
      </w:rPr>
    </w:lvl>
    <w:lvl w:ilvl="1">
      <w:start w:val="1"/>
      <w:numFmt w:val="decimal"/>
      <w:pStyle w:val="20"/>
      <w:isLgl/>
      <w:suff w:val="space"/>
      <w:lvlText w:val="%1.%2"/>
      <w:lvlJc w:val="left"/>
      <w:pPr>
        <w:ind w:left="284" w:hanging="284"/>
      </w:pPr>
      <w:rPr>
        <w:rFonts w:ascii="Times New Roman" w:hAnsi="Times New Roman" w:hint="eastAsia"/>
      </w:rPr>
    </w:lvl>
    <w:lvl w:ilvl="2">
      <w:start w:val="1"/>
      <w:numFmt w:val="decimal"/>
      <w:pStyle w:val="3"/>
      <w:isLgl/>
      <w:suff w:val="space"/>
      <w:lvlText w:val="%1.%2.%3"/>
      <w:lvlJc w:val="left"/>
      <w:pPr>
        <w:ind w:left="0" w:firstLine="0"/>
      </w:pPr>
      <w:rPr>
        <w:rFonts w:ascii="Times New Roman" w:eastAsia="黑体" w:hAnsi="Times New Roman" w:hint="default"/>
        <w:b/>
        <w:i w:val="0"/>
        <w:sz w:val="24"/>
        <w:szCs w:val="24"/>
      </w:rPr>
    </w:lvl>
    <w:lvl w:ilvl="3">
      <w:start w:val="1"/>
      <w:numFmt w:val="decimal"/>
      <w:pStyle w:val="4"/>
      <w:isLgl/>
      <w:suff w:val="space"/>
      <w:lvlText w:val="%1.%2.%3.%4"/>
      <w:lvlJc w:val="left"/>
      <w:pPr>
        <w:ind w:left="708" w:hanging="708"/>
      </w:pPr>
      <w:rPr>
        <w:rFonts w:hint="eastAsia"/>
        <w:b/>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562"/>
        </w:tabs>
        <w:ind w:left="5102" w:hanging="1700"/>
      </w:pPr>
      <w:rPr>
        <w:rFonts w:hint="eastAsia"/>
      </w:rPr>
    </w:lvl>
  </w:abstractNum>
  <w:abstractNum w:abstractNumId="4" w15:restartNumberingAfterBreak="0">
    <w:nsid w:val="36784C83"/>
    <w:multiLevelType w:val="hybridMultilevel"/>
    <w:tmpl w:val="5F2A68FC"/>
    <w:lvl w:ilvl="0" w:tplc="1C6CA49A">
      <w:start w:val="1"/>
      <w:numFmt w:val="chineseCountingThousand"/>
      <w:pStyle w:val="1"/>
      <w:lvlText w:val="第%1部分"/>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F2C1DC7"/>
    <w:multiLevelType w:val="hybridMultilevel"/>
    <w:tmpl w:val="09601ECA"/>
    <w:lvl w:ilvl="0" w:tplc="A6B05B8A">
      <w:start w:val="1"/>
      <w:numFmt w:val="decimal"/>
      <w:suff w:val="space"/>
      <w:lvlText w:val="%1)"/>
      <w:lvlJc w:val="left"/>
      <w:pPr>
        <w:ind w:left="227" w:hanging="227"/>
      </w:pPr>
      <w:rPr>
        <w:rFonts w:hint="eastAsia"/>
      </w:rPr>
    </w:lvl>
    <w:lvl w:ilvl="1" w:tplc="FFFFFFFF">
      <w:start w:val="1"/>
      <w:numFmt w:val="lowerLetter"/>
      <w:lvlText w:val="%2)"/>
      <w:lvlJc w:val="left"/>
      <w:pPr>
        <w:ind w:left="840" w:hanging="420"/>
      </w:pPr>
    </w:lvl>
    <w:lvl w:ilvl="2" w:tplc="FFFFFFFF">
      <w:start w:val="1"/>
      <w:numFmt w:val="lowerRoman"/>
      <w:lvlText w:val="%3."/>
      <w:lvlJc w:val="right"/>
      <w:pPr>
        <w:ind w:left="1260" w:hanging="420"/>
      </w:pPr>
    </w:lvl>
    <w:lvl w:ilvl="3" w:tplc="FFFFFFFF">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6" w15:restartNumberingAfterBreak="0">
    <w:nsid w:val="6B1E2D30"/>
    <w:multiLevelType w:val="hybridMultilevel"/>
    <w:tmpl w:val="A988796E"/>
    <w:lvl w:ilvl="0" w:tplc="D054C2E4">
      <w:start w:val="1"/>
      <w:numFmt w:val="decimal"/>
      <w:suff w:val="space"/>
      <w:lvlText w:val="%1)"/>
      <w:lvlJc w:val="left"/>
      <w:pPr>
        <w:ind w:left="845" w:hanging="420"/>
      </w:pPr>
      <w:rPr>
        <w:rFonts w:hint="eastAsia"/>
      </w:rPr>
    </w:lvl>
    <w:lvl w:ilvl="1" w:tplc="FFFFFFFF" w:tentative="1">
      <w:start w:val="1"/>
      <w:numFmt w:val="lowerLetter"/>
      <w:lvlText w:val="%2)"/>
      <w:lvlJc w:val="left"/>
      <w:pPr>
        <w:ind w:left="1265" w:hanging="420"/>
      </w:pPr>
    </w:lvl>
    <w:lvl w:ilvl="2" w:tplc="FFFFFFFF" w:tentative="1">
      <w:start w:val="1"/>
      <w:numFmt w:val="lowerRoman"/>
      <w:lvlText w:val="%3."/>
      <w:lvlJc w:val="right"/>
      <w:pPr>
        <w:ind w:left="1685" w:hanging="420"/>
      </w:pPr>
    </w:lvl>
    <w:lvl w:ilvl="3" w:tplc="FFFFFFFF" w:tentative="1">
      <w:start w:val="1"/>
      <w:numFmt w:val="decimal"/>
      <w:lvlText w:val="%4."/>
      <w:lvlJc w:val="left"/>
      <w:pPr>
        <w:ind w:left="2105" w:hanging="420"/>
      </w:pPr>
    </w:lvl>
    <w:lvl w:ilvl="4" w:tplc="FFFFFFFF" w:tentative="1">
      <w:start w:val="1"/>
      <w:numFmt w:val="lowerLetter"/>
      <w:lvlText w:val="%5)"/>
      <w:lvlJc w:val="left"/>
      <w:pPr>
        <w:ind w:left="2525" w:hanging="420"/>
      </w:pPr>
    </w:lvl>
    <w:lvl w:ilvl="5" w:tplc="FFFFFFFF" w:tentative="1">
      <w:start w:val="1"/>
      <w:numFmt w:val="lowerRoman"/>
      <w:lvlText w:val="%6."/>
      <w:lvlJc w:val="right"/>
      <w:pPr>
        <w:ind w:left="2945" w:hanging="420"/>
      </w:pPr>
    </w:lvl>
    <w:lvl w:ilvl="6" w:tplc="FFFFFFFF" w:tentative="1">
      <w:start w:val="1"/>
      <w:numFmt w:val="decimal"/>
      <w:lvlText w:val="%7."/>
      <w:lvlJc w:val="left"/>
      <w:pPr>
        <w:ind w:left="3365" w:hanging="420"/>
      </w:pPr>
    </w:lvl>
    <w:lvl w:ilvl="7" w:tplc="FFFFFFFF" w:tentative="1">
      <w:start w:val="1"/>
      <w:numFmt w:val="lowerLetter"/>
      <w:lvlText w:val="%8)"/>
      <w:lvlJc w:val="left"/>
      <w:pPr>
        <w:ind w:left="3785" w:hanging="420"/>
      </w:pPr>
    </w:lvl>
    <w:lvl w:ilvl="8" w:tplc="FFFFFFFF" w:tentative="1">
      <w:start w:val="1"/>
      <w:numFmt w:val="lowerRoman"/>
      <w:lvlText w:val="%9."/>
      <w:lvlJc w:val="right"/>
      <w:pPr>
        <w:ind w:left="4205" w:hanging="420"/>
      </w:pPr>
    </w:lvl>
  </w:abstractNum>
  <w:num w:numId="1" w16cid:durableId="255401367">
    <w:abstractNumId w:val="2"/>
  </w:num>
  <w:num w:numId="2" w16cid:durableId="1280262871">
    <w:abstractNumId w:val="0"/>
  </w:num>
  <w:num w:numId="3" w16cid:durableId="1396079251">
    <w:abstractNumId w:val="1"/>
  </w:num>
  <w:num w:numId="4" w16cid:durableId="1949779162">
    <w:abstractNumId w:val="6"/>
  </w:num>
  <w:num w:numId="5" w16cid:durableId="643389093">
    <w:abstractNumId w:val="5"/>
  </w:num>
  <w:num w:numId="6" w16cid:durableId="1790930663">
    <w:abstractNumId w:val="3"/>
  </w:num>
  <w:num w:numId="7" w16cid:durableId="1710177304">
    <w:abstractNumId w:val="4"/>
  </w:num>
  <w:num w:numId="8" w16cid:durableId="6991660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35019365">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TrueTypeFonts/>
  <w:bordersDoNotSurroundHeader/>
  <w:bordersDoNotSurroundFooter/>
  <w:activeWritingStyle w:appName="MSWord" w:lang="zh-CN" w:vendorID="64" w:dllVersion="5" w:nlCheck="1" w:checkStyle="1"/>
  <w:activeWritingStyle w:appName="MSWord" w:lang="en-US" w:vendorID="64" w:dllVersion="6" w:nlCheck="1" w:checkStyle="0"/>
  <w:activeWritingStyle w:appName="MSWord" w:lang="en-US" w:vendorID="64" w:dllVersion="4096" w:nlCheck="1" w:checkStyle="0"/>
  <w:activeWritingStyle w:appName="MSWord" w:lang="zh-CN" w:vendorID="64" w:dllVersion="0" w:nlCheck="1" w:checkStyle="1"/>
  <w:activeWritingStyle w:appName="MSWord" w:lang="sv-SE" w:vendorID="64" w:dllVersion="4096" w:nlCheck="1" w:checkStyle="0"/>
  <w:proofState w:spelling="clean"/>
  <w:linkStyles/>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formatting="1" w:enforcement="0"/>
  <w:defaultTabStop w:val="420"/>
  <w:drawingGridHorizontalSpacing w:val="105"/>
  <w:drawingGridVerticalSpacing w:val="395"/>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iaodabiyelunwen&lt;/Style&gt;&lt;LeftDelim&gt;{&lt;/LeftDelim&gt;&lt;RightDelim&gt;}&lt;/RightDelim&gt;&lt;FontName&gt;Times New Roman&lt;/FontName&gt;&lt;FontSize&gt;10&lt;/FontSize&gt;&lt;ReflistTitle&gt;&lt;/ReflistTitle&gt;&lt;StartingRefnum&gt;1&lt;/StartingRefnum&gt;&lt;FirstLineIndent&gt;0&lt;/FirstLineIndent&gt;&lt;HangingIndent&gt;565&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xepavsd9tfw5ef9d65epve5sw0spzwarsa&quot;&gt;doctoral-Converted&lt;record-ids&gt;&lt;item&gt;1035&lt;/item&gt;&lt;item&gt;1528&lt;/item&gt;&lt;item&gt;1530&lt;/item&gt;&lt;/record-ids&gt;&lt;/item&gt;&lt;/Libraries&gt;"/>
  </w:docVars>
  <w:rsids>
    <w:rsidRoot w:val="00E13DFD"/>
    <w:rsid w:val="00000175"/>
    <w:rsid w:val="00000185"/>
    <w:rsid w:val="000001DF"/>
    <w:rsid w:val="000002F1"/>
    <w:rsid w:val="000003B1"/>
    <w:rsid w:val="000003E9"/>
    <w:rsid w:val="00000454"/>
    <w:rsid w:val="000004BC"/>
    <w:rsid w:val="000004D4"/>
    <w:rsid w:val="000004FE"/>
    <w:rsid w:val="00000617"/>
    <w:rsid w:val="0000065B"/>
    <w:rsid w:val="000006B4"/>
    <w:rsid w:val="0000070F"/>
    <w:rsid w:val="00000816"/>
    <w:rsid w:val="00000823"/>
    <w:rsid w:val="0000082D"/>
    <w:rsid w:val="00000A2B"/>
    <w:rsid w:val="00000B3F"/>
    <w:rsid w:val="00000B53"/>
    <w:rsid w:val="00000B56"/>
    <w:rsid w:val="00000C1D"/>
    <w:rsid w:val="00000D8B"/>
    <w:rsid w:val="00000D91"/>
    <w:rsid w:val="00000DB0"/>
    <w:rsid w:val="00000E1B"/>
    <w:rsid w:val="0000101C"/>
    <w:rsid w:val="00001092"/>
    <w:rsid w:val="00001113"/>
    <w:rsid w:val="00001196"/>
    <w:rsid w:val="0000119C"/>
    <w:rsid w:val="0000124D"/>
    <w:rsid w:val="0000126D"/>
    <w:rsid w:val="00001294"/>
    <w:rsid w:val="000012C8"/>
    <w:rsid w:val="0000139A"/>
    <w:rsid w:val="0000145A"/>
    <w:rsid w:val="0000151B"/>
    <w:rsid w:val="0000158C"/>
    <w:rsid w:val="000015A2"/>
    <w:rsid w:val="0000163B"/>
    <w:rsid w:val="000016CD"/>
    <w:rsid w:val="000016E2"/>
    <w:rsid w:val="000017B4"/>
    <w:rsid w:val="000019E8"/>
    <w:rsid w:val="00001B43"/>
    <w:rsid w:val="00001B77"/>
    <w:rsid w:val="00001CF4"/>
    <w:rsid w:val="00001D81"/>
    <w:rsid w:val="00001E25"/>
    <w:rsid w:val="00001E76"/>
    <w:rsid w:val="00001EC6"/>
    <w:rsid w:val="00001F48"/>
    <w:rsid w:val="00001F52"/>
    <w:rsid w:val="00002071"/>
    <w:rsid w:val="000021A3"/>
    <w:rsid w:val="000021DE"/>
    <w:rsid w:val="000022D4"/>
    <w:rsid w:val="000022F3"/>
    <w:rsid w:val="00002409"/>
    <w:rsid w:val="00002494"/>
    <w:rsid w:val="00002561"/>
    <w:rsid w:val="000028A2"/>
    <w:rsid w:val="00002920"/>
    <w:rsid w:val="00002940"/>
    <w:rsid w:val="000029C2"/>
    <w:rsid w:val="00002AC0"/>
    <w:rsid w:val="00002BA2"/>
    <w:rsid w:val="00002CEC"/>
    <w:rsid w:val="00002E0F"/>
    <w:rsid w:val="00002F5D"/>
    <w:rsid w:val="0000303A"/>
    <w:rsid w:val="000030C2"/>
    <w:rsid w:val="00003184"/>
    <w:rsid w:val="00003241"/>
    <w:rsid w:val="00003272"/>
    <w:rsid w:val="0000329E"/>
    <w:rsid w:val="00003427"/>
    <w:rsid w:val="0000342F"/>
    <w:rsid w:val="0000354B"/>
    <w:rsid w:val="00003562"/>
    <w:rsid w:val="000035C2"/>
    <w:rsid w:val="00003630"/>
    <w:rsid w:val="000036F8"/>
    <w:rsid w:val="000038AB"/>
    <w:rsid w:val="0000397C"/>
    <w:rsid w:val="00003982"/>
    <w:rsid w:val="000039A0"/>
    <w:rsid w:val="000039E4"/>
    <w:rsid w:val="00003A6E"/>
    <w:rsid w:val="00003AD3"/>
    <w:rsid w:val="00003B5F"/>
    <w:rsid w:val="00003BD1"/>
    <w:rsid w:val="00003BDC"/>
    <w:rsid w:val="00003BFB"/>
    <w:rsid w:val="00003C06"/>
    <w:rsid w:val="00003CE1"/>
    <w:rsid w:val="00003CE5"/>
    <w:rsid w:val="00003CF5"/>
    <w:rsid w:val="00003D5F"/>
    <w:rsid w:val="00003D6E"/>
    <w:rsid w:val="00003EBD"/>
    <w:rsid w:val="00003EC4"/>
    <w:rsid w:val="00003EF3"/>
    <w:rsid w:val="00003F7A"/>
    <w:rsid w:val="00004037"/>
    <w:rsid w:val="000040F9"/>
    <w:rsid w:val="000041CC"/>
    <w:rsid w:val="00004491"/>
    <w:rsid w:val="000044AF"/>
    <w:rsid w:val="00004538"/>
    <w:rsid w:val="00004554"/>
    <w:rsid w:val="000045A4"/>
    <w:rsid w:val="00004637"/>
    <w:rsid w:val="00004660"/>
    <w:rsid w:val="00004662"/>
    <w:rsid w:val="0000468F"/>
    <w:rsid w:val="0000481F"/>
    <w:rsid w:val="000048D7"/>
    <w:rsid w:val="00004A77"/>
    <w:rsid w:val="00004B46"/>
    <w:rsid w:val="00004B68"/>
    <w:rsid w:val="00004BB5"/>
    <w:rsid w:val="00004BE2"/>
    <w:rsid w:val="00004BF0"/>
    <w:rsid w:val="00004D0D"/>
    <w:rsid w:val="00004DF9"/>
    <w:rsid w:val="00004E42"/>
    <w:rsid w:val="00004F99"/>
    <w:rsid w:val="00005094"/>
    <w:rsid w:val="00005148"/>
    <w:rsid w:val="000051A1"/>
    <w:rsid w:val="000051B3"/>
    <w:rsid w:val="000052EB"/>
    <w:rsid w:val="0000548E"/>
    <w:rsid w:val="000054B4"/>
    <w:rsid w:val="000055C9"/>
    <w:rsid w:val="000055D9"/>
    <w:rsid w:val="00005608"/>
    <w:rsid w:val="00005621"/>
    <w:rsid w:val="00005635"/>
    <w:rsid w:val="0000570A"/>
    <w:rsid w:val="000058DB"/>
    <w:rsid w:val="0000590E"/>
    <w:rsid w:val="00005A03"/>
    <w:rsid w:val="00005A4C"/>
    <w:rsid w:val="00005B7D"/>
    <w:rsid w:val="00005BA8"/>
    <w:rsid w:val="00005BC3"/>
    <w:rsid w:val="00005C22"/>
    <w:rsid w:val="00005C9A"/>
    <w:rsid w:val="00005D07"/>
    <w:rsid w:val="00005D68"/>
    <w:rsid w:val="00005D8B"/>
    <w:rsid w:val="00005DA9"/>
    <w:rsid w:val="00005EB4"/>
    <w:rsid w:val="00005EC6"/>
    <w:rsid w:val="0000600F"/>
    <w:rsid w:val="000061C3"/>
    <w:rsid w:val="00006286"/>
    <w:rsid w:val="00006300"/>
    <w:rsid w:val="00006335"/>
    <w:rsid w:val="000063BF"/>
    <w:rsid w:val="00006575"/>
    <w:rsid w:val="000065EE"/>
    <w:rsid w:val="0000664A"/>
    <w:rsid w:val="00006797"/>
    <w:rsid w:val="000067DF"/>
    <w:rsid w:val="00006881"/>
    <w:rsid w:val="000068AE"/>
    <w:rsid w:val="000069D0"/>
    <w:rsid w:val="00006A06"/>
    <w:rsid w:val="00006A27"/>
    <w:rsid w:val="00006A4C"/>
    <w:rsid w:val="00006B5B"/>
    <w:rsid w:val="00006BE6"/>
    <w:rsid w:val="00006E1B"/>
    <w:rsid w:val="00006E71"/>
    <w:rsid w:val="00006EC7"/>
    <w:rsid w:val="00006EDC"/>
    <w:rsid w:val="00006EE6"/>
    <w:rsid w:val="00006F6B"/>
    <w:rsid w:val="0000704B"/>
    <w:rsid w:val="0000706B"/>
    <w:rsid w:val="0000708E"/>
    <w:rsid w:val="00007130"/>
    <w:rsid w:val="000071A1"/>
    <w:rsid w:val="00007295"/>
    <w:rsid w:val="000072AC"/>
    <w:rsid w:val="00007341"/>
    <w:rsid w:val="000073A0"/>
    <w:rsid w:val="0000742A"/>
    <w:rsid w:val="000074DF"/>
    <w:rsid w:val="000077E9"/>
    <w:rsid w:val="00007873"/>
    <w:rsid w:val="00007899"/>
    <w:rsid w:val="000078B4"/>
    <w:rsid w:val="000079ED"/>
    <w:rsid w:val="00007A36"/>
    <w:rsid w:val="00007A55"/>
    <w:rsid w:val="00007A8B"/>
    <w:rsid w:val="00007AE5"/>
    <w:rsid w:val="00007AF1"/>
    <w:rsid w:val="00007B1D"/>
    <w:rsid w:val="00007B39"/>
    <w:rsid w:val="00007B9F"/>
    <w:rsid w:val="00007C9A"/>
    <w:rsid w:val="00007CF6"/>
    <w:rsid w:val="00007D58"/>
    <w:rsid w:val="00007D98"/>
    <w:rsid w:val="00007DA8"/>
    <w:rsid w:val="00007EFE"/>
    <w:rsid w:val="00007FE5"/>
    <w:rsid w:val="00010136"/>
    <w:rsid w:val="00010154"/>
    <w:rsid w:val="0001021E"/>
    <w:rsid w:val="00010228"/>
    <w:rsid w:val="00010308"/>
    <w:rsid w:val="000103CC"/>
    <w:rsid w:val="000103DE"/>
    <w:rsid w:val="0001041B"/>
    <w:rsid w:val="000104A4"/>
    <w:rsid w:val="000104A7"/>
    <w:rsid w:val="000104D5"/>
    <w:rsid w:val="0001054B"/>
    <w:rsid w:val="0001061D"/>
    <w:rsid w:val="0001069E"/>
    <w:rsid w:val="0001071C"/>
    <w:rsid w:val="00010727"/>
    <w:rsid w:val="000107AD"/>
    <w:rsid w:val="000107B3"/>
    <w:rsid w:val="000108D2"/>
    <w:rsid w:val="000108F9"/>
    <w:rsid w:val="000109BA"/>
    <w:rsid w:val="000109F5"/>
    <w:rsid w:val="00010A0F"/>
    <w:rsid w:val="00010A21"/>
    <w:rsid w:val="00010AB3"/>
    <w:rsid w:val="00010BA1"/>
    <w:rsid w:val="00010C61"/>
    <w:rsid w:val="00010C92"/>
    <w:rsid w:val="00010CF8"/>
    <w:rsid w:val="00010D4E"/>
    <w:rsid w:val="00010D62"/>
    <w:rsid w:val="00010D96"/>
    <w:rsid w:val="00010E09"/>
    <w:rsid w:val="00010E32"/>
    <w:rsid w:val="00010F8C"/>
    <w:rsid w:val="000110E6"/>
    <w:rsid w:val="0001111E"/>
    <w:rsid w:val="000111A3"/>
    <w:rsid w:val="0001128F"/>
    <w:rsid w:val="00011292"/>
    <w:rsid w:val="000112D6"/>
    <w:rsid w:val="000114CA"/>
    <w:rsid w:val="000116C7"/>
    <w:rsid w:val="00011729"/>
    <w:rsid w:val="000117BF"/>
    <w:rsid w:val="000118A5"/>
    <w:rsid w:val="0001196D"/>
    <w:rsid w:val="00011993"/>
    <w:rsid w:val="00011A0B"/>
    <w:rsid w:val="00011A5A"/>
    <w:rsid w:val="00011A6D"/>
    <w:rsid w:val="00011AD9"/>
    <w:rsid w:val="00011B3D"/>
    <w:rsid w:val="00011CB7"/>
    <w:rsid w:val="00011E61"/>
    <w:rsid w:val="00011E95"/>
    <w:rsid w:val="00011EE0"/>
    <w:rsid w:val="00011F19"/>
    <w:rsid w:val="00011F4C"/>
    <w:rsid w:val="00012135"/>
    <w:rsid w:val="0001218F"/>
    <w:rsid w:val="00012275"/>
    <w:rsid w:val="00012277"/>
    <w:rsid w:val="000122B9"/>
    <w:rsid w:val="000122E5"/>
    <w:rsid w:val="00012345"/>
    <w:rsid w:val="000123FA"/>
    <w:rsid w:val="00012432"/>
    <w:rsid w:val="00012555"/>
    <w:rsid w:val="00012771"/>
    <w:rsid w:val="00012810"/>
    <w:rsid w:val="0001289C"/>
    <w:rsid w:val="000128FA"/>
    <w:rsid w:val="000128FD"/>
    <w:rsid w:val="00012984"/>
    <w:rsid w:val="000129FC"/>
    <w:rsid w:val="00012AC9"/>
    <w:rsid w:val="00012B05"/>
    <w:rsid w:val="00012B2D"/>
    <w:rsid w:val="00012BBD"/>
    <w:rsid w:val="00012F34"/>
    <w:rsid w:val="00013003"/>
    <w:rsid w:val="00013086"/>
    <w:rsid w:val="00013195"/>
    <w:rsid w:val="000131B0"/>
    <w:rsid w:val="00013229"/>
    <w:rsid w:val="00013286"/>
    <w:rsid w:val="00013317"/>
    <w:rsid w:val="00013320"/>
    <w:rsid w:val="000133C4"/>
    <w:rsid w:val="000133E2"/>
    <w:rsid w:val="000136BC"/>
    <w:rsid w:val="00013727"/>
    <w:rsid w:val="0001373F"/>
    <w:rsid w:val="000137E0"/>
    <w:rsid w:val="000139A2"/>
    <w:rsid w:val="00013BE7"/>
    <w:rsid w:val="00013DB4"/>
    <w:rsid w:val="00013E64"/>
    <w:rsid w:val="00013EAD"/>
    <w:rsid w:val="00013F84"/>
    <w:rsid w:val="00014001"/>
    <w:rsid w:val="000140C8"/>
    <w:rsid w:val="00014110"/>
    <w:rsid w:val="000141EE"/>
    <w:rsid w:val="0001433E"/>
    <w:rsid w:val="00014434"/>
    <w:rsid w:val="00014472"/>
    <w:rsid w:val="00014508"/>
    <w:rsid w:val="00014568"/>
    <w:rsid w:val="000145CB"/>
    <w:rsid w:val="000145F1"/>
    <w:rsid w:val="0001467B"/>
    <w:rsid w:val="00014696"/>
    <w:rsid w:val="000146AE"/>
    <w:rsid w:val="00014730"/>
    <w:rsid w:val="0001483C"/>
    <w:rsid w:val="0001489D"/>
    <w:rsid w:val="0001495C"/>
    <w:rsid w:val="0001499B"/>
    <w:rsid w:val="000149D5"/>
    <w:rsid w:val="000149D6"/>
    <w:rsid w:val="00014A68"/>
    <w:rsid w:val="00014A6F"/>
    <w:rsid w:val="00014B16"/>
    <w:rsid w:val="00014B26"/>
    <w:rsid w:val="00014B2C"/>
    <w:rsid w:val="00014BD7"/>
    <w:rsid w:val="00014C63"/>
    <w:rsid w:val="00014E19"/>
    <w:rsid w:val="00014E82"/>
    <w:rsid w:val="00014EF5"/>
    <w:rsid w:val="00014F3F"/>
    <w:rsid w:val="00014F4E"/>
    <w:rsid w:val="0001501A"/>
    <w:rsid w:val="00015046"/>
    <w:rsid w:val="000150D5"/>
    <w:rsid w:val="00015248"/>
    <w:rsid w:val="000152A3"/>
    <w:rsid w:val="00015320"/>
    <w:rsid w:val="0001532E"/>
    <w:rsid w:val="00015357"/>
    <w:rsid w:val="00015384"/>
    <w:rsid w:val="00015410"/>
    <w:rsid w:val="00015495"/>
    <w:rsid w:val="000154F2"/>
    <w:rsid w:val="0001554D"/>
    <w:rsid w:val="0001559E"/>
    <w:rsid w:val="00015648"/>
    <w:rsid w:val="0001564E"/>
    <w:rsid w:val="000157D9"/>
    <w:rsid w:val="00015866"/>
    <w:rsid w:val="000159AA"/>
    <w:rsid w:val="00015A00"/>
    <w:rsid w:val="00015A59"/>
    <w:rsid w:val="00015A5F"/>
    <w:rsid w:val="00015AF2"/>
    <w:rsid w:val="00015B17"/>
    <w:rsid w:val="00015B1D"/>
    <w:rsid w:val="00015B2C"/>
    <w:rsid w:val="00015BF2"/>
    <w:rsid w:val="00015C5F"/>
    <w:rsid w:val="00015C8C"/>
    <w:rsid w:val="00015D2C"/>
    <w:rsid w:val="00015D4C"/>
    <w:rsid w:val="00015DF7"/>
    <w:rsid w:val="00015E36"/>
    <w:rsid w:val="00015EB5"/>
    <w:rsid w:val="00015EF5"/>
    <w:rsid w:val="00015F4A"/>
    <w:rsid w:val="00015F8E"/>
    <w:rsid w:val="00015FC7"/>
    <w:rsid w:val="000161B3"/>
    <w:rsid w:val="00016277"/>
    <w:rsid w:val="0001627D"/>
    <w:rsid w:val="000162A2"/>
    <w:rsid w:val="000164B4"/>
    <w:rsid w:val="000164F7"/>
    <w:rsid w:val="00016553"/>
    <w:rsid w:val="0001657F"/>
    <w:rsid w:val="000165AF"/>
    <w:rsid w:val="00016686"/>
    <w:rsid w:val="0001669D"/>
    <w:rsid w:val="000166D8"/>
    <w:rsid w:val="000167C3"/>
    <w:rsid w:val="00016833"/>
    <w:rsid w:val="00016A0C"/>
    <w:rsid w:val="00016BE8"/>
    <w:rsid w:val="00016C55"/>
    <w:rsid w:val="00016C93"/>
    <w:rsid w:val="00016CC9"/>
    <w:rsid w:val="00016D07"/>
    <w:rsid w:val="00016D17"/>
    <w:rsid w:val="00016E6B"/>
    <w:rsid w:val="00016F51"/>
    <w:rsid w:val="00016FAD"/>
    <w:rsid w:val="000171C1"/>
    <w:rsid w:val="000171CB"/>
    <w:rsid w:val="000171E7"/>
    <w:rsid w:val="000173DB"/>
    <w:rsid w:val="000174E0"/>
    <w:rsid w:val="00017591"/>
    <w:rsid w:val="000175FE"/>
    <w:rsid w:val="00017659"/>
    <w:rsid w:val="00017671"/>
    <w:rsid w:val="0001779B"/>
    <w:rsid w:val="000177F1"/>
    <w:rsid w:val="000178DE"/>
    <w:rsid w:val="00017989"/>
    <w:rsid w:val="00017993"/>
    <w:rsid w:val="000179C8"/>
    <w:rsid w:val="00017A43"/>
    <w:rsid w:val="00017A58"/>
    <w:rsid w:val="00017A5E"/>
    <w:rsid w:val="00017ABD"/>
    <w:rsid w:val="00017ACD"/>
    <w:rsid w:val="00017B4D"/>
    <w:rsid w:val="00017BF6"/>
    <w:rsid w:val="00017C17"/>
    <w:rsid w:val="00017C1E"/>
    <w:rsid w:val="00017D1B"/>
    <w:rsid w:val="00017D2D"/>
    <w:rsid w:val="00017D6F"/>
    <w:rsid w:val="00017D90"/>
    <w:rsid w:val="00017DC9"/>
    <w:rsid w:val="00017EE8"/>
    <w:rsid w:val="00017EEE"/>
    <w:rsid w:val="00017F1D"/>
    <w:rsid w:val="00017F3F"/>
    <w:rsid w:val="00020033"/>
    <w:rsid w:val="000200DA"/>
    <w:rsid w:val="000200F2"/>
    <w:rsid w:val="000201E9"/>
    <w:rsid w:val="00020261"/>
    <w:rsid w:val="000202DC"/>
    <w:rsid w:val="00020355"/>
    <w:rsid w:val="000203A1"/>
    <w:rsid w:val="00020434"/>
    <w:rsid w:val="000204D1"/>
    <w:rsid w:val="00020532"/>
    <w:rsid w:val="00020546"/>
    <w:rsid w:val="000205B5"/>
    <w:rsid w:val="00020617"/>
    <w:rsid w:val="00020657"/>
    <w:rsid w:val="000206A3"/>
    <w:rsid w:val="000207BF"/>
    <w:rsid w:val="000207C5"/>
    <w:rsid w:val="000207DE"/>
    <w:rsid w:val="00020828"/>
    <w:rsid w:val="00020832"/>
    <w:rsid w:val="00020846"/>
    <w:rsid w:val="000208D2"/>
    <w:rsid w:val="000208F1"/>
    <w:rsid w:val="00020AB0"/>
    <w:rsid w:val="00020AEA"/>
    <w:rsid w:val="00020AF9"/>
    <w:rsid w:val="00020B1D"/>
    <w:rsid w:val="00020D1D"/>
    <w:rsid w:val="00020E2C"/>
    <w:rsid w:val="00020EBA"/>
    <w:rsid w:val="00020F46"/>
    <w:rsid w:val="00020FD3"/>
    <w:rsid w:val="00020FFA"/>
    <w:rsid w:val="000210B6"/>
    <w:rsid w:val="0002115D"/>
    <w:rsid w:val="00021180"/>
    <w:rsid w:val="000211B3"/>
    <w:rsid w:val="0002126D"/>
    <w:rsid w:val="00021285"/>
    <w:rsid w:val="000212C4"/>
    <w:rsid w:val="00021494"/>
    <w:rsid w:val="00021589"/>
    <w:rsid w:val="000215AA"/>
    <w:rsid w:val="000215C8"/>
    <w:rsid w:val="000215F2"/>
    <w:rsid w:val="000216E8"/>
    <w:rsid w:val="00021703"/>
    <w:rsid w:val="000217BF"/>
    <w:rsid w:val="000217CC"/>
    <w:rsid w:val="000217D5"/>
    <w:rsid w:val="0002186B"/>
    <w:rsid w:val="000218AD"/>
    <w:rsid w:val="000218BF"/>
    <w:rsid w:val="00021908"/>
    <w:rsid w:val="00021934"/>
    <w:rsid w:val="0002197B"/>
    <w:rsid w:val="00021A58"/>
    <w:rsid w:val="00021ACF"/>
    <w:rsid w:val="00021B3A"/>
    <w:rsid w:val="00021B88"/>
    <w:rsid w:val="00021BE1"/>
    <w:rsid w:val="00021C25"/>
    <w:rsid w:val="00021C8F"/>
    <w:rsid w:val="00021CA5"/>
    <w:rsid w:val="00021D9B"/>
    <w:rsid w:val="00021DDB"/>
    <w:rsid w:val="00021E5E"/>
    <w:rsid w:val="00021E64"/>
    <w:rsid w:val="00021EB4"/>
    <w:rsid w:val="00021F12"/>
    <w:rsid w:val="00022009"/>
    <w:rsid w:val="00022010"/>
    <w:rsid w:val="0002201F"/>
    <w:rsid w:val="00022041"/>
    <w:rsid w:val="00022137"/>
    <w:rsid w:val="00022156"/>
    <w:rsid w:val="0002216B"/>
    <w:rsid w:val="000221F6"/>
    <w:rsid w:val="00022235"/>
    <w:rsid w:val="000223D9"/>
    <w:rsid w:val="00022422"/>
    <w:rsid w:val="00022448"/>
    <w:rsid w:val="0002244F"/>
    <w:rsid w:val="000225C6"/>
    <w:rsid w:val="00022643"/>
    <w:rsid w:val="00022715"/>
    <w:rsid w:val="0002275E"/>
    <w:rsid w:val="00022784"/>
    <w:rsid w:val="000227E1"/>
    <w:rsid w:val="0002280E"/>
    <w:rsid w:val="0002283C"/>
    <w:rsid w:val="000228A5"/>
    <w:rsid w:val="000229C5"/>
    <w:rsid w:val="00022A6B"/>
    <w:rsid w:val="00022B29"/>
    <w:rsid w:val="00022EB5"/>
    <w:rsid w:val="00022F07"/>
    <w:rsid w:val="00022F77"/>
    <w:rsid w:val="00023002"/>
    <w:rsid w:val="0002304C"/>
    <w:rsid w:val="00023060"/>
    <w:rsid w:val="000230BC"/>
    <w:rsid w:val="000231F9"/>
    <w:rsid w:val="0002323F"/>
    <w:rsid w:val="0002330C"/>
    <w:rsid w:val="0002331F"/>
    <w:rsid w:val="0002332E"/>
    <w:rsid w:val="00023348"/>
    <w:rsid w:val="00023394"/>
    <w:rsid w:val="000233C6"/>
    <w:rsid w:val="000233CD"/>
    <w:rsid w:val="00023442"/>
    <w:rsid w:val="00023481"/>
    <w:rsid w:val="000234B7"/>
    <w:rsid w:val="0002362C"/>
    <w:rsid w:val="00023663"/>
    <w:rsid w:val="000236B7"/>
    <w:rsid w:val="000236D0"/>
    <w:rsid w:val="000237F0"/>
    <w:rsid w:val="0002380B"/>
    <w:rsid w:val="000238B1"/>
    <w:rsid w:val="000238F4"/>
    <w:rsid w:val="000239A8"/>
    <w:rsid w:val="000239F1"/>
    <w:rsid w:val="00023A11"/>
    <w:rsid w:val="00023A7A"/>
    <w:rsid w:val="00023A91"/>
    <w:rsid w:val="00023AD6"/>
    <w:rsid w:val="00023AF1"/>
    <w:rsid w:val="00023B17"/>
    <w:rsid w:val="00023B6F"/>
    <w:rsid w:val="00023B84"/>
    <w:rsid w:val="00023C2B"/>
    <w:rsid w:val="00023C8D"/>
    <w:rsid w:val="00023CD5"/>
    <w:rsid w:val="00023CEB"/>
    <w:rsid w:val="00023D27"/>
    <w:rsid w:val="00023DA5"/>
    <w:rsid w:val="00023DD6"/>
    <w:rsid w:val="000241D9"/>
    <w:rsid w:val="00024223"/>
    <w:rsid w:val="0002422C"/>
    <w:rsid w:val="000242C4"/>
    <w:rsid w:val="000242CB"/>
    <w:rsid w:val="000244F0"/>
    <w:rsid w:val="000245AC"/>
    <w:rsid w:val="000245EE"/>
    <w:rsid w:val="000245FA"/>
    <w:rsid w:val="00024632"/>
    <w:rsid w:val="000246E7"/>
    <w:rsid w:val="00024753"/>
    <w:rsid w:val="000247C3"/>
    <w:rsid w:val="000247D0"/>
    <w:rsid w:val="00024811"/>
    <w:rsid w:val="000248EF"/>
    <w:rsid w:val="00024905"/>
    <w:rsid w:val="00024987"/>
    <w:rsid w:val="000249BC"/>
    <w:rsid w:val="00024B93"/>
    <w:rsid w:val="00024C2A"/>
    <w:rsid w:val="00024CDC"/>
    <w:rsid w:val="00024CEE"/>
    <w:rsid w:val="00024D5B"/>
    <w:rsid w:val="00024D7D"/>
    <w:rsid w:val="00024DDA"/>
    <w:rsid w:val="00024E5E"/>
    <w:rsid w:val="00024FBF"/>
    <w:rsid w:val="00024FEA"/>
    <w:rsid w:val="000250AC"/>
    <w:rsid w:val="000251B4"/>
    <w:rsid w:val="00025274"/>
    <w:rsid w:val="000252BE"/>
    <w:rsid w:val="0002537A"/>
    <w:rsid w:val="00025428"/>
    <w:rsid w:val="0002545D"/>
    <w:rsid w:val="00025468"/>
    <w:rsid w:val="00025570"/>
    <w:rsid w:val="000255A8"/>
    <w:rsid w:val="00025751"/>
    <w:rsid w:val="00025760"/>
    <w:rsid w:val="000257F5"/>
    <w:rsid w:val="000258DE"/>
    <w:rsid w:val="00025922"/>
    <w:rsid w:val="00025959"/>
    <w:rsid w:val="000259AE"/>
    <w:rsid w:val="000259E5"/>
    <w:rsid w:val="00025A1A"/>
    <w:rsid w:val="00025ABC"/>
    <w:rsid w:val="00025B18"/>
    <w:rsid w:val="00025C02"/>
    <w:rsid w:val="00025C61"/>
    <w:rsid w:val="00025D7A"/>
    <w:rsid w:val="00025DDF"/>
    <w:rsid w:val="00025F1B"/>
    <w:rsid w:val="00025F8F"/>
    <w:rsid w:val="000260C6"/>
    <w:rsid w:val="000260F1"/>
    <w:rsid w:val="00026155"/>
    <w:rsid w:val="0002630E"/>
    <w:rsid w:val="0002640F"/>
    <w:rsid w:val="0002648E"/>
    <w:rsid w:val="0002648F"/>
    <w:rsid w:val="000266DC"/>
    <w:rsid w:val="00026776"/>
    <w:rsid w:val="0002689C"/>
    <w:rsid w:val="000268A7"/>
    <w:rsid w:val="000268C8"/>
    <w:rsid w:val="00026A02"/>
    <w:rsid w:val="00026A81"/>
    <w:rsid w:val="00026ABD"/>
    <w:rsid w:val="00026B52"/>
    <w:rsid w:val="00026C42"/>
    <w:rsid w:val="00026C64"/>
    <w:rsid w:val="00026CF9"/>
    <w:rsid w:val="00026D6A"/>
    <w:rsid w:val="00026E7B"/>
    <w:rsid w:val="00026E9A"/>
    <w:rsid w:val="00026E9B"/>
    <w:rsid w:val="00026EC4"/>
    <w:rsid w:val="00026F4D"/>
    <w:rsid w:val="00026F54"/>
    <w:rsid w:val="00027039"/>
    <w:rsid w:val="00027050"/>
    <w:rsid w:val="0002711A"/>
    <w:rsid w:val="0002712B"/>
    <w:rsid w:val="00027140"/>
    <w:rsid w:val="00027332"/>
    <w:rsid w:val="000273A2"/>
    <w:rsid w:val="000273FE"/>
    <w:rsid w:val="00027453"/>
    <w:rsid w:val="0002747C"/>
    <w:rsid w:val="000274E3"/>
    <w:rsid w:val="00027548"/>
    <w:rsid w:val="0002758B"/>
    <w:rsid w:val="000277E9"/>
    <w:rsid w:val="00027817"/>
    <w:rsid w:val="0002781C"/>
    <w:rsid w:val="0002783B"/>
    <w:rsid w:val="000278D6"/>
    <w:rsid w:val="00027956"/>
    <w:rsid w:val="00027A0F"/>
    <w:rsid w:val="00027A92"/>
    <w:rsid w:val="00027B5C"/>
    <w:rsid w:val="00027BCD"/>
    <w:rsid w:val="00027C25"/>
    <w:rsid w:val="00027C86"/>
    <w:rsid w:val="00027CA3"/>
    <w:rsid w:val="00027D7D"/>
    <w:rsid w:val="00027D9A"/>
    <w:rsid w:val="00027DF3"/>
    <w:rsid w:val="00027F57"/>
    <w:rsid w:val="000300F9"/>
    <w:rsid w:val="000301C4"/>
    <w:rsid w:val="000301E9"/>
    <w:rsid w:val="000302DF"/>
    <w:rsid w:val="00030374"/>
    <w:rsid w:val="0003053A"/>
    <w:rsid w:val="00030576"/>
    <w:rsid w:val="000305B3"/>
    <w:rsid w:val="000306C5"/>
    <w:rsid w:val="000306D9"/>
    <w:rsid w:val="00030723"/>
    <w:rsid w:val="0003075D"/>
    <w:rsid w:val="00030837"/>
    <w:rsid w:val="0003086E"/>
    <w:rsid w:val="00030887"/>
    <w:rsid w:val="0003088A"/>
    <w:rsid w:val="00030947"/>
    <w:rsid w:val="00030A0F"/>
    <w:rsid w:val="00030A7B"/>
    <w:rsid w:val="00030B4F"/>
    <w:rsid w:val="00030B7F"/>
    <w:rsid w:val="00030B90"/>
    <w:rsid w:val="00030C0B"/>
    <w:rsid w:val="00030C11"/>
    <w:rsid w:val="00030C72"/>
    <w:rsid w:val="00030CC6"/>
    <w:rsid w:val="00030CC8"/>
    <w:rsid w:val="00030DE1"/>
    <w:rsid w:val="00030DEA"/>
    <w:rsid w:val="00030E2F"/>
    <w:rsid w:val="00030FAE"/>
    <w:rsid w:val="00030FE0"/>
    <w:rsid w:val="00030FE8"/>
    <w:rsid w:val="0003101C"/>
    <w:rsid w:val="0003122D"/>
    <w:rsid w:val="0003122E"/>
    <w:rsid w:val="00031253"/>
    <w:rsid w:val="00031271"/>
    <w:rsid w:val="000312AF"/>
    <w:rsid w:val="00031304"/>
    <w:rsid w:val="00031308"/>
    <w:rsid w:val="00031317"/>
    <w:rsid w:val="00031432"/>
    <w:rsid w:val="00031441"/>
    <w:rsid w:val="000315BE"/>
    <w:rsid w:val="000315E5"/>
    <w:rsid w:val="000315FB"/>
    <w:rsid w:val="00031626"/>
    <w:rsid w:val="00031659"/>
    <w:rsid w:val="0003179F"/>
    <w:rsid w:val="00031889"/>
    <w:rsid w:val="000318E1"/>
    <w:rsid w:val="00031901"/>
    <w:rsid w:val="00031966"/>
    <w:rsid w:val="0003198B"/>
    <w:rsid w:val="000319CA"/>
    <w:rsid w:val="00031B34"/>
    <w:rsid w:val="00031B54"/>
    <w:rsid w:val="00031B6D"/>
    <w:rsid w:val="00031B99"/>
    <w:rsid w:val="00031BE3"/>
    <w:rsid w:val="00031DDD"/>
    <w:rsid w:val="00031F89"/>
    <w:rsid w:val="00031FD2"/>
    <w:rsid w:val="000320DE"/>
    <w:rsid w:val="0003226A"/>
    <w:rsid w:val="00032483"/>
    <w:rsid w:val="00032561"/>
    <w:rsid w:val="000325C3"/>
    <w:rsid w:val="000325CB"/>
    <w:rsid w:val="000326AB"/>
    <w:rsid w:val="000326E8"/>
    <w:rsid w:val="000327B2"/>
    <w:rsid w:val="0003281D"/>
    <w:rsid w:val="0003286E"/>
    <w:rsid w:val="00032909"/>
    <w:rsid w:val="00032965"/>
    <w:rsid w:val="00032978"/>
    <w:rsid w:val="00032A25"/>
    <w:rsid w:val="00032AEC"/>
    <w:rsid w:val="00032BA6"/>
    <w:rsid w:val="00032BF3"/>
    <w:rsid w:val="00032C42"/>
    <w:rsid w:val="00032D96"/>
    <w:rsid w:val="00032DA1"/>
    <w:rsid w:val="00032DC2"/>
    <w:rsid w:val="00032DCB"/>
    <w:rsid w:val="00032E2A"/>
    <w:rsid w:val="00032EB9"/>
    <w:rsid w:val="00032F35"/>
    <w:rsid w:val="0003301E"/>
    <w:rsid w:val="0003305C"/>
    <w:rsid w:val="000330D9"/>
    <w:rsid w:val="0003314A"/>
    <w:rsid w:val="000331AC"/>
    <w:rsid w:val="0003325D"/>
    <w:rsid w:val="000332D2"/>
    <w:rsid w:val="00033337"/>
    <w:rsid w:val="0003334D"/>
    <w:rsid w:val="0003339D"/>
    <w:rsid w:val="000333F3"/>
    <w:rsid w:val="000334D5"/>
    <w:rsid w:val="0003351A"/>
    <w:rsid w:val="0003354B"/>
    <w:rsid w:val="000335F8"/>
    <w:rsid w:val="00033666"/>
    <w:rsid w:val="00033674"/>
    <w:rsid w:val="0003367B"/>
    <w:rsid w:val="00033766"/>
    <w:rsid w:val="0003378F"/>
    <w:rsid w:val="000337B4"/>
    <w:rsid w:val="00033833"/>
    <w:rsid w:val="00033909"/>
    <w:rsid w:val="00033942"/>
    <w:rsid w:val="00033B2B"/>
    <w:rsid w:val="00033B50"/>
    <w:rsid w:val="00033B52"/>
    <w:rsid w:val="00033B5E"/>
    <w:rsid w:val="00033BCF"/>
    <w:rsid w:val="00033D90"/>
    <w:rsid w:val="00033E1F"/>
    <w:rsid w:val="00033F5B"/>
    <w:rsid w:val="000341A5"/>
    <w:rsid w:val="0003421B"/>
    <w:rsid w:val="00034251"/>
    <w:rsid w:val="00034295"/>
    <w:rsid w:val="000343F7"/>
    <w:rsid w:val="00034414"/>
    <w:rsid w:val="0003441D"/>
    <w:rsid w:val="00034588"/>
    <w:rsid w:val="000345EB"/>
    <w:rsid w:val="00034601"/>
    <w:rsid w:val="0003466F"/>
    <w:rsid w:val="00034694"/>
    <w:rsid w:val="00034788"/>
    <w:rsid w:val="0003479A"/>
    <w:rsid w:val="00034843"/>
    <w:rsid w:val="000348AE"/>
    <w:rsid w:val="0003494C"/>
    <w:rsid w:val="00034989"/>
    <w:rsid w:val="000349F9"/>
    <w:rsid w:val="00034A28"/>
    <w:rsid w:val="00034B15"/>
    <w:rsid w:val="00034B3C"/>
    <w:rsid w:val="00034BB7"/>
    <w:rsid w:val="00034C10"/>
    <w:rsid w:val="00034C3F"/>
    <w:rsid w:val="00034CD1"/>
    <w:rsid w:val="00034CF5"/>
    <w:rsid w:val="00034D1D"/>
    <w:rsid w:val="00034F32"/>
    <w:rsid w:val="0003505D"/>
    <w:rsid w:val="000351DD"/>
    <w:rsid w:val="0003523D"/>
    <w:rsid w:val="0003524D"/>
    <w:rsid w:val="00035285"/>
    <w:rsid w:val="000352A6"/>
    <w:rsid w:val="00035373"/>
    <w:rsid w:val="000356AD"/>
    <w:rsid w:val="000356FA"/>
    <w:rsid w:val="00035729"/>
    <w:rsid w:val="000357D0"/>
    <w:rsid w:val="0003580F"/>
    <w:rsid w:val="00035881"/>
    <w:rsid w:val="00035A2D"/>
    <w:rsid w:val="00035A96"/>
    <w:rsid w:val="00035ADC"/>
    <w:rsid w:val="00035AFD"/>
    <w:rsid w:val="00035B15"/>
    <w:rsid w:val="00035B63"/>
    <w:rsid w:val="00035BA7"/>
    <w:rsid w:val="00035BD5"/>
    <w:rsid w:val="00035C0C"/>
    <w:rsid w:val="00035CFF"/>
    <w:rsid w:val="00035E35"/>
    <w:rsid w:val="00035E60"/>
    <w:rsid w:val="0003602D"/>
    <w:rsid w:val="00036170"/>
    <w:rsid w:val="000361F0"/>
    <w:rsid w:val="00036215"/>
    <w:rsid w:val="00036256"/>
    <w:rsid w:val="00036459"/>
    <w:rsid w:val="00036580"/>
    <w:rsid w:val="000365CC"/>
    <w:rsid w:val="00036650"/>
    <w:rsid w:val="00036719"/>
    <w:rsid w:val="00036721"/>
    <w:rsid w:val="0003674D"/>
    <w:rsid w:val="0003683D"/>
    <w:rsid w:val="000368C0"/>
    <w:rsid w:val="00036977"/>
    <w:rsid w:val="000369FB"/>
    <w:rsid w:val="00036A77"/>
    <w:rsid w:val="00036B44"/>
    <w:rsid w:val="00036BCE"/>
    <w:rsid w:val="00036D1D"/>
    <w:rsid w:val="00036D45"/>
    <w:rsid w:val="00036E35"/>
    <w:rsid w:val="00036ECC"/>
    <w:rsid w:val="00036ED0"/>
    <w:rsid w:val="00036EE7"/>
    <w:rsid w:val="000370D1"/>
    <w:rsid w:val="0003711C"/>
    <w:rsid w:val="00037121"/>
    <w:rsid w:val="0003714A"/>
    <w:rsid w:val="00037167"/>
    <w:rsid w:val="000371C1"/>
    <w:rsid w:val="00037281"/>
    <w:rsid w:val="000372C8"/>
    <w:rsid w:val="0003732D"/>
    <w:rsid w:val="0003734F"/>
    <w:rsid w:val="000373AC"/>
    <w:rsid w:val="0003747D"/>
    <w:rsid w:val="000375F8"/>
    <w:rsid w:val="00037614"/>
    <w:rsid w:val="000376B4"/>
    <w:rsid w:val="00037790"/>
    <w:rsid w:val="000377C8"/>
    <w:rsid w:val="000377D7"/>
    <w:rsid w:val="00037863"/>
    <w:rsid w:val="000378B6"/>
    <w:rsid w:val="0003790F"/>
    <w:rsid w:val="00037913"/>
    <w:rsid w:val="00037920"/>
    <w:rsid w:val="00037970"/>
    <w:rsid w:val="00037A4F"/>
    <w:rsid w:val="00037A67"/>
    <w:rsid w:val="00037AFD"/>
    <w:rsid w:val="00037B30"/>
    <w:rsid w:val="00037B71"/>
    <w:rsid w:val="00037BC6"/>
    <w:rsid w:val="00037BE6"/>
    <w:rsid w:val="00037C14"/>
    <w:rsid w:val="00037DBC"/>
    <w:rsid w:val="00037DE7"/>
    <w:rsid w:val="00037EBF"/>
    <w:rsid w:val="00037EF6"/>
    <w:rsid w:val="00037F34"/>
    <w:rsid w:val="00037F4C"/>
    <w:rsid w:val="000400B1"/>
    <w:rsid w:val="00040136"/>
    <w:rsid w:val="00040164"/>
    <w:rsid w:val="000401BC"/>
    <w:rsid w:val="0004037C"/>
    <w:rsid w:val="00040395"/>
    <w:rsid w:val="000404EA"/>
    <w:rsid w:val="000404EF"/>
    <w:rsid w:val="00040585"/>
    <w:rsid w:val="00040599"/>
    <w:rsid w:val="000405C3"/>
    <w:rsid w:val="0004064E"/>
    <w:rsid w:val="000407B4"/>
    <w:rsid w:val="0004080C"/>
    <w:rsid w:val="000408F2"/>
    <w:rsid w:val="000409D2"/>
    <w:rsid w:val="00040A37"/>
    <w:rsid w:val="00040B93"/>
    <w:rsid w:val="00040B9E"/>
    <w:rsid w:val="00040C70"/>
    <w:rsid w:val="00040D7E"/>
    <w:rsid w:val="00040D82"/>
    <w:rsid w:val="00040D92"/>
    <w:rsid w:val="00040DCE"/>
    <w:rsid w:val="00040DE2"/>
    <w:rsid w:val="00040E38"/>
    <w:rsid w:val="00040EEC"/>
    <w:rsid w:val="00040F59"/>
    <w:rsid w:val="00040FA8"/>
    <w:rsid w:val="0004100F"/>
    <w:rsid w:val="00041032"/>
    <w:rsid w:val="00041043"/>
    <w:rsid w:val="0004104B"/>
    <w:rsid w:val="000410EF"/>
    <w:rsid w:val="0004111A"/>
    <w:rsid w:val="00041169"/>
    <w:rsid w:val="000412EA"/>
    <w:rsid w:val="0004138C"/>
    <w:rsid w:val="000413A3"/>
    <w:rsid w:val="00041434"/>
    <w:rsid w:val="000414C8"/>
    <w:rsid w:val="000415FF"/>
    <w:rsid w:val="00041722"/>
    <w:rsid w:val="00041791"/>
    <w:rsid w:val="0004194A"/>
    <w:rsid w:val="00041980"/>
    <w:rsid w:val="000419D1"/>
    <w:rsid w:val="00041AD2"/>
    <w:rsid w:val="00041B56"/>
    <w:rsid w:val="00041B97"/>
    <w:rsid w:val="00041BC6"/>
    <w:rsid w:val="00041C8F"/>
    <w:rsid w:val="00041D1F"/>
    <w:rsid w:val="00041DA8"/>
    <w:rsid w:val="00041E5D"/>
    <w:rsid w:val="00041F15"/>
    <w:rsid w:val="00041F94"/>
    <w:rsid w:val="00041FF6"/>
    <w:rsid w:val="000420E0"/>
    <w:rsid w:val="00042180"/>
    <w:rsid w:val="000421B4"/>
    <w:rsid w:val="000422DF"/>
    <w:rsid w:val="00042377"/>
    <w:rsid w:val="0004239E"/>
    <w:rsid w:val="000423E5"/>
    <w:rsid w:val="000424E1"/>
    <w:rsid w:val="000425CD"/>
    <w:rsid w:val="000425E0"/>
    <w:rsid w:val="00042647"/>
    <w:rsid w:val="000426E0"/>
    <w:rsid w:val="00042726"/>
    <w:rsid w:val="000427C9"/>
    <w:rsid w:val="000427E1"/>
    <w:rsid w:val="00042859"/>
    <w:rsid w:val="000428FD"/>
    <w:rsid w:val="000428FE"/>
    <w:rsid w:val="000429CC"/>
    <w:rsid w:val="00042B15"/>
    <w:rsid w:val="00042BB0"/>
    <w:rsid w:val="00042BE9"/>
    <w:rsid w:val="00042C02"/>
    <w:rsid w:val="00042CA4"/>
    <w:rsid w:val="00042F06"/>
    <w:rsid w:val="00042F47"/>
    <w:rsid w:val="00043129"/>
    <w:rsid w:val="0004319F"/>
    <w:rsid w:val="000431D2"/>
    <w:rsid w:val="000431E2"/>
    <w:rsid w:val="00043209"/>
    <w:rsid w:val="000432D2"/>
    <w:rsid w:val="000434C9"/>
    <w:rsid w:val="000434D0"/>
    <w:rsid w:val="000435E1"/>
    <w:rsid w:val="00043684"/>
    <w:rsid w:val="00043767"/>
    <w:rsid w:val="0004379A"/>
    <w:rsid w:val="0004379B"/>
    <w:rsid w:val="000437C3"/>
    <w:rsid w:val="000438D2"/>
    <w:rsid w:val="00043936"/>
    <w:rsid w:val="0004394E"/>
    <w:rsid w:val="00043957"/>
    <w:rsid w:val="00043ABB"/>
    <w:rsid w:val="00043B6C"/>
    <w:rsid w:val="00043BC7"/>
    <w:rsid w:val="00043C55"/>
    <w:rsid w:val="00043CA5"/>
    <w:rsid w:val="00043CC6"/>
    <w:rsid w:val="00043CF9"/>
    <w:rsid w:val="00043E2C"/>
    <w:rsid w:val="00043F9E"/>
    <w:rsid w:val="00043FC9"/>
    <w:rsid w:val="00044083"/>
    <w:rsid w:val="000440FA"/>
    <w:rsid w:val="000441BF"/>
    <w:rsid w:val="00044253"/>
    <w:rsid w:val="000442BD"/>
    <w:rsid w:val="000442C4"/>
    <w:rsid w:val="000442F3"/>
    <w:rsid w:val="000442F7"/>
    <w:rsid w:val="0004434A"/>
    <w:rsid w:val="00044371"/>
    <w:rsid w:val="00044476"/>
    <w:rsid w:val="000444E4"/>
    <w:rsid w:val="000445DF"/>
    <w:rsid w:val="0004469A"/>
    <w:rsid w:val="00044764"/>
    <w:rsid w:val="00044997"/>
    <w:rsid w:val="000449A1"/>
    <w:rsid w:val="000449A3"/>
    <w:rsid w:val="000449C3"/>
    <w:rsid w:val="00044A27"/>
    <w:rsid w:val="00044AE6"/>
    <w:rsid w:val="00044B78"/>
    <w:rsid w:val="00044CD6"/>
    <w:rsid w:val="00044F2B"/>
    <w:rsid w:val="00044F61"/>
    <w:rsid w:val="00044F63"/>
    <w:rsid w:val="00044F7F"/>
    <w:rsid w:val="00045074"/>
    <w:rsid w:val="000450C1"/>
    <w:rsid w:val="0004511D"/>
    <w:rsid w:val="00045232"/>
    <w:rsid w:val="00045286"/>
    <w:rsid w:val="000452D1"/>
    <w:rsid w:val="000453AC"/>
    <w:rsid w:val="0004558B"/>
    <w:rsid w:val="0004563D"/>
    <w:rsid w:val="0004566E"/>
    <w:rsid w:val="000456CA"/>
    <w:rsid w:val="000456F4"/>
    <w:rsid w:val="000457CB"/>
    <w:rsid w:val="000458D6"/>
    <w:rsid w:val="000458F0"/>
    <w:rsid w:val="00045950"/>
    <w:rsid w:val="000459CA"/>
    <w:rsid w:val="00045AB4"/>
    <w:rsid w:val="00045B12"/>
    <w:rsid w:val="00045B8F"/>
    <w:rsid w:val="00045CB3"/>
    <w:rsid w:val="00045CEE"/>
    <w:rsid w:val="00045CEF"/>
    <w:rsid w:val="00045D59"/>
    <w:rsid w:val="00045D71"/>
    <w:rsid w:val="00045D79"/>
    <w:rsid w:val="00045E09"/>
    <w:rsid w:val="00045EB8"/>
    <w:rsid w:val="00045FA4"/>
    <w:rsid w:val="00046000"/>
    <w:rsid w:val="00046191"/>
    <w:rsid w:val="000461F9"/>
    <w:rsid w:val="0004625C"/>
    <w:rsid w:val="00046357"/>
    <w:rsid w:val="0004637C"/>
    <w:rsid w:val="00046391"/>
    <w:rsid w:val="00046398"/>
    <w:rsid w:val="00046465"/>
    <w:rsid w:val="000464EB"/>
    <w:rsid w:val="0004657F"/>
    <w:rsid w:val="000467D5"/>
    <w:rsid w:val="00046812"/>
    <w:rsid w:val="00046870"/>
    <w:rsid w:val="000468A9"/>
    <w:rsid w:val="000468B6"/>
    <w:rsid w:val="000468F9"/>
    <w:rsid w:val="00046937"/>
    <w:rsid w:val="0004697E"/>
    <w:rsid w:val="000469A0"/>
    <w:rsid w:val="00046B38"/>
    <w:rsid w:val="00046B71"/>
    <w:rsid w:val="00046BB3"/>
    <w:rsid w:val="00046C2E"/>
    <w:rsid w:val="00046D09"/>
    <w:rsid w:val="00046D1A"/>
    <w:rsid w:val="00046D23"/>
    <w:rsid w:val="00046D84"/>
    <w:rsid w:val="00046DE3"/>
    <w:rsid w:val="00046E09"/>
    <w:rsid w:val="00046E1F"/>
    <w:rsid w:val="00046E8E"/>
    <w:rsid w:val="00046F38"/>
    <w:rsid w:val="00047037"/>
    <w:rsid w:val="000470D8"/>
    <w:rsid w:val="00047151"/>
    <w:rsid w:val="00047219"/>
    <w:rsid w:val="0004724B"/>
    <w:rsid w:val="00047275"/>
    <w:rsid w:val="00047385"/>
    <w:rsid w:val="000473A1"/>
    <w:rsid w:val="0004740C"/>
    <w:rsid w:val="0004757D"/>
    <w:rsid w:val="000475CF"/>
    <w:rsid w:val="00047692"/>
    <w:rsid w:val="00047768"/>
    <w:rsid w:val="00047931"/>
    <w:rsid w:val="000479F3"/>
    <w:rsid w:val="00047A42"/>
    <w:rsid w:val="00047A7B"/>
    <w:rsid w:val="00047A8B"/>
    <w:rsid w:val="00047B66"/>
    <w:rsid w:val="00047C54"/>
    <w:rsid w:val="00047CCB"/>
    <w:rsid w:val="00047CFF"/>
    <w:rsid w:val="00047DC3"/>
    <w:rsid w:val="00047DDF"/>
    <w:rsid w:val="00047E24"/>
    <w:rsid w:val="00047E59"/>
    <w:rsid w:val="00047F34"/>
    <w:rsid w:val="00047F89"/>
    <w:rsid w:val="00047FD8"/>
    <w:rsid w:val="00050082"/>
    <w:rsid w:val="00050118"/>
    <w:rsid w:val="000502CE"/>
    <w:rsid w:val="00050461"/>
    <w:rsid w:val="0005049E"/>
    <w:rsid w:val="000504A9"/>
    <w:rsid w:val="000505C4"/>
    <w:rsid w:val="00050631"/>
    <w:rsid w:val="000506E2"/>
    <w:rsid w:val="00050839"/>
    <w:rsid w:val="00050859"/>
    <w:rsid w:val="00050A0A"/>
    <w:rsid w:val="00050A69"/>
    <w:rsid w:val="00050A7A"/>
    <w:rsid w:val="00050A96"/>
    <w:rsid w:val="00050AB5"/>
    <w:rsid w:val="00050BDD"/>
    <w:rsid w:val="00050C42"/>
    <w:rsid w:val="00050C46"/>
    <w:rsid w:val="00050CB3"/>
    <w:rsid w:val="00050CD0"/>
    <w:rsid w:val="00050D1F"/>
    <w:rsid w:val="00050E83"/>
    <w:rsid w:val="00050EDD"/>
    <w:rsid w:val="00051005"/>
    <w:rsid w:val="000511BF"/>
    <w:rsid w:val="00051208"/>
    <w:rsid w:val="0005126C"/>
    <w:rsid w:val="00051285"/>
    <w:rsid w:val="000513B0"/>
    <w:rsid w:val="000515AF"/>
    <w:rsid w:val="00051714"/>
    <w:rsid w:val="000518E5"/>
    <w:rsid w:val="00051902"/>
    <w:rsid w:val="00051920"/>
    <w:rsid w:val="000519A8"/>
    <w:rsid w:val="000519F0"/>
    <w:rsid w:val="00051A29"/>
    <w:rsid w:val="00051A73"/>
    <w:rsid w:val="00051A92"/>
    <w:rsid w:val="00051B1B"/>
    <w:rsid w:val="00051B9B"/>
    <w:rsid w:val="00051BEA"/>
    <w:rsid w:val="00051C0E"/>
    <w:rsid w:val="00051C21"/>
    <w:rsid w:val="00051CE4"/>
    <w:rsid w:val="00051DB0"/>
    <w:rsid w:val="00051E17"/>
    <w:rsid w:val="00051F19"/>
    <w:rsid w:val="00051F2A"/>
    <w:rsid w:val="00052011"/>
    <w:rsid w:val="000520DF"/>
    <w:rsid w:val="00052166"/>
    <w:rsid w:val="00052222"/>
    <w:rsid w:val="00052284"/>
    <w:rsid w:val="000523EA"/>
    <w:rsid w:val="00052467"/>
    <w:rsid w:val="00052498"/>
    <w:rsid w:val="000524B5"/>
    <w:rsid w:val="000524EC"/>
    <w:rsid w:val="000524FE"/>
    <w:rsid w:val="0005261A"/>
    <w:rsid w:val="0005269E"/>
    <w:rsid w:val="000527C9"/>
    <w:rsid w:val="00052888"/>
    <w:rsid w:val="0005289B"/>
    <w:rsid w:val="000528A8"/>
    <w:rsid w:val="000528E7"/>
    <w:rsid w:val="00052957"/>
    <w:rsid w:val="00052963"/>
    <w:rsid w:val="00052AA6"/>
    <w:rsid w:val="00052AB4"/>
    <w:rsid w:val="00052AEE"/>
    <w:rsid w:val="00052B1A"/>
    <w:rsid w:val="00052C28"/>
    <w:rsid w:val="00052CAD"/>
    <w:rsid w:val="00052D22"/>
    <w:rsid w:val="00052D8D"/>
    <w:rsid w:val="00052DD8"/>
    <w:rsid w:val="00052DF9"/>
    <w:rsid w:val="00052E29"/>
    <w:rsid w:val="00052E56"/>
    <w:rsid w:val="00052E6A"/>
    <w:rsid w:val="00052E86"/>
    <w:rsid w:val="00052EEC"/>
    <w:rsid w:val="00052F5A"/>
    <w:rsid w:val="00052F7D"/>
    <w:rsid w:val="00052F88"/>
    <w:rsid w:val="00053046"/>
    <w:rsid w:val="0005306E"/>
    <w:rsid w:val="000530DF"/>
    <w:rsid w:val="000530E0"/>
    <w:rsid w:val="000530E4"/>
    <w:rsid w:val="000530F5"/>
    <w:rsid w:val="00053132"/>
    <w:rsid w:val="00053172"/>
    <w:rsid w:val="0005328A"/>
    <w:rsid w:val="000532D7"/>
    <w:rsid w:val="00053385"/>
    <w:rsid w:val="000533E2"/>
    <w:rsid w:val="000535EC"/>
    <w:rsid w:val="0005363E"/>
    <w:rsid w:val="000539B1"/>
    <w:rsid w:val="00053A9A"/>
    <w:rsid w:val="00053AAA"/>
    <w:rsid w:val="00053AF8"/>
    <w:rsid w:val="00053B53"/>
    <w:rsid w:val="00053BF7"/>
    <w:rsid w:val="00053CA2"/>
    <w:rsid w:val="00053CE0"/>
    <w:rsid w:val="00053D7F"/>
    <w:rsid w:val="00053DD1"/>
    <w:rsid w:val="00053E1F"/>
    <w:rsid w:val="00053EBE"/>
    <w:rsid w:val="00053F4C"/>
    <w:rsid w:val="00053F71"/>
    <w:rsid w:val="00053FE3"/>
    <w:rsid w:val="00054058"/>
    <w:rsid w:val="000540E6"/>
    <w:rsid w:val="000543C6"/>
    <w:rsid w:val="000544EA"/>
    <w:rsid w:val="0005471D"/>
    <w:rsid w:val="00054784"/>
    <w:rsid w:val="000547CB"/>
    <w:rsid w:val="000548BE"/>
    <w:rsid w:val="00054ADE"/>
    <w:rsid w:val="00054B31"/>
    <w:rsid w:val="00054B77"/>
    <w:rsid w:val="00054BB0"/>
    <w:rsid w:val="00054BB8"/>
    <w:rsid w:val="00054C22"/>
    <w:rsid w:val="00054C4F"/>
    <w:rsid w:val="00054EB4"/>
    <w:rsid w:val="00054EFF"/>
    <w:rsid w:val="00054F4F"/>
    <w:rsid w:val="00054F8F"/>
    <w:rsid w:val="000550D9"/>
    <w:rsid w:val="00055136"/>
    <w:rsid w:val="000551D4"/>
    <w:rsid w:val="00055248"/>
    <w:rsid w:val="000553A0"/>
    <w:rsid w:val="00055461"/>
    <w:rsid w:val="00055519"/>
    <w:rsid w:val="0005563A"/>
    <w:rsid w:val="0005573A"/>
    <w:rsid w:val="0005578B"/>
    <w:rsid w:val="00055926"/>
    <w:rsid w:val="00055B59"/>
    <w:rsid w:val="00055BBA"/>
    <w:rsid w:val="00055BF1"/>
    <w:rsid w:val="00055C34"/>
    <w:rsid w:val="00055C57"/>
    <w:rsid w:val="00055CCF"/>
    <w:rsid w:val="00055D76"/>
    <w:rsid w:val="00055E5A"/>
    <w:rsid w:val="00055EB8"/>
    <w:rsid w:val="00055FA5"/>
    <w:rsid w:val="00055FBA"/>
    <w:rsid w:val="00055FBE"/>
    <w:rsid w:val="000560F3"/>
    <w:rsid w:val="0005615B"/>
    <w:rsid w:val="00056199"/>
    <w:rsid w:val="00056249"/>
    <w:rsid w:val="000562FC"/>
    <w:rsid w:val="00056334"/>
    <w:rsid w:val="0005634A"/>
    <w:rsid w:val="00056364"/>
    <w:rsid w:val="00056400"/>
    <w:rsid w:val="00056498"/>
    <w:rsid w:val="000565DE"/>
    <w:rsid w:val="00056732"/>
    <w:rsid w:val="0005680E"/>
    <w:rsid w:val="00056940"/>
    <w:rsid w:val="000569E8"/>
    <w:rsid w:val="00056B71"/>
    <w:rsid w:val="00056C1E"/>
    <w:rsid w:val="00056C39"/>
    <w:rsid w:val="00056C79"/>
    <w:rsid w:val="00056CD9"/>
    <w:rsid w:val="00056DD0"/>
    <w:rsid w:val="00057060"/>
    <w:rsid w:val="00057119"/>
    <w:rsid w:val="000572B2"/>
    <w:rsid w:val="00057301"/>
    <w:rsid w:val="00057353"/>
    <w:rsid w:val="000574C2"/>
    <w:rsid w:val="000574F8"/>
    <w:rsid w:val="00057544"/>
    <w:rsid w:val="000576F1"/>
    <w:rsid w:val="00057706"/>
    <w:rsid w:val="000577AB"/>
    <w:rsid w:val="00057865"/>
    <w:rsid w:val="000578A0"/>
    <w:rsid w:val="0005798E"/>
    <w:rsid w:val="000579C9"/>
    <w:rsid w:val="00057A27"/>
    <w:rsid w:val="00057A33"/>
    <w:rsid w:val="00057B4C"/>
    <w:rsid w:val="00057B9E"/>
    <w:rsid w:val="00057BA9"/>
    <w:rsid w:val="00057BCE"/>
    <w:rsid w:val="00057C07"/>
    <w:rsid w:val="00057C2A"/>
    <w:rsid w:val="00057C78"/>
    <w:rsid w:val="00057CBA"/>
    <w:rsid w:val="00057D90"/>
    <w:rsid w:val="00057EC9"/>
    <w:rsid w:val="00057F25"/>
    <w:rsid w:val="00057F53"/>
    <w:rsid w:val="00057FA3"/>
    <w:rsid w:val="00060056"/>
    <w:rsid w:val="00060155"/>
    <w:rsid w:val="000601C7"/>
    <w:rsid w:val="00060302"/>
    <w:rsid w:val="00060360"/>
    <w:rsid w:val="000604D9"/>
    <w:rsid w:val="00060558"/>
    <w:rsid w:val="00060624"/>
    <w:rsid w:val="00060735"/>
    <w:rsid w:val="00060841"/>
    <w:rsid w:val="00060881"/>
    <w:rsid w:val="000608AB"/>
    <w:rsid w:val="00060A66"/>
    <w:rsid w:val="00060A8A"/>
    <w:rsid w:val="00060B28"/>
    <w:rsid w:val="00060B54"/>
    <w:rsid w:val="00060B95"/>
    <w:rsid w:val="00060C2D"/>
    <w:rsid w:val="00060CB9"/>
    <w:rsid w:val="00060DF3"/>
    <w:rsid w:val="00060F23"/>
    <w:rsid w:val="00060FF6"/>
    <w:rsid w:val="0006102D"/>
    <w:rsid w:val="00061073"/>
    <w:rsid w:val="00061161"/>
    <w:rsid w:val="0006119D"/>
    <w:rsid w:val="000611D3"/>
    <w:rsid w:val="000611F9"/>
    <w:rsid w:val="000612A2"/>
    <w:rsid w:val="000612BB"/>
    <w:rsid w:val="00061401"/>
    <w:rsid w:val="000614C9"/>
    <w:rsid w:val="000615C9"/>
    <w:rsid w:val="000615DA"/>
    <w:rsid w:val="0006175D"/>
    <w:rsid w:val="000617F6"/>
    <w:rsid w:val="00061856"/>
    <w:rsid w:val="0006192A"/>
    <w:rsid w:val="0006196E"/>
    <w:rsid w:val="000619A3"/>
    <w:rsid w:val="000619CD"/>
    <w:rsid w:val="00061B2A"/>
    <w:rsid w:val="00061C16"/>
    <w:rsid w:val="00061C52"/>
    <w:rsid w:val="00061E9D"/>
    <w:rsid w:val="00061F3C"/>
    <w:rsid w:val="00061FDE"/>
    <w:rsid w:val="00062063"/>
    <w:rsid w:val="000620F0"/>
    <w:rsid w:val="00062278"/>
    <w:rsid w:val="000622FE"/>
    <w:rsid w:val="00062320"/>
    <w:rsid w:val="00062398"/>
    <w:rsid w:val="00062433"/>
    <w:rsid w:val="00062483"/>
    <w:rsid w:val="0006250D"/>
    <w:rsid w:val="00062668"/>
    <w:rsid w:val="000626C0"/>
    <w:rsid w:val="000626D1"/>
    <w:rsid w:val="000626FB"/>
    <w:rsid w:val="000626FE"/>
    <w:rsid w:val="00062865"/>
    <w:rsid w:val="0006286E"/>
    <w:rsid w:val="0006287B"/>
    <w:rsid w:val="000628E0"/>
    <w:rsid w:val="00062B92"/>
    <w:rsid w:val="00062B9C"/>
    <w:rsid w:val="00062EC2"/>
    <w:rsid w:val="00062F94"/>
    <w:rsid w:val="00063082"/>
    <w:rsid w:val="000630DA"/>
    <w:rsid w:val="000630FB"/>
    <w:rsid w:val="000631DF"/>
    <w:rsid w:val="0006326A"/>
    <w:rsid w:val="00063356"/>
    <w:rsid w:val="000633DE"/>
    <w:rsid w:val="0006347F"/>
    <w:rsid w:val="00063494"/>
    <w:rsid w:val="000634E7"/>
    <w:rsid w:val="0006369C"/>
    <w:rsid w:val="0006369D"/>
    <w:rsid w:val="00063763"/>
    <w:rsid w:val="00063805"/>
    <w:rsid w:val="00063819"/>
    <w:rsid w:val="0006386C"/>
    <w:rsid w:val="000638E6"/>
    <w:rsid w:val="000639C5"/>
    <w:rsid w:val="00063A25"/>
    <w:rsid w:val="00063B51"/>
    <w:rsid w:val="00063BE9"/>
    <w:rsid w:val="00063CC1"/>
    <w:rsid w:val="00063EF6"/>
    <w:rsid w:val="000640E1"/>
    <w:rsid w:val="0006411D"/>
    <w:rsid w:val="0006418F"/>
    <w:rsid w:val="00064200"/>
    <w:rsid w:val="000642A7"/>
    <w:rsid w:val="000643EB"/>
    <w:rsid w:val="000644A8"/>
    <w:rsid w:val="00064522"/>
    <w:rsid w:val="000645AE"/>
    <w:rsid w:val="00064647"/>
    <w:rsid w:val="000646B8"/>
    <w:rsid w:val="000646F7"/>
    <w:rsid w:val="0006478A"/>
    <w:rsid w:val="000647ED"/>
    <w:rsid w:val="000648FD"/>
    <w:rsid w:val="00064932"/>
    <w:rsid w:val="00064A9D"/>
    <w:rsid w:val="00064AFD"/>
    <w:rsid w:val="00064B1D"/>
    <w:rsid w:val="00064BA1"/>
    <w:rsid w:val="00064CEA"/>
    <w:rsid w:val="00064E22"/>
    <w:rsid w:val="00064E8B"/>
    <w:rsid w:val="00064F6A"/>
    <w:rsid w:val="00064FFF"/>
    <w:rsid w:val="00065057"/>
    <w:rsid w:val="00065088"/>
    <w:rsid w:val="0006510B"/>
    <w:rsid w:val="000651EB"/>
    <w:rsid w:val="00065229"/>
    <w:rsid w:val="00065245"/>
    <w:rsid w:val="00065293"/>
    <w:rsid w:val="0006529C"/>
    <w:rsid w:val="000652FB"/>
    <w:rsid w:val="0006537D"/>
    <w:rsid w:val="00065488"/>
    <w:rsid w:val="0006552E"/>
    <w:rsid w:val="0006557E"/>
    <w:rsid w:val="00065643"/>
    <w:rsid w:val="0006567F"/>
    <w:rsid w:val="000656BB"/>
    <w:rsid w:val="000656D8"/>
    <w:rsid w:val="00065765"/>
    <w:rsid w:val="0006592C"/>
    <w:rsid w:val="00065A80"/>
    <w:rsid w:val="00065B07"/>
    <w:rsid w:val="00065B4C"/>
    <w:rsid w:val="00065BD3"/>
    <w:rsid w:val="00065BE3"/>
    <w:rsid w:val="00065D12"/>
    <w:rsid w:val="00065D18"/>
    <w:rsid w:val="00065E05"/>
    <w:rsid w:val="00065F25"/>
    <w:rsid w:val="0006600F"/>
    <w:rsid w:val="000660F6"/>
    <w:rsid w:val="00066134"/>
    <w:rsid w:val="0006613E"/>
    <w:rsid w:val="00066157"/>
    <w:rsid w:val="00066159"/>
    <w:rsid w:val="0006619D"/>
    <w:rsid w:val="000661C1"/>
    <w:rsid w:val="000662FA"/>
    <w:rsid w:val="00066376"/>
    <w:rsid w:val="00066387"/>
    <w:rsid w:val="000664BE"/>
    <w:rsid w:val="0006656B"/>
    <w:rsid w:val="0006657A"/>
    <w:rsid w:val="000665D2"/>
    <w:rsid w:val="00066600"/>
    <w:rsid w:val="00066640"/>
    <w:rsid w:val="00066708"/>
    <w:rsid w:val="0006675C"/>
    <w:rsid w:val="0006687A"/>
    <w:rsid w:val="00066942"/>
    <w:rsid w:val="00066981"/>
    <w:rsid w:val="000669AD"/>
    <w:rsid w:val="000669E1"/>
    <w:rsid w:val="00066A0A"/>
    <w:rsid w:val="00066A71"/>
    <w:rsid w:val="00066A88"/>
    <w:rsid w:val="00066AB3"/>
    <w:rsid w:val="00066C8D"/>
    <w:rsid w:val="00066D1E"/>
    <w:rsid w:val="00066D31"/>
    <w:rsid w:val="00066D84"/>
    <w:rsid w:val="00066D97"/>
    <w:rsid w:val="00066DE2"/>
    <w:rsid w:val="00066EB0"/>
    <w:rsid w:val="00066F08"/>
    <w:rsid w:val="0006710E"/>
    <w:rsid w:val="0006715E"/>
    <w:rsid w:val="000671CD"/>
    <w:rsid w:val="000671D0"/>
    <w:rsid w:val="0006721D"/>
    <w:rsid w:val="000672AB"/>
    <w:rsid w:val="000672AC"/>
    <w:rsid w:val="00067375"/>
    <w:rsid w:val="000674B1"/>
    <w:rsid w:val="0006754B"/>
    <w:rsid w:val="0006754C"/>
    <w:rsid w:val="00067627"/>
    <w:rsid w:val="00067644"/>
    <w:rsid w:val="0006767B"/>
    <w:rsid w:val="000677AB"/>
    <w:rsid w:val="00067816"/>
    <w:rsid w:val="00067857"/>
    <w:rsid w:val="000678EC"/>
    <w:rsid w:val="00067AF8"/>
    <w:rsid w:val="00067BA1"/>
    <w:rsid w:val="00067BBF"/>
    <w:rsid w:val="00067BE2"/>
    <w:rsid w:val="00067C80"/>
    <w:rsid w:val="00067CE6"/>
    <w:rsid w:val="00067D03"/>
    <w:rsid w:val="00067D53"/>
    <w:rsid w:val="00067D8B"/>
    <w:rsid w:val="00067DEE"/>
    <w:rsid w:val="00067E03"/>
    <w:rsid w:val="00067E8C"/>
    <w:rsid w:val="00067EA6"/>
    <w:rsid w:val="00067EB2"/>
    <w:rsid w:val="00067FAD"/>
    <w:rsid w:val="00070002"/>
    <w:rsid w:val="000700EC"/>
    <w:rsid w:val="000701E2"/>
    <w:rsid w:val="0007026C"/>
    <w:rsid w:val="00070373"/>
    <w:rsid w:val="000703E6"/>
    <w:rsid w:val="0007048C"/>
    <w:rsid w:val="00070583"/>
    <w:rsid w:val="0007063C"/>
    <w:rsid w:val="00070890"/>
    <w:rsid w:val="00070926"/>
    <w:rsid w:val="0007093B"/>
    <w:rsid w:val="00070A41"/>
    <w:rsid w:val="00070A4F"/>
    <w:rsid w:val="00070AB3"/>
    <w:rsid w:val="00070B74"/>
    <w:rsid w:val="00070C1B"/>
    <w:rsid w:val="00070C36"/>
    <w:rsid w:val="00070CBB"/>
    <w:rsid w:val="00070CC0"/>
    <w:rsid w:val="00070D4E"/>
    <w:rsid w:val="00070D52"/>
    <w:rsid w:val="00070D94"/>
    <w:rsid w:val="00070E05"/>
    <w:rsid w:val="00070EBE"/>
    <w:rsid w:val="00070EE3"/>
    <w:rsid w:val="00070EEA"/>
    <w:rsid w:val="00070F94"/>
    <w:rsid w:val="00070F98"/>
    <w:rsid w:val="00071076"/>
    <w:rsid w:val="000710E5"/>
    <w:rsid w:val="00071235"/>
    <w:rsid w:val="000712B5"/>
    <w:rsid w:val="00071474"/>
    <w:rsid w:val="000715EB"/>
    <w:rsid w:val="000716E1"/>
    <w:rsid w:val="000717CA"/>
    <w:rsid w:val="00071807"/>
    <w:rsid w:val="000718BB"/>
    <w:rsid w:val="000719D3"/>
    <w:rsid w:val="00071A36"/>
    <w:rsid w:val="00071D3B"/>
    <w:rsid w:val="00071D93"/>
    <w:rsid w:val="00071DBB"/>
    <w:rsid w:val="00071E64"/>
    <w:rsid w:val="00071F21"/>
    <w:rsid w:val="00071F5D"/>
    <w:rsid w:val="00071F7A"/>
    <w:rsid w:val="00072027"/>
    <w:rsid w:val="000720A6"/>
    <w:rsid w:val="000721FC"/>
    <w:rsid w:val="00072205"/>
    <w:rsid w:val="00072248"/>
    <w:rsid w:val="000722AF"/>
    <w:rsid w:val="000722B0"/>
    <w:rsid w:val="00072504"/>
    <w:rsid w:val="0007250B"/>
    <w:rsid w:val="00072532"/>
    <w:rsid w:val="00072765"/>
    <w:rsid w:val="00072847"/>
    <w:rsid w:val="00072861"/>
    <w:rsid w:val="0007286A"/>
    <w:rsid w:val="0007286E"/>
    <w:rsid w:val="000728CB"/>
    <w:rsid w:val="000728DD"/>
    <w:rsid w:val="000729F8"/>
    <w:rsid w:val="00072A2C"/>
    <w:rsid w:val="00072A8D"/>
    <w:rsid w:val="00072C2D"/>
    <w:rsid w:val="00072D95"/>
    <w:rsid w:val="00072EDF"/>
    <w:rsid w:val="00072FCE"/>
    <w:rsid w:val="00072FE3"/>
    <w:rsid w:val="00073003"/>
    <w:rsid w:val="0007305F"/>
    <w:rsid w:val="00073067"/>
    <w:rsid w:val="0007307D"/>
    <w:rsid w:val="00073199"/>
    <w:rsid w:val="000731A2"/>
    <w:rsid w:val="0007332E"/>
    <w:rsid w:val="00073334"/>
    <w:rsid w:val="0007338C"/>
    <w:rsid w:val="000733A1"/>
    <w:rsid w:val="000733FE"/>
    <w:rsid w:val="00073529"/>
    <w:rsid w:val="0007362D"/>
    <w:rsid w:val="0007369C"/>
    <w:rsid w:val="0007369E"/>
    <w:rsid w:val="000736D5"/>
    <w:rsid w:val="00073745"/>
    <w:rsid w:val="0007386F"/>
    <w:rsid w:val="000739D4"/>
    <w:rsid w:val="00073BCA"/>
    <w:rsid w:val="00073CBC"/>
    <w:rsid w:val="00073CFB"/>
    <w:rsid w:val="00073D12"/>
    <w:rsid w:val="00073D6B"/>
    <w:rsid w:val="00073D80"/>
    <w:rsid w:val="00073DD3"/>
    <w:rsid w:val="00073DE0"/>
    <w:rsid w:val="00073F03"/>
    <w:rsid w:val="00074004"/>
    <w:rsid w:val="000741D5"/>
    <w:rsid w:val="00074251"/>
    <w:rsid w:val="000742B7"/>
    <w:rsid w:val="00074381"/>
    <w:rsid w:val="000743CD"/>
    <w:rsid w:val="00074478"/>
    <w:rsid w:val="000744C5"/>
    <w:rsid w:val="00074597"/>
    <w:rsid w:val="000746CA"/>
    <w:rsid w:val="000746D4"/>
    <w:rsid w:val="00074876"/>
    <w:rsid w:val="000748D5"/>
    <w:rsid w:val="000748FA"/>
    <w:rsid w:val="00074958"/>
    <w:rsid w:val="0007496A"/>
    <w:rsid w:val="0007496E"/>
    <w:rsid w:val="00074AC8"/>
    <w:rsid w:val="00074C78"/>
    <w:rsid w:val="00074E05"/>
    <w:rsid w:val="00074EA5"/>
    <w:rsid w:val="00074ED1"/>
    <w:rsid w:val="00074F81"/>
    <w:rsid w:val="00075083"/>
    <w:rsid w:val="00075099"/>
    <w:rsid w:val="00075141"/>
    <w:rsid w:val="000751DB"/>
    <w:rsid w:val="000751DC"/>
    <w:rsid w:val="000752FD"/>
    <w:rsid w:val="00075372"/>
    <w:rsid w:val="000754B1"/>
    <w:rsid w:val="000754EB"/>
    <w:rsid w:val="00075501"/>
    <w:rsid w:val="000755F5"/>
    <w:rsid w:val="00075638"/>
    <w:rsid w:val="00075659"/>
    <w:rsid w:val="0007565D"/>
    <w:rsid w:val="000756B1"/>
    <w:rsid w:val="000757DC"/>
    <w:rsid w:val="000757FE"/>
    <w:rsid w:val="00075804"/>
    <w:rsid w:val="00075830"/>
    <w:rsid w:val="000758E3"/>
    <w:rsid w:val="000759DF"/>
    <w:rsid w:val="00075A78"/>
    <w:rsid w:val="00075AE3"/>
    <w:rsid w:val="00075B5C"/>
    <w:rsid w:val="00075BA9"/>
    <w:rsid w:val="00075BB8"/>
    <w:rsid w:val="00075C78"/>
    <w:rsid w:val="00075C84"/>
    <w:rsid w:val="00075D99"/>
    <w:rsid w:val="00075E19"/>
    <w:rsid w:val="00075E25"/>
    <w:rsid w:val="00075E62"/>
    <w:rsid w:val="00075E8E"/>
    <w:rsid w:val="00075F50"/>
    <w:rsid w:val="000760B0"/>
    <w:rsid w:val="000760CF"/>
    <w:rsid w:val="0007613D"/>
    <w:rsid w:val="000761AB"/>
    <w:rsid w:val="000761CA"/>
    <w:rsid w:val="00076333"/>
    <w:rsid w:val="000763D0"/>
    <w:rsid w:val="0007649D"/>
    <w:rsid w:val="000765AE"/>
    <w:rsid w:val="0007680F"/>
    <w:rsid w:val="00076910"/>
    <w:rsid w:val="00076943"/>
    <w:rsid w:val="00076957"/>
    <w:rsid w:val="00076982"/>
    <w:rsid w:val="000769D2"/>
    <w:rsid w:val="00076A10"/>
    <w:rsid w:val="00076B1D"/>
    <w:rsid w:val="00076C34"/>
    <w:rsid w:val="00076CBC"/>
    <w:rsid w:val="00076CDE"/>
    <w:rsid w:val="00076D51"/>
    <w:rsid w:val="00076D6E"/>
    <w:rsid w:val="00076D70"/>
    <w:rsid w:val="00076DE2"/>
    <w:rsid w:val="00076E4E"/>
    <w:rsid w:val="00076EA0"/>
    <w:rsid w:val="00076FAF"/>
    <w:rsid w:val="00076FEC"/>
    <w:rsid w:val="000770BE"/>
    <w:rsid w:val="000770C0"/>
    <w:rsid w:val="00077226"/>
    <w:rsid w:val="0007729B"/>
    <w:rsid w:val="00077327"/>
    <w:rsid w:val="00077426"/>
    <w:rsid w:val="00077473"/>
    <w:rsid w:val="00077487"/>
    <w:rsid w:val="000775D8"/>
    <w:rsid w:val="0007761C"/>
    <w:rsid w:val="0007764B"/>
    <w:rsid w:val="000776A3"/>
    <w:rsid w:val="0007774C"/>
    <w:rsid w:val="000777E1"/>
    <w:rsid w:val="0007780E"/>
    <w:rsid w:val="0007782F"/>
    <w:rsid w:val="00077853"/>
    <w:rsid w:val="00077BDA"/>
    <w:rsid w:val="00077C00"/>
    <w:rsid w:val="00077C9C"/>
    <w:rsid w:val="00077D06"/>
    <w:rsid w:val="00077E6E"/>
    <w:rsid w:val="00077F39"/>
    <w:rsid w:val="00077FC9"/>
    <w:rsid w:val="00077FE1"/>
    <w:rsid w:val="000800A1"/>
    <w:rsid w:val="000800E3"/>
    <w:rsid w:val="00080154"/>
    <w:rsid w:val="00080161"/>
    <w:rsid w:val="0008017F"/>
    <w:rsid w:val="000801AB"/>
    <w:rsid w:val="00080297"/>
    <w:rsid w:val="00080300"/>
    <w:rsid w:val="0008037F"/>
    <w:rsid w:val="000803B5"/>
    <w:rsid w:val="000804B8"/>
    <w:rsid w:val="00080592"/>
    <w:rsid w:val="0008061B"/>
    <w:rsid w:val="0008066E"/>
    <w:rsid w:val="00080705"/>
    <w:rsid w:val="0008073F"/>
    <w:rsid w:val="00080769"/>
    <w:rsid w:val="000807A0"/>
    <w:rsid w:val="000808D2"/>
    <w:rsid w:val="00080A73"/>
    <w:rsid w:val="00080A7D"/>
    <w:rsid w:val="00080B24"/>
    <w:rsid w:val="00080B4B"/>
    <w:rsid w:val="00080B6E"/>
    <w:rsid w:val="00080C19"/>
    <w:rsid w:val="00080CDC"/>
    <w:rsid w:val="00080D04"/>
    <w:rsid w:val="00080D2C"/>
    <w:rsid w:val="00080D3C"/>
    <w:rsid w:val="00080D72"/>
    <w:rsid w:val="00080E2A"/>
    <w:rsid w:val="00080F8D"/>
    <w:rsid w:val="00080FB2"/>
    <w:rsid w:val="00081010"/>
    <w:rsid w:val="00081058"/>
    <w:rsid w:val="0008108B"/>
    <w:rsid w:val="0008120A"/>
    <w:rsid w:val="00081332"/>
    <w:rsid w:val="00081440"/>
    <w:rsid w:val="0008144F"/>
    <w:rsid w:val="000815D4"/>
    <w:rsid w:val="00081795"/>
    <w:rsid w:val="00081859"/>
    <w:rsid w:val="00081A0C"/>
    <w:rsid w:val="00081A56"/>
    <w:rsid w:val="00081D78"/>
    <w:rsid w:val="00081D81"/>
    <w:rsid w:val="00081E89"/>
    <w:rsid w:val="00081E8E"/>
    <w:rsid w:val="00081FE8"/>
    <w:rsid w:val="00082007"/>
    <w:rsid w:val="00082082"/>
    <w:rsid w:val="000820D4"/>
    <w:rsid w:val="000821FD"/>
    <w:rsid w:val="0008223D"/>
    <w:rsid w:val="0008235B"/>
    <w:rsid w:val="000823E2"/>
    <w:rsid w:val="000824C5"/>
    <w:rsid w:val="000824FC"/>
    <w:rsid w:val="00082578"/>
    <w:rsid w:val="0008258E"/>
    <w:rsid w:val="000825A4"/>
    <w:rsid w:val="000828A6"/>
    <w:rsid w:val="0008296E"/>
    <w:rsid w:val="000829A1"/>
    <w:rsid w:val="00082A1D"/>
    <w:rsid w:val="00082B1B"/>
    <w:rsid w:val="00082C00"/>
    <w:rsid w:val="00082D2E"/>
    <w:rsid w:val="00082D35"/>
    <w:rsid w:val="00082E6D"/>
    <w:rsid w:val="0008305A"/>
    <w:rsid w:val="00083138"/>
    <w:rsid w:val="0008319C"/>
    <w:rsid w:val="00083223"/>
    <w:rsid w:val="00083487"/>
    <w:rsid w:val="00083529"/>
    <w:rsid w:val="000835BA"/>
    <w:rsid w:val="000837B5"/>
    <w:rsid w:val="0008385C"/>
    <w:rsid w:val="00083880"/>
    <w:rsid w:val="00083931"/>
    <w:rsid w:val="0008394F"/>
    <w:rsid w:val="0008395C"/>
    <w:rsid w:val="00083A9D"/>
    <w:rsid w:val="00083C50"/>
    <w:rsid w:val="00083C7A"/>
    <w:rsid w:val="00083E34"/>
    <w:rsid w:val="00083EF5"/>
    <w:rsid w:val="00084079"/>
    <w:rsid w:val="000840B4"/>
    <w:rsid w:val="000842D8"/>
    <w:rsid w:val="00084388"/>
    <w:rsid w:val="000843AB"/>
    <w:rsid w:val="00084418"/>
    <w:rsid w:val="00084446"/>
    <w:rsid w:val="0008444D"/>
    <w:rsid w:val="0008452B"/>
    <w:rsid w:val="000845D8"/>
    <w:rsid w:val="00084609"/>
    <w:rsid w:val="00084621"/>
    <w:rsid w:val="00084649"/>
    <w:rsid w:val="00084673"/>
    <w:rsid w:val="000847EF"/>
    <w:rsid w:val="0008480C"/>
    <w:rsid w:val="00084829"/>
    <w:rsid w:val="00084883"/>
    <w:rsid w:val="000848E9"/>
    <w:rsid w:val="00084976"/>
    <w:rsid w:val="00084978"/>
    <w:rsid w:val="00084A05"/>
    <w:rsid w:val="00084BCE"/>
    <w:rsid w:val="00084C54"/>
    <w:rsid w:val="00084C98"/>
    <w:rsid w:val="00084CB9"/>
    <w:rsid w:val="00084E2D"/>
    <w:rsid w:val="00084E3A"/>
    <w:rsid w:val="00084ED0"/>
    <w:rsid w:val="00084F94"/>
    <w:rsid w:val="00084FFF"/>
    <w:rsid w:val="0008506E"/>
    <w:rsid w:val="00085097"/>
    <w:rsid w:val="000850DA"/>
    <w:rsid w:val="0008513B"/>
    <w:rsid w:val="000851C6"/>
    <w:rsid w:val="0008521F"/>
    <w:rsid w:val="00085248"/>
    <w:rsid w:val="00085283"/>
    <w:rsid w:val="00085399"/>
    <w:rsid w:val="000853EA"/>
    <w:rsid w:val="0008541C"/>
    <w:rsid w:val="0008546A"/>
    <w:rsid w:val="00085526"/>
    <w:rsid w:val="000855E2"/>
    <w:rsid w:val="00085655"/>
    <w:rsid w:val="000857CA"/>
    <w:rsid w:val="000857D4"/>
    <w:rsid w:val="00085849"/>
    <w:rsid w:val="00085925"/>
    <w:rsid w:val="00085AA0"/>
    <w:rsid w:val="00085ADA"/>
    <w:rsid w:val="00085B0A"/>
    <w:rsid w:val="00085B35"/>
    <w:rsid w:val="00085C1D"/>
    <w:rsid w:val="00085C9D"/>
    <w:rsid w:val="00085CA4"/>
    <w:rsid w:val="00085CBD"/>
    <w:rsid w:val="00085CD9"/>
    <w:rsid w:val="00085DAA"/>
    <w:rsid w:val="00085DFF"/>
    <w:rsid w:val="00085E46"/>
    <w:rsid w:val="00085E91"/>
    <w:rsid w:val="00085EC4"/>
    <w:rsid w:val="00085F72"/>
    <w:rsid w:val="00085FC8"/>
    <w:rsid w:val="00086074"/>
    <w:rsid w:val="00086123"/>
    <w:rsid w:val="000861AD"/>
    <w:rsid w:val="000861F5"/>
    <w:rsid w:val="00086284"/>
    <w:rsid w:val="00086329"/>
    <w:rsid w:val="00086338"/>
    <w:rsid w:val="00086353"/>
    <w:rsid w:val="00086406"/>
    <w:rsid w:val="000864C0"/>
    <w:rsid w:val="000865F5"/>
    <w:rsid w:val="0008661A"/>
    <w:rsid w:val="000866A6"/>
    <w:rsid w:val="00086789"/>
    <w:rsid w:val="000868C7"/>
    <w:rsid w:val="0008694C"/>
    <w:rsid w:val="0008699D"/>
    <w:rsid w:val="000869E1"/>
    <w:rsid w:val="00086B0D"/>
    <w:rsid w:val="00086B12"/>
    <w:rsid w:val="00086B43"/>
    <w:rsid w:val="00086B70"/>
    <w:rsid w:val="00086BDE"/>
    <w:rsid w:val="00086C08"/>
    <w:rsid w:val="00086C5D"/>
    <w:rsid w:val="00086C84"/>
    <w:rsid w:val="00086D0E"/>
    <w:rsid w:val="00086D4B"/>
    <w:rsid w:val="00086D94"/>
    <w:rsid w:val="00086E8A"/>
    <w:rsid w:val="0008701A"/>
    <w:rsid w:val="0008717F"/>
    <w:rsid w:val="00087204"/>
    <w:rsid w:val="00087387"/>
    <w:rsid w:val="0008742F"/>
    <w:rsid w:val="0008744E"/>
    <w:rsid w:val="000874DD"/>
    <w:rsid w:val="000874E3"/>
    <w:rsid w:val="000875F3"/>
    <w:rsid w:val="000876F3"/>
    <w:rsid w:val="000877BD"/>
    <w:rsid w:val="00087823"/>
    <w:rsid w:val="00087879"/>
    <w:rsid w:val="0008795B"/>
    <w:rsid w:val="00087A22"/>
    <w:rsid w:val="00087B68"/>
    <w:rsid w:val="00087BAD"/>
    <w:rsid w:val="00087C2C"/>
    <w:rsid w:val="00087C51"/>
    <w:rsid w:val="00087CAE"/>
    <w:rsid w:val="00087EBA"/>
    <w:rsid w:val="00087F22"/>
    <w:rsid w:val="00087F3A"/>
    <w:rsid w:val="0009000E"/>
    <w:rsid w:val="000900B1"/>
    <w:rsid w:val="000902D0"/>
    <w:rsid w:val="00090350"/>
    <w:rsid w:val="0009040E"/>
    <w:rsid w:val="0009043F"/>
    <w:rsid w:val="00090441"/>
    <w:rsid w:val="00090452"/>
    <w:rsid w:val="0009048F"/>
    <w:rsid w:val="000904B0"/>
    <w:rsid w:val="000904EF"/>
    <w:rsid w:val="00090745"/>
    <w:rsid w:val="000907CF"/>
    <w:rsid w:val="00090897"/>
    <w:rsid w:val="000908D4"/>
    <w:rsid w:val="00090922"/>
    <w:rsid w:val="0009096E"/>
    <w:rsid w:val="00090A53"/>
    <w:rsid w:val="00090A6E"/>
    <w:rsid w:val="00090A86"/>
    <w:rsid w:val="00090AEA"/>
    <w:rsid w:val="00090B2D"/>
    <w:rsid w:val="00090B93"/>
    <w:rsid w:val="00090BC6"/>
    <w:rsid w:val="00090BDC"/>
    <w:rsid w:val="00090BE3"/>
    <w:rsid w:val="00090D42"/>
    <w:rsid w:val="00090D58"/>
    <w:rsid w:val="00090D67"/>
    <w:rsid w:val="00090D98"/>
    <w:rsid w:val="00090DE0"/>
    <w:rsid w:val="00090E3D"/>
    <w:rsid w:val="00090E88"/>
    <w:rsid w:val="00090F17"/>
    <w:rsid w:val="00090F2C"/>
    <w:rsid w:val="00090F77"/>
    <w:rsid w:val="00090FC3"/>
    <w:rsid w:val="00091019"/>
    <w:rsid w:val="000910CE"/>
    <w:rsid w:val="000910D7"/>
    <w:rsid w:val="00091104"/>
    <w:rsid w:val="00091134"/>
    <w:rsid w:val="0009118C"/>
    <w:rsid w:val="000911AA"/>
    <w:rsid w:val="000913C2"/>
    <w:rsid w:val="00091435"/>
    <w:rsid w:val="000914F2"/>
    <w:rsid w:val="000917B9"/>
    <w:rsid w:val="000917DB"/>
    <w:rsid w:val="000917EF"/>
    <w:rsid w:val="00091856"/>
    <w:rsid w:val="000918AE"/>
    <w:rsid w:val="00091928"/>
    <w:rsid w:val="000919A5"/>
    <w:rsid w:val="000919BA"/>
    <w:rsid w:val="00091B72"/>
    <w:rsid w:val="00091BB5"/>
    <w:rsid w:val="00091BCE"/>
    <w:rsid w:val="00091BE1"/>
    <w:rsid w:val="00091CDF"/>
    <w:rsid w:val="00091D19"/>
    <w:rsid w:val="00091D1A"/>
    <w:rsid w:val="00091D52"/>
    <w:rsid w:val="00091D86"/>
    <w:rsid w:val="000920D2"/>
    <w:rsid w:val="00092172"/>
    <w:rsid w:val="000921BF"/>
    <w:rsid w:val="000923B4"/>
    <w:rsid w:val="000923BB"/>
    <w:rsid w:val="000923C5"/>
    <w:rsid w:val="00092491"/>
    <w:rsid w:val="00092511"/>
    <w:rsid w:val="000925B5"/>
    <w:rsid w:val="000925F2"/>
    <w:rsid w:val="00092671"/>
    <w:rsid w:val="00092691"/>
    <w:rsid w:val="00092944"/>
    <w:rsid w:val="00092987"/>
    <w:rsid w:val="000929F2"/>
    <w:rsid w:val="00092AA3"/>
    <w:rsid w:val="00092ADD"/>
    <w:rsid w:val="00092B2B"/>
    <w:rsid w:val="00092B98"/>
    <w:rsid w:val="00092BB0"/>
    <w:rsid w:val="00092C6E"/>
    <w:rsid w:val="00092C85"/>
    <w:rsid w:val="00092C92"/>
    <w:rsid w:val="00092DE2"/>
    <w:rsid w:val="00092E20"/>
    <w:rsid w:val="00092E2A"/>
    <w:rsid w:val="00092E49"/>
    <w:rsid w:val="00092EB8"/>
    <w:rsid w:val="00092EDB"/>
    <w:rsid w:val="00092F54"/>
    <w:rsid w:val="00093057"/>
    <w:rsid w:val="00093074"/>
    <w:rsid w:val="00093095"/>
    <w:rsid w:val="00093172"/>
    <w:rsid w:val="0009320D"/>
    <w:rsid w:val="0009321B"/>
    <w:rsid w:val="00093225"/>
    <w:rsid w:val="0009326E"/>
    <w:rsid w:val="000933C9"/>
    <w:rsid w:val="00093409"/>
    <w:rsid w:val="0009361D"/>
    <w:rsid w:val="00093634"/>
    <w:rsid w:val="000936E7"/>
    <w:rsid w:val="00093777"/>
    <w:rsid w:val="000937AE"/>
    <w:rsid w:val="000937C4"/>
    <w:rsid w:val="0009381C"/>
    <w:rsid w:val="000938E6"/>
    <w:rsid w:val="000938EC"/>
    <w:rsid w:val="00093A45"/>
    <w:rsid w:val="00093ABE"/>
    <w:rsid w:val="00093AEE"/>
    <w:rsid w:val="00093B18"/>
    <w:rsid w:val="00093B38"/>
    <w:rsid w:val="00093BFE"/>
    <w:rsid w:val="00093C7B"/>
    <w:rsid w:val="00093C95"/>
    <w:rsid w:val="00093D2C"/>
    <w:rsid w:val="00093E6A"/>
    <w:rsid w:val="00093F49"/>
    <w:rsid w:val="00093FD7"/>
    <w:rsid w:val="0009414E"/>
    <w:rsid w:val="000941B8"/>
    <w:rsid w:val="000941DF"/>
    <w:rsid w:val="000941F0"/>
    <w:rsid w:val="000942EE"/>
    <w:rsid w:val="0009431A"/>
    <w:rsid w:val="000943D6"/>
    <w:rsid w:val="000943FE"/>
    <w:rsid w:val="0009442D"/>
    <w:rsid w:val="00094479"/>
    <w:rsid w:val="00094582"/>
    <w:rsid w:val="00094766"/>
    <w:rsid w:val="00094890"/>
    <w:rsid w:val="00094A9E"/>
    <w:rsid w:val="00094B4E"/>
    <w:rsid w:val="00094C07"/>
    <w:rsid w:val="00094D32"/>
    <w:rsid w:val="00094E42"/>
    <w:rsid w:val="00094F1D"/>
    <w:rsid w:val="00094F43"/>
    <w:rsid w:val="00094F6E"/>
    <w:rsid w:val="00094FB5"/>
    <w:rsid w:val="00094FF2"/>
    <w:rsid w:val="000951C0"/>
    <w:rsid w:val="000952AB"/>
    <w:rsid w:val="000952CE"/>
    <w:rsid w:val="00095315"/>
    <w:rsid w:val="0009539A"/>
    <w:rsid w:val="000953D5"/>
    <w:rsid w:val="000953F9"/>
    <w:rsid w:val="00095406"/>
    <w:rsid w:val="00095465"/>
    <w:rsid w:val="0009548E"/>
    <w:rsid w:val="00095540"/>
    <w:rsid w:val="00095609"/>
    <w:rsid w:val="00095701"/>
    <w:rsid w:val="0009574B"/>
    <w:rsid w:val="0009594A"/>
    <w:rsid w:val="00095A0F"/>
    <w:rsid w:val="00095A37"/>
    <w:rsid w:val="00095AE5"/>
    <w:rsid w:val="00095B4A"/>
    <w:rsid w:val="00095B61"/>
    <w:rsid w:val="00095E45"/>
    <w:rsid w:val="00095EC8"/>
    <w:rsid w:val="00095EDE"/>
    <w:rsid w:val="00095F66"/>
    <w:rsid w:val="00095FF5"/>
    <w:rsid w:val="000960D2"/>
    <w:rsid w:val="000960DA"/>
    <w:rsid w:val="0009619A"/>
    <w:rsid w:val="000961F4"/>
    <w:rsid w:val="000961F8"/>
    <w:rsid w:val="00096228"/>
    <w:rsid w:val="000962A7"/>
    <w:rsid w:val="00096319"/>
    <w:rsid w:val="00096587"/>
    <w:rsid w:val="000965C2"/>
    <w:rsid w:val="000965EC"/>
    <w:rsid w:val="0009664F"/>
    <w:rsid w:val="000967CF"/>
    <w:rsid w:val="000967FD"/>
    <w:rsid w:val="0009680A"/>
    <w:rsid w:val="000969C6"/>
    <w:rsid w:val="00096AE2"/>
    <w:rsid w:val="00096BD1"/>
    <w:rsid w:val="00096BF7"/>
    <w:rsid w:val="00096D25"/>
    <w:rsid w:val="00096D71"/>
    <w:rsid w:val="00096D90"/>
    <w:rsid w:val="00096DDA"/>
    <w:rsid w:val="00096E3C"/>
    <w:rsid w:val="00096E51"/>
    <w:rsid w:val="00096EFC"/>
    <w:rsid w:val="00096F1C"/>
    <w:rsid w:val="00096F6E"/>
    <w:rsid w:val="00096FBC"/>
    <w:rsid w:val="00096FED"/>
    <w:rsid w:val="000970BC"/>
    <w:rsid w:val="0009715F"/>
    <w:rsid w:val="0009719E"/>
    <w:rsid w:val="00097211"/>
    <w:rsid w:val="0009725A"/>
    <w:rsid w:val="00097280"/>
    <w:rsid w:val="00097283"/>
    <w:rsid w:val="0009729A"/>
    <w:rsid w:val="000972B0"/>
    <w:rsid w:val="000972C3"/>
    <w:rsid w:val="000973EB"/>
    <w:rsid w:val="000975A1"/>
    <w:rsid w:val="000975EB"/>
    <w:rsid w:val="00097635"/>
    <w:rsid w:val="000976B5"/>
    <w:rsid w:val="0009772D"/>
    <w:rsid w:val="00097973"/>
    <w:rsid w:val="00097987"/>
    <w:rsid w:val="00097996"/>
    <w:rsid w:val="00097A20"/>
    <w:rsid w:val="00097B00"/>
    <w:rsid w:val="00097B74"/>
    <w:rsid w:val="00097B77"/>
    <w:rsid w:val="00097BED"/>
    <w:rsid w:val="00097C79"/>
    <w:rsid w:val="00097CCE"/>
    <w:rsid w:val="00097E7B"/>
    <w:rsid w:val="00097ED3"/>
    <w:rsid w:val="00097F6D"/>
    <w:rsid w:val="00097F74"/>
    <w:rsid w:val="000A0040"/>
    <w:rsid w:val="000A0080"/>
    <w:rsid w:val="000A011E"/>
    <w:rsid w:val="000A0155"/>
    <w:rsid w:val="000A01FA"/>
    <w:rsid w:val="000A02AD"/>
    <w:rsid w:val="000A03C1"/>
    <w:rsid w:val="000A0434"/>
    <w:rsid w:val="000A043B"/>
    <w:rsid w:val="000A04B5"/>
    <w:rsid w:val="000A0518"/>
    <w:rsid w:val="000A054F"/>
    <w:rsid w:val="000A059B"/>
    <w:rsid w:val="000A061B"/>
    <w:rsid w:val="000A0637"/>
    <w:rsid w:val="000A06F7"/>
    <w:rsid w:val="000A073A"/>
    <w:rsid w:val="000A080F"/>
    <w:rsid w:val="000A081E"/>
    <w:rsid w:val="000A0861"/>
    <w:rsid w:val="000A08EE"/>
    <w:rsid w:val="000A091D"/>
    <w:rsid w:val="000A0A1D"/>
    <w:rsid w:val="000A0A22"/>
    <w:rsid w:val="000A0A59"/>
    <w:rsid w:val="000A0AEF"/>
    <w:rsid w:val="000A0BDA"/>
    <w:rsid w:val="000A0C19"/>
    <w:rsid w:val="000A0C1D"/>
    <w:rsid w:val="000A0C8D"/>
    <w:rsid w:val="000A0CAC"/>
    <w:rsid w:val="000A0D1C"/>
    <w:rsid w:val="000A0D2E"/>
    <w:rsid w:val="000A0E0A"/>
    <w:rsid w:val="000A0F31"/>
    <w:rsid w:val="000A0F9C"/>
    <w:rsid w:val="000A0FD4"/>
    <w:rsid w:val="000A0FE6"/>
    <w:rsid w:val="000A1009"/>
    <w:rsid w:val="000A1023"/>
    <w:rsid w:val="000A1158"/>
    <w:rsid w:val="000A116B"/>
    <w:rsid w:val="000A11D8"/>
    <w:rsid w:val="000A1283"/>
    <w:rsid w:val="000A12E0"/>
    <w:rsid w:val="000A1320"/>
    <w:rsid w:val="000A1339"/>
    <w:rsid w:val="000A1352"/>
    <w:rsid w:val="000A1364"/>
    <w:rsid w:val="000A13AF"/>
    <w:rsid w:val="000A13BD"/>
    <w:rsid w:val="000A14CD"/>
    <w:rsid w:val="000A14DF"/>
    <w:rsid w:val="000A1507"/>
    <w:rsid w:val="000A15CF"/>
    <w:rsid w:val="000A15D2"/>
    <w:rsid w:val="000A160C"/>
    <w:rsid w:val="000A1653"/>
    <w:rsid w:val="000A16E8"/>
    <w:rsid w:val="000A176C"/>
    <w:rsid w:val="000A18CE"/>
    <w:rsid w:val="000A191E"/>
    <w:rsid w:val="000A19B3"/>
    <w:rsid w:val="000A1A57"/>
    <w:rsid w:val="000A1A5C"/>
    <w:rsid w:val="000A1ACD"/>
    <w:rsid w:val="000A1B44"/>
    <w:rsid w:val="000A1BD9"/>
    <w:rsid w:val="000A1C20"/>
    <w:rsid w:val="000A1CED"/>
    <w:rsid w:val="000A1D51"/>
    <w:rsid w:val="000A1DBC"/>
    <w:rsid w:val="000A1DD3"/>
    <w:rsid w:val="000A1E8C"/>
    <w:rsid w:val="000A1E9B"/>
    <w:rsid w:val="000A1F2B"/>
    <w:rsid w:val="000A1F37"/>
    <w:rsid w:val="000A2061"/>
    <w:rsid w:val="000A20D1"/>
    <w:rsid w:val="000A219F"/>
    <w:rsid w:val="000A2260"/>
    <w:rsid w:val="000A2263"/>
    <w:rsid w:val="000A2274"/>
    <w:rsid w:val="000A2284"/>
    <w:rsid w:val="000A229D"/>
    <w:rsid w:val="000A246B"/>
    <w:rsid w:val="000A2506"/>
    <w:rsid w:val="000A25AA"/>
    <w:rsid w:val="000A25FD"/>
    <w:rsid w:val="000A2650"/>
    <w:rsid w:val="000A267B"/>
    <w:rsid w:val="000A267C"/>
    <w:rsid w:val="000A275C"/>
    <w:rsid w:val="000A27C5"/>
    <w:rsid w:val="000A2813"/>
    <w:rsid w:val="000A28B6"/>
    <w:rsid w:val="000A2952"/>
    <w:rsid w:val="000A29F4"/>
    <w:rsid w:val="000A2A32"/>
    <w:rsid w:val="000A2A3F"/>
    <w:rsid w:val="000A2AE6"/>
    <w:rsid w:val="000A2B14"/>
    <w:rsid w:val="000A2B27"/>
    <w:rsid w:val="000A2BA5"/>
    <w:rsid w:val="000A2BE8"/>
    <w:rsid w:val="000A2C27"/>
    <w:rsid w:val="000A2C57"/>
    <w:rsid w:val="000A2CDF"/>
    <w:rsid w:val="000A2D20"/>
    <w:rsid w:val="000A2E93"/>
    <w:rsid w:val="000A2EFD"/>
    <w:rsid w:val="000A3130"/>
    <w:rsid w:val="000A31C4"/>
    <w:rsid w:val="000A326A"/>
    <w:rsid w:val="000A32CF"/>
    <w:rsid w:val="000A33D4"/>
    <w:rsid w:val="000A33ED"/>
    <w:rsid w:val="000A3408"/>
    <w:rsid w:val="000A342B"/>
    <w:rsid w:val="000A35A9"/>
    <w:rsid w:val="000A3682"/>
    <w:rsid w:val="000A37C4"/>
    <w:rsid w:val="000A37D1"/>
    <w:rsid w:val="000A37FD"/>
    <w:rsid w:val="000A3844"/>
    <w:rsid w:val="000A388D"/>
    <w:rsid w:val="000A38C5"/>
    <w:rsid w:val="000A3902"/>
    <w:rsid w:val="000A3929"/>
    <w:rsid w:val="000A3977"/>
    <w:rsid w:val="000A3A05"/>
    <w:rsid w:val="000A3A9A"/>
    <w:rsid w:val="000A3BCE"/>
    <w:rsid w:val="000A3C15"/>
    <w:rsid w:val="000A3C19"/>
    <w:rsid w:val="000A3C57"/>
    <w:rsid w:val="000A3D54"/>
    <w:rsid w:val="000A3ED8"/>
    <w:rsid w:val="000A3EFF"/>
    <w:rsid w:val="000A3F52"/>
    <w:rsid w:val="000A3FB7"/>
    <w:rsid w:val="000A3FE7"/>
    <w:rsid w:val="000A3FFC"/>
    <w:rsid w:val="000A403C"/>
    <w:rsid w:val="000A40B6"/>
    <w:rsid w:val="000A4143"/>
    <w:rsid w:val="000A41CF"/>
    <w:rsid w:val="000A421B"/>
    <w:rsid w:val="000A42E4"/>
    <w:rsid w:val="000A430C"/>
    <w:rsid w:val="000A43E9"/>
    <w:rsid w:val="000A4470"/>
    <w:rsid w:val="000A451F"/>
    <w:rsid w:val="000A461F"/>
    <w:rsid w:val="000A464E"/>
    <w:rsid w:val="000A4659"/>
    <w:rsid w:val="000A4743"/>
    <w:rsid w:val="000A475F"/>
    <w:rsid w:val="000A4848"/>
    <w:rsid w:val="000A48C7"/>
    <w:rsid w:val="000A49E6"/>
    <w:rsid w:val="000A4A72"/>
    <w:rsid w:val="000A4A86"/>
    <w:rsid w:val="000A4AAF"/>
    <w:rsid w:val="000A4AD8"/>
    <w:rsid w:val="000A4B4A"/>
    <w:rsid w:val="000A4BE7"/>
    <w:rsid w:val="000A4D0B"/>
    <w:rsid w:val="000A4DD0"/>
    <w:rsid w:val="000A4EB7"/>
    <w:rsid w:val="000A4FBF"/>
    <w:rsid w:val="000A5076"/>
    <w:rsid w:val="000A5105"/>
    <w:rsid w:val="000A51BA"/>
    <w:rsid w:val="000A52D1"/>
    <w:rsid w:val="000A530C"/>
    <w:rsid w:val="000A53F8"/>
    <w:rsid w:val="000A5474"/>
    <w:rsid w:val="000A54A9"/>
    <w:rsid w:val="000A54C6"/>
    <w:rsid w:val="000A54D8"/>
    <w:rsid w:val="000A54DB"/>
    <w:rsid w:val="000A54E2"/>
    <w:rsid w:val="000A54ED"/>
    <w:rsid w:val="000A5514"/>
    <w:rsid w:val="000A5540"/>
    <w:rsid w:val="000A55B9"/>
    <w:rsid w:val="000A577E"/>
    <w:rsid w:val="000A586D"/>
    <w:rsid w:val="000A5872"/>
    <w:rsid w:val="000A58FF"/>
    <w:rsid w:val="000A5909"/>
    <w:rsid w:val="000A598F"/>
    <w:rsid w:val="000A5A30"/>
    <w:rsid w:val="000A5BBF"/>
    <w:rsid w:val="000A5D00"/>
    <w:rsid w:val="000A5D31"/>
    <w:rsid w:val="000A5E2D"/>
    <w:rsid w:val="000A5E4B"/>
    <w:rsid w:val="000A5F0C"/>
    <w:rsid w:val="000A5F61"/>
    <w:rsid w:val="000A5F87"/>
    <w:rsid w:val="000A6061"/>
    <w:rsid w:val="000A60F5"/>
    <w:rsid w:val="000A62CA"/>
    <w:rsid w:val="000A63DA"/>
    <w:rsid w:val="000A646F"/>
    <w:rsid w:val="000A6499"/>
    <w:rsid w:val="000A64D6"/>
    <w:rsid w:val="000A653B"/>
    <w:rsid w:val="000A657C"/>
    <w:rsid w:val="000A658E"/>
    <w:rsid w:val="000A65DE"/>
    <w:rsid w:val="000A65E2"/>
    <w:rsid w:val="000A6647"/>
    <w:rsid w:val="000A6716"/>
    <w:rsid w:val="000A67C2"/>
    <w:rsid w:val="000A6843"/>
    <w:rsid w:val="000A6868"/>
    <w:rsid w:val="000A68A7"/>
    <w:rsid w:val="000A68FA"/>
    <w:rsid w:val="000A6956"/>
    <w:rsid w:val="000A69D6"/>
    <w:rsid w:val="000A6B5E"/>
    <w:rsid w:val="000A6B93"/>
    <w:rsid w:val="000A6C6F"/>
    <w:rsid w:val="000A6CCC"/>
    <w:rsid w:val="000A6D5B"/>
    <w:rsid w:val="000A6E55"/>
    <w:rsid w:val="000A6E85"/>
    <w:rsid w:val="000A704B"/>
    <w:rsid w:val="000A70B6"/>
    <w:rsid w:val="000A70FB"/>
    <w:rsid w:val="000A7156"/>
    <w:rsid w:val="000A723E"/>
    <w:rsid w:val="000A7318"/>
    <w:rsid w:val="000A740B"/>
    <w:rsid w:val="000A7451"/>
    <w:rsid w:val="000A7460"/>
    <w:rsid w:val="000A74AD"/>
    <w:rsid w:val="000A756D"/>
    <w:rsid w:val="000A75B7"/>
    <w:rsid w:val="000A75E9"/>
    <w:rsid w:val="000A76AA"/>
    <w:rsid w:val="000A76FE"/>
    <w:rsid w:val="000A76FF"/>
    <w:rsid w:val="000A7715"/>
    <w:rsid w:val="000A775B"/>
    <w:rsid w:val="000A7781"/>
    <w:rsid w:val="000A77B8"/>
    <w:rsid w:val="000A77D9"/>
    <w:rsid w:val="000A784E"/>
    <w:rsid w:val="000A7898"/>
    <w:rsid w:val="000A78B1"/>
    <w:rsid w:val="000A794D"/>
    <w:rsid w:val="000A79F3"/>
    <w:rsid w:val="000A7B96"/>
    <w:rsid w:val="000A7CEA"/>
    <w:rsid w:val="000A7DFA"/>
    <w:rsid w:val="000A7EAB"/>
    <w:rsid w:val="000A7EC1"/>
    <w:rsid w:val="000A7F11"/>
    <w:rsid w:val="000A7FE6"/>
    <w:rsid w:val="000B0015"/>
    <w:rsid w:val="000B0058"/>
    <w:rsid w:val="000B010E"/>
    <w:rsid w:val="000B0127"/>
    <w:rsid w:val="000B0149"/>
    <w:rsid w:val="000B015E"/>
    <w:rsid w:val="000B0187"/>
    <w:rsid w:val="000B01AF"/>
    <w:rsid w:val="000B0266"/>
    <w:rsid w:val="000B030C"/>
    <w:rsid w:val="000B03B9"/>
    <w:rsid w:val="000B0424"/>
    <w:rsid w:val="000B04FA"/>
    <w:rsid w:val="000B05E9"/>
    <w:rsid w:val="000B06AA"/>
    <w:rsid w:val="000B06B5"/>
    <w:rsid w:val="000B0726"/>
    <w:rsid w:val="000B072A"/>
    <w:rsid w:val="000B072E"/>
    <w:rsid w:val="000B076D"/>
    <w:rsid w:val="000B0788"/>
    <w:rsid w:val="000B07E3"/>
    <w:rsid w:val="000B07E4"/>
    <w:rsid w:val="000B085E"/>
    <w:rsid w:val="000B08A8"/>
    <w:rsid w:val="000B0940"/>
    <w:rsid w:val="000B0995"/>
    <w:rsid w:val="000B09B0"/>
    <w:rsid w:val="000B0AA6"/>
    <w:rsid w:val="000B0AB9"/>
    <w:rsid w:val="000B0ACC"/>
    <w:rsid w:val="000B0B42"/>
    <w:rsid w:val="000B0F3D"/>
    <w:rsid w:val="000B0FD6"/>
    <w:rsid w:val="000B1056"/>
    <w:rsid w:val="000B1131"/>
    <w:rsid w:val="000B115A"/>
    <w:rsid w:val="000B11D3"/>
    <w:rsid w:val="000B1206"/>
    <w:rsid w:val="000B12F9"/>
    <w:rsid w:val="000B13E7"/>
    <w:rsid w:val="000B13EA"/>
    <w:rsid w:val="000B1424"/>
    <w:rsid w:val="000B143A"/>
    <w:rsid w:val="000B14AE"/>
    <w:rsid w:val="000B15D4"/>
    <w:rsid w:val="000B15E5"/>
    <w:rsid w:val="000B163B"/>
    <w:rsid w:val="000B165B"/>
    <w:rsid w:val="000B1677"/>
    <w:rsid w:val="000B16B0"/>
    <w:rsid w:val="000B17AD"/>
    <w:rsid w:val="000B17BD"/>
    <w:rsid w:val="000B17ED"/>
    <w:rsid w:val="000B187E"/>
    <w:rsid w:val="000B1930"/>
    <w:rsid w:val="000B1969"/>
    <w:rsid w:val="000B1ABC"/>
    <w:rsid w:val="000B1B20"/>
    <w:rsid w:val="000B1BA6"/>
    <w:rsid w:val="000B1CAC"/>
    <w:rsid w:val="000B1D70"/>
    <w:rsid w:val="000B1DBD"/>
    <w:rsid w:val="000B1F7C"/>
    <w:rsid w:val="000B1FD0"/>
    <w:rsid w:val="000B1FE8"/>
    <w:rsid w:val="000B2253"/>
    <w:rsid w:val="000B23F3"/>
    <w:rsid w:val="000B2520"/>
    <w:rsid w:val="000B264E"/>
    <w:rsid w:val="000B26AD"/>
    <w:rsid w:val="000B2726"/>
    <w:rsid w:val="000B27AC"/>
    <w:rsid w:val="000B27ED"/>
    <w:rsid w:val="000B2831"/>
    <w:rsid w:val="000B28B6"/>
    <w:rsid w:val="000B28CC"/>
    <w:rsid w:val="000B28E2"/>
    <w:rsid w:val="000B28FF"/>
    <w:rsid w:val="000B291C"/>
    <w:rsid w:val="000B2982"/>
    <w:rsid w:val="000B29F3"/>
    <w:rsid w:val="000B2A60"/>
    <w:rsid w:val="000B2A85"/>
    <w:rsid w:val="000B2B4A"/>
    <w:rsid w:val="000B2B6C"/>
    <w:rsid w:val="000B2BBC"/>
    <w:rsid w:val="000B2BED"/>
    <w:rsid w:val="000B2C19"/>
    <w:rsid w:val="000B2C3E"/>
    <w:rsid w:val="000B2DCA"/>
    <w:rsid w:val="000B2F67"/>
    <w:rsid w:val="000B2FF7"/>
    <w:rsid w:val="000B30A9"/>
    <w:rsid w:val="000B314B"/>
    <w:rsid w:val="000B3304"/>
    <w:rsid w:val="000B334E"/>
    <w:rsid w:val="000B3372"/>
    <w:rsid w:val="000B34C6"/>
    <w:rsid w:val="000B3564"/>
    <w:rsid w:val="000B35FA"/>
    <w:rsid w:val="000B3708"/>
    <w:rsid w:val="000B3777"/>
    <w:rsid w:val="000B3913"/>
    <w:rsid w:val="000B393F"/>
    <w:rsid w:val="000B3945"/>
    <w:rsid w:val="000B39CC"/>
    <w:rsid w:val="000B3A39"/>
    <w:rsid w:val="000B3A91"/>
    <w:rsid w:val="000B3B38"/>
    <w:rsid w:val="000B3B7C"/>
    <w:rsid w:val="000B3CB5"/>
    <w:rsid w:val="000B3D95"/>
    <w:rsid w:val="000B3DE2"/>
    <w:rsid w:val="000B3EF1"/>
    <w:rsid w:val="000B3F2F"/>
    <w:rsid w:val="000B3FB4"/>
    <w:rsid w:val="000B4042"/>
    <w:rsid w:val="000B40A7"/>
    <w:rsid w:val="000B40F9"/>
    <w:rsid w:val="000B417A"/>
    <w:rsid w:val="000B41A3"/>
    <w:rsid w:val="000B41B4"/>
    <w:rsid w:val="000B436D"/>
    <w:rsid w:val="000B442F"/>
    <w:rsid w:val="000B4473"/>
    <w:rsid w:val="000B44FD"/>
    <w:rsid w:val="000B4587"/>
    <w:rsid w:val="000B4599"/>
    <w:rsid w:val="000B45D3"/>
    <w:rsid w:val="000B4699"/>
    <w:rsid w:val="000B46E0"/>
    <w:rsid w:val="000B46F8"/>
    <w:rsid w:val="000B4753"/>
    <w:rsid w:val="000B47E3"/>
    <w:rsid w:val="000B47EB"/>
    <w:rsid w:val="000B47F2"/>
    <w:rsid w:val="000B48C9"/>
    <w:rsid w:val="000B49FB"/>
    <w:rsid w:val="000B4C5D"/>
    <w:rsid w:val="000B4C94"/>
    <w:rsid w:val="000B4CDF"/>
    <w:rsid w:val="000B4D15"/>
    <w:rsid w:val="000B4DB9"/>
    <w:rsid w:val="000B4E00"/>
    <w:rsid w:val="000B4E75"/>
    <w:rsid w:val="000B4E83"/>
    <w:rsid w:val="000B4EDC"/>
    <w:rsid w:val="000B4FF2"/>
    <w:rsid w:val="000B5092"/>
    <w:rsid w:val="000B5167"/>
    <w:rsid w:val="000B52CD"/>
    <w:rsid w:val="000B5358"/>
    <w:rsid w:val="000B53EA"/>
    <w:rsid w:val="000B5415"/>
    <w:rsid w:val="000B5534"/>
    <w:rsid w:val="000B567F"/>
    <w:rsid w:val="000B56ED"/>
    <w:rsid w:val="000B578B"/>
    <w:rsid w:val="000B57D0"/>
    <w:rsid w:val="000B5824"/>
    <w:rsid w:val="000B58F1"/>
    <w:rsid w:val="000B5956"/>
    <w:rsid w:val="000B5980"/>
    <w:rsid w:val="000B5A31"/>
    <w:rsid w:val="000B5A86"/>
    <w:rsid w:val="000B5AAD"/>
    <w:rsid w:val="000B5AF5"/>
    <w:rsid w:val="000B5CDD"/>
    <w:rsid w:val="000B5D97"/>
    <w:rsid w:val="000B5ED1"/>
    <w:rsid w:val="000B5ED6"/>
    <w:rsid w:val="000B5F0E"/>
    <w:rsid w:val="000B5F55"/>
    <w:rsid w:val="000B5F87"/>
    <w:rsid w:val="000B5FA5"/>
    <w:rsid w:val="000B6084"/>
    <w:rsid w:val="000B6123"/>
    <w:rsid w:val="000B6124"/>
    <w:rsid w:val="000B612B"/>
    <w:rsid w:val="000B6150"/>
    <w:rsid w:val="000B6195"/>
    <w:rsid w:val="000B61C8"/>
    <w:rsid w:val="000B62E2"/>
    <w:rsid w:val="000B62E5"/>
    <w:rsid w:val="000B62EE"/>
    <w:rsid w:val="000B6357"/>
    <w:rsid w:val="000B6390"/>
    <w:rsid w:val="000B6466"/>
    <w:rsid w:val="000B64ED"/>
    <w:rsid w:val="000B6559"/>
    <w:rsid w:val="000B65F7"/>
    <w:rsid w:val="000B6675"/>
    <w:rsid w:val="000B66C7"/>
    <w:rsid w:val="000B66E3"/>
    <w:rsid w:val="000B6720"/>
    <w:rsid w:val="000B6724"/>
    <w:rsid w:val="000B6851"/>
    <w:rsid w:val="000B693A"/>
    <w:rsid w:val="000B697D"/>
    <w:rsid w:val="000B69B0"/>
    <w:rsid w:val="000B69F0"/>
    <w:rsid w:val="000B6AB0"/>
    <w:rsid w:val="000B6ABE"/>
    <w:rsid w:val="000B6AC1"/>
    <w:rsid w:val="000B6AE7"/>
    <w:rsid w:val="000B6CD0"/>
    <w:rsid w:val="000B6CD8"/>
    <w:rsid w:val="000B6D29"/>
    <w:rsid w:val="000B6D62"/>
    <w:rsid w:val="000B6E10"/>
    <w:rsid w:val="000B6EEB"/>
    <w:rsid w:val="000B6F89"/>
    <w:rsid w:val="000B7068"/>
    <w:rsid w:val="000B72C0"/>
    <w:rsid w:val="000B72C9"/>
    <w:rsid w:val="000B732E"/>
    <w:rsid w:val="000B7382"/>
    <w:rsid w:val="000B7452"/>
    <w:rsid w:val="000B74B3"/>
    <w:rsid w:val="000B74EB"/>
    <w:rsid w:val="000B74F9"/>
    <w:rsid w:val="000B7507"/>
    <w:rsid w:val="000B7581"/>
    <w:rsid w:val="000B7593"/>
    <w:rsid w:val="000B75CA"/>
    <w:rsid w:val="000B7729"/>
    <w:rsid w:val="000B77DB"/>
    <w:rsid w:val="000B7866"/>
    <w:rsid w:val="000B78CD"/>
    <w:rsid w:val="000B797B"/>
    <w:rsid w:val="000B7995"/>
    <w:rsid w:val="000B79B3"/>
    <w:rsid w:val="000B79BB"/>
    <w:rsid w:val="000B7A71"/>
    <w:rsid w:val="000B7B00"/>
    <w:rsid w:val="000B7B1A"/>
    <w:rsid w:val="000B7B1D"/>
    <w:rsid w:val="000B7BF7"/>
    <w:rsid w:val="000B7D4F"/>
    <w:rsid w:val="000B7DA5"/>
    <w:rsid w:val="000B7E53"/>
    <w:rsid w:val="000B7E59"/>
    <w:rsid w:val="000B7E6D"/>
    <w:rsid w:val="000B7EBD"/>
    <w:rsid w:val="000B7EF5"/>
    <w:rsid w:val="000B7F36"/>
    <w:rsid w:val="000B7F50"/>
    <w:rsid w:val="000C0056"/>
    <w:rsid w:val="000C010B"/>
    <w:rsid w:val="000C0176"/>
    <w:rsid w:val="000C0198"/>
    <w:rsid w:val="000C01B1"/>
    <w:rsid w:val="000C0267"/>
    <w:rsid w:val="000C02AF"/>
    <w:rsid w:val="000C036B"/>
    <w:rsid w:val="000C0408"/>
    <w:rsid w:val="000C044F"/>
    <w:rsid w:val="000C048E"/>
    <w:rsid w:val="000C053B"/>
    <w:rsid w:val="000C0571"/>
    <w:rsid w:val="000C0585"/>
    <w:rsid w:val="000C05FE"/>
    <w:rsid w:val="000C071B"/>
    <w:rsid w:val="000C08C5"/>
    <w:rsid w:val="000C09A5"/>
    <w:rsid w:val="000C0A5D"/>
    <w:rsid w:val="000C0A69"/>
    <w:rsid w:val="000C0BB6"/>
    <w:rsid w:val="000C0BE2"/>
    <w:rsid w:val="000C0C39"/>
    <w:rsid w:val="000C0C46"/>
    <w:rsid w:val="000C0C6A"/>
    <w:rsid w:val="000C0C70"/>
    <w:rsid w:val="000C0D42"/>
    <w:rsid w:val="000C0EA8"/>
    <w:rsid w:val="000C0F6F"/>
    <w:rsid w:val="000C0F7F"/>
    <w:rsid w:val="000C0F8D"/>
    <w:rsid w:val="000C112B"/>
    <w:rsid w:val="000C1188"/>
    <w:rsid w:val="000C12E1"/>
    <w:rsid w:val="000C1523"/>
    <w:rsid w:val="000C1627"/>
    <w:rsid w:val="000C166F"/>
    <w:rsid w:val="000C168B"/>
    <w:rsid w:val="000C1716"/>
    <w:rsid w:val="000C1740"/>
    <w:rsid w:val="000C17E7"/>
    <w:rsid w:val="000C1802"/>
    <w:rsid w:val="000C18D8"/>
    <w:rsid w:val="000C19E4"/>
    <w:rsid w:val="000C1A03"/>
    <w:rsid w:val="000C1A81"/>
    <w:rsid w:val="000C1BD7"/>
    <w:rsid w:val="000C1C6E"/>
    <w:rsid w:val="000C1D47"/>
    <w:rsid w:val="000C1E3A"/>
    <w:rsid w:val="000C1EEE"/>
    <w:rsid w:val="000C1EFC"/>
    <w:rsid w:val="000C1F2B"/>
    <w:rsid w:val="000C1F86"/>
    <w:rsid w:val="000C1FAE"/>
    <w:rsid w:val="000C1FCB"/>
    <w:rsid w:val="000C200E"/>
    <w:rsid w:val="000C2054"/>
    <w:rsid w:val="000C20CC"/>
    <w:rsid w:val="000C20DA"/>
    <w:rsid w:val="000C20FF"/>
    <w:rsid w:val="000C23BF"/>
    <w:rsid w:val="000C2489"/>
    <w:rsid w:val="000C2507"/>
    <w:rsid w:val="000C253E"/>
    <w:rsid w:val="000C25AF"/>
    <w:rsid w:val="000C25BE"/>
    <w:rsid w:val="000C263B"/>
    <w:rsid w:val="000C2656"/>
    <w:rsid w:val="000C27DC"/>
    <w:rsid w:val="000C287F"/>
    <w:rsid w:val="000C288D"/>
    <w:rsid w:val="000C28DC"/>
    <w:rsid w:val="000C2909"/>
    <w:rsid w:val="000C29CF"/>
    <w:rsid w:val="000C2A99"/>
    <w:rsid w:val="000C2ACA"/>
    <w:rsid w:val="000C2AD7"/>
    <w:rsid w:val="000C2ADE"/>
    <w:rsid w:val="000C2B5C"/>
    <w:rsid w:val="000C2B5D"/>
    <w:rsid w:val="000C2B94"/>
    <w:rsid w:val="000C2D3C"/>
    <w:rsid w:val="000C2DE9"/>
    <w:rsid w:val="000C2E42"/>
    <w:rsid w:val="000C2E83"/>
    <w:rsid w:val="000C2EEC"/>
    <w:rsid w:val="000C2F10"/>
    <w:rsid w:val="000C2FC0"/>
    <w:rsid w:val="000C3033"/>
    <w:rsid w:val="000C305A"/>
    <w:rsid w:val="000C322F"/>
    <w:rsid w:val="000C327C"/>
    <w:rsid w:val="000C3322"/>
    <w:rsid w:val="000C33E3"/>
    <w:rsid w:val="000C3409"/>
    <w:rsid w:val="000C34A2"/>
    <w:rsid w:val="000C351C"/>
    <w:rsid w:val="000C3546"/>
    <w:rsid w:val="000C35CF"/>
    <w:rsid w:val="000C3749"/>
    <w:rsid w:val="000C37A1"/>
    <w:rsid w:val="000C3883"/>
    <w:rsid w:val="000C38D7"/>
    <w:rsid w:val="000C3A0B"/>
    <w:rsid w:val="000C3AE3"/>
    <w:rsid w:val="000C3B3D"/>
    <w:rsid w:val="000C3BE4"/>
    <w:rsid w:val="000C3C0A"/>
    <w:rsid w:val="000C3C2B"/>
    <w:rsid w:val="000C3C58"/>
    <w:rsid w:val="000C3CCE"/>
    <w:rsid w:val="000C3CD8"/>
    <w:rsid w:val="000C3CDA"/>
    <w:rsid w:val="000C3D17"/>
    <w:rsid w:val="000C3D22"/>
    <w:rsid w:val="000C3DA5"/>
    <w:rsid w:val="000C3E4E"/>
    <w:rsid w:val="000C3E89"/>
    <w:rsid w:val="000C3EFE"/>
    <w:rsid w:val="000C3F98"/>
    <w:rsid w:val="000C4023"/>
    <w:rsid w:val="000C4136"/>
    <w:rsid w:val="000C41A8"/>
    <w:rsid w:val="000C4229"/>
    <w:rsid w:val="000C4247"/>
    <w:rsid w:val="000C4264"/>
    <w:rsid w:val="000C44C8"/>
    <w:rsid w:val="000C44FB"/>
    <w:rsid w:val="000C44FF"/>
    <w:rsid w:val="000C4546"/>
    <w:rsid w:val="000C457B"/>
    <w:rsid w:val="000C45AE"/>
    <w:rsid w:val="000C46E6"/>
    <w:rsid w:val="000C47A3"/>
    <w:rsid w:val="000C47AB"/>
    <w:rsid w:val="000C47F4"/>
    <w:rsid w:val="000C483E"/>
    <w:rsid w:val="000C490F"/>
    <w:rsid w:val="000C4977"/>
    <w:rsid w:val="000C49A7"/>
    <w:rsid w:val="000C49AF"/>
    <w:rsid w:val="000C4A3C"/>
    <w:rsid w:val="000C4A8F"/>
    <w:rsid w:val="000C4B25"/>
    <w:rsid w:val="000C4BD5"/>
    <w:rsid w:val="000C4C55"/>
    <w:rsid w:val="000C4C7A"/>
    <w:rsid w:val="000C4CB5"/>
    <w:rsid w:val="000C4CEF"/>
    <w:rsid w:val="000C4D46"/>
    <w:rsid w:val="000C4E24"/>
    <w:rsid w:val="000C4E51"/>
    <w:rsid w:val="000C4E74"/>
    <w:rsid w:val="000C4F86"/>
    <w:rsid w:val="000C5041"/>
    <w:rsid w:val="000C50A4"/>
    <w:rsid w:val="000C5147"/>
    <w:rsid w:val="000C51BA"/>
    <w:rsid w:val="000C51BE"/>
    <w:rsid w:val="000C5206"/>
    <w:rsid w:val="000C522A"/>
    <w:rsid w:val="000C525B"/>
    <w:rsid w:val="000C53EA"/>
    <w:rsid w:val="000C5496"/>
    <w:rsid w:val="000C54A3"/>
    <w:rsid w:val="000C54ED"/>
    <w:rsid w:val="000C557A"/>
    <w:rsid w:val="000C56DB"/>
    <w:rsid w:val="000C5744"/>
    <w:rsid w:val="000C577C"/>
    <w:rsid w:val="000C580B"/>
    <w:rsid w:val="000C5822"/>
    <w:rsid w:val="000C5874"/>
    <w:rsid w:val="000C5908"/>
    <w:rsid w:val="000C59F9"/>
    <w:rsid w:val="000C5AEE"/>
    <w:rsid w:val="000C5AF7"/>
    <w:rsid w:val="000C5AF8"/>
    <w:rsid w:val="000C5B2E"/>
    <w:rsid w:val="000C5B8B"/>
    <w:rsid w:val="000C5CAA"/>
    <w:rsid w:val="000C5CC1"/>
    <w:rsid w:val="000C5CD7"/>
    <w:rsid w:val="000C5CF6"/>
    <w:rsid w:val="000C5D0A"/>
    <w:rsid w:val="000C5D2F"/>
    <w:rsid w:val="000C5D7C"/>
    <w:rsid w:val="000C5D94"/>
    <w:rsid w:val="000C5E52"/>
    <w:rsid w:val="000C5E8B"/>
    <w:rsid w:val="000C5E9E"/>
    <w:rsid w:val="000C5EA0"/>
    <w:rsid w:val="000C5EE6"/>
    <w:rsid w:val="000C5F75"/>
    <w:rsid w:val="000C5F76"/>
    <w:rsid w:val="000C612F"/>
    <w:rsid w:val="000C6153"/>
    <w:rsid w:val="000C616C"/>
    <w:rsid w:val="000C622E"/>
    <w:rsid w:val="000C6241"/>
    <w:rsid w:val="000C6265"/>
    <w:rsid w:val="000C6281"/>
    <w:rsid w:val="000C638C"/>
    <w:rsid w:val="000C6506"/>
    <w:rsid w:val="000C66F4"/>
    <w:rsid w:val="000C6700"/>
    <w:rsid w:val="000C673C"/>
    <w:rsid w:val="000C679F"/>
    <w:rsid w:val="000C67C9"/>
    <w:rsid w:val="000C688D"/>
    <w:rsid w:val="000C690C"/>
    <w:rsid w:val="000C69A4"/>
    <w:rsid w:val="000C69D5"/>
    <w:rsid w:val="000C69E2"/>
    <w:rsid w:val="000C6A75"/>
    <w:rsid w:val="000C6AEE"/>
    <w:rsid w:val="000C6B4E"/>
    <w:rsid w:val="000C6B51"/>
    <w:rsid w:val="000C6C17"/>
    <w:rsid w:val="000C6D14"/>
    <w:rsid w:val="000C6D4A"/>
    <w:rsid w:val="000C6D62"/>
    <w:rsid w:val="000C6D86"/>
    <w:rsid w:val="000C701A"/>
    <w:rsid w:val="000C7226"/>
    <w:rsid w:val="000C7285"/>
    <w:rsid w:val="000C73A5"/>
    <w:rsid w:val="000C7440"/>
    <w:rsid w:val="000C74C0"/>
    <w:rsid w:val="000C74C6"/>
    <w:rsid w:val="000C751C"/>
    <w:rsid w:val="000C7595"/>
    <w:rsid w:val="000C75ED"/>
    <w:rsid w:val="000C76AC"/>
    <w:rsid w:val="000C76B0"/>
    <w:rsid w:val="000C76B6"/>
    <w:rsid w:val="000C76DC"/>
    <w:rsid w:val="000C771D"/>
    <w:rsid w:val="000C7739"/>
    <w:rsid w:val="000C7790"/>
    <w:rsid w:val="000C77CC"/>
    <w:rsid w:val="000C789F"/>
    <w:rsid w:val="000C7959"/>
    <w:rsid w:val="000C79B9"/>
    <w:rsid w:val="000C7AA4"/>
    <w:rsid w:val="000C7B56"/>
    <w:rsid w:val="000C7BA5"/>
    <w:rsid w:val="000C7BFA"/>
    <w:rsid w:val="000C7C31"/>
    <w:rsid w:val="000C7CF6"/>
    <w:rsid w:val="000C7EA4"/>
    <w:rsid w:val="000C7FFB"/>
    <w:rsid w:val="000D00A2"/>
    <w:rsid w:val="000D00BB"/>
    <w:rsid w:val="000D010E"/>
    <w:rsid w:val="000D01E2"/>
    <w:rsid w:val="000D01E7"/>
    <w:rsid w:val="000D0250"/>
    <w:rsid w:val="000D0298"/>
    <w:rsid w:val="000D02B6"/>
    <w:rsid w:val="000D03AB"/>
    <w:rsid w:val="000D0421"/>
    <w:rsid w:val="000D0430"/>
    <w:rsid w:val="000D044A"/>
    <w:rsid w:val="000D04A8"/>
    <w:rsid w:val="000D0631"/>
    <w:rsid w:val="000D0650"/>
    <w:rsid w:val="000D0657"/>
    <w:rsid w:val="000D0671"/>
    <w:rsid w:val="000D0684"/>
    <w:rsid w:val="000D0727"/>
    <w:rsid w:val="000D072F"/>
    <w:rsid w:val="000D084F"/>
    <w:rsid w:val="000D08BA"/>
    <w:rsid w:val="000D0916"/>
    <w:rsid w:val="000D09F3"/>
    <w:rsid w:val="000D0A4D"/>
    <w:rsid w:val="000D0A88"/>
    <w:rsid w:val="000D0AC4"/>
    <w:rsid w:val="000D0B59"/>
    <w:rsid w:val="000D0BE6"/>
    <w:rsid w:val="000D0C6F"/>
    <w:rsid w:val="000D0D90"/>
    <w:rsid w:val="000D0EF3"/>
    <w:rsid w:val="000D0F4F"/>
    <w:rsid w:val="000D103D"/>
    <w:rsid w:val="000D1125"/>
    <w:rsid w:val="000D1132"/>
    <w:rsid w:val="000D1143"/>
    <w:rsid w:val="000D12A9"/>
    <w:rsid w:val="000D13B4"/>
    <w:rsid w:val="000D15E6"/>
    <w:rsid w:val="000D1608"/>
    <w:rsid w:val="000D16BB"/>
    <w:rsid w:val="000D171A"/>
    <w:rsid w:val="000D185B"/>
    <w:rsid w:val="000D18DC"/>
    <w:rsid w:val="000D19C6"/>
    <w:rsid w:val="000D1AC1"/>
    <w:rsid w:val="000D1ADE"/>
    <w:rsid w:val="000D1B05"/>
    <w:rsid w:val="000D1B52"/>
    <w:rsid w:val="000D1BC4"/>
    <w:rsid w:val="000D1C2C"/>
    <w:rsid w:val="000D1CA1"/>
    <w:rsid w:val="000D1CD2"/>
    <w:rsid w:val="000D1D14"/>
    <w:rsid w:val="000D1E09"/>
    <w:rsid w:val="000D1E25"/>
    <w:rsid w:val="000D1E51"/>
    <w:rsid w:val="000D1ED8"/>
    <w:rsid w:val="000D1FAC"/>
    <w:rsid w:val="000D1FFC"/>
    <w:rsid w:val="000D22A2"/>
    <w:rsid w:val="000D22D1"/>
    <w:rsid w:val="000D238C"/>
    <w:rsid w:val="000D2471"/>
    <w:rsid w:val="000D24DA"/>
    <w:rsid w:val="000D24FE"/>
    <w:rsid w:val="000D2544"/>
    <w:rsid w:val="000D2675"/>
    <w:rsid w:val="000D2693"/>
    <w:rsid w:val="000D26D1"/>
    <w:rsid w:val="000D286E"/>
    <w:rsid w:val="000D2883"/>
    <w:rsid w:val="000D2890"/>
    <w:rsid w:val="000D28B9"/>
    <w:rsid w:val="000D29F9"/>
    <w:rsid w:val="000D2A46"/>
    <w:rsid w:val="000D2A5E"/>
    <w:rsid w:val="000D2AEB"/>
    <w:rsid w:val="000D2BDB"/>
    <w:rsid w:val="000D2C42"/>
    <w:rsid w:val="000D2CCC"/>
    <w:rsid w:val="000D2E98"/>
    <w:rsid w:val="000D2FE5"/>
    <w:rsid w:val="000D3038"/>
    <w:rsid w:val="000D307F"/>
    <w:rsid w:val="000D3152"/>
    <w:rsid w:val="000D32C3"/>
    <w:rsid w:val="000D3409"/>
    <w:rsid w:val="000D3417"/>
    <w:rsid w:val="000D3429"/>
    <w:rsid w:val="000D345B"/>
    <w:rsid w:val="000D347D"/>
    <w:rsid w:val="000D355D"/>
    <w:rsid w:val="000D35D3"/>
    <w:rsid w:val="000D363A"/>
    <w:rsid w:val="000D36B6"/>
    <w:rsid w:val="000D36B7"/>
    <w:rsid w:val="000D3789"/>
    <w:rsid w:val="000D3843"/>
    <w:rsid w:val="000D3859"/>
    <w:rsid w:val="000D39F0"/>
    <w:rsid w:val="000D3A01"/>
    <w:rsid w:val="000D3C10"/>
    <w:rsid w:val="000D3C66"/>
    <w:rsid w:val="000D3CF1"/>
    <w:rsid w:val="000D3CF2"/>
    <w:rsid w:val="000D3CFD"/>
    <w:rsid w:val="000D3DB6"/>
    <w:rsid w:val="000D3DE3"/>
    <w:rsid w:val="000D3EAE"/>
    <w:rsid w:val="000D3EFB"/>
    <w:rsid w:val="000D3F00"/>
    <w:rsid w:val="000D3F84"/>
    <w:rsid w:val="000D4032"/>
    <w:rsid w:val="000D4174"/>
    <w:rsid w:val="000D421D"/>
    <w:rsid w:val="000D428B"/>
    <w:rsid w:val="000D432C"/>
    <w:rsid w:val="000D4332"/>
    <w:rsid w:val="000D4357"/>
    <w:rsid w:val="000D43B4"/>
    <w:rsid w:val="000D43D6"/>
    <w:rsid w:val="000D441C"/>
    <w:rsid w:val="000D4459"/>
    <w:rsid w:val="000D4471"/>
    <w:rsid w:val="000D4565"/>
    <w:rsid w:val="000D4567"/>
    <w:rsid w:val="000D456E"/>
    <w:rsid w:val="000D45EE"/>
    <w:rsid w:val="000D4611"/>
    <w:rsid w:val="000D4651"/>
    <w:rsid w:val="000D4840"/>
    <w:rsid w:val="000D4956"/>
    <w:rsid w:val="000D4AEA"/>
    <w:rsid w:val="000D4B48"/>
    <w:rsid w:val="000D4B55"/>
    <w:rsid w:val="000D4B67"/>
    <w:rsid w:val="000D4B81"/>
    <w:rsid w:val="000D4C4A"/>
    <w:rsid w:val="000D4CB4"/>
    <w:rsid w:val="000D4CE7"/>
    <w:rsid w:val="000D4D62"/>
    <w:rsid w:val="000D4D6A"/>
    <w:rsid w:val="000D4D80"/>
    <w:rsid w:val="000D4D82"/>
    <w:rsid w:val="000D4DD0"/>
    <w:rsid w:val="000D4F35"/>
    <w:rsid w:val="000D4F50"/>
    <w:rsid w:val="000D4F6D"/>
    <w:rsid w:val="000D50B7"/>
    <w:rsid w:val="000D50B8"/>
    <w:rsid w:val="000D519B"/>
    <w:rsid w:val="000D522A"/>
    <w:rsid w:val="000D5333"/>
    <w:rsid w:val="000D5342"/>
    <w:rsid w:val="000D5442"/>
    <w:rsid w:val="000D5485"/>
    <w:rsid w:val="000D54A7"/>
    <w:rsid w:val="000D54F2"/>
    <w:rsid w:val="000D5527"/>
    <w:rsid w:val="000D556B"/>
    <w:rsid w:val="000D561E"/>
    <w:rsid w:val="000D576E"/>
    <w:rsid w:val="000D5851"/>
    <w:rsid w:val="000D5968"/>
    <w:rsid w:val="000D59E7"/>
    <w:rsid w:val="000D5AEA"/>
    <w:rsid w:val="000D5B7A"/>
    <w:rsid w:val="000D5C8E"/>
    <w:rsid w:val="000D5C93"/>
    <w:rsid w:val="000D5DCE"/>
    <w:rsid w:val="000D5E41"/>
    <w:rsid w:val="000D5F2F"/>
    <w:rsid w:val="000D5F53"/>
    <w:rsid w:val="000D6031"/>
    <w:rsid w:val="000D60AC"/>
    <w:rsid w:val="000D60F8"/>
    <w:rsid w:val="000D6172"/>
    <w:rsid w:val="000D61DB"/>
    <w:rsid w:val="000D6262"/>
    <w:rsid w:val="000D62B2"/>
    <w:rsid w:val="000D62C3"/>
    <w:rsid w:val="000D62ED"/>
    <w:rsid w:val="000D6305"/>
    <w:rsid w:val="000D6318"/>
    <w:rsid w:val="000D6320"/>
    <w:rsid w:val="000D646C"/>
    <w:rsid w:val="000D6495"/>
    <w:rsid w:val="000D651B"/>
    <w:rsid w:val="000D664A"/>
    <w:rsid w:val="000D6705"/>
    <w:rsid w:val="000D6796"/>
    <w:rsid w:val="000D6875"/>
    <w:rsid w:val="000D69AC"/>
    <w:rsid w:val="000D6A42"/>
    <w:rsid w:val="000D6AD1"/>
    <w:rsid w:val="000D6C14"/>
    <w:rsid w:val="000D6D4B"/>
    <w:rsid w:val="000D6DD4"/>
    <w:rsid w:val="000D6F18"/>
    <w:rsid w:val="000D6FAB"/>
    <w:rsid w:val="000D715D"/>
    <w:rsid w:val="000D7237"/>
    <w:rsid w:val="000D728A"/>
    <w:rsid w:val="000D72A4"/>
    <w:rsid w:val="000D72B2"/>
    <w:rsid w:val="000D72DC"/>
    <w:rsid w:val="000D72ED"/>
    <w:rsid w:val="000D75D8"/>
    <w:rsid w:val="000D7655"/>
    <w:rsid w:val="000D76A8"/>
    <w:rsid w:val="000D77B4"/>
    <w:rsid w:val="000D7878"/>
    <w:rsid w:val="000D79F1"/>
    <w:rsid w:val="000D79F3"/>
    <w:rsid w:val="000D7A2E"/>
    <w:rsid w:val="000D7ABD"/>
    <w:rsid w:val="000D7C0F"/>
    <w:rsid w:val="000D7C5A"/>
    <w:rsid w:val="000D7D05"/>
    <w:rsid w:val="000D7E11"/>
    <w:rsid w:val="000D7E46"/>
    <w:rsid w:val="000D7E8B"/>
    <w:rsid w:val="000D7F3E"/>
    <w:rsid w:val="000D7F79"/>
    <w:rsid w:val="000D7F9F"/>
    <w:rsid w:val="000D7FEE"/>
    <w:rsid w:val="000E00F0"/>
    <w:rsid w:val="000E0168"/>
    <w:rsid w:val="000E0188"/>
    <w:rsid w:val="000E018D"/>
    <w:rsid w:val="000E027F"/>
    <w:rsid w:val="000E02DE"/>
    <w:rsid w:val="000E045F"/>
    <w:rsid w:val="000E04C3"/>
    <w:rsid w:val="000E0592"/>
    <w:rsid w:val="000E05A1"/>
    <w:rsid w:val="000E05A7"/>
    <w:rsid w:val="000E0680"/>
    <w:rsid w:val="000E06BB"/>
    <w:rsid w:val="000E072D"/>
    <w:rsid w:val="000E0819"/>
    <w:rsid w:val="000E091D"/>
    <w:rsid w:val="000E092B"/>
    <w:rsid w:val="000E0981"/>
    <w:rsid w:val="000E0A7F"/>
    <w:rsid w:val="000E0A8C"/>
    <w:rsid w:val="000E0AA2"/>
    <w:rsid w:val="000E0B10"/>
    <w:rsid w:val="000E0B26"/>
    <w:rsid w:val="000E0B95"/>
    <w:rsid w:val="000E0BC6"/>
    <w:rsid w:val="000E0BD3"/>
    <w:rsid w:val="000E0C03"/>
    <w:rsid w:val="000E0C5A"/>
    <w:rsid w:val="000E0DA6"/>
    <w:rsid w:val="000E0DDD"/>
    <w:rsid w:val="000E0E4F"/>
    <w:rsid w:val="000E0F31"/>
    <w:rsid w:val="000E0FAB"/>
    <w:rsid w:val="000E0FB3"/>
    <w:rsid w:val="000E10D6"/>
    <w:rsid w:val="000E11AC"/>
    <w:rsid w:val="000E1323"/>
    <w:rsid w:val="000E1520"/>
    <w:rsid w:val="000E1577"/>
    <w:rsid w:val="000E16AC"/>
    <w:rsid w:val="000E1857"/>
    <w:rsid w:val="000E18B9"/>
    <w:rsid w:val="000E1A10"/>
    <w:rsid w:val="000E1ACE"/>
    <w:rsid w:val="000E1AF9"/>
    <w:rsid w:val="000E1B0F"/>
    <w:rsid w:val="000E1C0A"/>
    <w:rsid w:val="000E1C98"/>
    <w:rsid w:val="000E1CC0"/>
    <w:rsid w:val="000E1F69"/>
    <w:rsid w:val="000E205A"/>
    <w:rsid w:val="000E21F4"/>
    <w:rsid w:val="000E2220"/>
    <w:rsid w:val="000E2292"/>
    <w:rsid w:val="000E24C8"/>
    <w:rsid w:val="000E252F"/>
    <w:rsid w:val="000E255C"/>
    <w:rsid w:val="000E25A3"/>
    <w:rsid w:val="000E2615"/>
    <w:rsid w:val="000E264F"/>
    <w:rsid w:val="000E2757"/>
    <w:rsid w:val="000E277D"/>
    <w:rsid w:val="000E2780"/>
    <w:rsid w:val="000E28A2"/>
    <w:rsid w:val="000E28EF"/>
    <w:rsid w:val="000E29C8"/>
    <w:rsid w:val="000E29F4"/>
    <w:rsid w:val="000E2A1F"/>
    <w:rsid w:val="000E2A4F"/>
    <w:rsid w:val="000E2A58"/>
    <w:rsid w:val="000E2B12"/>
    <w:rsid w:val="000E2B5E"/>
    <w:rsid w:val="000E2BE8"/>
    <w:rsid w:val="000E2C38"/>
    <w:rsid w:val="000E2CBF"/>
    <w:rsid w:val="000E2CFD"/>
    <w:rsid w:val="000E2D09"/>
    <w:rsid w:val="000E2D2F"/>
    <w:rsid w:val="000E2E06"/>
    <w:rsid w:val="000E2E18"/>
    <w:rsid w:val="000E2E48"/>
    <w:rsid w:val="000E2EB3"/>
    <w:rsid w:val="000E2F92"/>
    <w:rsid w:val="000E2FC9"/>
    <w:rsid w:val="000E30C6"/>
    <w:rsid w:val="000E3130"/>
    <w:rsid w:val="000E318F"/>
    <w:rsid w:val="000E31D4"/>
    <w:rsid w:val="000E3207"/>
    <w:rsid w:val="000E326D"/>
    <w:rsid w:val="000E3450"/>
    <w:rsid w:val="000E3456"/>
    <w:rsid w:val="000E35C0"/>
    <w:rsid w:val="000E35DD"/>
    <w:rsid w:val="000E35FF"/>
    <w:rsid w:val="000E37AD"/>
    <w:rsid w:val="000E382E"/>
    <w:rsid w:val="000E3982"/>
    <w:rsid w:val="000E39DE"/>
    <w:rsid w:val="000E3A2B"/>
    <w:rsid w:val="000E3A69"/>
    <w:rsid w:val="000E3A98"/>
    <w:rsid w:val="000E3B14"/>
    <w:rsid w:val="000E3BF7"/>
    <w:rsid w:val="000E3C25"/>
    <w:rsid w:val="000E3C73"/>
    <w:rsid w:val="000E3E1F"/>
    <w:rsid w:val="000E3EBE"/>
    <w:rsid w:val="000E40A9"/>
    <w:rsid w:val="000E4130"/>
    <w:rsid w:val="000E417B"/>
    <w:rsid w:val="000E41F9"/>
    <w:rsid w:val="000E4348"/>
    <w:rsid w:val="000E4396"/>
    <w:rsid w:val="000E44E2"/>
    <w:rsid w:val="000E45AC"/>
    <w:rsid w:val="000E45F3"/>
    <w:rsid w:val="000E463A"/>
    <w:rsid w:val="000E467D"/>
    <w:rsid w:val="000E4695"/>
    <w:rsid w:val="000E46D4"/>
    <w:rsid w:val="000E472A"/>
    <w:rsid w:val="000E478D"/>
    <w:rsid w:val="000E4957"/>
    <w:rsid w:val="000E4998"/>
    <w:rsid w:val="000E49F4"/>
    <w:rsid w:val="000E4A43"/>
    <w:rsid w:val="000E4AB8"/>
    <w:rsid w:val="000E4ACE"/>
    <w:rsid w:val="000E4B6A"/>
    <w:rsid w:val="000E4C6E"/>
    <w:rsid w:val="000E4CB4"/>
    <w:rsid w:val="000E4CD8"/>
    <w:rsid w:val="000E4DBA"/>
    <w:rsid w:val="000E4E93"/>
    <w:rsid w:val="000E4F02"/>
    <w:rsid w:val="000E4F60"/>
    <w:rsid w:val="000E4F70"/>
    <w:rsid w:val="000E4F71"/>
    <w:rsid w:val="000E5015"/>
    <w:rsid w:val="000E5018"/>
    <w:rsid w:val="000E502D"/>
    <w:rsid w:val="000E5065"/>
    <w:rsid w:val="000E5097"/>
    <w:rsid w:val="000E52CE"/>
    <w:rsid w:val="000E52EE"/>
    <w:rsid w:val="000E536A"/>
    <w:rsid w:val="000E538F"/>
    <w:rsid w:val="000E53A6"/>
    <w:rsid w:val="000E54B3"/>
    <w:rsid w:val="000E5595"/>
    <w:rsid w:val="000E562E"/>
    <w:rsid w:val="000E5779"/>
    <w:rsid w:val="000E584D"/>
    <w:rsid w:val="000E587A"/>
    <w:rsid w:val="000E58DA"/>
    <w:rsid w:val="000E5A48"/>
    <w:rsid w:val="000E5BDC"/>
    <w:rsid w:val="000E5C58"/>
    <w:rsid w:val="000E5C5A"/>
    <w:rsid w:val="000E5D25"/>
    <w:rsid w:val="000E5D71"/>
    <w:rsid w:val="000E5DD9"/>
    <w:rsid w:val="000E5F93"/>
    <w:rsid w:val="000E5F98"/>
    <w:rsid w:val="000E5FF3"/>
    <w:rsid w:val="000E6112"/>
    <w:rsid w:val="000E6131"/>
    <w:rsid w:val="000E6141"/>
    <w:rsid w:val="000E614E"/>
    <w:rsid w:val="000E61E6"/>
    <w:rsid w:val="000E6202"/>
    <w:rsid w:val="000E62A3"/>
    <w:rsid w:val="000E638B"/>
    <w:rsid w:val="000E63E9"/>
    <w:rsid w:val="000E64C0"/>
    <w:rsid w:val="000E64F2"/>
    <w:rsid w:val="000E65A1"/>
    <w:rsid w:val="000E65CD"/>
    <w:rsid w:val="000E660E"/>
    <w:rsid w:val="000E660F"/>
    <w:rsid w:val="000E668B"/>
    <w:rsid w:val="000E675C"/>
    <w:rsid w:val="000E676D"/>
    <w:rsid w:val="000E67AB"/>
    <w:rsid w:val="000E6941"/>
    <w:rsid w:val="000E6A00"/>
    <w:rsid w:val="000E6A7F"/>
    <w:rsid w:val="000E6A80"/>
    <w:rsid w:val="000E6ABE"/>
    <w:rsid w:val="000E6ADB"/>
    <w:rsid w:val="000E6AE8"/>
    <w:rsid w:val="000E6BBE"/>
    <w:rsid w:val="000E6C57"/>
    <w:rsid w:val="000E6C8E"/>
    <w:rsid w:val="000E6D66"/>
    <w:rsid w:val="000E6E33"/>
    <w:rsid w:val="000E6F5D"/>
    <w:rsid w:val="000E6F64"/>
    <w:rsid w:val="000E710D"/>
    <w:rsid w:val="000E7133"/>
    <w:rsid w:val="000E7134"/>
    <w:rsid w:val="000E717F"/>
    <w:rsid w:val="000E71EE"/>
    <w:rsid w:val="000E7347"/>
    <w:rsid w:val="000E73AD"/>
    <w:rsid w:val="000E73BB"/>
    <w:rsid w:val="000E7413"/>
    <w:rsid w:val="000E749F"/>
    <w:rsid w:val="000E750D"/>
    <w:rsid w:val="000E7539"/>
    <w:rsid w:val="000E773E"/>
    <w:rsid w:val="000E7813"/>
    <w:rsid w:val="000E7875"/>
    <w:rsid w:val="000E7930"/>
    <w:rsid w:val="000E794E"/>
    <w:rsid w:val="000E795F"/>
    <w:rsid w:val="000E79A1"/>
    <w:rsid w:val="000E79CA"/>
    <w:rsid w:val="000E7A11"/>
    <w:rsid w:val="000E7BE6"/>
    <w:rsid w:val="000E7BF9"/>
    <w:rsid w:val="000E7D90"/>
    <w:rsid w:val="000E7DB7"/>
    <w:rsid w:val="000E7E48"/>
    <w:rsid w:val="000E7E8E"/>
    <w:rsid w:val="000E7EF0"/>
    <w:rsid w:val="000E7F59"/>
    <w:rsid w:val="000E7FA4"/>
    <w:rsid w:val="000E7FDC"/>
    <w:rsid w:val="000F0002"/>
    <w:rsid w:val="000F0106"/>
    <w:rsid w:val="000F0118"/>
    <w:rsid w:val="000F0229"/>
    <w:rsid w:val="000F031E"/>
    <w:rsid w:val="000F03A4"/>
    <w:rsid w:val="000F0490"/>
    <w:rsid w:val="000F0491"/>
    <w:rsid w:val="000F05CD"/>
    <w:rsid w:val="000F06D5"/>
    <w:rsid w:val="000F06DE"/>
    <w:rsid w:val="000F0717"/>
    <w:rsid w:val="000F0742"/>
    <w:rsid w:val="000F07CB"/>
    <w:rsid w:val="000F0843"/>
    <w:rsid w:val="000F0879"/>
    <w:rsid w:val="000F0897"/>
    <w:rsid w:val="000F091E"/>
    <w:rsid w:val="000F092C"/>
    <w:rsid w:val="000F0963"/>
    <w:rsid w:val="000F0A1B"/>
    <w:rsid w:val="000F0A52"/>
    <w:rsid w:val="000F0B92"/>
    <w:rsid w:val="000F0BC0"/>
    <w:rsid w:val="000F0C52"/>
    <w:rsid w:val="000F0C90"/>
    <w:rsid w:val="000F0D1A"/>
    <w:rsid w:val="000F0DC1"/>
    <w:rsid w:val="000F0E7E"/>
    <w:rsid w:val="000F0F36"/>
    <w:rsid w:val="000F0F4B"/>
    <w:rsid w:val="000F0FB1"/>
    <w:rsid w:val="000F0FB6"/>
    <w:rsid w:val="000F1083"/>
    <w:rsid w:val="000F111F"/>
    <w:rsid w:val="000F1143"/>
    <w:rsid w:val="000F1241"/>
    <w:rsid w:val="000F12ED"/>
    <w:rsid w:val="000F131C"/>
    <w:rsid w:val="000F13FF"/>
    <w:rsid w:val="000F149F"/>
    <w:rsid w:val="000F15A7"/>
    <w:rsid w:val="000F15FC"/>
    <w:rsid w:val="000F1643"/>
    <w:rsid w:val="000F1660"/>
    <w:rsid w:val="000F167F"/>
    <w:rsid w:val="000F16AB"/>
    <w:rsid w:val="000F17BE"/>
    <w:rsid w:val="000F181F"/>
    <w:rsid w:val="000F18D5"/>
    <w:rsid w:val="000F1906"/>
    <w:rsid w:val="000F19EE"/>
    <w:rsid w:val="000F1A0F"/>
    <w:rsid w:val="000F1C6F"/>
    <w:rsid w:val="000F1D8C"/>
    <w:rsid w:val="000F1F32"/>
    <w:rsid w:val="000F2018"/>
    <w:rsid w:val="000F2082"/>
    <w:rsid w:val="000F2109"/>
    <w:rsid w:val="000F215F"/>
    <w:rsid w:val="000F2259"/>
    <w:rsid w:val="000F2286"/>
    <w:rsid w:val="000F2346"/>
    <w:rsid w:val="000F234E"/>
    <w:rsid w:val="000F2359"/>
    <w:rsid w:val="000F23DC"/>
    <w:rsid w:val="000F245B"/>
    <w:rsid w:val="000F249B"/>
    <w:rsid w:val="000F255C"/>
    <w:rsid w:val="000F2598"/>
    <w:rsid w:val="000F25C2"/>
    <w:rsid w:val="000F25FE"/>
    <w:rsid w:val="000F2637"/>
    <w:rsid w:val="000F2671"/>
    <w:rsid w:val="000F26AB"/>
    <w:rsid w:val="000F26B1"/>
    <w:rsid w:val="000F26E1"/>
    <w:rsid w:val="000F26ED"/>
    <w:rsid w:val="000F298B"/>
    <w:rsid w:val="000F2A9B"/>
    <w:rsid w:val="000F2B3E"/>
    <w:rsid w:val="000F2D26"/>
    <w:rsid w:val="000F2E3D"/>
    <w:rsid w:val="000F2F29"/>
    <w:rsid w:val="000F31FC"/>
    <w:rsid w:val="000F322F"/>
    <w:rsid w:val="000F329C"/>
    <w:rsid w:val="000F334D"/>
    <w:rsid w:val="000F33BC"/>
    <w:rsid w:val="000F34C8"/>
    <w:rsid w:val="000F350F"/>
    <w:rsid w:val="000F3583"/>
    <w:rsid w:val="000F358D"/>
    <w:rsid w:val="000F3594"/>
    <w:rsid w:val="000F35BD"/>
    <w:rsid w:val="000F3620"/>
    <w:rsid w:val="000F36D7"/>
    <w:rsid w:val="000F3722"/>
    <w:rsid w:val="000F3755"/>
    <w:rsid w:val="000F3799"/>
    <w:rsid w:val="000F37A5"/>
    <w:rsid w:val="000F39C9"/>
    <w:rsid w:val="000F3A43"/>
    <w:rsid w:val="000F3AF5"/>
    <w:rsid w:val="000F3B39"/>
    <w:rsid w:val="000F3B71"/>
    <w:rsid w:val="000F3C48"/>
    <w:rsid w:val="000F3C69"/>
    <w:rsid w:val="000F3E10"/>
    <w:rsid w:val="000F3E20"/>
    <w:rsid w:val="000F3E70"/>
    <w:rsid w:val="000F3F13"/>
    <w:rsid w:val="000F3F6F"/>
    <w:rsid w:val="000F3F8B"/>
    <w:rsid w:val="000F3FEE"/>
    <w:rsid w:val="000F4081"/>
    <w:rsid w:val="000F4194"/>
    <w:rsid w:val="000F42A5"/>
    <w:rsid w:val="000F42C8"/>
    <w:rsid w:val="000F42D2"/>
    <w:rsid w:val="000F431A"/>
    <w:rsid w:val="000F4337"/>
    <w:rsid w:val="000F43AA"/>
    <w:rsid w:val="000F440C"/>
    <w:rsid w:val="000F44C8"/>
    <w:rsid w:val="000F4548"/>
    <w:rsid w:val="000F4574"/>
    <w:rsid w:val="000F46FC"/>
    <w:rsid w:val="000F482C"/>
    <w:rsid w:val="000F4B18"/>
    <w:rsid w:val="000F4B1F"/>
    <w:rsid w:val="000F4B88"/>
    <w:rsid w:val="000F4C6E"/>
    <w:rsid w:val="000F4CCC"/>
    <w:rsid w:val="000F4CE8"/>
    <w:rsid w:val="000F4D06"/>
    <w:rsid w:val="000F4D23"/>
    <w:rsid w:val="000F4D77"/>
    <w:rsid w:val="000F4DC0"/>
    <w:rsid w:val="000F4DE5"/>
    <w:rsid w:val="000F4E61"/>
    <w:rsid w:val="000F4E79"/>
    <w:rsid w:val="000F4ECF"/>
    <w:rsid w:val="000F4F1E"/>
    <w:rsid w:val="000F4F33"/>
    <w:rsid w:val="000F4F68"/>
    <w:rsid w:val="000F4F6E"/>
    <w:rsid w:val="000F4F8E"/>
    <w:rsid w:val="000F500D"/>
    <w:rsid w:val="000F507D"/>
    <w:rsid w:val="000F50AB"/>
    <w:rsid w:val="000F50DF"/>
    <w:rsid w:val="000F50F4"/>
    <w:rsid w:val="000F5114"/>
    <w:rsid w:val="000F5156"/>
    <w:rsid w:val="000F519A"/>
    <w:rsid w:val="000F51FD"/>
    <w:rsid w:val="000F527C"/>
    <w:rsid w:val="000F52C3"/>
    <w:rsid w:val="000F52DF"/>
    <w:rsid w:val="000F534D"/>
    <w:rsid w:val="000F539D"/>
    <w:rsid w:val="000F53CB"/>
    <w:rsid w:val="000F5512"/>
    <w:rsid w:val="000F5521"/>
    <w:rsid w:val="000F5563"/>
    <w:rsid w:val="000F55A5"/>
    <w:rsid w:val="000F55A8"/>
    <w:rsid w:val="000F5607"/>
    <w:rsid w:val="000F5656"/>
    <w:rsid w:val="000F5678"/>
    <w:rsid w:val="000F58FC"/>
    <w:rsid w:val="000F59C9"/>
    <w:rsid w:val="000F5A66"/>
    <w:rsid w:val="000F5AF6"/>
    <w:rsid w:val="000F5B5F"/>
    <w:rsid w:val="000F5BBA"/>
    <w:rsid w:val="000F5BFC"/>
    <w:rsid w:val="000F5C36"/>
    <w:rsid w:val="000F5C57"/>
    <w:rsid w:val="000F5D60"/>
    <w:rsid w:val="000F5DC4"/>
    <w:rsid w:val="000F5DEA"/>
    <w:rsid w:val="000F5E1A"/>
    <w:rsid w:val="000F5EC0"/>
    <w:rsid w:val="000F5F83"/>
    <w:rsid w:val="000F607C"/>
    <w:rsid w:val="000F60DE"/>
    <w:rsid w:val="000F6283"/>
    <w:rsid w:val="000F62C5"/>
    <w:rsid w:val="000F63A3"/>
    <w:rsid w:val="000F6404"/>
    <w:rsid w:val="000F6442"/>
    <w:rsid w:val="000F64E4"/>
    <w:rsid w:val="000F655B"/>
    <w:rsid w:val="000F6580"/>
    <w:rsid w:val="000F65C5"/>
    <w:rsid w:val="000F660B"/>
    <w:rsid w:val="000F67CD"/>
    <w:rsid w:val="000F6944"/>
    <w:rsid w:val="000F6B19"/>
    <w:rsid w:val="000F6BC8"/>
    <w:rsid w:val="000F6C6C"/>
    <w:rsid w:val="000F6C75"/>
    <w:rsid w:val="000F6CC3"/>
    <w:rsid w:val="000F6DE7"/>
    <w:rsid w:val="000F6E63"/>
    <w:rsid w:val="000F6E7E"/>
    <w:rsid w:val="000F6F17"/>
    <w:rsid w:val="000F6F3D"/>
    <w:rsid w:val="000F6F62"/>
    <w:rsid w:val="000F6FE8"/>
    <w:rsid w:val="000F7223"/>
    <w:rsid w:val="000F7292"/>
    <w:rsid w:val="000F732A"/>
    <w:rsid w:val="000F739E"/>
    <w:rsid w:val="000F748D"/>
    <w:rsid w:val="000F74AC"/>
    <w:rsid w:val="000F7632"/>
    <w:rsid w:val="000F7760"/>
    <w:rsid w:val="000F7875"/>
    <w:rsid w:val="000F78AC"/>
    <w:rsid w:val="000F78C2"/>
    <w:rsid w:val="000F792C"/>
    <w:rsid w:val="000F794B"/>
    <w:rsid w:val="000F7960"/>
    <w:rsid w:val="000F7B89"/>
    <w:rsid w:val="000F7CB2"/>
    <w:rsid w:val="000F7E9B"/>
    <w:rsid w:val="000F7EAA"/>
    <w:rsid w:val="000F7FCC"/>
    <w:rsid w:val="00100014"/>
    <w:rsid w:val="0010009F"/>
    <w:rsid w:val="0010028C"/>
    <w:rsid w:val="00100296"/>
    <w:rsid w:val="001002BE"/>
    <w:rsid w:val="0010033B"/>
    <w:rsid w:val="0010041C"/>
    <w:rsid w:val="001004C3"/>
    <w:rsid w:val="00100539"/>
    <w:rsid w:val="001005D0"/>
    <w:rsid w:val="00100611"/>
    <w:rsid w:val="001006AE"/>
    <w:rsid w:val="0010073B"/>
    <w:rsid w:val="0010077B"/>
    <w:rsid w:val="0010082F"/>
    <w:rsid w:val="0010086C"/>
    <w:rsid w:val="001008B1"/>
    <w:rsid w:val="0010097D"/>
    <w:rsid w:val="00100A1B"/>
    <w:rsid w:val="00100A5A"/>
    <w:rsid w:val="00100AAB"/>
    <w:rsid w:val="00100AC1"/>
    <w:rsid w:val="00100AC3"/>
    <w:rsid w:val="00100B00"/>
    <w:rsid w:val="00100B9A"/>
    <w:rsid w:val="00100B9C"/>
    <w:rsid w:val="00100C88"/>
    <w:rsid w:val="00100E31"/>
    <w:rsid w:val="00100E40"/>
    <w:rsid w:val="00100F0D"/>
    <w:rsid w:val="00101067"/>
    <w:rsid w:val="0010106A"/>
    <w:rsid w:val="001010FC"/>
    <w:rsid w:val="0010131A"/>
    <w:rsid w:val="00101540"/>
    <w:rsid w:val="00101541"/>
    <w:rsid w:val="001015D4"/>
    <w:rsid w:val="001015DA"/>
    <w:rsid w:val="001016E3"/>
    <w:rsid w:val="00101789"/>
    <w:rsid w:val="0010179C"/>
    <w:rsid w:val="00101874"/>
    <w:rsid w:val="001018F4"/>
    <w:rsid w:val="0010190E"/>
    <w:rsid w:val="00101994"/>
    <w:rsid w:val="00101A4C"/>
    <w:rsid w:val="00101A70"/>
    <w:rsid w:val="00101AB9"/>
    <w:rsid w:val="00101B0D"/>
    <w:rsid w:val="00101B34"/>
    <w:rsid w:val="00101C93"/>
    <w:rsid w:val="00101CE5"/>
    <w:rsid w:val="00101CFB"/>
    <w:rsid w:val="00101D6B"/>
    <w:rsid w:val="00101E5F"/>
    <w:rsid w:val="00101F07"/>
    <w:rsid w:val="00101F26"/>
    <w:rsid w:val="00101F63"/>
    <w:rsid w:val="00101FA6"/>
    <w:rsid w:val="0010204F"/>
    <w:rsid w:val="001020B4"/>
    <w:rsid w:val="001020EB"/>
    <w:rsid w:val="001020F0"/>
    <w:rsid w:val="001021C5"/>
    <w:rsid w:val="001021CC"/>
    <w:rsid w:val="00102206"/>
    <w:rsid w:val="0010221D"/>
    <w:rsid w:val="00102276"/>
    <w:rsid w:val="00102283"/>
    <w:rsid w:val="001022EF"/>
    <w:rsid w:val="0010233E"/>
    <w:rsid w:val="001023E1"/>
    <w:rsid w:val="001024A4"/>
    <w:rsid w:val="001024D2"/>
    <w:rsid w:val="001024E6"/>
    <w:rsid w:val="0010251E"/>
    <w:rsid w:val="00102720"/>
    <w:rsid w:val="00102886"/>
    <w:rsid w:val="0010292F"/>
    <w:rsid w:val="001029AB"/>
    <w:rsid w:val="00102B3B"/>
    <w:rsid w:val="00102BB4"/>
    <w:rsid w:val="00102C03"/>
    <w:rsid w:val="00102CC2"/>
    <w:rsid w:val="00102DAD"/>
    <w:rsid w:val="00102F8C"/>
    <w:rsid w:val="00103080"/>
    <w:rsid w:val="00103119"/>
    <w:rsid w:val="00103157"/>
    <w:rsid w:val="001031C5"/>
    <w:rsid w:val="001032F6"/>
    <w:rsid w:val="001034A6"/>
    <w:rsid w:val="0010353F"/>
    <w:rsid w:val="0010355D"/>
    <w:rsid w:val="0010360F"/>
    <w:rsid w:val="001036E3"/>
    <w:rsid w:val="00103733"/>
    <w:rsid w:val="00103867"/>
    <w:rsid w:val="00103895"/>
    <w:rsid w:val="001038C6"/>
    <w:rsid w:val="0010391B"/>
    <w:rsid w:val="00103923"/>
    <w:rsid w:val="0010392F"/>
    <w:rsid w:val="00103A4C"/>
    <w:rsid w:val="00103B84"/>
    <w:rsid w:val="00103BC7"/>
    <w:rsid w:val="00103E69"/>
    <w:rsid w:val="00103F6B"/>
    <w:rsid w:val="0010401C"/>
    <w:rsid w:val="00104201"/>
    <w:rsid w:val="001042F9"/>
    <w:rsid w:val="00104383"/>
    <w:rsid w:val="00104431"/>
    <w:rsid w:val="00104433"/>
    <w:rsid w:val="00104495"/>
    <w:rsid w:val="00104548"/>
    <w:rsid w:val="001046C0"/>
    <w:rsid w:val="00104804"/>
    <w:rsid w:val="0010483A"/>
    <w:rsid w:val="0010484C"/>
    <w:rsid w:val="0010487A"/>
    <w:rsid w:val="001049AD"/>
    <w:rsid w:val="00104A5A"/>
    <w:rsid w:val="00104A94"/>
    <w:rsid w:val="00104BCE"/>
    <w:rsid w:val="00104BEC"/>
    <w:rsid w:val="00104C48"/>
    <w:rsid w:val="00104C49"/>
    <w:rsid w:val="00104D81"/>
    <w:rsid w:val="00104DD2"/>
    <w:rsid w:val="00104EB8"/>
    <w:rsid w:val="00104EE7"/>
    <w:rsid w:val="00104F05"/>
    <w:rsid w:val="00104F15"/>
    <w:rsid w:val="00104F30"/>
    <w:rsid w:val="00104FD2"/>
    <w:rsid w:val="0010508C"/>
    <w:rsid w:val="001050B8"/>
    <w:rsid w:val="001050B9"/>
    <w:rsid w:val="00105440"/>
    <w:rsid w:val="00105466"/>
    <w:rsid w:val="001055C8"/>
    <w:rsid w:val="001056A0"/>
    <w:rsid w:val="0010582C"/>
    <w:rsid w:val="0010587B"/>
    <w:rsid w:val="0010587E"/>
    <w:rsid w:val="00105885"/>
    <w:rsid w:val="001058D0"/>
    <w:rsid w:val="001059B1"/>
    <w:rsid w:val="00105A05"/>
    <w:rsid w:val="00105A8E"/>
    <w:rsid w:val="00105AB1"/>
    <w:rsid w:val="00105AFF"/>
    <w:rsid w:val="00105C8A"/>
    <w:rsid w:val="00105C95"/>
    <w:rsid w:val="00105D20"/>
    <w:rsid w:val="00105D5A"/>
    <w:rsid w:val="00105D71"/>
    <w:rsid w:val="00105E11"/>
    <w:rsid w:val="00105E38"/>
    <w:rsid w:val="00105E7D"/>
    <w:rsid w:val="00105ED8"/>
    <w:rsid w:val="00105F22"/>
    <w:rsid w:val="00105F91"/>
    <w:rsid w:val="00106166"/>
    <w:rsid w:val="0010618E"/>
    <w:rsid w:val="00106222"/>
    <w:rsid w:val="001063A6"/>
    <w:rsid w:val="00106478"/>
    <w:rsid w:val="001064A8"/>
    <w:rsid w:val="00106551"/>
    <w:rsid w:val="001065A4"/>
    <w:rsid w:val="0010662C"/>
    <w:rsid w:val="001066A6"/>
    <w:rsid w:val="0010672A"/>
    <w:rsid w:val="00106730"/>
    <w:rsid w:val="00106791"/>
    <w:rsid w:val="001067CF"/>
    <w:rsid w:val="00106969"/>
    <w:rsid w:val="001069AD"/>
    <w:rsid w:val="001069AF"/>
    <w:rsid w:val="001069F1"/>
    <w:rsid w:val="00106A01"/>
    <w:rsid w:val="00106AA5"/>
    <w:rsid w:val="00106AD9"/>
    <w:rsid w:val="00106D01"/>
    <w:rsid w:val="00106ED8"/>
    <w:rsid w:val="001070D1"/>
    <w:rsid w:val="001070ED"/>
    <w:rsid w:val="0010716D"/>
    <w:rsid w:val="001071A1"/>
    <w:rsid w:val="0010725D"/>
    <w:rsid w:val="0010728C"/>
    <w:rsid w:val="001072E8"/>
    <w:rsid w:val="0010736F"/>
    <w:rsid w:val="001074CB"/>
    <w:rsid w:val="001074E4"/>
    <w:rsid w:val="001076A7"/>
    <w:rsid w:val="001077E5"/>
    <w:rsid w:val="001078E6"/>
    <w:rsid w:val="001078F8"/>
    <w:rsid w:val="00107919"/>
    <w:rsid w:val="0010798D"/>
    <w:rsid w:val="00107A3E"/>
    <w:rsid w:val="00107A87"/>
    <w:rsid w:val="00107A9B"/>
    <w:rsid w:val="00107B35"/>
    <w:rsid w:val="00107B8A"/>
    <w:rsid w:val="00107C25"/>
    <w:rsid w:val="00107C83"/>
    <w:rsid w:val="00107D3E"/>
    <w:rsid w:val="00107DC6"/>
    <w:rsid w:val="00107E45"/>
    <w:rsid w:val="00107E8E"/>
    <w:rsid w:val="00107EFC"/>
    <w:rsid w:val="0011006F"/>
    <w:rsid w:val="00110149"/>
    <w:rsid w:val="0011021D"/>
    <w:rsid w:val="001102B5"/>
    <w:rsid w:val="001103C8"/>
    <w:rsid w:val="0011046B"/>
    <w:rsid w:val="001106A1"/>
    <w:rsid w:val="001106C6"/>
    <w:rsid w:val="0011072F"/>
    <w:rsid w:val="00110A6E"/>
    <w:rsid w:val="00110AA0"/>
    <w:rsid w:val="00110CDA"/>
    <w:rsid w:val="00110EDD"/>
    <w:rsid w:val="00110F20"/>
    <w:rsid w:val="00110F21"/>
    <w:rsid w:val="00110F7A"/>
    <w:rsid w:val="00110FF9"/>
    <w:rsid w:val="0011105E"/>
    <w:rsid w:val="0011108A"/>
    <w:rsid w:val="001110B6"/>
    <w:rsid w:val="001110FB"/>
    <w:rsid w:val="001110FD"/>
    <w:rsid w:val="0011129F"/>
    <w:rsid w:val="001112FF"/>
    <w:rsid w:val="00111332"/>
    <w:rsid w:val="0011138C"/>
    <w:rsid w:val="00111394"/>
    <w:rsid w:val="001113A6"/>
    <w:rsid w:val="001113FA"/>
    <w:rsid w:val="00111403"/>
    <w:rsid w:val="001114BC"/>
    <w:rsid w:val="00111528"/>
    <w:rsid w:val="001115B8"/>
    <w:rsid w:val="001115BE"/>
    <w:rsid w:val="001115EF"/>
    <w:rsid w:val="001117F8"/>
    <w:rsid w:val="00111810"/>
    <w:rsid w:val="00111865"/>
    <w:rsid w:val="00111AFA"/>
    <w:rsid w:val="00111B9E"/>
    <w:rsid w:val="00111BB2"/>
    <w:rsid w:val="00111C7E"/>
    <w:rsid w:val="00111CF4"/>
    <w:rsid w:val="00111D37"/>
    <w:rsid w:val="00111D7C"/>
    <w:rsid w:val="00111DB9"/>
    <w:rsid w:val="00111E1E"/>
    <w:rsid w:val="00111EBB"/>
    <w:rsid w:val="00111FF2"/>
    <w:rsid w:val="001120ED"/>
    <w:rsid w:val="0011213E"/>
    <w:rsid w:val="001121D4"/>
    <w:rsid w:val="00112232"/>
    <w:rsid w:val="00112240"/>
    <w:rsid w:val="0011226A"/>
    <w:rsid w:val="00112284"/>
    <w:rsid w:val="00112292"/>
    <w:rsid w:val="00112372"/>
    <w:rsid w:val="00112386"/>
    <w:rsid w:val="0011239A"/>
    <w:rsid w:val="001123C3"/>
    <w:rsid w:val="001123D3"/>
    <w:rsid w:val="001124D5"/>
    <w:rsid w:val="001124D9"/>
    <w:rsid w:val="001124FB"/>
    <w:rsid w:val="001124FE"/>
    <w:rsid w:val="00112583"/>
    <w:rsid w:val="00112592"/>
    <w:rsid w:val="001125AB"/>
    <w:rsid w:val="001125F2"/>
    <w:rsid w:val="001127A5"/>
    <w:rsid w:val="001127BF"/>
    <w:rsid w:val="00112828"/>
    <w:rsid w:val="001128EE"/>
    <w:rsid w:val="001129A6"/>
    <w:rsid w:val="001129BA"/>
    <w:rsid w:val="00112A4A"/>
    <w:rsid w:val="00112AF9"/>
    <w:rsid w:val="00112BCA"/>
    <w:rsid w:val="00112C2F"/>
    <w:rsid w:val="00112C34"/>
    <w:rsid w:val="00112CC7"/>
    <w:rsid w:val="00112D86"/>
    <w:rsid w:val="00112DA6"/>
    <w:rsid w:val="00112DDC"/>
    <w:rsid w:val="00112E45"/>
    <w:rsid w:val="00112F5D"/>
    <w:rsid w:val="0011305A"/>
    <w:rsid w:val="0011307B"/>
    <w:rsid w:val="00113160"/>
    <w:rsid w:val="00113162"/>
    <w:rsid w:val="001131B7"/>
    <w:rsid w:val="00113289"/>
    <w:rsid w:val="00113389"/>
    <w:rsid w:val="001133B2"/>
    <w:rsid w:val="00113415"/>
    <w:rsid w:val="0011346D"/>
    <w:rsid w:val="00113493"/>
    <w:rsid w:val="001134D6"/>
    <w:rsid w:val="00113559"/>
    <w:rsid w:val="0011360D"/>
    <w:rsid w:val="001137DB"/>
    <w:rsid w:val="0011386B"/>
    <w:rsid w:val="0011391B"/>
    <w:rsid w:val="001139B0"/>
    <w:rsid w:val="00113A2D"/>
    <w:rsid w:val="00113B20"/>
    <w:rsid w:val="00113C43"/>
    <w:rsid w:val="00113C83"/>
    <w:rsid w:val="00113C92"/>
    <w:rsid w:val="00113CA2"/>
    <w:rsid w:val="00113F66"/>
    <w:rsid w:val="0011401F"/>
    <w:rsid w:val="00114098"/>
    <w:rsid w:val="0011415E"/>
    <w:rsid w:val="00114179"/>
    <w:rsid w:val="001141A1"/>
    <w:rsid w:val="001141C7"/>
    <w:rsid w:val="001141E9"/>
    <w:rsid w:val="0011424E"/>
    <w:rsid w:val="001142CD"/>
    <w:rsid w:val="001143AA"/>
    <w:rsid w:val="00114430"/>
    <w:rsid w:val="00114549"/>
    <w:rsid w:val="001145CD"/>
    <w:rsid w:val="001145E4"/>
    <w:rsid w:val="00114610"/>
    <w:rsid w:val="00114725"/>
    <w:rsid w:val="00114847"/>
    <w:rsid w:val="00114873"/>
    <w:rsid w:val="0011491A"/>
    <w:rsid w:val="001149CC"/>
    <w:rsid w:val="00114A7A"/>
    <w:rsid w:val="00114AC6"/>
    <w:rsid w:val="00114BB1"/>
    <w:rsid w:val="00114C35"/>
    <w:rsid w:val="00114C85"/>
    <w:rsid w:val="00114DE5"/>
    <w:rsid w:val="00114EC1"/>
    <w:rsid w:val="00114EC5"/>
    <w:rsid w:val="00114F21"/>
    <w:rsid w:val="00114FCA"/>
    <w:rsid w:val="00114FF2"/>
    <w:rsid w:val="00115007"/>
    <w:rsid w:val="00115108"/>
    <w:rsid w:val="00115192"/>
    <w:rsid w:val="0011531C"/>
    <w:rsid w:val="0011554D"/>
    <w:rsid w:val="00115555"/>
    <w:rsid w:val="00115813"/>
    <w:rsid w:val="00115831"/>
    <w:rsid w:val="0011585A"/>
    <w:rsid w:val="00115873"/>
    <w:rsid w:val="001158CA"/>
    <w:rsid w:val="00115974"/>
    <w:rsid w:val="001159A2"/>
    <w:rsid w:val="001159E4"/>
    <w:rsid w:val="00115A01"/>
    <w:rsid w:val="00115A4A"/>
    <w:rsid w:val="00115A87"/>
    <w:rsid w:val="00115B2A"/>
    <w:rsid w:val="00115B3F"/>
    <w:rsid w:val="00115B87"/>
    <w:rsid w:val="00115CE6"/>
    <w:rsid w:val="00115D76"/>
    <w:rsid w:val="00115DF8"/>
    <w:rsid w:val="00115E23"/>
    <w:rsid w:val="00115FCF"/>
    <w:rsid w:val="0011617F"/>
    <w:rsid w:val="00116270"/>
    <w:rsid w:val="001163A3"/>
    <w:rsid w:val="001163A6"/>
    <w:rsid w:val="001164D4"/>
    <w:rsid w:val="00116561"/>
    <w:rsid w:val="00116938"/>
    <w:rsid w:val="00116956"/>
    <w:rsid w:val="0011698C"/>
    <w:rsid w:val="00116A07"/>
    <w:rsid w:val="00116AF9"/>
    <w:rsid w:val="00116B42"/>
    <w:rsid w:val="00116B82"/>
    <w:rsid w:val="00116C45"/>
    <w:rsid w:val="00116C71"/>
    <w:rsid w:val="00116D7F"/>
    <w:rsid w:val="00116DC1"/>
    <w:rsid w:val="00116DC5"/>
    <w:rsid w:val="00116DE6"/>
    <w:rsid w:val="00116E19"/>
    <w:rsid w:val="00116EAE"/>
    <w:rsid w:val="00116F0E"/>
    <w:rsid w:val="00116FC0"/>
    <w:rsid w:val="00117004"/>
    <w:rsid w:val="001170E3"/>
    <w:rsid w:val="001171A3"/>
    <w:rsid w:val="00117263"/>
    <w:rsid w:val="00117294"/>
    <w:rsid w:val="0011737C"/>
    <w:rsid w:val="00117434"/>
    <w:rsid w:val="00117522"/>
    <w:rsid w:val="0011767D"/>
    <w:rsid w:val="001176AD"/>
    <w:rsid w:val="001176CE"/>
    <w:rsid w:val="00117796"/>
    <w:rsid w:val="001177A0"/>
    <w:rsid w:val="001177DF"/>
    <w:rsid w:val="001178B2"/>
    <w:rsid w:val="001178C1"/>
    <w:rsid w:val="00117935"/>
    <w:rsid w:val="0011794A"/>
    <w:rsid w:val="001179BE"/>
    <w:rsid w:val="001179D7"/>
    <w:rsid w:val="001179DB"/>
    <w:rsid w:val="001179E4"/>
    <w:rsid w:val="00117A32"/>
    <w:rsid w:val="00117A3C"/>
    <w:rsid w:val="00117AB0"/>
    <w:rsid w:val="00117B31"/>
    <w:rsid w:val="00117BD8"/>
    <w:rsid w:val="00117C1E"/>
    <w:rsid w:val="00117D5F"/>
    <w:rsid w:val="00117DCE"/>
    <w:rsid w:val="00117E39"/>
    <w:rsid w:val="00117E56"/>
    <w:rsid w:val="00117E9A"/>
    <w:rsid w:val="00117EC5"/>
    <w:rsid w:val="00117F32"/>
    <w:rsid w:val="00120182"/>
    <w:rsid w:val="0012043F"/>
    <w:rsid w:val="0012044B"/>
    <w:rsid w:val="00120458"/>
    <w:rsid w:val="001205D4"/>
    <w:rsid w:val="001207B9"/>
    <w:rsid w:val="001207EF"/>
    <w:rsid w:val="00120805"/>
    <w:rsid w:val="001208DB"/>
    <w:rsid w:val="00120920"/>
    <w:rsid w:val="001209A4"/>
    <w:rsid w:val="001209D0"/>
    <w:rsid w:val="00120B69"/>
    <w:rsid w:val="00120D7B"/>
    <w:rsid w:val="00120DC2"/>
    <w:rsid w:val="00120F18"/>
    <w:rsid w:val="00120F3B"/>
    <w:rsid w:val="00120FA6"/>
    <w:rsid w:val="00120FB0"/>
    <w:rsid w:val="00121097"/>
    <w:rsid w:val="00121103"/>
    <w:rsid w:val="001211E1"/>
    <w:rsid w:val="001211ED"/>
    <w:rsid w:val="00121267"/>
    <w:rsid w:val="001212C0"/>
    <w:rsid w:val="001213D9"/>
    <w:rsid w:val="001213E0"/>
    <w:rsid w:val="001214ED"/>
    <w:rsid w:val="00121568"/>
    <w:rsid w:val="001215D1"/>
    <w:rsid w:val="001216EA"/>
    <w:rsid w:val="00121781"/>
    <w:rsid w:val="001217FA"/>
    <w:rsid w:val="0012182A"/>
    <w:rsid w:val="0012183A"/>
    <w:rsid w:val="00121850"/>
    <w:rsid w:val="00121861"/>
    <w:rsid w:val="001218A0"/>
    <w:rsid w:val="0012198E"/>
    <w:rsid w:val="00121A43"/>
    <w:rsid w:val="00121A8A"/>
    <w:rsid w:val="00121ABC"/>
    <w:rsid w:val="00121AF3"/>
    <w:rsid w:val="00121B38"/>
    <w:rsid w:val="00121B58"/>
    <w:rsid w:val="00121BA6"/>
    <w:rsid w:val="00121C43"/>
    <w:rsid w:val="00121C7C"/>
    <w:rsid w:val="00121DB0"/>
    <w:rsid w:val="00121E60"/>
    <w:rsid w:val="00121F43"/>
    <w:rsid w:val="0012205B"/>
    <w:rsid w:val="001221D3"/>
    <w:rsid w:val="001221FC"/>
    <w:rsid w:val="0012221B"/>
    <w:rsid w:val="0012221D"/>
    <w:rsid w:val="00122238"/>
    <w:rsid w:val="001222CA"/>
    <w:rsid w:val="00122306"/>
    <w:rsid w:val="0012235E"/>
    <w:rsid w:val="0012240B"/>
    <w:rsid w:val="00122423"/>
    <w:rsid w:val="00122424"/>
    <w:rsid w:val="0012248F"/>
    <w:rsid w:val="00122498"/>
    <w:rsid w:val="001225D9"/>
    <w:rsid w:val="00122691"/>
    <w:rsid w:val="00122777"/>
    <w:rsid w:val="00122779"/>
    <w:rsid w:val="001227A0"/>
    <w:rsid w:val="001227B0"/>
    <w:rsid w:val="00122830"/>
    <w:rsid w:val="00122A0E"/>
    <w:rsid w:val="00122A58"/>
    <w:rsid w:val="00122A6A"/>
    <w:rsid w:val="00122B0A"/>
    <w:rsid w:val="00122B9A"/>
    <w:rsid w:val="00122BA2"/>
    <w:rsid w:val="00122C4A"/>
    <w:rsid w:val="00122C82"/>
    <w:rsid w:val="00122CB9"/>
    <w:rsid w:val="00122D08"/>
    <w:rsid w:val="00122E8D"/>
    <w:rsid w:val="00122F1B"/>
    <w:rsid w:val="00122FA8"/>
    <w:rsid w:val="00122FF2"/>
    <w:rsid w:val="00123048"/>
    <w:rsid w:val="001231E2"/>
    <w:rsid w:val="001231FC"/>
    <w:rsid w:val="001232CA"/>
    <w:rsid w:val="00123351"/>
    <w:rsid w:val="001233B3"/>
    <w:rsid w:val="001233F0"/>
    <w:rsid w:val="00123452"/>
    <w:rsid w:val="00123477"/>
    <w:rsid w:val="001234A5"/>
    <w:rsid w:val="001234C9"/>
    <w:rsid w:val="00123561"/>
    <w:rsid w:val="0012359E"/>
    <w:rsid w:val="001235EC"/>
    <w:rsid w:val="00123647"/>
    <w:rsid w:val="0012382F"/>
    <w:rsid w:val="001238FD"/>
    <w:rsid w:val="00123A10"/>
    <w:rsid w:val="00123A2C"/>
    <w:rsid w:val="00123AE3"/>
    <w:rsid w:val="00123B7E"/>
    <w:rsid w:val="00123CF2"/>
    <w:rsid w:val="00123D0B"/>
    <w:rsid w:val="00123D3D"/>
    <w:rsid w:val="00123DB3"/>
    <w:rsid w:val="00123F04"/>
    <w:rsid w:val="00123F0A"/>
    <w:rsid w:val="00123F36"/>
    <w:rsid w:val="00123F97"/>
    <w:rsid w:val="00123FAF"/>
    <w:rsid w:val="00123FB2"/>
    <w:rsid w:val="00124031"/>
    <w:rsid w:val="00124059"/>
    <w:rsid w:val="00124099"/>
    <w:rsid w:val="00124144"/>
    <w:rsid w:val="0012418C"/>
    <w:rsid w:val="00124202"/>
    <w:rsid w:val="001243F9"/>
    <w:rsid w:val="00124509"/>
    <w:rsid w:val="00124598"/>
    <w:rsid w:val="00124613"/>
    <w:rsid w:val="00124626"/>
    <w:rsid w:val="00124666"/>
    <w:rsid w:val="0012468B"/>
    <w:rsid w:val="00124726"/>
    <w:rsid w:val="00124734"/>
    <w:rsid w:val="00124825"/>
    <w:rsid w:val="001248A8"/>
    <w:rsid w:val="001249A0"/>
    <w:rsid w:val="001249B2"/>
    <w:rsid w:val="00124A94"/>
    <w:rsid w:val="00124B62"/>
    <w:rsid w:val="00124BBF"/>
    <w:rsid w:val="00124BD9"/>
    <w:rsid w:val="00124C25"/>
    <w:rsid w:val="00124D86"/>
    <w:rsid w:val="00124DAA"/>
    <w:rsid w:val="00124E35"/>
    <w:rsid w:val="00124E89"/>
    <w:rsid w:val="00124E8A"/>
    <w:rsid w:val="00124EA5"/>
    <w:rsid w:val="00124F4D"/>
    <w:rsid w:val="00124FDA"/>
    <w:rsid w:val="00125007"/>
    <w:rsid w:val="001250D7"/>
    <w:rsid w:val="001250F7"/>
    <w:rsid w:val="0012510B"/>
    <w:rsid w:val="00125149"/>
    <w:rsid w:val="00125175"/>
    <w:rsid w:val="00125186"/>
    <w:rsid w:val="00125190"/>
    <w:rsid w:val="00125199"/>
    <w:rsid w:val="001251BA"/>
    <w:rsid w:val="00125275"/>
    <w:rsid w:val="00125282"/>
    <w:rsid w:val="00125287"/>
    <w:rsid w:val="00125306"/>
    <w:rsid w:val="0012530B"/>
    <w:rsid w:val="00125310"/>
    <w:rsid w:val="001253A2"/>
    <w:rsid w:val="001253BC"/>
    <w:rsid w:val="001253C4"/>
    <w:rsid w:val="0012549F"/>
    <w:rsid w:val="001254D7"/>
    <w:rsid w:val="00125508"/>
    <w:rsid w:val="0012555E"/>
    <w:rsid w:val="00125579"/>
    <w:rsid w:val="0012559E"/>
    <w:rsid w:val="00125627"/>
    <w:rsid w:val="0012567C"/>
    <w:rsid w:val="001257AA"/>
    <w:rsid w:val="001257C8"/>
    <w:rsid w:val="001257CC"/>
    <w:rsid w:val="001257E6"/>
    <w:rsid w:val="00125817"/>
    <w:rsid w:val="0012586D"/>
    <w:rsid w:val="00125884"/>
    <w:rsid w:val="0012590D"/>
    <w:rsid w:val="001259A7"/>
    <w:rsid w:val="00125A3D"/>
    <w:rsid w:val="00125A67"/>
    <w:rsid w:val="00125AC4"/>
    <w:rsid w:val="00125B15"/>
    <w:rsid w:val="00125B6A"/>
    <w:rsid w:val="00125B94"/>
    <w:rsid w:val="00125BDB"/>
    <w:rsid w:val="00125BF5"/>
    <w:rsid w:val="00125BFC"/>
    <w:rsid w:val="00125CD6"/>
    <w:rsid w:val="00125CE2"/>
    <w:rsid w:val="00125DED"/>
    <w:rsid w:val="00125EB5"/>
    <w:rsid w:val="00125EFD"/>
    <w:rsid w:val="00125F7A"/>
    <w:rsid w:val="00126006"/>
    <w:rsid w:val="001260B3"/>
    <w:rsid w:val="00126132"/>
    <w:rsid w:val="0012623C"/>
    <w:rsid w:val="001262FC"/>
    <w:rsid w:val="00126339"/>
    <w:rsid w:val="00126504"/>
    <w:rsid w:val="0012658B"/>
    <w:rsid w:val="00126649"/>
    <w:rsid w:val="00126692"/>
    <w:rsid w:val="0012670A"/>
    <w:rsid w:val="00126825"/>
    <w:rsid w:val="001268D2"/>
    <w:rsid w:val="00126980"/>
    <w:rsid w:val="001269C0"/>
    <w:rsid w:val="00126A4F"/>
    <w:rsid w:val="00126AB5"/>
    <w:rsid w:val="00126C16"/>
    <w:rsid w:val="00126D47"/>
    <w:rsid w:val="00126DFF"/>
    <w:rsid w:val="00126F10"/>
    <w:rsid w:val="00126FEB"/>
    <w:rsid w:val="001270D9"/>
    <w:rsid w:val="00127104"/>
    <w:rsid w:val="00127253"/>
    <w:rsid w:val="00127272"/>
    <w:rsid w:val="001272CA"/>
    <w:rsid w:val="001272D7"/>
    <w:rsid w:val="00127361"/>
    <w:rsid w:val="00127449"/>
    <w:rsid w:val="00127502"/>
    <w:rsid w:val="00127504"/>
    <w:rsid w:val="0012751A"/>
    <w:rsid w:val="00127556"/>
    <w:rsid w:val="00127597"/>
    <w:rsid w:val="00127693"/>
    <w:rsid w:val="0012783C"/>
    <w:rsid w:val="00127864"/>
    <w:rsid w:val="00127904"/>
    <w:rsid w:val="00127B81"/>
    <w:rsid w:val="00127B9D"/>
    <w:rsid w:val="00127D42"/>
    <w:rsid w:val="00127E4D"/>
    <w:rsid w:val="00127E60"/>
    <w:rsid w:val="00127F49"/>
    <w:rsid w:val="00127F62"/>
    <w:rsid w:val="00130060"/>
    <w:rsid w:val="0013010B"/>
    <w:rsid w:val="00130167"/>
    <w:rsid w:val="00130174"/>
    <w:rsid w:val="0013021F"/>
    <w:rsid w:val="001302D8"/>
    <w:rsid w:val="0013031C"/>
    <w:rsid w:val="0013034B"/>
    <w:rsid w:val="0013036A"/>
    <w:rsid w:val="001303AB"/>
    <w:rsid w:val="001303C0"/>
    <w:rsid w:val="00130552"/>
    <w:rsid w:val="001306D5"/>
    <w:rsid w:val="001306F7"/>
    <w:rsid w:val="001307B8"/>
    <w:rsid w:val="001307ED"/>
    <w:rsid w:val="001308BB"/>
    <w:rsid w:val="00130986"/>
    <w:rsid w:val="001309C3"/>
    <w:rsid w:val="00130A1D"/>
    <w:rsid w:val="00130A49"/>
    <w:rsid w:val="00130A83"/>
    <w:rsid w:val="00130AC6"/>
    <w:rsid w:val="00130B6A"/>
    <w:rsid w:val="00130BBD"/>
    <w:rsid w:val="00130CCB"/>
    <w:rsid w:val="00130F0A"/>
    <w:rsid w:val="00130F45"/>
    <w:rsid w:val="0013105E"/>
    <w:rsid w:val="00131065"/>
    <w:rsid w:val="00131093"/>
    <w:rsid w:val="001310B3"/>
    <w:rsid w:val="0013117F"/>
    <w:rsid w:val="001311F5"/>
    <w:rsid w:val="00131229"/>
    <w:rsid w:val="00131282"/>
    <w:rsid w:val="00131332"/>
    <w:rsid w:val="001313A3"/>
    <w:rsid w:val="001313C2"/>
    <w:rsid w:val="00131400"/>
    <w:rsid w:val="0013143C"/>
    <w:rsid w:val="001314A6"/>
    <w:rsid w:val="00131500"/>
    <w:rsid w:val="00131565"/>
    <w:rsid w:val="00131589"/>
    <w:rsid w:val="001315DF"/>
    <w:rsid w:val="00131607"/>
    <w:rsid w:val="0013166B"/>
    <w:rsid w:val="001316BB"/>
    <w:rsid w:val="0013173C"/>
    <w:rsid w:val="00131769"/>
    <w:rsid w:val="001317D3"/>
    <w:rsid w:val="001317D8"/>
    <w:rsid w:val="001318C8"/>
    <w:rsid w:val="001318EF"/>
    <w:rsid w:val="0013190E"/>
    <w:rsid w:val="00131983"/>
    <w:rsid w:val="00131A23"/>
    <w:rsid w:val="00131AB9"/>
    <w:rsid w:val="00131ACC"/>
    <w:rsid w:val="00131B7B"/>
    <w:rsid w:val="00131BC3"/>
    <w:rsid w:val="00131C39"/>
    <w:rsid w:val="00131C80"/>
    <w:rsid w:val="00131CF8"/>
    <w:rsid w:val="00131D2F"/>
    <w:rsid w:val="00131DAC"/>
    <w:rsid w:val="00131ED1"/>
    <w:rsid w:val="00131EFA"/>
    <w:rsid w:val="00131EFC"/>
    <w:rsid w:val="00131F4E"/>
    <w:rsid w:val="00131FDA"/>
    <w:rsid w:val="00132012"/>
    <w:rsid w:val="001320BD"/>
    <w:rsid w:val="001321E5"/>
    <w:rsid w:val="001321F4"/>
    <w:rsid w:val="00132231"/>
    <w:rsid w:val="001322EC"/>
    <w:rsid w:val="00132331"/>
    <w:rsid w:val="001323CE"/>
    <w:rsid w:val="00132431"/>
    <w:rsid w:val="001324F6"/>
    <w:rsid w:val="00132534"/>
    <w:rsid w:val="001326E0"/>
    <w:rsid w:val="00132763"/>
    <w:rsid w:val="00132765"/>
    <w:rsid w:val="001327A1"/>
    <w:rsid w:val="001327F6"/>
    <w:rsid w:val="00132837"/>
    <w:rsid w:val="00132884"/>
    <w:rsid w:val="001328DA"/>
    <w:rsid w:val="00132AD5"/>
    <w:rsid w:val="00132B0B"/>
    <w:rsid w:val="00132B93"/>
    <w:rsid w:val="00132B9D"/>
    <w:rsid w:val="00132C78"/>
    <w:rsid w:val="00132CD9"/>
    <w:rsid w:val="00132CF3"/>
    <w:rsid w:val="00132D01"/>
    <w:rsid w:val="00132D2A"/>
    <w:rsid w:val="00132D51"/>
    <w:rsid w:val="00132E6F"/>
    <w:rsid w:val="00132EF5"/>
    <w:rsid w:val="00132F5A"/>
    <w:rsid w:val="00132F64"/>
    <w:rsid w:val="00132F7B"/>
    <w:rsid w:val="00133089"/>
    <w:rsid w:val="0013308A"/>
    <w:rsid w:val="00133119"/>
    <w:rsid w:val="00133137"/>
    <w:rsid w:val="0013318E"/>
    <w:rsid w:val="0013320A"/>
    <w:rsid w:val="00133279"/>
    <w:rsid w:val="001332E0"/>
    <w:rsid w:val="001332F4"/>
    <w:rsid w:val="00133314"/>
    <w:rsid w:val="001333F1"/>
    <w:rsid w:val="00133472"/>
    <w:rsid w:val="0013347F"/>
    <w:rsid w:val="00133527"/>
    <w:rsid w:val="0013367E"/>
    <w:rsid w:val="00133699"/>
    <w:rsid w:val="0013380D"/>
    <w:rsid w:val="00133850"/>
    <w:rsid w:val="0013388E"/>
    <w:rsid w:val="0013394A"/>
    <w:rsid w:val="0013397E"/>
    <w:rsid w:val="00133C66"/>
    <w:rsid w:val="00133D74"/>
    <w:rsid w:val="00133D80"/>
    <w:rsid w:val="00133DC8"/>
    <w:rsid w:val="00133E8B"/>
    <w:rsid w:val="00133EBA"/>
    <w:rsid w:val="00133EF9"/>
    <w:rsid w:val="00133F50"/>
    <w:rsid w:val="00133F52"/>
    <w:rsid w:val="00133FF3"/>
    <w:rsid w:val="001340A1"/>
    <w:rsid w:val="001340B7"/>
    <w:rsid w:val="001341B5"/>
    <w:rsid w:val="001342AE"/>
    <w:rsid w:val="0013431D"/>
    <w:rsid w:val="001344AA"/>
    <w:rsid w:val="00134531"/>
    <w:rsid w:val="001346DE"/>
    <w:rsid w:val="001347D6"/>
    <w:rsid w:val="001348E0"/>
    <w:rsid w:val="00134914"/>
    <w:rsid w:val="001349E2"/>
    <w:rsid w:val="00134A1E"/>
    <w:rsid w:val="00134A5E"/>
    <w:rsid w:val="00134B95"/>
    <w:rsid w:val="00134C1C"/>
    <w:rsid w:val="00134CFD"/>
    <w:rsid w:val="00134D7F"/>
    <w:rsid w:val="00134D86"/>
    <w:rsid w:val="00134DAF"/>
    <w:rsid w:val="00134DE3"/>
    <w:rsid w:val="00134E95"/>
    <w:rsid w:val="00134EC3"/>
    <w:rsid w:val="00134ED0"/>
    <w:rsid w:val="00134F71"/>
    <w:rsid w:val="00134FDF"/>
    <w:rsid w:val="0013508E"/>
    <w:rsid w:val="0013510D"/>
    <w:rsid w:val="00135140"/>
    <w:rsid w:val="00135192"/>
    <w:rsid w:val="00135196"/>
    <w:rsid w:val="001351ED"/>
    <w:rsid w:val="00135291"/>
    <w:rsid w:val="00135331"/>
    <w:rsid w:val="00135392"/>
    <w:rsid w:val="001353AA"/>
    <w:rsid w:val="001353B0"/>
    <w:rsid w:val="00135418"/>
    <w:rsid w:val="0013544B"/>
    <w:rsid w:val="00135480"/>
    <w:rsid w:val="001354E0"/>
    <w:rsid w:val="00135601"/>
    <w:rsid w:val="0013561B"/>
    <w:rsid w:val="0013562F"/>
    <w:rsid w:val="00135655"/>
    <w:rsid w:val="00135684"/>
    <w:rsid w:val="001357AC"/>
    <w:rsid w:val="001357C1"/>
    <w:rsid w:val="0013583E"/>
    <w:rsid w:val="0013586D"/>
    <w:rsid w:val="00135896"/>
    <w:rsid w:val="00135909"/>
    <w:rsid w:val="00135999"/>
    <w:rsid w:val="001359B7"/>
    <w:rsid w:val="00135A50"/>
    <w:rsid w:val="00135CF4"/>
    <w:rsid w:val="00135DFE"/>
    <w:rsid w:val="00135E37"/>
    <w:rsid w:val="00135F7B"/>
    <w:rsid w:val="00136052"/>
    <w:rsid w:val="0013605F"/>
    <w:rsid w:val="00136083"/>
    <w:rsid w:val="001360E9"/>
    <w:rsid w:val="001360FB"/>
    <w:rsid w:val="00136104"/>
    <w:rsid w:val="00136164"/>
    <w:rsid w:val="00136193"/>
    <w:rsid w:val="0013624C"/>
    <w:rsid w:val="001362A3"/>
    <w:rsid w:val="00136308"/>
    <w:rsid w:val="0013638E"/>
    <w:rsid w:val="00136405"/>
    <w:rsid w:val="00136557"/>
    <w:rsid w:val="001365D6"/>
    <w:rsid w:val="001365E0"/>
    <w:rsid w:val="0013661E"/>
    <w:rsid w:val="00136666"/>
    <w:rsid w:val="00136675"/>
    <w:rsid w:val="001366B9"/>
    <w:rsid w:val="001367D3"/>
    <w:rsid w:val="0013686A"/>
    <w:rsid w:val="0013688B"/>
    <w:rsid w:val="00136926"/>
    <w:rsid w:val="00136960"/>
    <w:rsid w:val="001369AA"/>
    <w:rsid w:val="001369DA"/>
    <w:rsid w:val="001369DF"/>
    <w:rsid w:val="00136AD0"/>
    <w:rsid w:val="00136C14"/>
    <w:rsid w:val="00136C38"/>
    <w:rsid w:val="00136C70"/>
    <w:rsid w:val="00136D60"/>
    <w:rsid w:val="00136D7A"/>
    <w:rsid w:val="00136D83"/>
    <w:rsid w:val="00136E04"/>
    <w:rsid w:val="00136E32"/>
    <w:rsid w:val="00136E54"/>
    <w:rsid w:val="00136F06"/>
    <w:rsid w:val="00136F32"/>
    <w:rsid w:val="00136FB7"/>
    <w:rsid w:val="00136FD3"/>
    <w:rsid w:val="001370F9"/>
    <w:rsid w:val="00137136"/>
    <w:rsid w:val="00137221"/>
    <w:rsid w:val="001372C3"/>
    <w:rsid w:val="0013735B"/>
    <w:rsid w:val="00137369"/>
    <w:rsid w:val="0013737E"/>
    <w:rsid w:val="00137396"/>
    <w:rsid w:val="001373BF"/>
    <w:rsid w:val="00137460"/>
    <w:rsid w:val="001374F1"/>
    <w:rsid w:val="00137620"/>
    <w:rsid w:val="00137633"/>
    <w:rsid w:val="00137695"/>
    <w:rsid w:val="001376FF"/>
    <w:rsid w:val="0013777D"/>
    <w:rsid w:val="00137788"/>
    <w:rsid w:val="001378AD"/>
    <w:rsid w:val="001378B2"/>
    <w:rsid w:val="001378D2"/>
    <w:rsid w:val="00137904"/>
    <w:rsid w:val="00137957"/>
    <w:rsid w:val="001379AC"/>
    <w:rsid w:val="00137A4C"/>
    <w:rsid w:val="00137ABF"/>
    <w:rsid w:val="00137AE6"/>
    <w:rsid w:val="00137B60"/>
    <w:rsid w:val="00137B77"/>
    <w:rsid w:val="00137BA0"/>
    <w:rsid w:val="00137C60"/>
    <w:rsid w:val="00137C9C"/>
    <w:rsid w:val="00137CEF"/>
    <w:rsid w:val="00137D7B"/>
    <w:rsid w:val="00137DAB"/>
    <w:rsid w:val="00137DB6"/>
    <w:rsid w:val="00137DD9"/>
    <w:rsid w:val="00137DF0"/>
    <w:rsid w:val="00137F2B"/>
    <w:rsid w:val="00140336"/>
    <w:rsid w:val="0014042E"/>
    <w:rsid w:val="001404A8"/>
    <w:rsid w:val="001404AD"/>
    <w:rsid w:val="00140542"/>
    <w:rsid w:val="0014057A"/>
    <w:rsid w:val="0014059E"/>
    <w:rsid w:val="00140745"/>
    <w:rsid w:val="0014079F"/>
    <w:rsid w:val="001407ED"/>
    <w:rsid w:val="001407FF"/>
    <w:rsid w:val="0014085D"/>
    <w:rsid w:val="0014090F"/>
    <w:rsid w:val="001409A4"/>
    <w:rsid w:val="00140B04"/>
    <w:rsid w:val="00140B0A"/>
    <w:rsid w:val="00140C00"/>
    <w:rsid w:val="00140CED"/>
    <w:rsid w:val="00140DA8"/>
    <w:rsid w:val="00140DC3"/>
    <w:rsid w:val="00140F57"/>
    <w:rsid w:val="00140FD6"/>
    <w:rsid w:val="00141035"/>
    <w:rsid w:val="00141043"/>
    <w:rsid w:val="00141053"/>
    <w:rsid w:val="00141197"/>
    <w:rsid w:val="0014124D"/>
    <w:rsid w:val="00141270"/>
    <w:rsid w:val="0014131F"/>
    <w:rsid w:val="00141361"/>
    <w:rsid w:val="0014137C"/>
    <w:rsid w:val="001413AB"/>
    <w:rsid w:val="001413D2"/>
    <w:rsid w:val="001414DB"/>
    <w:rsid w:val="001415D7"/>
    <w:rsid w:val="00141626"/>
    <w:rsid w:val="00141698"/>
    <w:rsid w:val="001417F9"/>
    <w:rsid w:val="001418FD"/>
    <w:rsid w:val="00141A1A"/>
    <w:rsid w:val="00141AA7"/>
    <w:rsid w:val="00141ADD"/>
    <w:rsid w:val="00141C21"/>
    <w:rsid w:val="00141CA0"/>
    <w:rsid w:val="00141CE1"/>
    <w:rsid w:val="00141CF8"/>
    <w:rsid w:val="00141D1F"/>
    <w:rsid w:val="00141D74"/>
    <w:rsid w:val="00141D89"/>
    <w:rsid w:val="00141EAA"/>
    <w:rsid w:val="00141F68"/>
    <w:rsid w:val="0014202A"/>
    <w:rsid w:val="001420C9"/>
    <w:rsid w:val="00142143"/>
    <w:rsid w:val="00142159"/>
    <w:rsid w:val="00142384"/>
    <w:rsid w:val="00142395"/>
    <w:rsid w:val="0014253E"/>
    <w:rsid w:val="001427A5"/>
    <w:rsid w:val="001427DE"/>
    <w:rsid w:val="00142842"/>
    <w:rsid w:val="00142847"/>
    <w:rsid w:val="00142968"/>
    <w:rsid w:val="00142BC7"/>
    <w:rsid w:val="00142CC9"/>
    <w:rsid w:val="00142E8E"/>
    <w:rsid w:val="00142F3A"/>
    <w:rsid w:val="00142F42"/>
    <w:rsid w:val="0014307B"/>
    <w:rsid w:val="001431E2"/>
    <w:rsid w:val="001432C4"/>
    <w:rsid w:val="001432D6"/>
    <w:rsid w:val="001432DA"/>
    <w:rsid w:val="00143354"/>
    <w:rsid w:val="00143363"/>
    <w:rsid w:val="001433AA"/>
    <w:rsid w:val="001435B4"/>
    <w:rsid w:val="0014365C"/>
    <w:rsid w:val="0014368B"/>
    <w:rsid w:val="001437D3"/>
    <w:rsid w:val="0014385E"/>
    <w:rsid w:val="00143870"/>
    <w:rsid w:val="001438BA"/>
    <w:rsid w:val="0014391A"/>
    <w:rsid w:val="0014392F"/>
    <w:rsid w:val="00143A79"/>
    <w:rsid w:val="00143AC9"/>
    <w:rsid w:val="00143AE9"/>
    <w:rsid w:val="00143B17"/>
    <w:rsid w:val="00143B64"/>
    <w:rsid w:val="00143B66"/>
    <w:rsid w:val="00143B87"/>
    <w:rsid w:val="00143D27"/>
    <w:rsid w:val="00143D30"/>
    <w:rsid w:val="00143E20"/>
    <w:rsid w:val="00143E33"/>
    <w:rsid w:val="00143E59"/>
    <w:rsid w:val="00143E6F"/>
    <w:rsid w:val="00143F1F"/>
    <w:rsid w:val="00143F45"/>
    <w:rsid w:val="00143FB0"/>
    <w:rsid w:val="00143FED"/>
    <w:rsid w:val="00144068"/>
    <w:rsid w:val="0014410F"/>
    <w:rsid w:val="0014413C"/>
    <w:rsid w:val="00144193"/>
    <w:rsid w:val="001441F2"/>
    <w:rsid w:val="00144324"/>
    <w:rsid w:val="001443D2"/>
    <w:rsid w:val="0014445C"/>
    <w:rsid w:val="00144584"/>
    <w:rsid w:val="0014470E"/>
    <w:rsid w:val="00144788"/>
    <w:rsid w:val="001448B1"/>
    <w:rsid w:val="0014498C"/>
    <w:rsid w:val="00144997"/>
    <w:rsid w:val="001449CD"/>
    <w:rsid w:val="00144A51"/>
    <w:rsid w:val="00144A90"/>
    <w:rsid w:val="00144AF2"/>
    <w:rsid w:val="00144B9A"/>
    <w:rsid w:val="00144BBE"/>
    <w:rsid w:val="00144BC4"/>
    <w:rsid w:val="00144BC9"/>
    <w:rsid w:val="00144C45"/>
    <w:rsid w:val="00144CB1"/>
    <w:rsid w:val="00144CE4"/>
    <w:rsid w:val="00144D2B"/>
    <w:rsid w:val="00144D8A"/>
    <w:rsid w:val="00144E57"/>
    <w:rsid w:val="00144EE7"/>
    <w:rsid w:val="00144F0B"/>
    <w:rsid w:val="00145086"/>
    <w:rsid w:val="001450A2"/>
    <w:rsid w:val="001450A3"/>
    <w:rsid w:val="001450C8"/>
    <w:rsid w:val="00145357"/>
    <w:rsid w:val="00145372"/>
    <w:rsid w:val="00145416"/>
    <w:rsid w:val="0014553C"/>
    <w:rsid w:val="00145547"/>
    <w:rsid w:val="001455A1"/>
    <w:rsid w:val="001455B9"/>
    <w:rsid w:val="00145650"/>
    <w:rsid w:val="0014565E"/>
    <w:rsid w:val="001456C6"/>
    <w:rsid w:val="001456D3"/>
    <w:rsid w:val="001457D5"/>
    <w:rsid w:val="00145846"/>
    <w:rsid w:val="001458B3"/>
    <w:rsid w:val="00145927"/>
    <w:rsid w:val="0014595B"/>
    <w:rsid w:val="001459CA"/>
    <w:rsid w:val="001459D3"/>
    <w:rsid w:val="00145A87"/>
    <w:rsid w:val="00145AC8"/>
    <w:rsid w:val="00145B5F"/>
    <w:rsid w:val="00145DDF"/>
    <w:rsid w:val="00145DE4"/>
    <w:rsid w:val="00145F21"/>
    <w:rsid w:val="00145FE2"/>
    <w:rsid w:val="00146046"/>
    <w:rsid w:val="00146093"/>
    <w:rsid w:val="001460D1"/>
    <w:rsid w:val="0014613A"/>
    <w:rsid w:val="001462D9"/>
    <w:rsid w:val="001463CE"/>
    <w:rsid w:val="00146416"/>
    <w:rsid w:val="00146483"/>
    <w:rsid w:val="0014654C"/>
    <w:rsid w:val="00146637"/>
    <w:rsid w:val="001466C4"/>
    <w:rsid w:val="001466E9"/>
    <w:rsid w:val="00146703"/>
    <w:rsid w:val="00146731"/>
    <w:rsid w:val="001467E8"/>
    <w:rsid w:val="001468E0"/>
    <w:rsid w:val="0014699C"/>
    <w:rsid w:val="00146A11"/>
    <w:rsid w:val="00146AAC"/>
    <w:rsid w:val="00146AF9"/>
    <w:rsid w:val="00146DDE"/>
    <w:rsid w:val="00146E0C"/>
    <w:rsid w:val="00146F7E"/>
    <w:rsid w:val="00147085"/>
    <w:rsid w:val="001470CF"/>
    <w:rsid w:val="001471B9"/>
    <w:rsid w:val="001471E6"/>
    <w:rsid w:val="0014723B"/>
    <w:rsid w:val="00147318"/>
    <w:rsid w:val="0014740B"/>
    <w:rsid w:val="0014742B"/>
    <w:rsid w:val="0014748A"/>
    <w:rsid w:val="001474A1"/>
    <w:rsid w:val="001474CA"/>
    <w:rsid w:val="001474F9"/>
    <w:rsid w:val="00147509"/>
    <w:rsid w:val="0014752B"/>
    <w:rsid w:val="00147544"/>
    <w:rsid w:val="0014758A"/>
    <w:rsid w:val="001475A1"/>
    <w:rsid w:val="00147602"/>
    <w:rsid w:val="0014762E"/>
    <w:rsid w:val="00147632"/>
    <w:rsid w:val="001476A5"/>
    <w:rsid w:val="00147759"/>
    <w:rsid w:val="001477FC"/>
    <w:rsid w:val="0014781A"/>
    <w:rsid w:val="00147845"/>
    <w:rsid w:val="001478C8"/>
    <w:rsid w:val="00147941"/>
    <w:rsid w:val="001479C1"/>
    <w:rsid w:val="001479E7"/>
    <w:rsid w:val="00147A14"/>
    <w:rsid w:val="00147A29"/>
    <w:rsid w:val="00147A67"/>
    <w:rsid w:val="00147B05"/>
    <w:rsid w:val="00147B25"/>
    <w:rsid w:val="00147B35"/>
    <w:rsid w:val="00147BB1"/>
    <w:rsid w:val="00147C67"/>
    <w:rsid w:val="00147C96"/>
    <w:rsid w:val="00147D72"/>
    <w:rsid w:val="00147E8C"/>
    <w:rsid w:val="00147F9B"/>
    <w:rsid w:val="00147FD3"/>
    <w:rsid w:val="0015017D"/>
    <w:rsid w:val="00150181"/>
    <w:rsid w:val="00150192"/>
    <w:rsid w:val="00150268"/>
    <w:rsid w:val="001502A9"/>
    <w:rsid w:val="001502B0"/>
    <w:rsid w:val="001503B5"/>
    <w:rsid w:val="0015045B"/>
    <w:rsid w:val="00150504"/>
    <w:rsid w:val="00150537"/>
    <w:rsid w:val="00150569"/>
    <w:rsid w:val="00150594"/>
    <w:rsid w:val="001507BB"/>
    <w:rsid w:val="001507BD"/>
    <w:rsid w:val="0015082D"/>
    <w:rsid w:val="0015083D"/>
    <w:rsid w:val="001508BF"/>
    <w:rsid w:val="0015098D"/>
    <w:rsid w:val="001509B9"/>
    <w:rsid w:val="001509CB"/>
    <w:rsid w:val="001509D1"/>
    <w:rsid w:val="00150A1F"/>
    <w:rsid w:val="00150A77"/>
    <w:rsid w:val="00150AE0"/>
    <w:rsid w:val="00150C6A"/>
    <w:rsid w:val="00150CFD"/>
    <w:rsid w:val="00150DFA"/>
    <w:rsid w:val="00150E3A"/>
    <w:rsid w:val="00150F1D"/>
    <w:rsid w:val="00150F3E"/>
    <w:rsid w:val="00151075"/>
    <w:rsid w:val="00151197"/>
    <w:rsid w:val="00151283"/>
    <w:rsid w:val="0015132E"/>
    <w:rsid w:val="00151375"/>
    <w:rsid w:val="00151398"/>
    <w:rsid w:val="0015154A"/>
    <w:rsid w:val="001515C3"/>
    <w:rsid w:val="001515CF"/>
    <w:rsid w:val="001515DF"/>
    <w:rsid w:val="00151664"/>
    <w:rsid w:val="001516E6"/>
    <w:rsid w:val="00151835"/>
    <w:rsid w:val="00151836"/>
    <w:rsid w:val="0015188C"/>
    <w:rsid w:val="00151913"/>
    <w:rsid w:val="00151973"/>
    <w:rsid w:val="00151986"/>
    <w:rsid w:val="00151999"/>
    <w:rsid w:val="001519BD"/>
    <w:rsid w:val="00151A24"/>
    <w:rsid w:val="00151B7B"/>
    <w:rsid w:val="00151E09"/>
    <w:rsid w:val="00151E70"/>
    <w:rsid w:val="0015201E"/>
    <w:rsid w:val="00152095"/>
    <w:rsid w:val="001522A2"/>
    <w:rsid w:val="00152342"/>
    <w:rsid w:val="0015245A"/>
    <w:rsid w:val="001524F9"/>
    <w:rsid w:val="00152503"/>
    <w:rsid w:val="00152575"/>
    <w:rsid w:val="001525AA"/>
    <w:rsid w:val="0015275E"/>
    <w:rsid w:val="001527F0"/>
    <w:rsid w:val="001528E3"/>
    <w:rsid w:val="00152A45"/>
    <w:rsid w:val="00152A72"/>
    <w:rsid w:val="00152ABF"/>
    <w:rsid w:val="00152B0E"/>
    <w:rsid w:val="00152B61"/>
    <w:rsid w:val="00152BA0"/>
    <w:rsid w:val="00152BB3"/>
    <w:rsid w:val="00152BCF"/>
    <w:rsid w:val="00152BDC"/>
    <w:rsid w:val="00152D08"/>
    <w:rsid w:val="00152DED"/>
    <w:rsid w:val="00152E1B"/>
    <w:rsid w:val="00152E3D"/>
    <w:rsid w:val="00152E48"/>
    <w:rsid w:val="00152E58"/>
    <w:rsid w:val="00152ED7"/>
    <w:rsid w:val="00152F41"/>
    <w:rsid w:val="00153021"/>
    <w:rsid w:val="0015306D"/>
    <w:rsid w:val="00153139"/>
    <w:rsid w:val="001531A6"/>
    <w:rsid w:val="001531D5"/>
    <w:rsid w:val="00153304"/>
    <w:rsid w:val="00153318"/>
    <w:rsid w:val="0015345E"/>
    <w:rsid w:val="00153477"/>
    <w:rsid w:val="00153528"/>
    <w:rsid w:val="00153567"/>
    <w:rsid w:val="00153577"/>
    <w:rsid w:val="00153584"/>
    <w:rsid w:val="00153586"/>
    <w:rsid w:val="001535B5"/>
    <w:rsid w:val="001535B6"/>
    <w:rsid w:val="0015363E"/>
    <w:rsid w:val="00153699"/>
    <w:rsid w:val="00153703"/>
    <w:rsid w:val="001537D6"/>
    <w:rsid w:val="00153834"/>
    <w:rsid w:val="001538FB"/>
    <w:rsid w:val="00153A0D"/>
    <w:rsid w:val="00153B0A"/>
    <w:rsid w:val="00153C18"/>
    <w:rsid w:val="00153C5D"/>
    <w:rsid w:val="00153D2C"/>
    <w:rsid w:val="00153F04"/>
    <w:rsid w:val="00153F29"/>
    <w:rsid w:val="00153F79"/>
    <w:rsid w:val="00153FB7"/>
    <w:rsid w:val="00154059"/>
    <w:rsid w:val="00154080"/>
    <w:rsid w:val="001540D1"/>
    <w:rsid w:val="001540E0"/>
    <w:rsid w:val="0015417C"/>
    <w:rsid w:val="001542E0"/>
    <w:rsid w:val="001542E4"/>
    <w:rsid w:val="00154300"/>
    <w:rsid w:val="0015437A"/>
    <w:rsid w:val="0015449F"/>
    <w:rsid w:val="001544BD"/>
    <w:rsid w:val="001544C3"/>
    <w:rsid w:val="00154744"/>
    <w:rsid w:val="0015476D"/>
    <w:rsid w:val="00154847"/>
    <w:rsid w:val="001548EB"/>
    <w:rsid w:val="00154945"/>
    <w:rsid w:val="001549B1"/>
    <w:rsid w:val="00154A28"/>
    <w:rsid w:val="00154ACE"/>
    <w:rsid w:val="00154B54"/>
    <w:rsid w:val="00154B79"/>
    <w:rsid w:val="00154B8C"/>
    <w:rsid w:val="00154C26"/>
    <w:rsid w:val="00154D53"/>
    <w:rsid w:val="00154D83"/>
    <w:rsid w:val="00154E30"/>
    <w:rsid w:val="00154E6E"/>
    <w:rsid w:val="00154E76"/>
    <w:rsid w:val="00155002"/>
    <w:rsid w:val="00155070"/>
    <w:rsid w:val="001550B0"/>
    <w:rsid w:val="00155152"/>
    <w:rsid w:val="001551FE"/>
    <w:rsid w:val="001553DC"/>
    <w:rsid w:val="001553F7"/>
    <w:rsid w:val="00155497"/>
    <w:rsid w:val="001554AB"/>
    <w:rsid w:val="001554D9"/>
    <w:rsid w:val="00155515"/>
    <w:rsid w:val="001555A7"/>
    <w:rsid w:val="00155712"/>
    <w:rsid w:val="001557D7"/>
    <w:rsid w:val="001557DB"/>
    <w:rsid w:val="001557FC"/>
    <w:rsid w:val="001559C5"/>
    <w:rsid w:val="001559D3"/>
    <w:rsid w:val="00155A30"/>
    <w:rsid w:val="00155A67"/>
    <w:rsid w:val="00155AA5"/>
    <w:rsid w:val="00155BD6"/>
    <w:rsid w:val="00155C74"/>
    <w:rsid w:val="00155D6F"/>
    <w:rsid w:val="00155DE3"/>
    <w:rsid w:val="00155EA7"/>
    <w:rsid w:val="00155ECB"/>
    <w:rsid w:val="00155F63"/>
    <w:rsid w:val="0015602E"/>
    <w:rsid w:val="00156063"/>
    <w:rsid w:val="001560A4"/>
    <w:rsid w:val="001560C1"/>
    <w:rsid w:val="00156200"/>
    <w:rsid w:val="00156220"/>
    <w:rsid w:val="001562C6"/>
    <w:rsid w:val="00156361"/>
    <w:rsid w:val="001563E5"/>
    <w:rsid w:val="00156429"/>
    <w:rsid w:val="00156469"/>
    <w:rsid w:val="00156473"/>
    <w:rsid w:val="0015654C"/>
    <w:rsid w:val="001565FD"/>
    <w:rsid w:val="00156660"/>
    <w:rsid w:val="0015681C"/>
    <w:rsid w:val="00156883"/>
    <w:rsid w:val="00156938"/>
    <w:rsid w:val="0015696B"/>
    <w:rsid w:val="001569AD"/>
    <w:rsid w:val="00156A07"/>
    <w:rsid w:val="00156A96"/>
    <w:rsid w:val="00156B72"/>
    <w:rsid w:val="00156C12"/>
    <w:rsid w:val="00156C4B"/>
    <w:rsid w:val="00156C9C"/>
    <w:rsid w:val="00156D47"/>
    <w:rsid w:val="00156E0D"/>
    <w:rsid w:val="00156E1D"/>
    <w:rsid w:val="00156EDA"/>
    <w:rsid w:val="00156F43"/>
    <w:rsid w:val="0015705E"/>
    <w:rsid w:val="001570AE"/>
    <w:rsid w:val="0015715C"/>
    <w:rsid w:val="001571DF"/>
    <w:rsid w:val="00157264"/>
    <w:rsid w:val="001572B9"/>
    <w:rsid w:val="0015734A"/>
    <w:rsid w:val="001573E7"/>
    <w:rsid w:val="00157642"/>
    <w:rsid w:val="00157691"/>
    <w:rsid w:val="0015770C"/>
    <w:rsid w:val="00157745"/>
    <w:rsid w:val="001577B5"/>
    <w:rsid w:val="0015788A"/>
    <w:rsid w:val="001578F0"/>
    <w:rsid w:val="00157998"/>
    <w:rsid w:val="001579D2"/>
    <w:rsid w:val="00157BAB"/>
    <w:rsid w:val="00157BAF"/>
    <w:rsid w:val="00157BC7"/>
    <w:rsid w:val="00157C2D"/>
    <w:rsid w:val="00157CBD"/>
    <w:rsid w:val="00157E31"/>
    <w:rsid w:val="00157EBE"/>
    <w:rsid w:val="00157F8F"/>
    <w:rsid w:val="00160000"/>
    <w:rsid w:val="001600C9"/>
    <w:rsid w:val="0016013A"/>
    <w:rsid w:val="001601C7"/>
    <w:rsid w:val="0016022C"/>
    <w:rsid w:val="00160279"/>
    <w:rsid w:val="001602AE"/>
    <w:rsid w:val="00160364"/>
    <w:rsid w:val="00160392"/>
    <w:rsid w:val="001603BF"/>
    <w:rsid w:val="00160421"/>
    <w:rsid w:val="00160483"/>
    <w:rsid w:val="00160487"/>
    <w:rsid w:val="0016057C"/>
    <w:rsid w:val="001605A8"/>
    <w:rsid w:val="00160663"/>
    <w:rsid w:val="00160726"/>
    <w:rsid w:val="00160897"/>
    <w:rsid w:val="00160935"/>
    <w:rsid w:val="0016099D"/>
    <w:rsid w:val="001609EC"/>
    <w:rsid w:val="00160A54"/>
    <w:rsid w:val="00160A59"/>
    <w:rsid w:val="00160AC2"/>
    <w:rsid w:val="00160B1F"/>
    <w:rsid w:val="00160BA7"/>
    <w:rsid w:val="00160BBE"/>
    <w:rsid w:val="00160BDE"/>
    <w:rsid w:val="00160C38"/>
    <w:rsid w:val="00160D17"/>
    <w:rsid w:val="00160DA2"/>
    <w:rsid w:val="00160E8A"/>
    <w:rsid w:val="0016111D"/>
    <w:rsid w:val="0016112B"/>
    <w:rsid w:val="001611C2"/>
    <w:rsid w:val="00161240"/>
    <w:rsid w:val="001612FD"/>
    <w:rsid w:val="0016148B"/>
    <w:rsid w:val="00161568"/>
    <w:rsid w:val="001615BA"/>
    <w:rsid w:val="001615CD"/>
    <w:rsid w:val="00161654"/>
    <w:rsid w:val="001617E1"/>
    <w:rsid w:val="001617F0"/>
    <w:rsid w:val="00161856"/>
    <w:rsid w:val="00161858"/>
    <w:rsid w:val="001618D3"/>
    <w:rsid w:val="001619BE"/>
    <w:rsid w:val="00161B40"/>
    <w:rsid w:val="00161B83"/>
    <w:rsid w:val="00161BFD"/>
    <w:rsid w:val="00161C2D"/>
    <w:rsid w:val="00161C6C"/>
    <w:rsid w:val="00161D3A"/>
    <w:rsid w:val="00161F27"/>
    <w:rsid w:val="00162083"/>
    <w:rsid w:val="0016209B"/>
    <w:rsid w:val="001620ED"/>
    <w:rsid w:val="00162152"/>
    <w:rsid w:val="001621C1"/>
    <w:rsid w:val="001621D0"/>
    <w:rsid w:val="0016223D"/>
    <w:rsid w:val="00162252"/>
    <w:rsid w:val="00162292"/>
    <w:rsid w:val="0016232E"/>
    <w:rsid w:val="0016239C"/>
    <w:rsid w:val="0016239E"/>
    <w:rsid w:val="001623B1"/>
    <w:rsid w:val="001623E6"/>
    <w:rsid w:val="0016257D"/>
    <w:rsid w:val="00162592"/>
    <w:rsid w:val="001625AD"/>
    <w:rsid w:val="001626C0"/>
    <w:rsid w:val="0016280E"/>
    <w:rsid w:val="001628C8"/>
    <w:rsid w:val="00162A51"/>
    <w:rsid w:val="00162B09"/>
    <w:rsid w:val="00162B7B"/>
    <w:rsid w:val="00162BF6"/>
    <w:rsid w:val="00162E2A"/>
    <w:rsid w:val="00162ED9"/>
    <w:rsid w:val="00163070"/>
    <w:rsid w:val="0016309D"/>
    <w:rsid w:val="001630AD"/>
    <w:rsid w:val="001631D5"/>
    <w:rsid w:val="00163289"/>
    <w:rsid w:val="001632DC"/>
    <w:rsid w:val="00163323"/>
    <w:rsid w:val="00163353"/>
    <w:rsid w:val="00163381"/>
    <w:rsid w:val="001633E6"/>
    <w:rsid w:val="00163400"/>
    <w:rsid w:val="0016344D"/>
    <w:rsid w:val="001634E4"/>
    <w:rsid w:val="001634EE"/>
    <w:rsid w:val="00163518"/>
    <w:rsid w:val="00163597"/>
    <w:rsid w:val="001636E0"/>
    <w:rsid w:val="00163782"/>
    <w:rsid w:val="0016378B"/>
    <w:rsid w:val="0016386E"/>
    <w:rsid w:val="00163938"/>
    <w:rsid w:val="001639D0"/>
    <w:rsid w:val="001639F2"/>
    <w:rsid w:val="001639F6"/>
    <w:rsid w:val="00163B13"/>
    <w:rsid w:val="00163B8A"/>
    <w:rsid w:val="00163B95"/>
    <w:rsid w:val="00163BD2"/>
    <w:rsid w:val="00163C17"/>
    <w:rsid w:val="00163C6B"/>
    <w:rsid w:val="00163CA0"/>
    <w:rsid w:val="00163CC6"/>
    <w:rsid w:val="00163D43"/>
    <w:rsid w:val="00163D7B"/>
    <w:rsid w:val="00163DD6"/>
    <w:rsid w:val="00164040"/>
    <w:rsid w:val="001640AD"/>
    <w:rsid w:val="001640F7"/>
    <w:rsid w:val="00164111"/>
    <w:rsid w:val="00164202"/>
    <w:rsid w:val="0016427A"/>
    <w:rsid w:val="001642B0"/>
    <w:rsid w:val="001642DC"/>
    <w:rsid w:val="00164376"/>
    <w:rsid w:val="0016437B"/>
    <w:rsid w:val="001643F6"/>
    <w:rsid w:val="00164483"/>
    <w:rsid w:val="00164514"/>
    <w:rsid w:val="00164582"/>
    <w:rsid w:val="00164671"/>
    <w:rsid w:val="001646E1"/>
    <w:rsid w:val="00164883"/>
    <w:rsid w:val="001648A5"/>
    <w:rsid w:val="0016497A"/>
    <w:rsid w:val="001649E2"/>
    <w:rsid w:val="001649F0"/>
    <w:rsid w:val="00164A0E"/>
    <w:rsid w:val="00164B2A"/>
    <w:rsid w:val="00164BF9"/>
    <w:rsid w:val="00164C25"/>
    <w:rsid w:val="00164C65"/>
    <w:rsid w:val="00164D32"/>
    <w:rsid w:val="00164DAE"/>
    <w:rsid w:val="00164EDF"/>
    <w:rsid w:val="00164F64"/>
    <w:rsid w:val="00164F71"/>
    <w:rsid w:val="00164F99"/>
    <w:rsid w:val="00165004"/>
    <w:rsid w:val="0016502E"/>
    <w:rsid w:val="00165034"/>
    <w:rsid w:val="00165060"/>
    <w:rsid w:val="001650D9"/>
    <w:rsid w:val="00165114"/>
    <w:rsid w:val="0016514D"/>
    <w:rsid w:val="001651E9"/>
    <w:rsid w:val="00165288"/>
    <w:rsid w:val="001652C4"/>
    <w:rsid w:val="001652E9"/>
    <w:rsid w:val="00165310"/>
    <w:rsid w:val="001653A5"/>
    <w:rsid w:val="001653C8"/>
    <w:rsid w:val="001653DF"/>
    <w:rsid w:val="00165473"/>
    <w:rsid w:val="001654EA"/>
    <w:rsid w:val="00165554"/>
    <w:rsid w:val="0016556B"/>
    <w:rsid w:val="00165844"/>
    <w:rsid w:val="0016594D"/>
    <w:rsid w:val="00165951"/>
    <w:rsid w:val="001659CE"/>
    <w:rsid w:val="00165AA4"/>
    <w:rsid w:val="00165B2D"/>
    <w:rsid w:val="00165B40"/>
    <w:rsid w:val="00165C73"/>
    <w:rsid w:val="00165CA7"/>
    <w:rsid w:val="00165DD3"/>
    <w:rsid w:val="00165ECB"/>
    <w:rsid w:val="00165EF7"/>
    <w:rsid w:val="00165F15"/>
    <w:rsid w:val="00165F34"/>
    <w:rsid w:val="00165F38"/>
    <w:rsid w:val="00166079"/>
    <w:rsid w:val="00166111"/>
    <w:rsid w:val="001661D4"/>
    <w:rsid w:val="0016623E"/>
    <w:rsid w:val="001664D0"/>
    <w:rsid w:val="001664E6"/>
    <w:rsid w:val="001664F6"/>
    <w:rsid w:val="0016652C"/>
    <w:rsid w:val="00166679"/>
    <w:rsid w:val="0016674B"/>
    <w:rsid w:val="0016680A"/>
    <w:rsid w:val="001668FE"/>
    <w:rsid w:val="0016690D"/>
    <w:rsid w:val="00166911"/>
    <w:rsid w:val="00166A85"/>
    <w:rsid w:val="00166A8E"/>
    <w:rsid w:val="00166AA0"/>
    <w:rsid w:val="00166B55"/>
    <w:rsid w:val="00166BB7"/>
    <w:rsid w:val="00166CFD"/>
    <w:rsid w:val="00166D18"/>
    <w:rsid w:val="00166D31"/>
    <w:rsid w:val="00166D35"/>
    <w:rsid w:val="00166E62"/>
    <w:rsid w:val="00166F81"/>
    <w:rsid w:val="00166FD2"/>
    <w:rsid w:val="0016702C"/>
    <w:rsid w:val="001670C1"/>
    <w:rsid w:val="001670D7"/>
    <w:rsid w:val="0016718F"/>
    <w:rsid w:val="001671E7"/>
    <w:rsid w:val="0016720B"/>
    <w:rsid w:val="0016729A"/>
    <w:rsid w:val="001672D0"/>
    <w:rsid w:val="0016730B"/>
    <w:rsid w:val="0016739C"/>
    <w:rsid w:val="001673AB"/>
    <w:rsid w:val="001673DA"/>
    <w:rsid w:val="00167427"/>
    <w:rsid w:val="0016744B"/>
    <w:rsid w:val="001674C3"/>
    <w:rsid w:val="001674E0"/>
    <w:rsid w:val="001674EE"/>
    <w:rsid w:val="0016752E"/>
    <w:rsid w:val="00167544"/>
    <w:rsid w:val="0016754C"/>
    <w:rsid w:val="0016766D"/>
    <w:rsid w:val="0016769A"/>
    <w:rsid w:val="0016771A"/>
    <w:rsid w:val="00167769"/>
    <w:rsid w:val="001677A0"/>
    <w:rsid w:val="00167804"/>
    <w:rsid w:val="00167875"/>
    <w:rsid w:val="0016789A"/>
    <w:rsid w:val="001678E2"/>
    <w:rsid w:val="001678F5"/>
    <w:rsid w:val="001679B2"/>
    <w:rsid w:val="00167A1F"/>
    <w:rsid w:val="00167A28"/>
    <w:rsid w:val="00167A3B"/>
    <w:rsid w:val="00167A95"/>
    <w:rsid w:val="00167ACC"/>
    <w:rsid w:val="00167B33"/>
    <w:rsid w:val="00167B5A"/>
    <w:rsid w:val="00167BE9"/>
    <w:rsid w:val="00167BFC"/>
    <w:rsid w:val="00167D19"/>
    <w:rsid w:val="00167D30"/>
    <w:rsid w:val="00167D91"/>
    <w:rsid w:val="00167E9A"/>
    <w:rsid w:val="00167F3A"/>
    <w:rsid w:val="001700A0"/>
    <w:rsid w:val="001700D4"/>
    <w:rsid w:val="001701B4"/>
    <w:rsid w:val="0017021A"/>
    <w:rsid w:val="00170421"/>
    <w:rsid w:val="0017043C"/>
    <w:rsid w:val="001704A4"/>
    <w:rsid w:val="00170505"/>
    <w:rsid w:val="0017051C"/>
    <w:rsid w:val="00170687"/>
    <w:rsid w:val="0017069C"/>
    <w:rsid w:val="001706DE"/>
    <w:rsid w:val="00170759"/>
    <w:rsid w:val="00170917"/>
    <w:rsid w:val="00170961"/>
    <w:rsid w:val="001709DF"/>
    <w:rsid w:val="001709E5"/>
    <w:rsid w:val="00170A0F"/>
    <w:rsid w:val="00170AA5"/>
    <w:rsid w:val="00170AF7"/>
    <w:rsid w:val="00170B36"/>
    <w:rsid w:val="00170C17"/>
    <w:rsid w:val="00170C5E"/>
    <w:rsid w:val="00170C62"/>
    <w:rsid w:val="00170CAB"/>
    <w:rsid w:val="00170CBA"/>
    <w:rsid w:val="00170D1F"/>
    <w:rsid w:val="00170EA8"/>
    <w:rsid w:val="00170FA4"/>
    <w:rsid w:val="00171003"/>
    <w:rsid w:val="0017102B"/>
    <w:rsid w:val="0017110C"/>
    <w:rsid w:val="001712A9"/>
    <w:rsid w:val="00171304"/>
    <w:rsid w:val="00171431"/>
    <w:rsid w:val="00171473"/>
    <w:rsid w:val="001715C4"/>
    <w:rsid w:val="0017161F"/>
    <w:rsid w:val="00171642"/>
    <w:rsid w:val="00171682"/>
    <w:rsid w:val="0017168E"/>
    <w:rsid w:val="001716DD"/>
    <w:rsid w:val="0017170B"/>
    <w:rsid w:val="00171714"/>
    <w:rsid w:val="0017176C"/>
    <w:rsid w:val="00171A1E"/>
    <w:rsid w:val="00171AC6"/>
    <w:rsid w:val="00171B9A"/>
    <w:rsid w:val="00171BD1"/>
    <w:rsid w:val="00171C5E"/>
    <w:rsid w:val="00171DA6"/>
    <w:rsid w:val="00171E18"/>
    <w:rsid w:val="00171E55"/>
    <w:rsid w:val="00171EB2"/>
    <w:rsid w:val="00171EF8"/>
    <w:rsid w:val="00171F25"/>
    <w:rsid w:val="001720B3"/>
    <w:rsid w:val="00172107"/>
    <w:rsid w:val="001721D0"/>
    <w:rsid w:val="001721FA"/>
    <w:rsid w:val="00172207"/>
    <w:rsid w:val="0017234C"/>
    <w:rsid w:val="00172379"/>
    <w:rsid w:val="00172385"/>
    <w:rsid w:val="001723C8"/>
    <w:rsid w:val="0017243C"/>
    <w:rsid w:val="0017244C"/>
    <w:rsid w:val="00172486"/>
    <w:rsid w:val="0017250A"/>
    <w:rsid w:val="00172548"/>
    <w:rsid w:val="0017261A"/>
    <w:rsid w:val="001726C8"/>
    <w:rsid w:val="00172731"/>
    <w:rsid w:val="00172743"/>
    <w:rsid w:val="00172759"/>
    <w:rsid w:val="00172929"/>
    <w:rsid w:val="0017295E"/>
    <w:rsid w:val="00172B1F"/>
    <w:rsid w:val="00172B5F"/>
    <w:rsid w:val="00172C8A"/>
    <w:rsid w:val="00172CCE"/>
    <w:rsid w:val="00172CF6"/>
    <w:rsid w:val="00172D89"/>
    <w:rsid w:val="00172DA2"/>
    <w:rsid w:val="00172E95"/>
    <w:rsid w:val="00172FA9"/>
    <w:rsid w:val="00172FE5"/>
    <w:rsid w:val="0017302B"/>
    <w:rsid w:val="00173091"/>
    <w:rsid w:val="0017311B"/>
    <w:rsid w:val="00173125"/>
    <w:rsid w:val="00173150"/>
    <w:rsid w:val="00173267"/>
    <w:rsid w:val="001732B3"/>
    <w:rsid w:val="001732FD"/>
    <w:rsid w:val="0017332A"/>
    <w:rsid w:val="00173338"/>
    <w:rsid w:val="0017337B"/>
    <w:rsid w:val="00173399"/>
    <w:rsid w:val="00173407"/>
    <w:rsid w:val="00173512"/>
    <w:rsid w:val="0017361C"/>
    <w:rsid w:val="001736BF"/>
    <w:rsid w:val="001736D0"/>
    <w:rsid w:val="00173742"/>
    <w:rsid w:val="001737A8"/>
    <w:rsid w:val="001737DF"/>
    <w:rsid w:val="00173976"/>
    <w:rsid w:val="00173ACF"/>
    <w:rsid w:val="00173B37"/>
    <w:rsid w:val="00173B9E"/>
    <w:rsid w:val="00173C0F"/>
    <w:rsid w:val="00173CD2"/>
    <w:rsid w:val="00173D9A"/>
    <w:rsid w:val="00173EE9"/>
    <w:rsid w:val="00173F5C"/>
    <w:rsid w:val="00173FD7"/>
    <w:rsid w:val="0017406D"/>
    <w:rsid w:val="001740B5"/>
    <w:rsid w:val="00174142"/>
    <w:rsid w:val="00174242"/>
    <w:rsid w:val="00174349"/>
    <w:rsid w:val="0017437E"/>
    <w:rsid w:val="00174563"/>
    <w:rsid w:val="001745F1"/>
    <w:rsid w:val="0017460C"/>
    <w:rsid w:val="00174650"/>
    <w:rsid w:val="00174665"/>
    <w:rsid w:val="001746A6"/>
    <w:rsid w:val="001746FF"/>
    <w:rsid w:val="001747C6"/>
    <w:rsid w:val="0017481D"/>
    <w:rsid w:val="00174832"/>
    <w:rsid w:val="00174975"/>
    <w:rsid w:val="00174991"/>
    <w:rsid w:val="001749F4"/>
    <w:rsid w:val="001749FD"/>
    <w:rsid w:val="00174A33"/>
    <w:rsid w:val="00174AF7"/>
    <w:rsid w:val="00174AFD"/>
    <w:rsid w:val="00174B21"/>
    <w:rsid w:val="00174B69"/>
    <w:rsid w:val="00174B70"/>
    <w:rsid w:val="00174CA4"/>
    <w:rsid w:val="00174EA5"/>
    <w:rsid w:val="00174ECC"/>
    <w:rsid w:val="00174F2C"/>
    <w:rsid w:val="00174F4D"/>
    <w:rsid w:val="0017503B"/>
    <w:rsid w:val="00175076"/>
    <w:rsid w:val="0017508F"/>
    <w:rsid w:val="0017509E"/>
    <w:rsid w:val="001751C9"/>
    <w:rsid w:val="001752B0"/>
    <w:rsid w:val="001752CD"/>
    <w:rsid w:val="001754A3"/>
    <w:rsid w:val="00175547"/>
    <w:rsid w:val="001755AE"/>
    <w:rsid w:val="001755F6"/>
    <w:rsid w:val="00175602"/>
    <w:rsid w:val="00175698"/>
    <w:rsid w:val="0017572E"/>
    <w:rsid w:val="0017576C"/>
    <w:rsid w:val="00175792"/>
    <w:rsid w:val="001757CC"/>
    <w:rsid w:val="00175873"/>
    <w:rsid w:val="001758A6"/>
    <w:rsid w:val="0017590A"/>
    <w:rsid w:val="0017591B"/>
    <w:rsid w:val="00175A93"/>
    <w:rsid w:val="00175ACA"/>
    <w:rsid w:val="00175B26"/>
    <w:rsid w:val="00175C28"/>
    <w:rsid w:val="00175C45"/>
    <w:rsid w:val="00175C46"/>
    <w:rsid w:val="00175C5F"/>
    <w:rsid w:val="00175C84"/>
    <w:rsid w:val="00175C9F"/>
    <w:rsid w:val="00175CD6"/>
    <w:rsid w:val="00175D4A"/>
    <w:rsid w:val="00175E1D"/>
    <w:rsid w:val="00175F6E"/>
    <w:rsid w:val="00175F9D"/>
    <w:rsid w:val="00175FB6"/>
    <w:rsid w:val="001760A9"/>
    <w:rsid w:val="001761CA"/>
    <w:rsid w:val="0017630E"/>
    <w:rsid w:val="00176331"/>
    <w:rsid w:val="00176358"/>
    <w:rsid w:val="00176393"/>
    <w:rsid w:val="001763B9"/>
    <w:rsid w:val="001763D4"/>
    <w:rsid w:val="001764C1"/>
    <w:rsid w:val="00176594"/>
    <w:rsid w:val="001765AA"/>
    <w:rsid w:val="001765E9"/>
    <w:rsid w:val="00176632"/>
    <w:rsid w:val="0017679D"/>
    <w:rsid w:val="001767C3"/>
    <w:rsid w:val="001767CD"/>
    <w:rsid w:val="001767F5"/>
    <w:rsid w:val="001768AB"/>
    <w:rsid w:val="001768CA"/>
    <w:rsid w:val="00176952"/>
    <w:rsid w:val="001769F5"/>
    <w:rsid w:val="00176A93"/>
    <w:rsid w:val="00176B86"/>
    <w:rsid w:val="00176BEC"/>
    <w:rsid w:val="00176C04"/>
    <w:rsid w:val="00176C9A"/>
    <w:rsid w:val="00176CAE"/>
    <w:rsid w:val="00176D33"/>
    <w:rsid w:val="00176D66"/>
    <w:rsid w:val="00176DA2"/>
    <w:rsid w:val="00176E75"/>
    <w:rsid w:val="00176ED1"/>
    <w:rsid w:val="00176F3E"/>
    <w:rsid w:val="00176F5C"/>
    <w:rsid w:val="001770A6"/>
    <w:rsid w:val="001770E6"/>
    <w:rsid w:val="00177120"/>
    <w:rsid w:val="00177235"/>
    <w:rsid w:val="00177241"/>
    <w:rsid w:val="001772B1"/>
    <w:rsid w:val="00177309"/>
    <w:rsid w:val="001773B1"/>
    <w:rsid w:val="0017765B"/>
    <w:rsid w:val="00177780"/>
    <w:rsid w:val="001777A8"/>
    <w:rsid w:val="00177826"/>
    <w:rsid w:val="00177893"/>
    <w:rsid w:val="001778C4"/>
    <w:rsid w:val="0017798D"/>
    <w:rsid w:val="00177A26"/>
    <w:rsid w:val="00177A63"/>
    <w:rsid w:val="00177B0C"/>
    <w:rsid w:val="00177B37"/>
    <w:rsid w:val="00177C2D"/>
    <w:rsid w:val="00177D6D"/>
    <w:rsid w:val="00177E1E"/>
    <w:rsid w:val="00177E74"/>
    <w:rsid w:val="00177E8C"/>
    <w:rsid w:val="0018004C"/>
    <w:rsid w:val="001800A1"/>
    <w:rsid w:val="00180102"/>
    <w:rsid w:val="0018010A"/>
    <w:rsid w:val="00180135"/>
    <w:rsid w:val="00180157"/>
    <w:rsid w:val="0018016B"/>
    <w:rsid w:val="001801C6"/>
    <w:rsid w:val="00180202"/>
    <w:rsid w:val="00180359"/>
    <w:rsid w:val="00180440"/>
    <w:rsid w:val="00180454"/>
    <w:rsid w:val="00180493"/>
    <w:rsid w:val="00180556"/>
    <w:rsid w:val="00180616"/>
    <w:rsid w:val="001806D9"/>
    <w:rsid w:val="00180764"/>
    <w:rsid w:val="0018084D"/>
    <w:rsid w:val="001808A3"/>
    <w:rsid w:val="0018096C"/>
    <w:rsid w:val="0018099C"/>
    <w:rsid w:val="001809CB"/>
    <w:rsid w:val="00180BEB"/>
    <w:rsid w:val="00180BFB"/>
    <w:rsid w:val="00180C62"/>
    <w:rsid w:val="00180C7F"/>
    <w:rsid w:val="00180D0E"/>
    <w:rsid w:val="00180D82"/>
    <w:rsid w:val="00180DEC"/>
    <w:rsid w:val="00180EAD"/>
    <w:rsid w:val="00180EC0"/>
    <w:rsid w:val="00180ECD"/>
    <w:rsid w:val="00180F1D"/>
    <w:rsid w:val="00180FFA"/>
    <w:rsid w:val="0018102E"/>
    <w:rsid w:val="00181186"/>
    <w:rsid w:val="001811B9"/>
    <w:rsid w:val="00181220"/>
    <w:rsid w:val="00181266"/>
    <w:rsid w:val="0018134C"/>
    <w:rsid w:val="0018140F"/>
    <w:rsid w:val="0018148F"/>
    <w:rsid w:val="001814DF"/>
    <w:rsid w:val="0018154E"/>
    <w:rsid w:val="0018158D"/>
    <w:rsid w:val="001815B6"/>
    <w:rsid w:val="00181861"/>
    <w:rsid w:val="001818F5"/>
    <w:rsid w:val="0018194E"/>
    <w:rsid w:val="001819B2"/>
    <w:rsid w:val="00181A33"/>
    <w:rsid w:val="00181ABF"/>
    <w:rsid w:val="00181CD9"/>
    <w:rsid w:val="00181CDE"/>
    <w:rsid w:val="00181E63"/>
    <w:rsid w:val="00181EA6"/>
    <w:rsid w:val="00181EAA"/>
    <w:rsid w:val="00181F48"/>
    <w:rsid w:val="00181F7D"/>
    <w:rsid w:val="00182036"/>
    <w:rsid w:val="0018212C"/>
    <w:rsid w:val="00182212"/>
    <w:rsid w:val="00182250"/>
    <w:rsid w:val="00182299"/>
    <w:rsid w:val="0018229D"/>
    <w:rsid w:val="001822D8"/>
    <w:rsid w:val="00182385"/>
    <w:rsid w:val="0018239F"/>
    <w:rsid w:val="0018242C"/>
    <w:rsid w:val="0018254C"/>
    <w:rsid w:val="001825E6"/>
    <w:rsid w:val="001825F8"/>
    <w:rsid w:val="0018272C"/>
    <w:rsid w:val="00182785"/>
    <w:rsid w:val="00182793"/>
    <w:rsid w:val="001827C4"/>
    <w:rsid w:val="00182801"/>
    <w:rsid w:val="0018283A"/>
    <w:rsid w:val="00182883"/>
    <w:rsid w:val="0018288F"/>
    <w:rsid w:val="00182A54"/>
    <w:rsid w:val="00182ACF"/>
    <w:rsid w:val="00182C25"/>
    <w:rsid w:val="00182DF4"/>
    <w:rsid w:val="00182E8B"/>
    <w:rsid w:val="00182F3C"/>
    <w:rsid w:val="00182FA2"/>
    <w:rsid w:val="00182FE7"/>
    <w:rsid w:val="001830C6"/>
    <w:rsid w:val="001830DA"/>
    <w:rsid w:val="0018315C"/>
    <w:rsid w:val="001831D0"/>
    <w:rsid w:val="00183230"/>
    <w:rsid w:val="001833A1"/>
    <w:rsid w:val="0018341E"/>
    <w:rsid w:val="0018345F"/>
    <w:rsid w:val="001834E9"/>
    <w:rsid w:val="001834F0"/>
    <w:rsid w:val="0018364B"/>
    <w:rsid w:val="00183663"/>
    <w:rsid w:val="00183732"/>
    <w:rsid w:val="00183781"/>
    <w:rsid w:val="0018378F"/>
    <w:rsid w:val="001837C5"/>
    <w:rsid w:val="0018380F"/>
    <w:rsid w:val="0018388E"/>
    <w:rsid w:val="001838C5"/>
    <w:rsid w:val="001839CF"/>
    <w:rsid w:val="001839EC"/>
    <w:rsid w:val="00183A06"/>
    <w:rsid w:val="00183B9A"/>
    <w:rsid w:val="00183C1D"/>
    <w:rsid w:val="00183C5C"/>
    <w:rsid w:val="00183D0E"/>
    <w:rsid w:val="00183D6D"/>
    <w:rsid w:val="00183DA0"/>
    <w:rsid w:val="00183DC8"/>
    <w:rsid w:val="001840A3"/>
    <w:rsid w:val="001842CD"/>
    <w:rsid w:val="0018430F"/>
    <w:rsid w:val="001843B2"/>
    <w:rsid w:val="001843CC"/>
    <w:rsid w:val="00184481"/>
    <w:rsid w:val="0018448A"/>
    <w:rsid w:val="001844D4"/>
    <w:rsid w:val="00184568"/>
    <w:rsid w:val="001845E1"/>
    <w:rsid w:val="0018467F"/>
    <w:rsid w:val="001846C0"/>
    <w:rsid w:val="00184811"/>
    <w:rsid w:val="001848AA"/>
    <w:rsid w:val="001848FE"/>
    <w:rsid w:val="00184A19"/>
    <w:rsid w:val="00184A8D"/>
    <w:rsid w:val="00184B0C"/>
    <w:rsid w:val="00184BE6"/>
    <w:rsid w:val="00184CB8"/>
    <w:rsid w:val="00184DBB"/>
    <w:rsid w:val="00184E71"/>
    <w:rsid w:val="00184EDC"/>
    <w:rsid w:val="00184F4A"/>
    <w:rsid w:val="00184FD5"/>
    <w:rsid w:val="00184FD8"/>
    <w:rsid w:val="0018508A"/>
    <w:rsid w:val="00185122"/>
    <w:rsid w:val="00185171"/>
    <w:rsid w:val="00185182"/>
    <w:rsid w:val="0018519A"/>
    <w:rsid w:val="001851E8"/>
    <w:rsid w:val="001851FC"/>
    <w:rsid w:val="001852D3"/>
    <w:rsid w:val="001852D4"/>
    <w:rsid w:val="001852EE"/>
    <w:rsid w:val="001852FE"/>
    <w:rsid w:val="00185403"/>
    <w:rsid w:val="0018541A"/>
    <w:rsid w:val="00185671"/>
    <w:rsid w:val="001856C7"/>
    <w:rsid w:val="00185A21"/>
    <w:rsid w:val="00185A6F"/>
    <w:rsid w:val="00185ABF"/>
    <w:rsid w:val="00185BE1"/>
    <w:rsid w:val="00185BE3"/>
    <w:rsid w:val="00185C89"/>
    <w:rsid w:val="00185CD6"/>
    <w:rsid w:val="00185CFA"/>
    <w:rsid w:val="00185D62"/>
    <w:rsid w:val="00185F21"/>
    <w:rsid w:val="00185FDB"/>
    <w:rsid w:val="00185FE0"/>
    <w:rsid w:val="00186070"/>
    <w:rsid w:val="00186193"/>
    <w:rsid w:val="0018619F"/>
    <w:rsid w:val="001862FE"/>
    <w:rsid w:val="00186361"/>
    <w:rsid w:val="001863AB"/>
    <w:rsid w:val="001863EC"/>
    <w:rsid w:val="00186403"/>
    <w:rsid w:val="00186473"/>
    <w:rsid w:val="00186649"/>
    <w:rsid w:val="0018674B"/>
    <w:rsid w:val="00186853"/>
    <w:rsid w:val="001868BD"/>
    <w:rsid w:val="001868C9"/>
    <w:rsid w:val="001868D0"/>
    <w:rsid w:val="00186945"/>
    <w:rsid w:val="001869C0"/>
    <w:rsid w:val="00186A31"/>
    <w:rsid w:val="00186A60"/>
    <w:rsid w:val="00186A62"/>
    <w:rsid w:val="00186A71"/>
    <w:rsid w:val="00186AA0"/>
    <w:rsid w:val="00186B76"/>
    <w:rsid w:val="00186D2D"/>
    <w:rsid w:val="00186E23"/>
    <w:rsid w:val="00186E4D"/>
    <w:rsid w:val="00186E67"/>
    <w:rsid w:val="00186E74"/>
    <w:rsid w:val="00186EF9"/>
    <w:rsid w:val="00186F9A"/>
    <w:rsid w:val="00186FD2"/>
    <w:rsid w:val="00186FED"/>
    <w:rsid w:val="0018701C"/>
    <w:rsid w:val="00187022"/>
    <w:rsid w:val="00187085"/>
    <w:rsid w:val="00187086"/>
    <w:rsid w:val="001870F6"/>
    <w:rsid w:val="0018715B"/>
    <w:rsid w:val="0018737B"/>
    <w:rsid w:val="00187399"/>
    <w:rsid w:val="001873BB"/>
    <w:rsid w:val="001873D5"/>
    <w:rsid w:val="00187409"/>
    <w:rsid w:val="00187432"/>
    <w:rsid w:val="00187552"/>
    <w:rsid w:val="0018755F"/>
    <w:rsid w:val="00187578"/>
    <w:rsid w:val="001875A9"/>
    <w:rsid w:val="0018761A"/>
    <w:rsid w:val="001876DB"/>
    <w:rsid w:val="001877F1"/>
    <w:rsid w:val="00187822"/>
    <w:rsid w:val="00187834"/>
    <w:rsid w:val="001878FE"/>
    <w:rsid w:val="00187930"/>
    <w:rsid w:val="001879DF"/>
    <w:rsid w:val="001879FA"/>
    <w:rsid w:val="00187A24"/>
    <w:rsid w:val="00187AF8"/>
    <w:rsid w:val="00187B19"/>
    <w:rsid w:val="00187CC4"/>
    <w:rsid w:val="00187CDE"/>
    <w:rsid w:val="00187E9F"/>
    <w:rsid w:val="00187ED1"/>
    <w:rsid w:val="00187F32"/>
    <w:rsid w:val="00187F53"/>
    <w:rsid w:val="00187FD1"/>
    <w:rsid w:val="001900D8"/>
    <w:rsid w:val="00190162"/>
    <w:rsid w:val="001901A8"/>
    <w:rsid w:val="00190235"/>
    <w:rsid w:val="00190412"/>
    <w:rsid w:val="00190487"/>
    <w:rsid w:val="00190591"/>
    <w:rsid w:val="001905EE"/>
    <w:rsid w:val="00190647"/>
    <w:rsid w:val="001906B1"/>
    <w:rsid w:val="0019072A"/>
    <w:rsid w:val="001908AB"/>
    <w:rsid w:val="00190B97"/>
    <w:rsid w:val="00190BAE"/>
    <w:rsid w:val="00190BBD"/>
    <w:rsid w:val="00190C4F"/>
    <w:rsid w:val="00190D14"/>
    <w:rsid w:val="00190D17"/>
    <w:rsid w:val="00190DA8"/>
    <w:rsid w:val="00190DF9"/>
    <w:rsid w:val="00190E44"/>
    <w:rsid w:val="00190E55"/>
    <w:rsid w:val="00190EAA"/>
    <w:rsid w:val="00190EEB"/>
    <w:rsid w:val="00190F26"/>
    <w:rsid w:val="00190F2A"/>
    <w:rsid w:val="00190F3A"/>
    <w:rsid w:val="00190FE8"/>
    <w:rsid w:val="00191067"/>
    <w:rsid w:val="001910F1"/>
    <w:rsid w:val="001911C3"/>
    <w:rsid w:val="00191371"/>
    <w:rsid w:val="0019138A"/>
    <w:rsid w:val="001913EB"/>
    <w:rsid w:val="00191490"/>
    <w:rsid w:val="00191497"/>
    <w:rsid w:val="00191562"/>
    <w:rsid w:val="0019156F"/>
    <w:rsid w:val="001915E1"/>
    <w:rsid w:val="00191753"/>
    <w:rsid w:val="00191795"/>
    <w:rsid w:val="00191948"/>
    <w:rsid w:val="001919A7"/>
    <w:rsid w:val="00191C79"/>
    <w:rsid w:val="00191D11"/>
    <w:rsid w:val="00191D84"/>
    <w:rsid w:val="00191DA5"/>
    <w:rsid w:val="00191F1A"/>
    <w:rsid w:val="00191FF5"/>
    <w:rsid w:val="00192163"/>
    <w:rsid w:val="00192193"/>
    <w:rsid w:val="00192395"/>
    <w:rsid w:val="00192403"/>
    <w:rsid w:val="0019241D"/>
    <w:rsid w:val="00192548"/>
    <w:rsid w:val="0019260E"/>
    <w:rsid w:val="0019263B"/>
    <w:rsid w:val="00192655"/>
    <w:rsid w:val="00192660"/>
    <w:rsid w:val="0019266D"/>
    <w:rsid w:val="00192712"/>
    <w:rsid w:val="00192797"/>
    <w:rsid w:val="00192872"/>
    <w:rsid w:val="0019288C"/>
    <w:rsid w:val="001928D9"/>
    <w:rsid w:val="00192935"/>
    <w:rsid w:val="00192974"/>
    <w:rsid w:val="00192993"/>
    <w:rsid w:val="00192AB2"/>
    <w:rsid w:val="00192AF1"/>
    <w:rsid w:val="00192BBD"/>
    <w:rsid w:val="00192C1A"/>
    <w:rsid w:val="00192D20"/>
    <w:rsid w:val="00192FDB"/>
    <w:rsid w:val="00193087"/>
    <w:rsid w:val="001930B9"/>
    <w:rsid w:val="00193188"/>
    <w:rsid w:val="0019330B"/>
    <w:rsid w:val="0019331D"/>
    <w:rsid w:val="00193389"/>
    <w:rsid w:val="0019344C"/>
    <w:rsid w:val="00193459"/>
    <w:rsid w:val="001935C3"/>
    <w:rsid w:val="00193659"/>
    <w:rsid w:val="001936D8"/>
    <w:rsid w:val="001937F1"/>
    <w:rsid w:val="001937F5"/>
    <w:rsid w:val="00193823"/>
    <w:rsid w:val="0019382D"/>
    <w:rsid w:val="00193848"/>
    <w:rsid w:val="001938C2"/>
    <w:rsid w:val="00193943"/>
    <w:rsid w:val="001939C4"/>
    <w:rsid w:val="00193A10"/>
    <w:rsid w:val="00193A25"/>
    <w:rsid w:val="00193A30"/>
    <w:rsid w:val="00193A49"/>
    <w:rsid w:val="00193ADC"/>
    <w:rsid w:val="00193B9C"/>
    <w:rsid w:val="00193BBB"/>
    <w:rsid w:val="00193BC8"/>
    <w:rsid w:val="00193DCD"/>
    <w:rsid w:val="00193DEF"/>
    <w:rsid w:val="00193EB3"/>
    <w:rsid w:val="00193F6F"/>
    <w:rsid w:val="0019402E"/>
    <w:rsid w:val="00194083"/>
    <w:rsid w:val="00194096"/>
    <w:rsid w:val="001941D3"/>
    <w:rsid w:val="00194220"/>
    <w:rsid w:val="00194474"/>
    <w:rsid w:val="0019449F"/>
    <w:rsid w:val="001944EE"/>
    <w:rsid w:val="001945E8"/>
    <w:rsid w:val="001946DA"/>
    <w:rsid w:val="00194850"/>
    <w:rsid w:val="0019485C"/>
    <w:rsid w:val="0019487A"/>
    <w:rsid w:val="00194965"/>
    <w:rsid w:val="0019496A"/>
    <w:rsid w:val="00194A57"/>
    <w:rsid w:val="00194BBD"/>
    <w:rsid w:val="00194C3F"/>
    <w:rsid w:val="00194C51"/>
    <w:rsid w:val="00194CC1"/>
    <w:rsid w:val="00194E42"/>
    <w:rsid w:val="00194EFB"/>
    <w:rsid w:val="00194F55"/>
    <w:rsid w:val="00194F5F"/>
    <w:rsid w:val="001950EA"/>
    <w:rsid w:val="00195173"/>
    <w:rsid w:val="0019529D"/>
    <w:rsid w:val="001952BB"/>
    <w:rsid w:val="001952BE"/>
    <w:rsid w:val="00195338"/>
    <w:rsid w:val="001953A8"/>
    <w:rsid w:val="0019552E"/>
    <w:rsid w:val="00195622"/>
    <w:rsid w:val="00195648"/>
    <w:rsid w:val="00195669"/>
    <w:rsid w:val="00195673"/>
    <w:rsid w:val="00195713"/>
    <w:rsid w:val="00195789"/>
    <w:rsid w:val="00195824"/>
    <w:rsid w:val="00195971"/>
    <w:rsid w:val="001959DC"/>
    <w:rsid w:val="001959DE"/>
    <w:rsid w:val="00195C2E"/>
    <w:rsid w:val="00195C41"/>
    <w:rsid w:val="00195C78"/>
    <w:rsid w:val="00195D8F"/>
    <w:rsid w:val="00195DDF"/>
    <w:rsid w:val="00195E20"/>
    <w:rsid w:val="00195ED8"/>
    <w:rsid w:val="00195FCE"/>
    <w:rsid w:val="00195FF3"/>
    <w:rsid w:val="00196031"/>
    <w:rsid w:val="00196077"/>
    <w:rsid w:val="0019609E"/>
    <w:rsid w:val="001960EA"/>
    <w:rsid w:val="00196135"/>
    <w:rsid w:val="0019615F"/>
    <w:rsid w:val="001963B4"/>
    <w:rsid w:val="0019640B"/>
    <w:rsid w:val="001965B3"/>
    <w:rsid w:val="0019663A"/>
    <w:rsid w:val="00196696"/>
    <w:rsid w:val="001966C0"/>
    <w:rsid w:val="00196868"/>
    <w:rsid w:val="0019695D"/>
    <w:rsid w:val="0019697A"/>
    <w:rsid w:val="00196A13"/>
    <w:rsid w:val="00196A2A"/>
    <w:rsid w:val="00196AB4"/>
    <w:rsid w:val="00196B05"/>
    <w:rsid w:val="00196B10"/>
    <w:rsid w:val="00196B4E"/>
    <w:rsid w:val="00196B50"/>
    <w:rsid w:val="00196BBA"/>
    <w:rsid w:val="00196D41"/>
    <w:rsid w:val="00196F54"/>
    <w:rsid w:val="00196FEE"/>
    <w:rsid w:val="00197011"/>
    <w:rsid w:val="0019713A"/>
    <w:rsid w:val="0019714A"/>
    <w:rsid w:val="001973E8"/>
    <w:rsid w:val="0019747E"/>
    <w:rsid w:val="00197510"/>
    <w:rsid w:val="00197531"/>
    <w:rsid w:val="001975D0"/>
    <w:rsid w:val="001975F8"/>
    <w:rsid w:val="00197615"/>
    <w:rsid w:val="0019766A"/>
    <w:rsid w:val="001976DC"/>
    <w:rsid w:val="001976E1"/>
    <w:rsid w:val="00197704"/>
    <w:rsid w:val="00197708"/>
    <w:rsid w:val="0019783B"/>
    <w:rsid w:val="001978C0"/>
    <w:rsid w:val="001979DF"/>
    <w:rsid w:val="00197A34"/>
    <w:rsid w:val="00197A99"/>
    <w:rsid w:val="00197AD4"/>
    <w:rsid w:val="00197C1E"/>
    <w:rsid w:val="00197D93"/>
    <w:rsid w:val="00197E0C"/>
    <w:rsid w:val="00197FCF"/>
    <w:rsid w:val="001A0000"/>
    <w:rsid w:val="001A0136"/>
    <w:rsid w:val="001A0266"/>
    <w:rsid w:val="001A02A1"/>
    <w:rsid w:val="001A02C0"/>
    <w:rsid w:val="001A042F"/>
    <w:rsid w:val="001A04CC"/>
    <w:rsid w:val="001A0519"/>
    <w:rsid w:val="001A0539"/>
    <w:rsid w:val="001A05A5"/>
    <w:rsid w:val="001A05BD"/>
    <w:rsid w:val="001A0727"/>
    <w:rsid w:val="001A0739"/>
    <w:rsid w:val="001A0864"/>
    <w:rsid w:val="001A093F"/>
    <w:rsid w:val="001A0B07"/>
    <w:rsid w:val="001A0B2F"/>
    <w:rsid w:val="001A0B56"/>
    <w:rsid w:val="001A0C2B"/>
    <w:rsid w:val="001A0CF5"/>
    <w:rsid w:val="001A0D46"/>
    <w:rsid w:val="001A0DD6"/>
    <w:rsid w:val="001A0E56"/>
    <w:rsid w:val="001A0ED8"/>
    <w:rsid w:val="001A0EDB"/>
    <w:rsid w:val="001A0FF0"/>
    <w:rsid w:val="001A102B"/>
    <w:rsid w:val="001A106B"/>
    <w:rsid w:val="001A1091"/>
    <w:rsid w:val="001A10B5"/>
    <w:rsid w:val="001A112D"/>
    <w:rsid w:val="001A1172"/>
    <w:rsid w:val="001A11FB"/>
    <w:rsid w:val="001A1226"/>
    <w:rsid w:val="001A123B"/>
    <w:rsid w:val="001A1351"/>
    <w:rsid w:val="001A143D"/>
    <w:rsid w:val="001A14C6"/>
    <w:rsid w:val="001A15C5"/>
    <w:rsid w:val="001A15E8"/>
    <w:rsid w:val="001A15FE"/>
    <w:rsid w:val="001A15FF"/>
    <w:rsid w:val="001A1621"/>
    <w:rsid w:val="001A16D6"/>
    <w:rsid w:val="001A16E6"/>
    <w:rsid w:val="001A17F3"/>
    <w:rsid w:val="001A18A4"/>
    <w:rsid w:val="001A190C"/>
    <w:rsid w:val="001A1946"/>
    <w:rsid w:val="001A1995"/>
    <w:rsid w:val="001A19C3"/>
    <w:rsid w:val="001A1A5D"/>
    <w:rsid w:val="001A1A9B"/>
    <w:rsid w:val="001A1B0E"/>
    <w:rsid w:val="001A1B5A"/>
    <w:rsid w:val="001A1B5C"/>
    <w:rsid w:val="001A1C2E"/>
    <w:rsid w:val="001A1CC7"/>
    <w:rsid w:val="001A1D1E"/>
    <w:rsid w:val="001A1D5E"/>
    <w:rsid w:val="001A1DF3"/>
    <w:rsid w:val="001A1FC9"/>
    <w:rsid w:val="001A1FDE"/>
    <w:rsid w:val="001A203C"/>
    <w:rsid w:val="001A20A3"/>
    <w:rsid w:val="001A20C2"/>
    <w:rsid w:val="001A2245"/>
    <w:rsid w:val="001A234C"/>
    <w:rsid w:val="001A23A3"/>
    <w:rsid w:val="001A2464"/>
    <w:rsid w:val="001A249E"/>
    <w:rsid w:val="001A2538"/>
    <w:rsid w:val="001A253A"/>
    <w:rsid w:val="001A259B"/>
    <w:rsid w:val="001A25BF"/>
    <w:rsid w:val="001A25C8"/>
    <w:rsid w:val="001A25DC"/>
    <w:rsid w:val="001A25F0"/>
    <w:rsid w:val="001A278A"/>
    <w:rsid w:val="001A2858"/>
    <w:rsid w:val="001A2924"/>
    <w:rsid w:val="001A2A42"/>
    <w:rsid w:val="001A2A5C"/>
    <w:rsid w:val="001A2A99"/>
    <w:rsid w:val="001A2AFE"/>
    <w:rsid w:val="001A2B42"/>
    <w:rsid w:val="001A2B5A"/>
    <w:rsid w:val="001A2BEC"/>
    <w:rsid w:val="001A2C71"/>
    <w:rsid w:val="001A2C7F"/>
    <w:rsid w:val="001A2CBD"/>
    <w:rsid w:val="001A300B"/>
    <w:rsid w:val="001A30A8"/>
    <w:rsid w:val="001A30DF"/>
    <w:rsid w:val="001A31C1"/>
    <w:rsid w:val="001A31ED"/>
    <w:rsid w:val="001A3297"/>
    <w:rsid w:val="001A329B"/>
    <w:rsid w:val="001A32E0"/>
    <w:rsid w:val="001A32F4"/>
    <w:rsid w:val="001A3387"/>
    <w:rsid w:val="001A339B"/>
    <w:rsid w:val="001A3677"/>
    <w:rsid w:val="001A38BB"/>
    <w:rsid w:val="001A38FC"/>
    <w:rsid w:val="001A3922"/>
    <w:rsid w:val="001A3951"/>
    <w:rsid w:val="001A3A18"/>
    <w:rsid w:val="001A3A68"/>
    <w:rsid w:val="001A3A70"/>
    <w:rsid w:val="001A3A7E"/>
    <w:rsid w:val="001A3B0D"/>
    <w:rsid w:val="001A3B45"/>
    <w:rsid w:val="001A3B71"/>
    <w:rsid w:val="001A3D38"/>
    <w:rsid w:val="001A3DBD"/>
    <w:rsid w:val="001A3E71"/>
    <w:rsid w:val="001A3E7B"/>
    <w:rsid w:val="001A3F6A"/>
    <w:rsid w:val="001A3F86"/>
    <w:rsid w:val="001A3FF1"/>
    <w:rsid w:val="001A4193"/>
    <w:rsid w:val="001A419B"/>
    <w:rsid w:val="001A41AB"/>
    <w:rsid w:val="001A41B2"/>
    <w:rsid w:val="001A41C0"/>
    <w:rsid w:val="001A41ED"/>
    <w:rsid w:val="001A4214"/>
    <w:rsid w:val="001A421E"/>
    <w:rsid w:val="001A4298"/>
    <w:rsid w:val="001A4554"/>
    <w:rsid w:val="001A457B"/>
    <w:rsid w:val="001A4589"/>
    <w:rsid w:val="001A461E"/>
    <w:rsid w:val="001A4652"/>
    <w:rsid w:val="001A4674"/>
    <w:rsid w:val="001A4684"/>
    <w:rsid w:val="001A46ED"/>
    <w:rsid w:val="001A476F"/>
    <w:rsid w:val="001A477D"/>
    <w:rsid w:val="001A479C"/>
    <w:rsid w:val="001A47EA"/>
    <w:rsid w:val="001A493C"/>
    <w:rsid w:val="001A49EF"/>
    <w:rsid w:val="001A4A32"/>
    <w:rsid w:val="001A4A42"/>
    <w:rsid w:val="001A4B62"/>
    <w:rsid w:val="001A4B9B"/>
    <w:rsid w:val="001A4BA9"/>
    <w:rsid w:val="001A4C8A"/>
    <w:rsid w:val="001A4D11"/>
    <w:rsid w:val="001A4F45"/>
    <w:rsid w:val="001A4F69"/>
    <w:rsid w:val="001A4F6C"/>
    <w:rsid w:val="001A4FEC"/>
    <w:rsid w:val="001A5041"/>
    <w:rsid w:val="001A50EE"/>
    <w:rsid w:val="001A516B"/>
    <w:rsid w:val="001A5192"/>
    <w:rsid w:val="001A51A2"/>
    <w:rsid w:val="001A51D3"/>
    <w:rsid w:val="001A52E5"/>
    <w:rsid w:val="001A5309"/>
    <w:rsid w:val="001A5330"/>
    <w:rsid w:val="001A536F"/>
    <w:rsid w:val="001A53B6"/>
    <w:rsid w:val="001A53F4"/>
    <w:rsid w:val="001A5434"/>
    <w:rsid w:val="001A5462"/>
    <w:rsid w:val="001A5483"/>
    <w:rsid w:val="001A54B4"/>
    <w:rsid w:val="001A54DF"/>
    <w:rsid w:val="001A5551"/>
    <w:rsid w:val="001A5688"/>
    <w:rsid w:val="001A5777"/>
    <w:rsid w:val="001A57D1"/>
    <w:rsid w:val="001A587E"/>
    <w:rsid w:val="001A589C"/>
    <w:rsid w:val="001A5906"/>
    <w:rsid w:val="001A598E"/>
    <w:rsid w:val="001A599D"/>
    <w:rsid w:val="001A5AA5"/>
    <w:rsid w:val="001A5AD8"/>
    <w:rsid w:val="001A5C2E"/>
    <w:rsid w:val="001A5C63"/>
    <w:rsid w:val="001A5CAC"/>
    <w:rsid w:val="001A5D9F"/>
    <w:rsid w:val="001A5DEA"/>
    <w:rsid w:val="001A5F7B"/>
    <w:rsid w:val="001A5F8F"/>
    <w:rsid w:val="001A5FBE"/>
    <w:rsid w:val="001A6053"/>
    <w:rsid w:val="001A605F"/>
    <w:rsid w:val="001A60C8"/>
    <w:rsid w:val="001A612A"/>
    <w:rsid w:val="001A614B"/>
    <w:rsid w:val="001A614D"/>
    <w:rsid w:val="001A6171"/>
    <w:rsid w:val="001A6174"/>
    <w:rsid w:val="001A61EE"/>
    <w:rsid w:val="001A6203"/>
    <w:rsid w:val="001A62D8"/>
    <w:rsid w:val="001A6332"/>
    <w:rsid w:val="001A6383"/>
    <w:rsid w:val="001A6386"/>
    <w:rsid w:val="001A6394"/>
    <w:rsid w:val="001A63F7"/>
    <w:rsid w:val="001A6463"/>
    <w:rsid w:val="001A6621"/>
    <w:rsid w:val="001A6759"/>
    <w:rsid w:val="001A69BA"/>
    <w:rsid w:val="001A6A0D"/>
    <w:rsid w:val="001A6B43"/>
    <w:rsid w:val="001A6B48"/>
    <w:rsid w:val="001A6C9A"/>
    <w:rsid w:val="001A6D46"/>
    <w:rsid w:val="001A6D47"/>
    <w:rsid w:val="001A6DCE"/>
    <w:rsid w:val="001A6DCF"/>
    <w:rsid w:val="001A6F3A"/>
    <w:rsid w:val="001A6F85"/>
    <w:rsid w:val="001A6F94"/>
    <w:rsid w:val="001A7071"/>
    <w:rsid w:val="001A707A"/>
    <w:rsid w:val="001A7137"/>
    <w:rsid w:val="001A7187"/>
    <w:rsid w:val="001A71D6"/>
    <w:rsid w:val="001A727C"/>
    <w:rsid w:val="001A73EE"/>
    <w:rsid w:val="001A7427"/>
    <w:rsid w:val="001A74A7"/>
    <w:rsid w:val="001A7732"/>
    <w:rsid w:val="001A784D"/>
    <w:rsid w:val="001A7921"/>
    <w:rsid w:val="001A7B34"/>
    <w:rsid w:val="001A7B47"/>
    <w:rsid w:val="001A7BF4"/>
    <w:rsid w:val="001A7C8D"/>
    <w:rsid w:val="001A7E8F"/>
    <w:rsid w:val="001A7F28"/>
    <w:rsid w:val="001A7F4F"/>
    <w:rsid w:val="001A7F75"/>
    <w:rsid w:val="001A7F96"/>
    <w:rsid w:val="001A7FD9"/>
    <w:rsid w:val="001B000E"/>
    <w:rsid w:val="001B006E"/>
    <w:rsid w:val="001B00E4"/>
    <w:rsid w:val="001B0107"/>
    <w:rsid w:val="001B0155"/>
    <w:rsid w:val="001B01FD"/>
    <w:rsid w:val="001B02A5"/>
    <w:rsid w:val="001B02E9"/>
    <w:rsid w:val="001B030D"/>
    <w:rsid w:val="001B040A"/>
    <w:rsid w:val="001B0496"/>
    <w:rsid w:val="001B050D"/>
    <w:rsid w:val="001B06B3"/>
    <w:rsid w:val="001B077C"/>
    <w:rsid w:val="001B0847"/>
    <w:rsid w:val="001B091A"/>
    <w:rsid w:val="001B0925"/>
    <w:rsid w:val="001B09F9"/>
    <w:rsid w:val="001B0B1F"/>
    <w:rsid w:val="001B0B4A"/>
    <w:rsid w:val="001B0E88"/>
    <w:rsid w:val="001B0F57"/>
    <w:rsid w:val="001B0F90"/>
    <w:rsid w:val="001B1191"/>
    <w:rsid w:val="001B11EC"/>
    <w:rsid w:val="001B1446"/>
    <w:rsid w:val="001B14AB"/>
    <w:rsid w:val="001B1555"/>
    <w:rsid w:val="001B1599"/>
    <w:rsid w:val="001B164A"/>
    <w:rsid w:val="001B1670"/>
    <w:rsid w:val="001B16EB"/>
    <w:rsid w:val="001B18B3"/>
    <w:rsid w:val="001B19D5"/>
    <w:rsid w:val="001B19FE"/>
    <w:rsid w:val="001B1B76"/>
    <w:rsid w:val="001B1C7C"/>
    <w:rsid w:val="001B1D98"/>
    <w:rsid w:val="001B1E54"/>
    <w:rsid w:val="001B1F3B"/>
    <w:rsid w:val="001B1FBB"/>
    <w:rsid w:val="001B2025"/>
    <w:rsid w:val="001B205F"/>
    <w:rsid w:val="001B212A"/>
    <w:rsid w:val="001B21DA"/>
    <w:rsid w:val="001B21E4"/>
    <w:rsid w:val="001B21E8"/>
    <w:rsid w:val="001B2232"/>
    <w:rsid w:val="001B22B4"/>
    <w:rsid w:val="001B238B"/>
    <w:rsid w:val="001B24D3"/>
    <w:rsid w:val="001B2577"/>
    <w:rsid w:val="001B25EB"/>
    <w:rsid w:val="001B25ED"/>
    <w:rsid w:val="001B2612"/>
    <w:rsid w:val="001B2657"/>
    <w:rsid w:val="001B265E"/>
    <w:rsid w:val="001B266C"/>
    <w:rsid w:val="001B2729"/>
    <w:rsid w:val="001B27D8"/>
    <w:rsid w:val="001B2861"/>
    <w:rsid w:val="001B2956"/>
    <w:rsid w:val="001B2AB4"/>
    <w:rsid w:val="001B2ADD"/>
    <w:rsid w:val="001B2B20"/>
    <w:rsid w:val="001B2B6B"/>
    <w:rsid w:val="001B2B93"/>
    <w:rsid w:val="001B2C67"/>
    <w:rsid w:val="001B2D6C"/>
    <w:rsid w:val="001B2D99"/>
    <w:rsid w:val="001B2DB3"/>
    <w:rsid w:val="001B2E5B"/>
    <w:rsid w:val="001B3134"/>
    <w:rsid w:val="001B3179"/>
    <w:rsid w:val="001B3297"/>
    <w:rsid w:val="001B32D4"/>
    <w:rsid w:val="001B32EE"/>
    <w:rsid w:val="001B32FF"/>
    <w:rsid w:val="001B336E"/>
    <w:rsid w:val="001B349C"/>
    <w:rsid w:val="001B34C9"/>
    <w:rsid w:val="001B34DE"/>
    <w:rsid w:val="001B350A"/>
    <w:rsid w:val="001B3527"/>
    <w:rsid w:val="001B35DB"/>
    <w:rsid w:val="001B37AF"/>
    <w:rsid w:val="001B3857"/>
    <w:rsid w:val="001B3899"/>
    <w:rsid w:val="001B3923"/>
    <w:rsid w:val="001B39C8"/>
    <w:rsid w:val="001B3AB4"/>
    <w:rsid w:val="001B3B06"/>
    <w:rsid w:val="001B3B80"/>
    <w:rsid w:val="001B3BD6"/>
    <w:rsid w:val="001B3CFC"/>
    <w:rsid w:val="001B3D58"/>
    <w:rsid w:val="001B3D75"/>
    <w:rsid w:val="001B3E4C"/>
    <w:rsid w:val="001B3E59"/>
    <w:rsid w:val="001B3EAA"/>
    <w:rsid w:val="001B3ECB"/>
    <w:rsid w:val="001B4046"/>
    <w:rsid w:val="001B4065"/>
    <w:rsid w:val="001B4108"/>
    <w:rsid w:val="001B411B"/>
    <w:rsid w:val="001B4123"/>
    <w:rsid w:val="001B4139"/>
    <w:rsid w:val="001B415D"/>
    <w:rsid w:val="001B4209"/>
    <w:rsid w:val="001B436C"/>
    <w:rsid w:val="001B438F"/>
    <w:rsid w:val="001B43D0"/>
    <w:rsid w:val="001B4550"/>
    <w:rsid w:val="001B4697"/>
    <w:rsid w:val="001B49E2"/>
    <w:rsid w:val="001B4A8B"/>
    <w:rsid w:val="001B4B1E"/>
    <w:rsid w:val="001B4C1C"/>
    <w:rsid w:val="001B4C1E"/>
    <w:rsid w:val="001B4C66"/>
    <w:rsid w:val="001B4CC5"/>
    <w:rsid w:val="001B4CFF"/>
    <w:rsid w:val="001B4D04"/>
    <w:rsid w:val="001B4D08"/>
    <w:rsid w:val="001B4D0B"/>
    <w:rsid w:val="001B4D24"/>
    <w:rsid w:val="001B4E0C"/>
    <w:rsid w:val="001B4E77"/>
    <w:rsid w:val="001B4EB0"/>
    <w:rsid w:val="001B4F34"/>
    <w:rsid w:val="001B4F67"/>
    <w:rsid w:val="001B4F9B"/>
    <w:rsid w:val="001B50A1"/>
    <w:rsid w:val="001B514E"/>
    <w:rsid w:val="001B531C"/>
    <w:rsid w:val="001B533D"/>
    <w:rsid w:val="001B534D"/>
    <w:rsid w:val="001B5362"/>
    <w:rsid w:val="001B53CF"/>
    <w:rsid w:val="001B53EB"/>
    <w:rsid w:val="001B53FD"/>
    <w:rsid w:val="001B540C"/>
    <w:rsid w:val="001B544D"/>
    <w:rsid w:val="001B54BD"/>
    <w:rsid w:val="001B54C7"/>
    <w:rsid w:val="001B5599"/>
    <w:rsid w:val="001B55B9"/>
    <w:rsid w:val="001B5681"/>
    <w:rsid w:val="001B56C6"/>
    <w:rsid w:val="001B56CE"/>
    <w:rsid w:val="001B5742"/>
    <w:rsid w:val="001B577A"/>
    <w:rsid w:val="001B57FA"/>
    <w:rsid w:val="001B585B"/>
    <w:rsid w:val="001B5948"/>
    <w:rsid w:val="001B5981"/>
    <w:rsid w:val="001B5997"/>
    <w:rsid w:val="001B59B6"/>
    <w:rsid w:val="001B59BB"/>
    <w:rsid w:val="001B5A92"/>
    <w:rsid w:val="001B5AA6"/>
    <w:rsid w:val="001B5ADD"/>
    <w:rsid w:val="001B5B4C"/>
    <w:rsid w:val="001B5C2E"/>
    <w:rsid w:val="001B5C33"/>
    <w:rsid w:val="001B5C5D"/>
    <w:rsid w:val="001B5D0A"/>
    <w:rsid w:val="001B5D83"/>
    <w:rsid w:val="001B5D9C"/>
    <w:rsid w:val="001B5DBA"/>
    <w:rsid w:val="001B5E58"/>
    <w:rsid w:val="001B5E83"/>
    <w:rsid w:val="001B5ED1"/>
    <w:rsid w:val="001B5F0A"/>
    <w:rsid w:val="001B5F39"/>
    <w:rsid w:val="001B5FEC"/>
    <w:rsid w:val="001B60FD"/>
    <w:rsid w:val="001B619D"/>
    <w:rsid w:val="001B61A4"/>
    <w:rsid w:val="001B621F"/>
    <w:rsid w:val="001B62C1"/>
    <w:rsid w:val="001B6336"/>
    <w:rsid w:val="001B646A"/>
    <w:rsid w:val="001B646C"/>
    <w:rsid w:val="001B6482"/>
    <w:rsid w:val="001B64D7"/>
    <w:rsid w:val="001B66BC"/>
    <w:rsid w:val="001B66F2"/>
    <w:rsid w:val="001B671B"/>
    <w:rsid w:val="001B679F"/>
    <w:rsid w:val="001B6845"/>
    <w:rsid w:val="001B6863"/>
    <w:rsid w:val="001B68D9"/>
    <w:rsid w:val="001B6961"/>
    <w:rsid w:val="001B6AF3"/>
    <w:rsid w:val="001B6BBC"/>
    <w:rsid w:val="001B6C3F"/>
    <w:rsid w:val="001B6C5A"/>
    <w:rsid w:val="001B6CDD"/>
    <w:rsid w:val="001B6D03"/>
    <w:rsid w:val="001B6D24"/>
    <w:rsid w:val="001B6DCA"/>
    <w:rsid w:val="001B6E1C"/>
    <w:rsid w:val="001B6E4E"/>
    <w:rsid w:val="001B6F0C"/>
    <w:rsid w:val="001B6FF4"/>
    <w:rsid w:val="001B7002"/>
    <w:rsid w:val="001B70E0"/>
    <w:rsid w:val="001B7207"/>
    <w:rsid w:val="001B7267"/>
    <w:rsid w:val="001B728F"/>
    <w:rsid w:val="001B73D6"/>
    <w:rsid w:val="001B7589"/>
    <w:rsid w:val="001B75B7"/>
    <w:rsid w:val="001B762D"/>
    <w:rsid w:val="001B78DB"/>
    <w:rsid w:val="001B7B00"/>
    <w:rsid w:val="001B7B43"/>
    <w:rsid w:val="001B7BC5"/>
    <w:rsid w:val="001B7C89"/>
    <w:rsid w:val="001B7DA6"/>
    <w:rsid w:val="001B7DE8"/>
    <w:rsid w:val="001B7F33"/>
    <w:rsid w:val="001B7FF6"/>
    <w:rsid w:val="001C00EF"/>
    <w:rsid w:val="001C02B6"/>
    <w:rsid w:val="001C033B"/>
    <w:rsid w:val="001C0474"/>
    <w:rsid w:val="001C0566"/>
    <w:rsid w:val="001C05EE"/>
    <w:rsid w:val="001C0629"/>
    <w:rsid w:val="001C066F"/>
    <w:rsid w:val="001C0679"/>
    <w:rsid w:val="001C06C2"/>
    <w:rsid w:val="001C06D5"/>
    <w:rsid w:val="001C076A"/>
    <w:rsid w:val="001C0829"/>
    <w:rsid w:val="001C087C"/>
    <w:rsid w:val="001C08B9"/>
    <w:rsid w:val="001C08E3"/>
    <w:rsid w:val="001C08E9"/>
    <w:rsid w:val="001C0908"/>
    <w:rsid w:val="001C0938"/>
    <w:rsid w:val="001C0A4C"/>
    <w:rsid w:val="001C0A88"/>
    <w:rsid w:val="001C0B44"/>
    <w:rsid w:val="001C0B5B"/>
    <w:rsid w:val="001C0B8C"/>
    <w:rsid w:val="001C0CEB"/>
    <w:rsid w:val="001C0D7A"/>
    <w:rsid w:val="001C0DEF"/>
    <w:rsid w:val="001C0E49"/>
    <w:rsid w:val="001C0E88"/>
    <w:rsid w:val="001C0F3B"/>
    <w:rsid w:val="001C0FE3"/>
    <w:rsid w:val="001C101A"/>
    <w:rsid w:val="001C10D5"/>
    <w:rsid w:val="001C10E2"/>
    <w:rsid w:val="001C11B2"/>
    <w:rsid w:val="001C1239"/>
    <w:rsid w:val="001C129E"/>
    <w:rsid w:val="001C12CD"/>
    <w:rsid w:val="001C138A"/>
    <w:rsid w:val="001C143F"/>
    <w:rsid w:val="001C1442"/>
    <w:rsid w:val="001C144B"/>
    <w:rsid w:val="001C14AB"/>
    <w:rsid w:val="001C1545"/>
    <w:rsid w:val="001C1587"/>
    <w:rsid w:val="001C15A2"/>
    <w:rsid w:val="001C15DB"/>
    <w:rsid w:val="001C169F"/>
    <w:rsid w:val="001C16D0"/>
    <w:rsid w:val="001C16E8"/>
    <w:rsid w:val="001C16F4"/>
    <w:rsid w:val="001C16F5"/>
    <w:rsid w:val="001C1724"/>
    <w:rsid w:val="001C17CE"/>
    <w:rsid w:val="001C17D6"/>
    <w:rsid w:val="001C1856"/>
    <w:rsid w:val="001C1870"/>
    <w:rsid w:val="001C187F"/>
    <w:rsid w:val="001C18BD"/>
    <w:rsid w:val="001C18CE"/>
    <w:rsid w:val="001C1922"/>
    <w:rsid w:val="001C1925"/>
    <w:rsid w:val="001C193C"/>
    <w:rsid w:val="001C1986"/>
    <w:rsid w:val="001C199E"/>
    <w:rsid w:val="001C1A25"/>
    <w:rsid w:val="001C1ABD"/>
    <w:rsid w:val="001C1ADD"/>
    <w:rsid w:val="001C1B0C"/>
    <w:rsid w:val="001C1B0F"/>
    <w:rsid w:val="001C1B70"/>
    <w:rsid w:val="001C1BFA"/>
    <w:rsid w:val="001C1DB1"/>
    <w:rsid w:val="001C1E08"/>
    <w:rsid w:val="001C1E45"/>
    <w:rsid w:val="001C1E8F"/>
    <w:rsid w:val="001C1F30"/>
    <w:rsid w:val="001C1F80"/>
    <w:rsid w:val="001C1FF9"/>
    <w:rsid w:val="001C2257"/>
    <w:rsid w:val="001C2285"/>
    <w:rsid w:val="001C22E7"/>
    <w:rsid w:val="001C22EB"/>
    <w:rsid w:val="001C2320"/>
    <w:rsid w:val="001C235D"/>
    <w:rsid w:val="001C2360"/>
    <w:rsid w:val="001C239A"/>
    <w:rsid w:val="001C243C"/>
    <w:rsid w:val="001C2539"/>
    <w:rsid w:val="001C2594"/>
    <w:rsid w:val="001C25B2"/>
    <w:rsid w:val="001C2623"/>
    <w:rsid w:val="001C26A3"/>
    <w:rsid w:val="001C272E"/>
    <w:rsid w:val="001C2827"/>
    <w:rsid w:val="001C2977"/>
    <w:rsid w:val="001C299E"/>
    <w:rsid w:val="001C29D8"/>
    <w:rsid w:val="001C2A4D"/>
    <w:rsid w:val="001C2D13"/>
    <w:rsid w:val="001C2DA5"/>
    <w:rsid w:val="001C2E6C"/>
    <w:rsid w:val="001C2E97"/>
    <w:rsid w:val="001C2F5F"/>
    <w:rsid w:val="001C3068"/>
    <w:rsid w:val="001C3136"/>
    <w:rsid w:val="001C325A"/>
    <w:rsid w:val="001C32C5"/>
    <w:rsid w:val="001C33A7"/>
    <w:rsid w:val="001C3519"/>
    <w:rsid w:val="001C352A"/>
    <w:rsid w:val="001C3571"/>
    <w:rsid w:val="001C357A"/>
    <w:rsid w:val="001C365F"/>
    <w:rsid w:val="001C3684"/>
    <w:rsid w:val="001C36C6"/>
    <w:rsid w:val="001C3823"/>
    <w:rsid w:val="001C3857"/>
    <w:rsid w:val="001C38CF"/>
    <w:rsid w:val="001C394E"/>
    <w:rsid w:val="001C3965"/>
    <w:rsid w:val="001C3987"/>
    <w:rsid w:val="001C3B27"/>
    <w:rsid w:val="001C3B7E"/>
    <w:rsid w:val="001C3C04"/>
    <w:rsid w:val="001C3C4E"/>
    <w:rsid w:val="001C3C89"/>
    <w:rsid w:val="001C3E73"/>
    <w:rsid w:val="001C3EDB"/>
    <w:rsid w:val="001C42D6"/>
    <w:rsid w:val="001C4380"/>
    <w:rsid w:val="001C439C"/>
    <w:rsid w:val="001C43DB"/>
    <w:rsid w:val="001C43DD"/>
    <w:rsid w:val="001C43E8"/>
    <w:rsid w:val="001C44A0"/>
    <w:rsid w:val="001C4588"/>
    <w:rsid w:val="001C458C"/>
    <w:rsid w:val="001C4694"/>
    <w:rsid w:val="001C4802"/>
    <w:rsid w:val="001C4850"/>
    <w:rsid w:val="001C4879"/>
    <w:rsid w:val="001C4954"/>
    <w:rsid w:val="001C4974"/>
    <w:rsid w:val="001C49DF"/>
    <w:rsid w:val="001C4A5F"/>
    <w:rsid w:val="001C4B35"/>
    <w:rsid w:val="001C4B48"/>
    <w:rsid w:val="001C4B85"/>
    <w:rsid w:val="001C4BA2"/>
    <w:rsid w:val="001C4BC0"/>
    <w:rsid w:val="001C4C79"/>
    <w:rsid w:val="001C4CAD"/>
    <w:rsid w:val="001C4CBD"/>
    <w:rsid w:val="001C4D88"/>
    <w:rsid w:val="001C4DB5"/>
    <w:rsid w:val="001C4DD8"/>
    <w:rsid w:val="001C4E30"/>
    <w:rsid w:val="001C4EB8"/>
    <w:rsid w:val="001C4EBB"/>
    <w:rsid w:val="001C52C5"/>
    <w:rsid w:val="001C52CD"/>
    <w:rsid w:val="001C548D"/>
    <w:rsid w:val="001C556B"/>
    <w:rsid w:val="001C5671"/>
    <w:rsid w:val="001C57C9"/>
    <w:rsid w:val="001C58C8"/>
    <w:rsid w:val="001C598C"/>
    <w:rsid w:val="001C59A4"/>
    <w:rsid w:val="001C59AF"/>
    <w:rsid w:val="001C59CA"/>
    <w:rsid w:val="001C59DB"/>
    <w:rsid w:val="001C5A07"/>
    <w:rsid w:val="001C5A7A"/>
    <w:rsid w:val="001C5BD6"/>
    <w:rsid w:val="001C5BE3"/>
    <w:rsid w:val="001C5BFA"/>
    <w:rsid w:val="001C5C41"/>
    <w:rsid w:val="001C5D43"/>
    <w:rsid w:val="001C5E71"/>
    <w:rsid w:val="001C5F44"/>
    <w:rsid w:val="001C5FBC"/>
    <w:rsid w:val="001C5FFA"/>
    <w:rsid w:val="001C6112"/>
    <w:rsid w:val="001C6164"/>
    <w:rsid w:val="001C616C"/>
    <w:rsid w:val="001C630A"/>
    <w:rsid w:val="001C63A9"/>
    <w:rsid w:val="001C63B1"/>
    <w:rsid w:val="001C6430"/>
    <w:rsid w:val="001C6438"/>
    <w:rsid w:val="001C651F"/>
    <w:rsid w:val="001C657A"/>
    <w:rsid w:val="001C6624"/>
    <w:rsid w:val="001C666E"/>
    <w:rsid w:val="001C67CE"/>
    <w:rsid w:val="001C685A"/>
    <w:rsid w:val="001C6886"/>
    <w:rsid w:val="001C6892"/>
    <w:rsid w:val="001C69CE"/>
    <w:rsid w:val="001C6A26"/>
    <w:rsid w:val="001C6A40"/>
    <w:rsid w:val="001C6A5E"/>
    <w:rsid w:val="001C6A88"/>
    <w:rsid w:val="001C6ABD"/>
    <w:rsid w:val="001C6BDF"/>
    <w:rsid w:val="001C6CEF"/>
    <w:rsid w:val="001C6D23"/>
    <w:rsid w:val="001C6D40"/>
    <w:rsid w:val="001C6E08"/>
    <w:rsid w:val="001C6E93"/>
    <w:rsid w:val="001C6F15"/>
    <w:rsid w:val="001C6F49"/>
    <w:rsid w:val="001C6FC3"/>
    <w:rsid w:val="001C7145"/>
    <w:rsid w:val="001C7184"/>
    <w:rsid w:val="001C7264"/>
    <w:rsid w:val="001C727D"/>
    <w:rsid w:val="001C7280"/>
    <w:rsid w:val="001C73C6"/>
    <w:rsid w:val="001C73DA"/>
    <w:rsid w:val="001C7434"/>
    <w:rsid w:val="001C7457"/>
    <w:rsid w:val="001C751E"/>
    <w:rsid w:val="001C755F"/>
    <w:rsid w:val="001C75CF"/>
    <w:rsid w:val="001C761A"/>
    <w:rsid w:val="001C7747"/>
    <w:rsid w:val="001C780E"/>
    <w:rsid w:val="001C7822"/>
    <w:rsid w:val="001C7880"/>
    <w:rsid w:val="001C7A30"/>
    <w:rsid w:val="001C7A3B"/>
    <w:rsid w:val="001C7A4E"/>
    <w:rsid w:val="001C7B5B"/>
    <w:rsid w:val="001C7B87"/>
    <w:rsid w:val="001C7BAA"/>
    <w:rsid w:val="001C7BBA"/>
    <w:rsid w:val="001C7BE5"/>
    <w:rsid w:val="001C7D09"/>
    <w:rsid w:val="001C7D68"/>
    <w:rsid w:val="001C7DE5"/>
    <w:rsid w:val="001C7DF9"/>
    <w:rsid w:val="001C7E8E"/>
    <w:rsid w:val="001D0013"/>
    <w:rsid w:val="001D00AC"/>
    <w:rsid w:val="001D00B3"/>
    <w:rsid w:val="001D01AD"/>
    <w:rsid w:val="001D0274"/>
    <w:rsid w:val="001D029B"/>
    <w:rsid w:val="001D030B"/>
    <w:rsid w:val="001D031B"/>
    <w:rsid w:val="001D044B"/>
    <w:rsid w:val="001D04E4"/>
    <w:rsid w:val="001D059E"/>
    <w:rsid w:val="001D062E"/>
    <w:rsid w:val="001D072C"/>
    <w:rsid w:val="001D0752"/>
    <w:rsid w:val="001D079D"/>
    <w:rsid w:val="001D0C80"/>
    <w:rsid w:val="001D0C89"/>
    <w:rsid w:val="001D0D9B"/>
    <w:rsid w:val="001D0E1D"/>
    <w:rsid w:val="001D0E52"/>
    <w:rsid w:val="001D0FAC"/>
    <w:rsid w:val="001D0FD9"/>
    <w:rsid w:val="001D1022"/>
    <w:rsid w:val="001D1038"/>
    <w:rsid w:val="001D10CE"/>
    <w:rsid w:val="001D10DA"/>
    <w:rsid w:val="001D1122"/>
    <w:rsid w:val="001D1195"/>
    <w:rsid w:val="001D123B"/>
    <w:rsid w:val="001D123C"/>
    <w:rsid w:val="001D12AC"/>
    <w:rsid w:val="001D12BC"/>
    <w:rsid w:val="001D13B5"/>
    <w:rsid w:val="001D13BA"/>
    <w:rsid w:val="001D1452"/>
    <w:rsid w:val="001D15AD"/>
    <w:rsid w:val="001D15C2"/>
    <w:rsid w:val="001D15E0"/>
    <w:rsid w:val="001D1617"/>
    <w:rsid w:val="001D1647"/>
    <w:rsid w:val="001D165D"/>
    <w:rsid w:val="001D168A"/>
    <w:rsid w:val="001D16A9"/>
    <w:rsid w:val="001D1709"/>
    <w:rsid w:val="001D17C9"/>
    <w:rsid w:val="001D1808"/>
    <w:rsid w:val="001D19A2"/>
    <w:rsid w:val="001D1ABB"/>
    <w:rsid w:val="001D1ADB"/>
    <w:rsid w:val="001D1BC5"/>
    <w:rsid w:val="001D1C3F"/>
    <w:rsid w:val="001D1CA4"/>
    <w:rsid w:val="001D1E8F"/>
    <w:rsid w:val="001D1EA4"/>
    <w:rsid w:val="001D1EFB"/>
    <w:rsid w:val="001D1F01"/>
    <w:rsid w:val="001D1F5A"/>
    <w:rsid w:val="001D1FE1"/>
    <w:rsid w:val="001D1FF1"/>
    <w:rsid w:val="001D200B"/>
    <w:rsid w:val="001D20AF"/>
    <w:rsid w:val="001D2158"/>
    <w:rsid w:val="001D225E"/>
    <w:rsid w:val="001D2291"/>
    <w:rsid w:val="001D2325"/>
    <w:rsid w:val="001D23B1"/>
    <w:rsid w:val="001D24C8"/>
    <w:rsid w:val="001D24E0"/>
    <w:rsid w:val="001D25B4"/>
    <w:rsid w:val="001D261C"/>
    <w:rsid w:val="001D263D"/>
    <w:rsid w:val="001D2641"/>
    <w:rsid w:val="001D266F"/>
    <w:rsid w:val="001D267A"/>
    <w:rsid w:val="001D276A"/>
    <w:rsid w:val="001D2801"/>
    <w:rsid w:val="001D29F6"/>
    <w:rsid w:val="001D2A0A"/>
    <w:rsid w:val="001D2A1F"/>
    <w:rsid w:val="001D2A40"/>
    <w:rsid w:val="001D2AD5"/>
    <w:rsid w:val="001D2B01"/>
    <w:rsid w:val="001D2B9F"/>
    <w:rsid w:val="001D2BB7"/>
    <w:rsid w:val="001D2BE7"/>
    <w:rsid w:val="001D2C49"/>
    <w:rsid w:val="001D2C65"/>
    <w:rsid w:val="001D2CA3"/>
    <w:rsid w:val="001D2DBC"/>
    <w:rsid w:val="001D2EAC"/>
    <w:rsid w:val="001D2EC8"/>
    <w:rsid w:val="001D2F06"/>
    <w:rsid w:val="001D2F20"/>
    <w:rsid w:val="001D2FAD"/>
    <w:rsid w:val="001D30BA"/>
    <w:rsid w:val="001D30DB"/>
    <w:rsid w:val="001D3106"/>
    <w:rsid w:val="001D3157"/>
    <w:rsid w:val="001D31DE"/>
    <w:rsid w:val="001D322B"/>
    <w:rsid w:val="001D330B"/>
    <w:rsid w:val="001D3314"/>
    <w:rsid w:val="001D3610"/>
    <w:rsid w:val="001D3695"/>
    <w:rsid w:val="001D3726"/>
    <w:rsid w:val="001D3840"/>
    <w:rsid w:val="001D3954"/>
    <w:rsid w:val="001D397E"/>
    <w:rsid w:val="001D39BC"/>
    <w:rsid w:val="001D3A44"/>
    <w:rsid w:val="001D3A5E"/>
    <w:rsid w:val="001D3AC9"/>
    <w:rsid w:val="001D3ACF"/>
    <w:rsid w:val="001D3AEF"/>
    <w:rsid w:val="001D3C4A"/>
    <w:rsid w:val="001D3D51"/>
    <w:rsid w:val="001D3DA4"/>
    <w:rsid w:val="001D3DB5"/>
    <w:rsid w:val="001D3DBA"/>
    <w:rsid w:val="001D3F71"/>
    <w:rsid w:val="001D3F86"/>
    <w:rsid w:val="001D3FB4"/>
    <w:rsid w:val="001D4025"/>
    <w:rsid w:val="001D4074"/>
    <w:rsid w:val="001D41E9"/>
    <w:rsid w:val="001D424A"/>
    <w:rsid w:val="001D452F"/>
    <w:rsid w:val="001D4536"/>
    <w:rsid w:val="001D45C7"/>
    <w:rsid w:val="001D480F"/>
    <w:rsid w:val="001D4810"/>
    <w:rsid w:val="001D486E"/>
    <w:rsid w:val="001D48DA"/>
    <w:rsid w:val="001D48F4"/>
    <w:rsid w:val="001D4995"/>
    <w:rsid w:val="001D49CD"/>
    <w:rsid w:val="001D4A20"/>
    <w:rsid w:val="001D4AC3"/>
    <w:rsid w:val="001D4AC5"/>
    <w:rsid w:val="001D4AE5"/>
    <w:rsid w:val="001D4CF3"/>
    <w:rsid w:val="001D4D63"/>
    <w:rsid w:val="001D4D79"/>
    <w:rsid w:val="001D4E55"/>
    <w:rsid w:val="001D5006"/>
    <w:rsid w:val="001D5195"/>
    <w:rsid w:val="001D520B"/>
    <w:rsid w:val="001D5256"/>
    <w:rsid w:val="001D52AA"/>
    <w:rsid w:val="001D52AF"/>
    <w:rsid w:val="001D53A3"/>
    <w:rsid w:val="001D53CB"/>
    <w:rsid w:val="001D562E"/>
    <w:rsid w:val="001D574E"/>
    <w:rsid w:val="001D577D"/>
    <w:rsid w:val="001D577F"/>
    <w:rsid w:val="001D5815"/>
    <w:rsid w:val="001D582E"/>
    <w:rsid w:val="001D584E"/>
    <w:rsid w:val="001D584F"/>
    <w:rsid w:val="001D5877"/>
    <w:rsid w:val="001D58C6"/>
    <w:rsid w:val="001D58DE"/>
    <w:rsid w:val="001D5969"/>
    <w:rsid w:val="001D5995"/>
    <w:rsid w:val="001D5A55"/>
    <w:rsid w:val="001D5A78"/>
    <w:rsid w:val="001D5B24"/>
    <w:rsid w:val="001D5BC7"/>
    <w:rsid w:val="001D5BF1"/>
    <w:rsid w:val="001D5C10"/>
    <w:rsid w:val="001D5CAE"/>
    <w:rsid w:val="001D5CB5"/>
    <w:rsid w:val="001D5D7A"/>
    <w:rsid w:val="001D5DC6"/>
    <w:rsid w:val="001D5EC6"/>
    <w:rsid w:val="001D5F60"/>
    <w:rsid w:val="001D5F6B"/>
    <w:rsid w:val="001D5F9D"/>
    <w:rsid w:val="001D60A3"/>
    <w:rsid w:val="001D610B"/>
    <w:rsid w:val="001D610C"/>
    <w:rsid w:val="001D614E"/>
    <w:rsid w:val="001D6159"/>
    <w:rsid w:val="001D617E"/>
    <w:rsid w:val="001D6293"/>
    <w:rsid w:val="001D63A8"/>
    <w:rsid w:val="001D63DD"/>
    <w:rsid w:val="001D6474"/>
    <w:rsid w:val="001D65A6"/>
    <w:rsid w:val="001D666E"/>
    <w:rsid w:val="001D667D"/>
    <w:rsid w:val="001D686B"/>
    <w:rsid w:val="001D6878"/>
    <w:rsid w:val="001D6910"/>
    <w:rsid w:val="001D6916"/>
    <w:rsid w:val="001D6986"/>
    <w:rsid w:val="001D6AEC"/>
    <w:rsid w:val="001D6B4E"/>
    <w:rsid w:val="001D6B9C"/>
    <w:rsid w:val="001D6C19"/>
    <w:rsid w:val="001D6C6A"/>
    <w:rsid w:val="001D6D3E"/>
    <w:rsid w:val="001D6D6F"/>
    <w:rsid w:val="001D6DFA"/>
    <w:rsid w:val="001D6EEE"/>
    <w:rsid w:val="001D6F22"/>
    <w:rsid w:val="001D6F96"/>
    <w:rsid w:val="001D6FB1"/>
    <w:rsid w:val="001D711C"/>
    <w:rsid w:val="001D7143"/>
    <w:rsid w:val="001D71AA"/>
    <w:rsid w:val="001D7202"/>
    <w:rsid w:val="001D72A7"/>
    <w:rsid w:val="001D7401"/>
    <w:rsid w:val="001D75D5"/>
    <w:rsid w:val="001D75FB"/>
    <w:rsid w:val="001D76B0"/>
    <w:rsid w:val="001D7718"/>
    <w:rsid w:val="001D77D6"/>
    <w:rsid w:val="001D7845"/>
    <w:rsid w:val="001D789A"/>
    <w:rsid w:val="001D7903"/>
    <w:rsid w:val="001D795A"/>
    <w:rsid w:val="001D7AD1"/>
    <w:rsid w:val="001D7AF9"/>
    <w:rsid w:val="001D7B22"/>
    <w:rsid w:val="001D7B8A"/>
    <w:rsid w:val="001D7C62"/>
    <w:rsid w:val="001D7DB3"/>
    <w:rsid w:val="001D7E25"/>
    <w:rsid w:val="001D7F14"/>
    <w:rsid w:val="001D7F1D"/>
    <w:rsid w:val="001D7F21"/>
    <w:rsid w:val="001D7F26"/>
    <w:rsid w:val="001D7FB3"/>
    <w:rsid w:val="001D7FFD"/>
    <w:rsid w:val="001E0057"/>
    <w:rsid w:val="001E00B4"/>
    <w:rsid w:val="001E00BA"/>
    <w:rsid w:val="001E01BF"/>
    <w:rsid w:val="001E01D1"/>
    <w:rsid w:val="001E01D6"/>
    <w:rsid w:val="001E024E"/>
    <w:rsid w:val="001E02BF"/>
    <w:rsid w:val="001E0343"/>
    <w:rsid w:val="001E0354"/>
    <w:rsid w:val="001E036D"/>
    <w:rsid w:val="001E03FD"/>
    <w:rsid w:val="001E03FE"/>
    <w:rsid w:val="001E044D"/>
    <w:rsid w:val="001E04A7"/>
    <w:rsid w:val="001E051D"/>
    <w:rsid w:val="001E055C"/>
    <w:rsid w:val="001E05C7"/>
    <w:rsid w:val="001E069E"/>
    <w:rsid w:val="001E0718"/>
    <w:rsid w:val="001E0803"/>
    <w:rsid w:val="001E0830"/>
    <w:rsid w:val="001E09DC"/>
    <w:rsid w:val="001E0A26"/>
    <w:rsid w:val="001E0A57"/>
    <w:rsid w:val="001E0A7D"/>
    <w:rsid w:val="001E0AC0"/>
    <w:rsid w:val="001E0D50"/>
    <w:rsid w:val="001E0D75"/>
    <w:rsid w:val="001E0EBD"/>
    <w:rsid w:val="001E0EDA"/>
    <w:rsid w:val="001E0F42"/>
    <w:rsid w:val="001E0FCC"/>
    <w:rsid w:val="001E0FD9"/>
    <w:rsid w:val="001E10CE"/>
    <w:rsid w:val="001E1170"/>
    <w:rsid w:val="001E11B8"/>
    <w:rsid w:val="001E1309"/>
    <w:rsid w:val="001E1342"/>
    <w:rsid w:val="001E1361"/>
    <w:rsid w:val="001E13E4"/>
    <w:rsid w:val="001E1473"/>
    <w:rsid w:val="001E14B6"/>
    <w:rsid w:val="001E14BF"/>
    <w:rsid w:val="001E155F"/>
    <w:rsid w:val="001E161E"/>
    <w:rsid w:val="001E185F"/>
    <w:rsid w:val="001E186F"/>
    <w:rsid w:val="001E1975"/>
    <w:rsid w:val="001E1AEA"/>
    <w:rsid w:val="001E1AF7"/>
    <w:rsid w:val="001E1B3E"/>
    <w:rsid w:val="001E1B86"/>
    <w:rsid w:val="001E1BB9"/>
    <w:rsid w:val="001E1BC0"/>
    <w:rsid w:val="001E1C16"/>
    <w:rsid w:val="001E1E12"/>
    <w:rsid w:val="001E1E1D"/>
    <w:rsid w:val="001E1E36"/>
    <w:rsid w:val="001E1EB4"/>
    <w:rsid w:val="001E1EFE"/>
    <w:rsid w:val="001E1F5E"/>
    <w:rsid w:val="001E204C"/>
    <w:rsid w:val="001E2095"/>
    <w:rsid w:val="001E217E"/>
    <w:rsid w:val="001E22C9"/>
    <w:rsid w:val="001E2340"/>
    <w:rsid w:val="001E23E0"/>
    <w:rsid w:val="001E2446"/>
    <w:rsid w:val="001E244E"/>
    <w:rsid w:val="001E255C"/>
    <w:rsid w:val="001E25F7"/>
    <w:rsid w:val="001E2710"/>
    <w:rsid w:val="001E2760"/>
    <w:rsid w:val="001E2776"/>
    <w:rsid w:val="001E2860"/>
    <w:rsid w:val="001E28BC"/>
    <w:rsid w:val="001E2905"/>
    <w:rsid w:val="001E2936"/>
    <w:rsid w:val="001E2A39"/>
    <w:rsid w:val="001E2A4F"/>
    <w:rsid w:val="001E2B9C"/>
    <w:rsid w:val="001E2CB6"/>
    <w:rsid w:val="001E2CF4"/>
    <w:rsid w:val="001E2D00"/>
    <w:rsid w:val="001E2E33"/>
    <w:rsid w:val="001E2EA9"/>
    <w:rsid w:val="001E2EC2"/>
    <w:rsid w:val="001E2F9E"/>
    <w:rsid w:val="001E2FA7"/>
    <w:rsid w:val="001E3021"/>
    <w:rsid w:val="001E3032"/>
    <w:rsid w:val="001E304D"/>
    <w:rsid w:val="001E3054"/>
    <w:rsid w:val="001E30F1"/>
    <w:rsid w:val="001E31FC"/>
    <w:rsid w:val="001E32C1"/>
    <w:rsid w:val="001E33A9"/>
    <w:rsid w:val="001E3446"/>
    <w:rsid w:val="001E345D"/>
    <w:rsid w:val="001E34B9"/>
    <w:rsid w:val="001E34C8"/>
    <w:rsid w:val="001E34F4"/>
    <w:rsid w:val="001E3565"/>
    <w:rsid w:val="001E35D4"/>
    <w:rsid w:val="001E35EE"/>
    <w:rsid w:val="001E3615"/>
    <w:rsid w:val="001E3669"/>
    <w:rsid w:val="001E368D"/>
    <w:rsid w:val="001E36AE"/>
    <w:rsid w:val="001E36F5"/>
    <w:rsid w:val="001E3711"/>
    <w:rsid w:val="001E38A5"/>
    <w:rsid w:val="001E3932"/>
    <w:rsid w:val="001E39C7"/>
    <w:rsid w:val="001E3A1A"/>
    <w:rsid w:val="001E3A7E"/>
    <w:rsid w:val="001E3B20"/>
    <w:rsid w:val="001E3B5D"/>
    <w:rsid w:val="001E3BD7"/>
    <w:rsid w:val="001E3BF4"/>
    <w:rsid w:val="001E3CB9"/>
    <w:rsid w:val="001E3E45"/>
    <w:rsid w:val="001E3EF4"/>
    <w:rsid w:val="001E3EF7"/>
    <w:rsid w:val="001E40C8"/>
    <w:rsid w:val="001E413D"/>
    <w:rsid w:val="001E4179"/>
    <w:rsid w:val="001E4202"/>
    <w:rsid w:val="001E422B"/>
    <w:rsid w:val="001E4262"/>
    <w:rsid w:val="001E4278"/>
    <w:rsid w:val="001E42BF"/>
    <w:rsid w:val="001E42F1"/>
    <w:rsid w:val="001E437D"/>
    <w:rsid w:val="001E43C9"/>
    <w:rsid w:val="001E4477"/>
    <w:rsid w:val="001E449B"/>
    <w:rsid w:val="001E4589"/>
    <w:rsid w:val="001E45EA"/>
    <w:rsid w:val="001E461D"/>
    <w:rsid w:val="001E46E0"/>
    <w:rsid w:val="001E48C1"/>
    <w:rsid w:val="001E4B26"/>
    <w:rsid w:val="001E4B8C"/>
    <w:rsid w:val="001E4BA6"/>
    <w:rsid w:val="001E4BFD"/>
    <w:rsid w:val="001E4D1C"/>
    <w:rsid w:val="001E4D7B"/>
    <w:rsid w:val="001E4DBB"/>
    <w:rsid w:val="001E4E37"/>
    <w:rsid w:val="001E4E3A"/>
    <w:rsid w:val="001E505D"/>
    <w:rsid w:val="001E5085"/>
    <w:rsid w:val="001E50C6"/>
    <w:rsid w:val="001E50D4"/>
    <w:rsid w:val="001E5183"/>
    <w:rsid w:val="001E5196"/>
    <w:rsid w:val="001E52A4"/>
    <w:rsid w:val="001E52DA"/>
    <w:rsid w:val="001E5326"/>
    <w:rsid w:val="001E5355"/>
    <w:rsid w:val="001E5375"/>
    <w:rsid w:val="001E54B7"/>
    <w:rsid w:val="001E54BA"/>
    <w:rsid w:val="001E54CE"/>
    <w:rsid w:val="001E54FD"/>
    <w:rsid w:val="001E5553"/>
    <w:rsid w:val="001E55D3"/>
    <w:rsid w:val="001E560D"/>
    <w:rsid w:val="001E5649"/>
    <w:rsid w:val="001E5665"/>
    <w:rsid w:val="001E5669"/>
    <w:rsid w:val="001E56A3"/>
    <w:rsid w:val="001E57E2"/>
    <w:rsid w:val="001E5ABF"/>
    <w:rsid w:val="001E5B63"/>
    <w:rsid w:val="001E5BB3"/>
    <w:rsid w:val="001E5BE1"/>
    <w:rsid w:val="001E5C0B"/>
    <w:rsid w:val="001E5C94"/>
    <w:rsid w:val="001E5CA5"/>
    <w:rsid w:val="001E5CBC"/>
    <w:rsid w:val="001E5D14"/>
    <w:rsid w:val="001E5E6E"/>
    <w:rsid w:val="001E5EE8"/>
    <w:rsid w:val="001E5F25"/>
    <w:rsid w:val="001E5FE7"/>
    <w:rsid w:val="001E6057"/>
    <w:rsid w:val="001E60B9"/>
    <w:rsid w:val="001E6169"/>
    <w:rsid w:val="001E62D7"/>
    <w:rsid w:val="001E63F8"/>
    <w:rsid w:val="001E63F9"/>
    <w:rsid w:val="001E6462"/>
    <w:rsid w:val="001E6567"/>
    <w:rsid w:val="001E69C3"/>
    <w:rsid w:val="001E6A1F"/>
    <w:rsid w:val="001E6A71"/>
    <w:rsid w:val="001E6A84"/>
    <w:rsid w:val="001E6AB8"/>
    <w:rsid w:val="001E6AF2"/>
    <w:rsid w:val="001E6B5B"/>
    <w:rsid w:val="001E6BC1"/>
    <w:rsid w:val="001E6CBD"/>
    <w:rsid w:val="001E6D61"/>
    <w:rsid w:val="001E6D7D"/>
    <w:rsid w:val="001E6E0C"/>
    <w:rsid w:val="001E6E32"/>
    <w:rsid w:val="001E6E3B"/>
    <w:rsid w:val="001E6F29"/>
    <w:rsid w:val="001E6F66"/>
    <w:rsid w:val="001E6F91"/>
    <w:rsid w:val="001E6F94"/>
    <w:rsid w:val="001E6FD4"/>
    <w:rsid w:val="001E7162"/>
    <w:rsid w:val="001E72AD"/>
    <w:rsid w:val="001E72B8"/>
    <w:rsid w:val="001E741F"/>
    <w:rsid w:val="001E7434"/>
    <w:rsid w:val="001E7440"/>
    <w:rsid w:val="001E7545"/>
    <w:rsid w:val="001E7684"/>
    <w:rsid w:val="001E7734"/>
    <w:rsid w:val="001E7899"/>
    <w:rsid w:val="001E7907"/>
    <w:rsid w:val="001E7926"/>
    <w:rsid w:val="001E79C2"/>
    <w:rsid w:val="001E7A28"/>
    <w:rsid w:val="001E7AE7"/>
    <w:rsid w:val="001E7B50"/>
    <w:rsid w:val="001E7B8F"/>
    <w:rsid w:val="001E7BB1"/>
    <w:rsid w:val="001E7C7D"/>
    <w:rsid w:val="001E7C91"/>
    <w:rsid w:val="001E7CB8"/>
    <w:rsid w:val="001E7D1A"/>
    <w:rsid w:val="001E7FCB"/>
    <w:rsid w:val="001F00CA"/>
    <w:rsid w:val="001F0117"/>
    <w:rsid w:val="001F0140"/>
    <w:rsid w:val="001F0170"/>
    <w:rsid w:val="001F019D"/>
    <w:rsid w:val="001F021C"/>
    <w:rsid w:val="001F0234"/>
    <w:rsid w:val="001F0248"/>
    <w:rsid w:val="001F0251"/>
    <w:rsid w:val="001F0370"/>
    <w:rsid w:val="001F0447"/>
    <w:rsid w:val="001F057F"/>
    <w:rsid w:val="001F0600"/>
    <w:rsid w:val="001F062E"/>
    <w:rsid w:val="001F0633"/>
    <w:rsid w:val="001F0867"/>
    <w:rsid w:val="001F08F1"/>
    <w:rsid w:val="001F0B27"/>
    <w:rsid w:val="001F0B96"/>
    <w:rsid w:val="001F0B9E"/>
    <w:rsid w:val="001F0BC9"/>
    <w:rsid w:val="001F0C0A"/>
    <w:rsid w:val="001F0C20"/>
    <w:rsid w:val="001F0C4C"/>
    <w:rsid w:val="001F0CF5"/>
    <w:rsid w:val="001F0E3B"/>
    <w:rsid w:val="001F0F55"/>
    <w:rsid w:val="001F0F86"/>
    <w:rsid w:val="001F103C"/>
    <w:rsid w:val="001F1068"/>
    <w:rsid w:val="001F10BA"/>
    <w:rsid w:val="001F10FB"/>
    <w:rsid w:val="001F127E"/>
    <w:rsid w:val="001F1307"/>
    <w:rsid w:val="001F1309"/>
    <w:rsid w:val="001F132F"/>
    <w:rsid w:val="001F133A"/>
    <w:rsid w:val="001F138D"/>
    <w:rsid w:val="001F142E"/>
    <w:rsid w:val="001F152F"/>
    <w:rsid w:val="001F161F"/>
    <w:rsid w:val="001F1628"/>
    <w:rsid w:val="001F169B"/>
    <w:rsid w:val="001F16B0"/>
    <w:rsid w:val="001F1707"/>
    <w:rsid w:val="001F1773"/>
    <w:rsid w:val="001F18C2"/>
    <w:rsid w:val="001F1902"/>
    <w:rsid w:val="001F191A"/>
    <w:rsid w:val="001F192D"/>
    <w:rsid w:val="001F19A5"/>
    <w:rsid w:val="001F19D4"/>
    <w:rsid w:val="001F1A9C"/>
    <w:rsid w:val="001F1AD4"/>
    <w:rsid w:val="001F1B26"/>
    <w:rsid w:val="001F1B43"/>
    <w:rsid w:val="001F1BA7"/>
    <w:rsid w:val="001F1BBE"/>
    <w:rsid w:val="001F1BFD"/>
    <w:rsid w:val="001F1D57"/>
    <w:rsid w:val="001F1EDF"/>
    <w:rsid w:val="001F1EE1"/>
    <w:rsid w:val="001F1F85"/>
    <w:rsid w:val="001F1FE9"/>
    <w:rsid w:val="001F1FF7"/>
    <w:rsid w:val="001F201F"/>
    <w:rsid w:val="001F21A1"/>
    <w:rsid w:val="001F22A2"/>
    <w:rsid w:val="001F22F2"/>
    <w:rsid w:val="001F235C"/>
    <w:rsid w:val="001F241B"/>
    <w:rsid w:val="001F24DB"/>
    <w:rsid w:val="001F25D3"/>
    <w:rsid w:val="001F2621"/>
    <w:rsid w:val="001F2658"/>
    <w:rsid w:val="001F26F6"/>
    <w:rsid w:val="001F2754"/>
    <w:rsid w:val="001F2778"/>
    <w:rsid w:val="001F27BF"/>
    <w:rsid w:val="001F27E5"/>
    <w:rsid w:val="001F2829"/>
    <w:rsid w:val="001F2880"/>
    <w:rsid w:val="001F28CD"/>
    <w:rsid w:val="001F29B9"/>
    <w:rsid w:val="001F29CD"/>
    <w:rsid w:val="001F2AC8"/>
    <w:rsid w:val="001F2B3F"/>
    <w:rsid w:val="001F2BD3"/>
    <w:rsid w:val="001F2BFA"/>
    <w:rsid w:val="001F2C3D"/>
    <w:rsid w:val="001F2C91"/>
    <w:rsid w:val="001F2CBB"/>
    <w:rsid w:val="001F2D10"/>
    <w:rsid w:val="001F2DB1"/>
    <w:rsid w:val="001F2E37"/>
    <w:rsid w:val="001F2FEF"/>
    <w:rsid w:val="001F3051"/>
    <w:rsid w:val="001F31AD"/>
    <w:rsid w:val="001F31CD"/>
    <w:rsid w:val="001F3340"/>
    <w:rsid w:val="001F3342"/>
    <w:rsid w:val="001F3385"/>
    <w:rsid w:val="001F345B"/>
    <w:rsid w:val="001F347F"/>
    <w:rsid w:val="001F348A"/>
    <w:rsid w:val="001F34C2"/>
    <w:rsid w:val="001F3508"/>
    <w:rsid w:val="001F3636"/>
    <w:rsid w:val="001F3690"/>
    <w:rsid w:val="001F36DF"/>
    <w:rsid w:val="001F38C8"/>
    <w:rsid w:val="001F390A"/>
    <w:rsid w:val="001F395F"/>
    <w:rsid w:val="001F39B5"/>
    <w:rsid w:val="001F3A35"/>
    <w:rsid w:val="001F3A90"/>
    <w:rsid w:val="001F3B0B"/>
    <w:rsid w:val="001F3B3F"/>
    <w:rsid w:val="001F3B68"/>
    <w:rsid w:val="001F3BAF"/>
    <w:rsid w:val="001F3BB4"/>
    <w:rsid w:val="001F3CD0"/>
    <w:rsid w:val="001F3EF3"/>
    <w:rsid w:val="001F3F12"/>
    <w:rsid w:val="001F3F51"/>
    <w:rsid w:val="001F3F81"/>
    <w:rsid w:val="001F3F91"/>
    <w:rsid w:val="001F405F"/>
    <w:rsid w:val="001F4117"/>
    <w:rsid w:val="001F4283"/>
    <w:rsid w:val="001F43BA"/>
    <w:rsid w:val="001F4498"/>
    <w:rsid w:val="001F4537"/>
    <w:rsid w:val="001F454B"/>
    <w:rsid w:val="001F462D"/>
    <w:rsid w:val="001F46A6"/>
    <w:rsid w:val="001F46DF"/>
    <w:rsid w:val="001F4734"/>
    <w:rsid w:val="001F4747"/>
    <w:rsid w:val="001F47BE"/>
    <w:rsid w:val="001F482C"/>
    <w:rsid w:val="001F4896"/>
    <w:rsid w:val="001F4B1E"/>
    <w:rsid w:val="001F4BA2"/>
    <w:rsid w:val="001F4CB2"/>
    <w:rsid w:val="001F4CD0"/>
    <w:rsid w:val="001F4D6F"/>
    <w:rsid w:val="001F4DA6"/>
    <w:rsid w:val="001F4DFB"/>
    <w:rsid w:val="001F4E32"/>
    <w:rsid w:val="001F4F07"/>
    <w:rsid w:val="001F4F16"/>
    <w:rsid w:val="001F4F59"/>
    <w:rsid w:val="001F4F69"/>
    <w:rsid w:val="001F4FA6"/>
    <w:rsid w:val="001F4FCB"/>
    <w:rsid w:val="001F4FF3"/>
    <w:rsid w:val="001F501E"/>
    <w:rsid w:val="001F5040"/>
    <w:rsid w:val="001F5180"/>
    <w:rsid w:val="001F51F3"/>
    <w:rsid w:val="001F5409"/>
    <w:rsid w:val="001F5571"/>
    <w:rsid w:val="001F55F8"/>
    <w:rsid w:val="001F565F"/>
    <w:rsid w:val="001F5674"/>
    <w:rsid w:val="001F56C5"/>
    <w:rsid w:val="001F575B"/>
    <w:rsid w:val="001F5792"/>
    <w:rsid w:val="001F57E6"/>
    <w:rsid w:val="001F58B0"/>
    <w:rsid w:val="001F598B"/>
    <w:rsid w:val="001F5AB8"/>
    <w:rsid w:val="001F5AFD"/>
    <w:rsid w:val="001F5B37"/>
    <w:rsid w:val="001F5B40"/>
    <w:rsid w:val="001F5B49"/>
    <w:rsid w:val="001F5BEA"/>
    <w:rsid w:val="001F5C2D"/>
    <w:rsid w:val="001F5CBA"/>
    <w:rsid w:val="001F5D78"/>
    <w:rsid w:val="001F5E50"/>
    <w:rsid w:val="001F5ECC"/>
    <w:rsid w:val="001F5ED8"/>
    <w:rsid w:val="001F5EE7"/>
    <w:rsid w:val="001F5EE9"/>
    <w:rsid w:val="001F5F3E"/>
    <w:rsid w:val="001F5FA1"/>
    <w:rsid w:val="001F5FD3"/>
    <w:rsid w:val="001F6009"/>
    <w:rsid w:val="001F6031"/>
    <w:rsid w:val="001F604B"/>
    <w:rsid w:val="001F6079"/>
    <w:rsid w:val="001F60FB"/>
    <w:rsid w:val="001F61E2"/>
    <w:rsid w:val="001F6242"/>
    <w:rsid w:val="001F624A"/>
    <w:rsid w:val="001F630F"/>
    <w:rsid w:val="001F63D0"/>
    <w:rsid w:val="001F6453"/>
    <w:rsid w:val="001F6490"/>
    <w:rsid w:val="001F6496"/>
    <w:rsid w:val="001F64AD"/>
    <w:rsid w:val="001F6610"/>
    <w:rsid w:val="001F66B5"/>
    <w:rsid w:val="001F66CD"/>
    <w:rsid w:val="001F676E"/>
    <w:rsid w:val="001F67C5"/>
    <w:rsid w:val="001F68C5"/>
    <w:rsid w:val="001F68DF"/>
    <w:rsid w:val="001F68ED"/>
    <w:rsid w:val="001F68F0"/>
    <w:rsid w:val="001F6923"/>
    <w:rsid w:val="001F69CF"/>
    <w:rsid w:val="001F6A56"/>
    <w:rsid w:val="001F6A76"/>
    <w:rsid w:val="001F6AAC"/>
    <w:rsid w:val="001F6B0A"/>
    <w:rsid w:val="001F6D14"/>
    <w:rsid w:val="001F6E2B"/>
    <w:rsid w:val="001F6EB9"/>
    <w:rsid w:val="001F6F53"/>
    <w:rsid w:val="001F6FD0"/>
    <w:rsid w:val="001F702E"/>
    <w:rsid w:val="001F704C"/>
    <w:rsid w:val="001F7147"/>
    <w:rsid w:val="001F71CE"/>
    <w:rsid w:val="001F71D3"/>
    <w:rsid w:val="001F71DD"/>
    <w:rsid w:val="001F7220"/>
    <w:rsid w:val="001F725B"/>
    <w:rsid w:val="001F73CC"/>
    <w:rsid w:val="001F748B"/>
    <w:rsid w:val="001F756E"/>
    <w:rsid w:val="001F7627"/>
    <w:rsid w:val="001F7767"/>
    <w:rsid w:val="001F7839"/>
    <w:rsid w:val="001F7935"/>
    <w:rsid w:val="001F7BA1"/>
    <w:rsid w:val="001F7BCA"/>
    <w:rsid w:val="001F7BE9"/>
    <w:rsid w:val="001F7C44"/>
    <w:rsid w:val="001F7C6F"/>
    <w:rsid w:val="001F7D22"/>
    <w:rsid w:val="001F7D30"/>
    <w:rsid w:val="001F7DD0"/>
    <w:rsid w:val="001F7E0C"/>
    <w:rsid w:val="00200011"/>
    <w:rsid w:val="0020003C"/>
    <w:rsid w:val="00200095"/>
    <w:rsid w:val="0020011B"/>
    <w:rsid w:val="0020014F"/>
    <w:rsid w:val="00200375"/>
    <w:rsid w:val="0020039D"/>
    <w:rsid w:val="0020039E"/>
    <w:rsid w:val="0020050E"/>
    <w:rsid w:val="002006E4"/>
    <w:rsid w:val="00200871"/>
    <w:rsid w:val="0020098F"/>
    <w:rsid w:val="00200A12"/>
    <w:rsid w:val="00200A6D"/>
    <w:rsid w:val="00200AA5"/>
    <w:rsid w:val="00200B5B"/>
    <w:rsid w:val="00200BE7"/>
    <w:rsid w:val="00200DD5"/>
    <w:rsid w:val="00200E5E"/>
    <w:rsid w:val="00200FDB"/>
    <w:rsid w:val="00201041"/>
    <w:rsid w:val="002010A5"/>
    <w:rsid w:val="00201160"/>
    <w:rsid w:val="00201161"/>
    <w:rsid w:val="002011C8"/>
    <w:rsid w:val="00201273"/>
    <w:rsid w:val="0020135B"/>
    <w:rsid w:val="002013C8"/>
    <w:rsid w:val="002014AE"/>
    <w:rsid w:val="00201778"/>
    <w:rsid w:val="002017BD"/>
    <w:rsid w:val="00201832"/>
    <w:rsid w:val="0020186A"/>
    <w:rsid w:val="00201876"/>
    <w:rsid w:val="00201897"/>
    <w:rsid w:val="0020189C"/>
    <w:rsid w:val="002018D3"/>
    <w:rsid w:val="0020190D"/>
    <w:rsid w:val="00201972"/>
    <w:rsid w:val="002019FC"/>
    <w:rsid w:val="00201A2C"/>
    <w:rsid w:val="00201A7D"/>
    <w:rsid w:val="00201A8B"/>
    <w:rsid w:val="00201AAC"/>
    <w:rsid w:val="00201BB5"/>
    <w:rsid w:val="00201C60"/>
    <w:rsid w:val="00201C64"/>
    <w:rsid w:val="00201CCE"/>
    <w:rsid w:val="00201E05"/>
    <w:rsid w:val="00201E14"/>
    <w:rsid w:val="00201E6D"/>
    <w:rsid w:val="00201ECE"/>
    <w:rsid w:val="00201F35"/>
    <w:rsid w:val="00201F90"/>
    <w:rsid w:val="00201FB6"/>
    <w:rsid w:val="00202164"/>
    <w:rsid w:val="002022FE"/>
    <w:rsid w:val="0020234B"/>
    <w:rsid w:val="00202388"/>
    <w:rsid w:val="00202397"/>
    <w:rsid w:val="0020242C"/>
    <w:rsid w:val="00202448"/>
    <w:rsid w:val="0020247B"/>
    <w:rsid w:val="0020277E"/>
    <w:rsid w:val="00202818"/>
    <w:rsid w:val="0020285B"/>
    <w:rsid w:val="00202934"/>
    <w:rsid w:val="002029A7"/>
    <w:rsid w:val="00202A97"/>
    <w:rsid w:val="00202AD7"/>
    <w:rsid w:val="00202B52"/>
    <w:rsid w:val="00202BD0"/>
    <w:rsid w:val="00202D14"/>
    <w:rsid w:val="00202EF4"/>
    <w:rsid w:val="00202F25"/>
    <w:rsid w:val="00202F4A"/>
    <w:rsid w:val="00202F5C"/>
    <w:rsid w:val="00202F85"/>
    <w:rsid w:val="00202FA1"/>
    <w:rsid w:val="00202FBB"/>
    <w:rsid w:val="00202FC6"/>
    <w:rsid w:val="002030EA"/>
    <w:rsid w:val="002031E6"/>
    <w:rsid w:val="00203242"/>
    <w:rsid w:val="002032EA"/>
    <w:rsid w:val="002032FD"/>
    <w:rsid w:val="00203333"/>
    <w:rsid w:val="00203369"/>
    <w:rsid w:val="00203389"/>
    <w:rsid w:val="002033A8"/>
    <w:rsid w:val="002033E6"/>
    <w:rsid w:val="002033FD"/>
    <w:rsid w:val="0020341B"/>
    <w:rsid w:val="0020343B"/>
    <w:rsid w:val="002034B7"/>
    <w:rsid w:val="002034D4"/>
    <w:rsid w:val="0020351C"/>
    <w:rsid w:val="0020358B"/>
    <w:rsid w:val="002035F9"/>
    <w:rsid w:val="0020363A"/>
    <w:rsid w:val="00203647"/>
    <w:rsid w:val="00203689"/>
    <w:rsid w:val="002036AD"/>
    <w:rsid w:val="00203782"/>
    <w:rsid w:val="0020382B"/>
    <w:rsid w:val="00203857"/>
    <w:rsid w:val="002038A8"/>
    <w:rsid w:val="002039E9"/>
    <w:rsid w:val="00203A38"/>
    <w:rsid w:val="00203A3D"/>
    <w:rsid w:val="00203A74"/>
    <w:rsid w:val="00203A76"/>
    <w:rsid w:val="00203A8C"/>
    <w:rsid w:val="00203AF2"/>
    <w:rsid w:val="00203B2C"/>
    <w:rsid w:val="00203B75"/>
    <w:rsid w:val="00203BA0"/>
    <w:rsid w:val="00203BCA"/>
    <w:rsid w:val="00203C5B"/>
    <w:rsid w:val="00203CB7"/>
    <w:rsid w:val="00203CBE"/>
    <w:rsid w:val="00203CC4"/>
    <w:rsid w:val="00203E05"/>
    <w:rsid w:val="00203E10"/>
    <w:rsid w:val="00203E8C"/>
    <w:rsid w:val="00203ECC"/>
    <w:rsid w:val="00203F32"/>
    <w:rsid w:val="00203F64"/>
    <w:rsid w:val="0020401D"/>
    <w:rsid w:val="00204147"/>
    <w:rsid w:val="00204247"/>
    <w:rsid w:val="00204269"/>
    <w:rsid w:val="00204272"/>
    <w:rsid w:val="00204419"/>
    <w:rsid w:val="00204477"/>
    <w:rsid w:val="0020447B"/>
    <w:rsid w:val="0020449F"/>
    <w:rsid w:val="002044BD"/>
    <w:rsid w:val="00204540"/>
    <w:rsid w:val="0020456C"/>
    <w:rsid w:val="002045B8"/>
    <w:rsid w:val="002045BC"/>
    <w:rsid w:val="002045C4"/>
    <w:rsid w:val="00204602"/>
    <w:rsid w:val="00204656"/>
    <w:rsid w:val="0020466B"/>
    <w:rsid w:val="002046CB"/>
    <w:rsid w:val="0020472B"/>
    <w:rsid w:val="00204762"/>
    <w:rsid w:val="00204843"/>
    <w:rsid w:val="00204856"/>
    <w:rsid w:val="0020485B"/>
    <w:rsid w:val="0020494B"/>
    <w:rsid w:val="00204977"/>
    <w:rsid w:val="002049D7"/>
    <w:rsid w:val="002049F4"/>
    <w:rsid w:val="00204A13"/>
    <w:rsid w:val="00204A2B"/>
    <w:rsid w:val="00204B1B"/>
    <w:rsid w:val="00204BD2"/>
    <w:rsid w:val="00204BEF"/>
    <w:rsid w:val="00204E99"/>
    <w:rsid w:val="00204F0E"/>
    <w:rsid w:val="0020513E"/>
    <w:rsid w:val="002051E6"/>
    <w:rsid w:val="002051EE"/>
    <w:rsid w:val="0020524A"/>
    <w:rsid w:val="00205263"/>
    <w:rsid w:val="002052AF"/>
    <w:rsid w:val="0020538E"/>
    <w:rsid w:val="0020548D"/>
    <w:rsid w:val="00205505"/>
    <w:rsid w:val="00205531"/>
    <w:rsid w:val="00205554"/>
    <w:rsid w:val="0020560A"/>
    <w:rsid w:val="0020568F"/>
    <w:rsid w:val="00205748"/>
    <w:rsid w:val="00205761"/>
    <w:rsid w:val="0020576D"/>
    <w:rsid w:val="0020577A"/>
    <w:rsid w:val="002057D3"/>
    <w:rsid w:val="002057D8"/>
    <w:rsid w:val="002057DC"/>
    <w:rsid w:val="0020581A"/>
    <w:rsid w:val="0020596A"/>
    <w:rsid w:val="00205991"/>
    <w:rsid w:val="002059AD"/>
    <w:rsid w:val="00205A71"/>
    <w:rsid w:val="00205AC1"/>
    <w:rsid w:val="00205ADE"/>
    <w:rsid w:val="00205B70"/>
    <w:rsid w:val="00205BB0"/>
    <w:rsid w:val="00205BE4"/>
    <w:rsid w:val="00205C4A"/>
    <w:rsid w:val="00205C67"/>
    <w:rsid w:val="00205CC9"/>
    <w:rsid w:val="00205D11"/>
    <w:rsid w:val="00205D40"/>
    <w:rsid w:val="00205D4B"/>
    <w:rsid w:val="00205D75"/>
    <w:rsid w:val="00205DBC"/>
    <w:rsid w:val="00205E06"/>
    <w:rsid w:val="00205E1B"/>
    <w:rsid w:val="00205E31"/>
    <w:rsid w:val="00205E39"/>
    <w:rsid w:val="00205E52"/>
    <w:rsid w:val="00205EEF"/>
    <w:rsid w:val="00205F41"/>
    <w:rsid w:val="00206044"/>
    <w:rsid w:val="00206157"/>
    <w:rsid w:val="002061D1"/>
    <w:rsid w:val="002061D8"/>
    <w:rsid w:val="0020625D"/>
    <w:rsid w:val="00206400"/>
    <w:rsid w:val="00206410"/>
    <w:rsid w:val="002065AB"/>
    <w:rsid w:val="002066AA"/>
    <w:rsid w:val="0020672E"/>
    <w:rsid w:val="00206749"/>
    <w:rsid w:val="002067E7"/>
    <w:rsid w:val="0020685E"/>
    <w:rsid w:val="00206875"/>
    <w:rsid w:val="002068A5"/>
    <w:rsid w:val="002068C1"/>
    <w:rsid w:val="002068D2"/>
    <w:rsid w:val="0020694C"/>
    <w:rsid w:val="00206992"/>
    <w:rsid w:val="002069EE"/>
    <w:rsid w:val="00206A6D"/>
    <w:rsid w:val="00206AA6"/>
    <w:rsid w:val="00206C3D"/>
    <w:rsid w:val="00206DC0"/>
    <w:rsid w:val="00206EC4"/>
    <w:rsid w:val="00206F19"/>
    <w:rsid w:val="00206F4A"/>
    <w:rsid w:val="00206FB0"/>
    <w:rsid w:val="0020714E"/>
    <w:rsid w:val="00207150"/>
    <w:rsid w:val="00207204"/>
    <w:rsid w:val="002072E6"/>
    <w:rsid w:val="00207312"/>
    <w:rsid w:val="002073B5"/>
    <w:rsid w:val="002073EB"/>
    <w:rsid w:val="002074A8"/>
    <w:rsid w:val="002075C4"/>
    <w:rsid w:val="00207660"/>
    <w:rsid w:val="00207670"/>
    <w:rsid w:val="002076A4"/>
    <w:rsid w:val="002076D0"/>
    <w:rsid w:val="0020775B"/>
    <w:rsid w:val="002077C2"/>
    <w:rsid w:val="00207853"/>
    <w:rsid w:val="002078E3"/>
    <w:rsid w:val="00207909"/>
    <w:rsid w:val="00207956"/>
    <w:rsid w:val="002079A9"/>
    <w:rsid w:val="00207A0D"/>
    <w:rsid w:val="00207A2B"/>
    <w:rsid w:val="00207A3E"/>
    <w:rsid w:val="00207A84"/>
    <w:rsid w:val="00207AAD"/>
    <w:rsid w:val="00207B15"/>
    <w:rsid w:val="00207BFF"/>
    <w:rsid w:val="00207D4A"/>
    <w:rsid w:val="00207D7C"/>
    <w:rsid w:val="00207DDF"/>
    <w:rsid w:val="00207EC2"/>
    <w:rsid w:val="00207EDD"/>
    <w:rsid w:val="00207F94"/>
    <w:rsid w:val="00207FD5"/>
    <w:rsid w:val="00207FD7"/>
    <w:rsid w:val="0021006B"/>
    <w:rsid w:val="002100C4"/>
    <w:rsid w:val="002101B9"/>
    <w:rsid w:val="00210221"/>
    <w:rsid w:val="00210275"/>
    <w:rsid w:val="002102D1"/>
    <w:rsid w:val="0021039A"/>
    <w:rsid w:val="002103F5"/>
    <w:rsid w:val="00210405"/>
    <w:rsid w:val="00210450"/>
    <w:rsid w:val="00210456"/>
    <w:rsid w:val="00210463"/>
    <w:rsid w:val="00210616"/>
    <w:rsid w:val="002106DE"/>
    <w:rsid w:val="002107A1"/>
    <w:rsid w:val="0021082B"/>
    <w:rsid w:val="0021083B"/>
    <w:rsid w:val="002108CA"/>
    <w:rsid w:val="002108CC"/>
    <w:rsid w:val="002108E2"/>
    <w:rsid w:val="002108E3"/>
    <w:rsid w:val="0021094C"/>
    <w:rsid w:val="00210958"/>
    <w:rsid w:val="0021096A"/>
    <w:rsid w:val="00210B08"/>
    <w:rsid w:val="00210B79"/>
    <w:rsid w:val="00210C19"/>
    <w:rsid w:val="00210D62"/>
    <w:rsid w:val="00210FA1"/>
    <w:rsid w:val="0021104E"/>
    <w:rsid w:val="002110E4"/>
    <w:rsid w:val="00211102"/>
    <w:rsid w:val="00211248"/>
    <w:rsid w:val="00211339"/>
    <w:rsid w:val="0021142C"/>
    <w:rsid w:val="0021143D"/>
    <w:rsid w:val="0021147C"/>
    <w:rsid w:val="002114B2"/>
    <w:rsid w:val="002114B3"/>
    <w:rsid w:val="002115C7"/>
    <w:rsid w:val="002115F3"/>
    <w:rsid w:val="002115FE"/>
    <w:rsid w:val="00211600"/>
    <w:rsid w:val="00211773"/>
    <w:rsid w:val="002117CA"/>
    <w:rsid w:val="0021180A"/>
    <w:rsid w:val="002118A4"/>
    <w:rsid w:val="002118BC"/>
    <w:rsid w:val="002119C1"/>
    <w:rsid w:val="002119E8"/>
    <w:rsid w:val="00211A4B"/>
    <w:rsid w:val="00211B26"/>
    <w:rsid w:val="00211B40"/>
    <w:rsid w:val="00211BBB"/>
    <w:rsid w:val="00211CDA"/>
    <w:rsid w:val="00211E32"/>
    <w:rsid w:val="00211EEF"/>
    <w:rsid w:val="00211FF5"/>
    <w:rsid w:val="00212046"/>
    <w:rsid w:val="0021209D"/>
    <w:rsid w:val="002120D3"/>
    <w:rsid w:val="00212129"/>
    <w:rsid w:val="00212190"/>
    <w:rsid w:val="002121CF"/>
    <w:rsid w:val="002121E0"/>
    <w:rsid w:val="0021222C"/>
    <w:rsid w:val="002122DB"/>
    <w:rsid w:val="002123A0"/>
    <w:rsid w:val="00212485"/>
    <w:rsid w:val="00212606"/>
    <w:rsid w:val="0021262A"/>
    <w:rsid w:val="0021263B"/>
    <w:rsid w:val="00212649"/>
    <w:rsid w:val="002126E0"/>
    <w:rsid w:val="0021270E"/>
    <w:rsid w:val="00212777"/>
    <w:rsid w:val="00212852"/>
    <w:rsid w:val="0021286E"/>
    <w:rsid w:val="00212A68"/>
    <w:rsid w:val="00212A7F"/>
    <w:rsid w:val="00212BBC"/>
    <w:rsid w:val="00212BE4"/>
    <w:rsid w:val="00212BFE"/>
    <w:rsid w:val="00212CC7"/>
    <w:rsid w:val="00212CF1"/>
    <w:rsid w:val="00212D1C"/>
    <w:rsid w:val="00212DDE"/>
    <w:rsid w:val="00212DE0"/>
    <w:rsid w:val="00212E6B"/>
    <w:rsid w:val="00212EA1"/>
    <w:rsid w:val="00212F25"/>
    <w:rsid w:val="00212FD2"/>
    <w:rsid w:val="002130F2"/>
    <w:rsid w:val="002130FD"/>
    <w:rsid w:val="0021318E"/>
    <w:rsid w:val="00213192"/>
    <w:rsid w:val="00213224"/>
    <w:rsid w:val="002132BD"/>
    <w:rsid w:val="002132FE"/>
    <w:rsid w:val="00213364"/>
    <w:rsid w:val="0021344E"/>
    <w:rsid w:val="00213579"/>
    <w:rsid w:val="00213650"/>
    <w:rsid w:val="002136D2"/>
    <w:rsid w:val="002136EC"/>
    <w:rsid w:val="00213759"/>
    <w:rsid w:val="002137BA"/>
    <w:rsid w:val="002137DD"/>
    <w:rsid w:val="002138D6"/>
    <w:rsid w:val="00213916"/>
    <w:rsid w:val="002139B5"/>
    <w:rsid w:val="00213A1C"/>
    <w:rsid w:val="00213AEF"/>
    <w:rsid w:val="00213D71"/>
    <w:rsid w:val="00213E8A"/>
    <w:rsid w:val="00213F7D"/>
    <w:rsid w:val="00213F88"/>
    <w:rsid w:val="002140D3"/>
    <w:rsid w:val="002141A9"/>
    <w:rsid w:val="002141AE"/>
    <w:rsid w:val="002141CF"/>
    <w:rsid w:val="00214298"/>
    <w:rsid w:val="002142B6"/>
    <w:rsid w:val="002142D1"/>
    <w:rsid w:val="002142D7"/>
    <w:rsid w:val="002142DC"/>
    <w:rsid w:val="0021435E"/>
    <w:rsid w:val="002144D3"/>
    <w:rsid w:val="002144E3"/>
    <w:rsid w:val="002145C4"/>
    <w:rsid w:val="0021489F"/>
    <w:rsid w:val="0021492A"/>
    <w:rsid w:val="0021498C"/>
    <w:rsid w:val="00214A85"/>
    <w:rsid w:val="00214AA5"/>
    <w:rsid w:val="00214AAB"/>
    <w:rsid w:val="00214B0B"/>
    <w:rsid w:val="00214BD7"/>
    <w:rsid w:val="00214C32"/>
    <w:rsid w:val="00214D13"/>
    <w:rsid w:val="00214D19"/>
    <w:rsid w:val="00214D3C"/>
    <w:rsid w:val="00214EDA"/>
    <w:rsid w:val="00214EFA"/>
    <w:rsid w:val="00214F19"/>
    <w:rsid w:val="00214FD1"/>
    <w:rsid w:val="0021504F"/>
    <w:rsid w:val="0021507D"/>
    <w:rsid w:val="00215230"/>
    <w:rsid w:val="00215356"/>
    <w:rsid w:val="002153A2"/>
    <w:rsid w:val="002153D3"/>
    <w:rsid w:val="002153E8"/>
    <w:rsid w:val="0021549B"/>
    <w:rsid w:val="002154A0"/>
    <w:rsid w:val="002155D0"/>
    <w:rsid w:val="002155F3"/>
    <w:rsid w:val="002155F8"/>
    <w:rsid w:val="00215759"/>
    <w:rsid w:val="00215887"/>
    <w:rsid w:val="00215890"/>
    <w:rsid w:val="002158AF"/>
    <w:rsid w:val="00215A15"/>
    <w:rsid w:val="00215A2D"/>
    <w:rsid w:val="00215A43"/>
    <w:rsid w:val="00215A73"/>
    <w:rsid w:val="00215ACC"/>
    <w:rsid w:val="00215B61"/>
    <w:rsid w:val="00215C91"/>
    <w:rsid w:val="00215CB0"/>
    <w:rsid w:val="00215E49"/>
    <w:rsid w:val="00215F0D"/>
    <w:rsid w:val="00215F35"/>
    <w:rsid w:val="00215F73"/>
    <w:rsid w:val="00215F89"/>
    <w:rsid w:val="00215FA0"/>
    <w:rsid w:val="00215FCF"/>
    <w:rsid w:val="002160B1"/>
    <w:rsid w:val="0021610A"/>
    <w:rsid w:val="00216137"/>
    <w:rsid w:val="0021619D"/>
    <w:rsid w:val="0021619F"/>
    <w:rsid w:val="002161D5"/>
    <w:rsid w:val="0021626C"/>
    <w:rsid w:val="00216273"/>
    <w:rsid w:val="00216344"/>
    <w:rsid w:val="002163C8"/>
    <w:rsid w:val="00216450"/>
    <w:rsid w:val="0021646F"/>
    <w:rsid w:val="0021653C"/>
    <w:rsid w:val="00216661"/>
    <w:rsid w:val="00216664"/>
    <w:rsid w:val="002166E3"/>
    <w:rsid w:val="0021676D"/>
    <w:rsid w:val="00216804"/>
    <w:rsid w:val="0021682C"/>
    <w:rsid w:val="002168DB"/>
    <w:rsid w:val="002168DE"/>
    <w:rsid w:val="0021698D"/>
    <w:rsid w:val="00216992"/>
    <w:rsid w:val="002169B2"/>
    <w:rsid w:val="002169D9"/>
    <w:rsid w:val="00216B5E"/>
    <w:rsid w:val="00216BB6"/>
    <w:rsid w:val="00216C5A"/>
    <w:rsid w:val="00216C6F"/>
    <w:rsid w:val="00216D52"/>
    <w:rsid w:val="00216E0B"/>
    <w:rsid w:val="00216E21"/>
    <w:rsid w:val="00216E53"/>
    <w:rsid w:val="00216FAD"/>
    <w:rsid w:val="00217068"/>
    <w:rsid w:val="00217098"/>
    <w:rsid w:val="00217205"/>
    <w:rsid w:val="0021721A"/>
    <w:rsid w:val="00217255"/>
    <w:rsid w:val="0021731B"/>
    <w:rsid w:val="00217396"/>
    <w:rsid w:val="00217485"/>
    <w:rsid w:val="00217503"/>
    <w:rsid w:val="00217564"/>
    <w:rsid w:val="00217716"/>
    <w:rsid w:val="00217754"/>
    <w:rsid w:val="002177E9"/>
    <w:rsid w:val="002178CE"/>
    <w:rsid w:val="00217944"/>
    <w:rsid w:val="0021795D"/>
    <w:rsid w:val="00217C19"/>
    <w:rsid w:val="00217CAE"/>
    <w:rsid w:val="00217E58"/>
    <w:rsid w:val="00217ED5"/>
    <w:rsid w:val="00217F43"/>
    <w:rsid w:val="00217FAA"/>
    <w:rsid w:val="00217FEB"/>
    <w:rsid w:val="00220098"/>
    <w:rsid w:val="002200B7"/>
    <w:rsid w:val="002200D4"/>
    <w:rsid w:val="0022011B"/>
    <w:rsid w:val="00220140"/>
    <w:rsid w:val="0022018B"/>
    <w:rsid w:val="00220222"/>
    <w:rsid w:val="002202DC"/>
    <w:rsid w:val="00220307"/>
    <w:rsid w:val="002203C2"/>
    <w:rsid w:val="002204AA"/>
    <w:rsid w:val="002204ED"/>
    <w:rsid w:val="002204F4"/>
    <w:rsid w:val="0022051F"/>
    <w:rsid w:val="0022065A"/>
    <w:rsid w:val="002206BF"/>
    <w:rsid w:val="0022071B"/>
    <w:rsid w:val="002207B2"/>
    <w:rsid w:val="002207BE"/>
    <w:rsid w:val="0022090F"/>
    <w:rsid w:val="0022096C"/>
    <w:rsid w:val="002209CB"/>
    <w:rsid w:val="00220A63"/>
    <w:rsid w:val="00220B5D"/>
    <w:rsid w:val="00220B61"/>
    <w:rsid w:val="00220B91"/>
    <w:rsid w:val="00220BA2"/>
    <w:rsid w:val="00220BB5"/>
    <w:rsid w:val="00220C11"/>
    <w:rsid w:val="00220C20"/>
    <w:rsid w:val="00220C8B"/>
    <w:rsid w:val="00220E18"/>
    <w:rsid w:val="00220E49"/>
    <w:rsid w:val="00220EB1"/>
    <w:rsid w:val="00220F85"/>
    <w:rsid w:val="00220F89"/>
    <w:rsid w:val="0022101A"/>
    <w:rsid w:val="00221068"/>
    <w:rsid w:val="0022110E"/>
    <w:rsid w:val="00221158"/>
    <w:rsid w:val="00221168"/>
    <w:rsid w:val="00221350"/>
    <w:rsid w:val="002213C0"/>
    <w:rsid w:val="002213D2"/>
    <w:rsid w:val="00221439"/>
    <w:rsid w:val="002214CD"/>
    <w:rsid w:val="00221511"/>
    <w:rsid w:val="00221548"/>
    <w:rsid w:val="0022154D"/>
    <w:rsid w:val="00221624"/>
    <w:rsid w:val="00221625"/>
    <w:rsid w:val="00221663"/>
    <w:rsid w:val="002216C6"/>
    <w:rsid w:val="00221702"/>
    <w:rsid w:val="00221749"/>
    <w:rsid w:val="002217C3"/>
    <w:rsid w:val="0022184D"/>
    <w:rsid w:val="00221876"/>
    <w:rsid w:val="00221897"/>
    <w:rsid w:val="00221955"/>
    <w:rsid w:val="00221985"/>
    <w:rsid w:val="00221986"/>
    <w:rsid w:val="0022198C"/>
    <w:rsid w:val="00221A9B"/>
    <w:rsid w:val="00221C0C"/>
    <w:rsid w:val="00221C64"/>
    <w:rsid w:val="00221D17"/>
    <w:rsid w:val="00221E37"/>
    <w:rsid w:val="00221E5C"/>
    <w:rsid w:val="00221EA4"/>
    <w:rsid w:val="00221EEB"/>
    <w:rsid w:val="00221F37"/>
    <w:rsid w:val="00221FC8"/>
    <w:rsid w:val="002220A5"/>
    <w:rsid w:val="0022214B"/>
    <w:rsid w:val="0022214E"/>
    <w:rsid w:val="00222199"/>
    <w:rsid w:val="002221E7"/>
    <w:rsid w:val="00222256"/>
    <w:rsid w:val="00222314"/>
    <w:rsid w:val="00222369"/>
    <w:rsid w:val="00222470"/>
    <w:rsid w:val="00222499"/>
    <w:rsid w:val="002224CF"/>
    <w:rsid w:val="002224D7"/>
    <w:rsid w:val="0022250A"/>
    <w:rsid w:val="002225A3"/>
    <w:rsid w:val="002225D3"/>
    <w:rsid w:val="00222641"/>
    <w:rsid w:val="0022275B"/>
    <w:rsid w:val="0022283D"/>
    <w:rsid w:val="0022284F"/>
    <w:rsid w:val="00222876"/>
    <w:rsid w:val="002229DA"/>
    <w:rsid w:val="00222A32"/>
    <w:rsid w:val="00222B96"/>
    <w:rsid w:val="00222CA3"/>
    <w:rsid w:val="00222D1A"/>
    <w:rsid w:val="00222D2A"/>
    <w:rsid w:val="00222D97"/>
    <w:rsid w:val="00222D98"/>
    <w:rsid w:val="00222DAB"/>
    <w:rsid w:val="00222E2A"/>
    <w:rsid w:val="00222E9C"/>
    <w:rsid w:val="00222EAD"/>
    <w:rsid w:val="0022324C"/>
    <w:rsid w:val="00223301"/>
    <w:rsid w:val="00223387"/>
    <w:rsid w:val="002233A2"/>
    <w:rsid w:val="00223423"/>
    <w:rsid w:val="0022343E"/>
    <w:rsid w:val="002234A6"/>
    <w:rsid w:val="002234AE"/>
    <w:rsid w:val="0022358A"/>
    <w:rsid w:val="002235A0"/>
    <w:rsid w:val="002235CC"/>
    <w:rsid w:val="002235D7"/>
    <w:rsid w:val="0022360A"/>
    <w:rsid w:val="002236B0"/>
    <w:rsid w:val="0022370F"/>
    <w:rsid w:val="002237C9"/>
    <w:rsid w:val="002237D5"/>
    <w:rsid w:val="002237D7"/>
    <w:rsid w:val="002237DC"/>
    <w:rsid w:val="002238BF"/>
    <w:rsid w:val="002238E3"/>
    <w:rsid w:val="0022397E"/>
    <w:rsid w:val="00223A11"/>
    <w:rsid w:val="00223A5C"/>
    <w:rsid w:val="00223A85"/>
    <w:rsid w:val="00223AC5"/>
    <w:rsid w:val="00223B11"/>
    <w:rsid w:val="00223B79"/>
    <w:rsid w:val="00223C3C"/>
    <w:rsid w:val="00223D17"/>
    <w:rsid w:val="00223D62"/>
    <w:rsid w:val="00223D92"/>
    <w:rsid w:val="00223DDA"/>
    <w:rsid w:val="0022401C"/>
    <w:rsid w:val="0022405C"/>
    <w:rsid w:val="002240CD"/>
    <w:rsid w:val="0022424B"/>
    <w:rsid w:val="002244CC"/>
    <w:rsid w:val="0022451B"/>
    <w:rsid w:val="002246D9"/>
    <w:rsid w:val="002246F6"/>
    <w:rsid w:val="00224734"/>
    <w:rsid w:val="002247F8"/>
    <w:rsid w:val="0022483B"/>
    <w:rsid w:val="00224873"/>
    <w:rsid w:val="0022487A"/>
    <w:rsid w:val="002248A8"/>
    <w:rsid w:val="00224A25"/>
    <w:rsid w:val="00224A46"/>
    <w:rsid w:val="00224A85"/>
    <w:rsid w:val="00224B3B"/>
    <w:rsid w:val="00224B61"/>
    <w:rsid w:val="00224B65"/>
    <w:rsid w:val="00224C11"/>
    <w:rsid w:val="00224CD4"/>
    <w:rsid w:val="00224D9C"/>
    <w:rsid w:val="00224DAB"/>
    <w:rsid w:val="00224DC1"/>
    <w:rsid w:val="00224E68"/>
    <w:rsid w:val="00224EBA"/>
    <w:rsid w:val="00224FC0"/>
    <w:rsid w:val="00225005"/>
    <w:rsid w:val="0022510C"/>
    <w:rsid w:val="0022510F"/>
    <w:rsid w:val="00225298"/>
    <w:rsid w:val="00225314"/>
    <w:rsid w:val="00225374"/>
    <w:rsid w:val="002253E6"/>
    <w:rsid w:val="00225402"/>
    <w:rsid w:val="002254AF"/>
    <w:rsid w:val="002254C7"/>
    <w:rsid w:val="00225559"/>
    <w:rsid w:val="002255E9"/>
    <w:rsid w:val="00225723"/>
    <w:rsid w:val="00225734"/>
    <w:rsid w:val="00225777"/>
    <w:rsid w:val="00225790"/>
    <w:rsid w:val="002257C3"/>
    <w:rsid w:val="002257D5"/>
    <w:rsid w:val="00225800"/>
    <w:rsid w:val="00225A88"/>
    <w:rsid w:val="00225ABA"/>
    <w:rsid w:val="00225B00"/>
    <w:rsid w:val="00225BDD"/>
    <w:rsid w:val="00225D1C"/>
    <w:rsid w:val="00225D3E"/>
    <w:rsid w:val="00225D49"/>
    <w:rsid w:val="00225EFD"/>
    <w:rsid w:val="00226034"/>
    <w:rsid w:val="00226172"/>
    <w:rsid w:val="002262BB"/>
    <w:rsid w:val="002262BF"/>
    <w:rsid w:val="00226329"/>
    <w:rsid w:val="0022638D"/>
    <w:rsid w:val="0022641B"/>
    <w:rsid w:val="00226597"/>
    <w:rsid w:val="002265A1"/>
    <w:rsid w:val="00226632"/>
    <w:rsid w:val="002266D4"/>
    <w:rsid w:val="00226720"/>
    <w:rsid w:val="0022677E"/>
    <w:rsid w:val="002267D8"/>
    <w:rsid w:val="002268A7"/>
    <w:rsid w:val="002269D4"/>
    <w:rsid w:val="00226A72"/>
    <w:rsid w:val="00226AB2"/>
    <w:rsid w:val="00226B70"/>
    <w:rsid w:val="00226B7B"/>
    <w:rsid w:val="00226BBF"/>
    <w:rsid w:val="00226C66"/>
    <w:rsid w:val="00226CC3"/>
    <w:rsid w:val="00226D04"/>
    <w:rsid w:val="00226D69"/>
    <w:rsid w:val="00226DC8"/>
    <w:rsid w:val="00226DE6"/>
    <w:rsid w:val="00226DE8"/>
    <w:rsid w:val="00226EAF"/>
    <w:rsid w:val="00226EC1"/>
    <w:rsid w:val="00226EC7"/>
    <w:rsid w:val="00226EF2"/>
    <w:rsid w:val="00226F13"/>
    <w:rsid w:val="00226F44"/>
    <w:rsid w:val="00226F47"/>
    <w:rsid w:val="00226F60"/>
    <w:rsid w:val="00227016"/>
    <w:rsid w:val="00227058"/>
    <w:rsid w:val="00227095"/>
    <w:rsid w:val="00227174"/>
    <w:rsid w:val="00227175"/>
    <w:rsid w:val="0022719E"/>
    <w:rsid w:val="002271FE"/>
    <w:rsid w:val="002272DC"/>
    <w:rsid w:val="002272F2"/>
    <w:rsid w:val="00227419"/>
    <w:rsid w:val="0022743B"/>
    <w:rsid w:val="00227453"/>
    <w:rsid w:val="002274CD"/>
    <w:rsid w:val="002274CF"/>
    <w:rsid w:val="00227591"/>
    <w:rsid w:val="00227643"/>
    <w:rsid w:val="0022767F"/>
    <w:rsid w:val="0022769D"/>
    <w:rsid w:val="002276A6"/>
    <w:rsid w:val="002276C9"/>
    <w:rsid w:val="00227793"/>
    <w:rsid w:val="00227909"/>
    <w:rsid w:val="0022790B"/>
    <w:rsid w:val="00227BC5"/>
    <w:rsid w:val="00227C1C"/>
    <w:rsid w:val="00227C88"/>
    <w:rsid w:val="00227CDD"/>
    <w:rsid w:val="00227D8F"/>
    <w:rsid w:val="00227DD6"/>
    <w:rsid w:val="00227EFB"/>
    <w:rsid w:val="00227F08"/>
    <w:rsid w:val="00227F91"/>
    <w:rsid w:val="00227FC1"/>
    <w:rsid w:val="0023017A"/>
    <w:rsid w:val="002301E6"/>
    <w:rsid w:val="002302A0"/>
    <w:rsid w:val="0023058B"/>
    <w:rsid w:val="002305D9"/>
    <w:rsid w:val="0023065C"/>
    <w:rsid w:val="00230708"/>
    <w:rsid w:val="00230772"/>
    <w:rsid w:val="0023081B"/>
    <w:rsid w:val="002308FA"/>
    <w:rsid w:val="00230969"/>
    <w:rsid w:val="00230AFC"/>
    <w:rsid w:val="00230B97"/>
    <w:rsid w:val="00230C88"/>
    <w:rsid w:val="00230CE3"/>
    <w:rsid w:val="00230D16"/>
    <w:rsid w:val="00230D3F"/>
    <w:rsid w:val="00230D4F"/>
    <w:rsid w:val="00230DC2"/>
    <w:rsid w:val="00230E92"/>
    <w:rsid w:val="0023104D"/>
    <w:rsid w:val="0023107F"/>
    <w:rsid w:val="00231093"/>
    <w:rsid w:val="002310F2"/>
    <w:rsid w:val="002311A3"/>
    <w:rsid w:val="002311CC"/>
    <w:rsid w:val="0023120D"/>
    <w:rsid w:val="0023127A"/>
    <w:rsid w:val="002312FC"/>
    <w:rsid w:val="0023151B"/>
    <w:rsid w:val="00231584"/>
    <w:rsid w:val="002315F6"/>
    <w:rsid w:val="00231633"/>
    <w:rsid w:val="002316BC"/>
    <w:rsid w:val="002317BD"/>
    <w:rsid w:val="00231809"/>
    <w:rsid w:val="00231A07"/>
    <w:rsid w:val="00231B0B"/>
    <w:rsid w:val="00231B42"/>
    <w:rsid w:val="00231B5D"/>
    <w:rsid w:val="00231B66"/>
    <w:rsid w:val="00231D10"/>
    <w:rsid w:val="00231D67"/>
    <w:rsid w:val="00231D69"/>
    <w:rsid w:val="00231D77"/>
    <w:rsid w:val="00231DA7"/>
    <w:rsid w:val="00231DAB"/>
    <w:rsid w:val="00231E50"/>
    <w:rsid w:val="00231E54"/>
    <w:rsid w:val="00231E95"/>
    <w:rsid w:val="0023205F"/>
    <w:rsid w:val="00232060"/>
    <w:rsid w:val="0023214F"/>
    <w:rsid w:val="00232152"/>
    <w:rsid w:val="0023218A"/>
    <w:rsid w:val="002321F1"/>
    <w:rsid w:val="002322C6"/>
    <w:rsid w:val="00232349"/>
    <w:rsid w:val="00232409"/>
    <w:rsid w:val="002324E4"/>
    <w:rsid w:val="0023250D"/>
    <w:rsid w:val="002325AB"/>
    <w:rsid w:val="00232697"/>
    <w:rsid w:val="00232703"/>
    <w:rsid w:val="00232706"/>
    <w:rsid w:val="00232AFE"/>
    <w:rsid w:val="00232B10"/>
    <w:rsid w:val="00232B31"/>
    <w:rsid w:val="00232B41"/>
    <w:rsid w:val="00232BD1"/>
    <w:rsid w:val="00232BF1"/>
    <w:rsid w:val="00232CF3"/>
    <w:rsid w:val="00232DFB"/>
    <w:rsid w:val="00232EB5"/>
    <w:rsid w:val="00232EF5"/>
    <w:rsid w:val="00232FB4"/>
    <w:rsid w:val="00232FC8"/>
    <w:rsid w:val="00232FD2"/>
    <w:rsid w:val="00233139"/>
    <w:rsid w:val="0023322C"/>
    <w:rsid w:val="00233234"/>
    <w:rsid w:val="002334BF"/>
    <w:rsid w:val="00233684"/>
    <w:rsid w:val="00233693"/>
    <w:rsid w:val="0023371D"/>
    <w:rsid w:val="0023390D"/>
    <w:rsid w:val="00233993"/>
    <w:rsid w:val="00233A55"/>
    <w:rsid w:val="00233AE0"/>
    <w:rsid w:val="00233B0E"/>
    <w:rsid w:val="00233B6C"/>
    <w:rsid w:val="00233BC7"/>
    <w:rsid w:val="00233C00"/>
    <w:rsid w:val="00233C72"/>
    <w:rsid w:val="00233D1A"/>
    <w:rsid w:val="00233E00"/>
    <w:rsid w:val="0023402D"/>
    <w:rsid w:val="002340ED"/>
    <w:rsid w:val="00234149"/>
    <w:rsid w:val="0023424A"/>
    <w:rsid w:val="002342AE"/>
    <w:rsid w:val="00234317"/>
    <w:rsid w:val="0023433D"/>
    <w:rsid w:val="0023435B"/>
    <w:rsid w:val="00234364"/>
    <w:rsid w:val="002343C7"/>
    <w:rsid w:val="002343EA"/>
    <w:rsid w:val="0023444D"/>
    <w:rsid w:val="002344A5"/>
    <w:rsid w:val="002344EA"/>
    <w:rsid w:val="00234555"/>
    <w:rsid w:val="002345EA"/>
    <w:rsid w:val="0023462A"/>
    <w:rsid w:val="0023478F"/>
    <w:rsid w:val="002347AD"/>
    <w:rsid w:val="002347AF"/>
    <w:rsid w:val="002347E0"/>
    <w:rsid w:val="00234848"/>
    <w:rsid w:val="00234914"/>
    <w:rsid w:val="00234942"/>
    <w:rsid w:val="0023497A"/>
    <w:rsid w:val="00234989"/>
    <w:rsid w:val="002349AF"/>
    <w:rsid w:val="00234A09"/>
    <w:rsid w:val="00234A1B"/>
    <w:rsid w:val="00234A8C"/>
    <w:rsid w:val="00234A96"/>
    <w:rsid w:val="00234ADE"/>
    <w:rsid w:val="00234BA0"/>
    <w:rsid w:val="00234C17"/>
    <w:rsid w:val="00234C33"/>
    <w:rsid w:val="00234C65"/>
    <w:rsid w:val="00234C6E"/>
    <w:rsid w:val="00234D08"/>
    <w:rsid w:val="00234D56"/>
    <w:rsid w:val="00234D9C"/>
    <w:rsid w:val="00234DF0"/>
    <w:rsid w:val="00234EC4"/>
    <w:rsid w:val="00234F56"/>
    <w:rsid w:val="00234FAC"/>
    <w:rsid w:val="00235066"/>
    <w:rsid w:val="00235189"/>
    <w:rsid w:val="00235247"/>
    <w:rsid w:val="00235396"/>
    <w:rsid w:val="0023541A"/>
    <w:rsid w:val="0023546F"/>
    <w:rsid w:val="0023549F"/>
    <w:rsid w:val="002354D6"/>
    <w:rsid w:val="00235625"/>
    <w:rsid w:val="00235656"/>
    <w:rsid w:val="0023566A"/>
    <w:rsid w:val="0023571C"/>
    <w:rsid w:val="00235929"/>
    <w:rsid w:val="00235A01"/>
    <w:rsid w:val="00235A47"/>
    <w:rsid w:val="00235A4B"/>
    <w:rsid w:val="00235A83"/>
    <w:rsid w:val="00235A8C"/>
    <w:rsid w:val="00235ABE"/>
    <w:rsid w:val="00235C4A"/>
    <w:rsid w:val="00235C5A"/>
    <w:rsid w:val="00235CB6"/>
    <w:rsid w:val="00235CEE"/>
    <w:rsid w:val="00235D34"/>
    <w:rsid w:val="00235E7C"/>
    <w:rsid w:val="00235E84"/>
    <w:rsid w:val="00235F5E"/>
    <w:rsid w:val="00236068"/>
    <w:rsid w:val="002360B0"/>
    <w:rsid w:val="00236140"/>
    <w:rsid w:val="00236156"/>
    <w:rsid w:val="00236246"/>
    <w:rsid w:val="00236402"/>
    <w:rsid w:val="00236411"/>
    <w:rsid w:val="0023645C"/>
    <w:rsid w:val="0023646F"/>
    <w:rsid w:val="00236473"/>
    <w:rsid w:val="0023649A"/>
    <w:rsid w:val="002364F3"/>
    <w:rsid w:val="00236506"/>
    <w:rsid w:val="0023652B"/>
    <w:rsid w:val="002365AF"/>
    <w:rsid w:val="002365B0"/>
    <w:rsid w:val="0023668F"/>
    <w:rsid w:val="002366C0"/>
    <w:rsid w:val="0023675A"/>
    <w:rsid w:val="002367F1"/>
    <w:rsid w:val="002368ED"/>
    <w:rsid w:val="002369C7"/>
    <w:rsid w:val="00236A25"/>
    <w:rsid w:val="00236CD9"/>
    <w:rsid w:val="00236D83"/>
    <w:rsid w:val="00236DBE"/>
    <w:rsid w:val="00236DDA"/>
    <w:rsid w:val="00236E6C"/>
    <w:rsid w:val="00236FDF"/>
    <w:rsid w:val="002370B7"/>
    <w:rsid w:val="00237108"/>
    <w:rsid w:val="00237142"/>
    <w:rsid w:val="002372B1"/>
    <w:rsid w:val="002373A4"/>
    <w:rsid w:val="00237409"/>
    <w:rsid w:val="002374E8"/>
    <w:rsid w:val="002374FC"/>
    <w:rsid w:val="0023754F"/>
    <w:rsid w:val="002375A7"/>
    <w:rsid w:val="00237691"/>
    <w:rsid w:val="002376CF"/>
    <w:rsid w:val="00237725"/>
    <w:rsid w:val="00237751"/>
    <w:rsid w:val="00237787"/>
    <w:rsid w:val="002377A9"/>
    <w:rsid w:val="00237804"/>
    <w:rsid w:val="0023782B"/>
    <w:rsid w:val="002378EC"/>
    <w:rsid w:val="00237985"/>
    <w:rsid w:val="002379AB"/>
    <w:rsid w:val="002379D7"/>
    <w:rsid w:val="00237A42"/>
    <w:rsid w:val="00237AA2"/>
    <w:rsid w:val="00237ACF"/>
    <w:rsid w:val="00237B52"/>
    <w:rsid w:val="00237BA9"/>
    <w:rsid w:val="00237C41"/>
    <w:rsid w:val="00237C92"/>
    <w:rsid w:val="00237CA5"/>
    <w:rsid w:val="00237D15"/>
    <w:rsid w:val="00237DBB"/>
    <w:rsid w:val="00237DE1"/>
    <w:rsid w:val="00237DFF"/>
    <w:rsid w:val="00237E5A"/>
    <w:rsid w:val="0024004C"/>
    <w:rsid w:val="002400A4"/>
    <w:rsid w:val="002401E4"/>
    <w:rsid w:val="002401EA"/>
    <w:rsid w:val="00240202"/>
    <w:rsid w:val="00240203"/>
    <w:rsid w:val="00240264"/>
    <w:rsid w:val="0024029C"/>
    <w:rsid w:val="002402A9"/>
    <w:rsid w:val="00240339"/>
    <w:rsid w:val="0024041C"/>
    <w:rsid w:val="002405B1"/>
    <w:rsid w:val="002405B7"/>
    <w:rsid w:val="0024070B"/>
    <w:rsid w:val="00240A6E"/>
    <w:rsid w:val="00240AB6"/>
    <w:rsid w:val="00240B45"/>
    <w:rsid w:val="00240C4B"/>
    <w:rsid w:val="00240CAA"/>
    <w:rsid w:val="00240CE5"/>
    <w:rsid w:val="00240D36"/>
    <w:rsid w:val="00240DFC"/>
    <w:rsid w:val="00240F9A"/>
    <w:rsid w:val="00240FA1"/>
    <w:rsid w:val="00240FC3"/>
    <w:rsid w:val="00241072"/>
    <w:rsid w:val="0024107C"/>
    <w:rsid w:val="00241128"/>
    <w:rsid w:val="00241284"/>
    <w:rsid w:val="002412A6"/>
    <w:rsid w:val="002412C7"/>
    <w:rsid w:val="00241351"/>
    <w:rsid w:val="0024137B"/>
    <w:rsid w:val="002414A5"/>
    <w:rsid w:val="002414C9"/>
    <w:rsid w:val="00241514"/>
    <w:rsid w:val="0024159A"/>
    <w:rsid w:val="002415BD"/>
    <w:rsid w:val="002415C0"/>
    <w:rsid w:val="00241681"/>
    <w:rsid w:val="002416B6"/>
    <w:rsid w:val="002416DF"/>
    <w:rsid w:val="00241785"/>
    <w:rsid w:val="002417B1"/>
    <w:rsid w:val="00241841"/>
    <w:rsid w:val="00241842"/>
    <w:rsid w:val="002418FB"/>
    <w:rsid w:val="00241970"/>
    <w:rsid w:val="00241989"/>
    <w:rsid w:val="002419E1"/>
    <w:rsid w:val="00241A11"/>
    <w:rsid w:val="00241A50"/>
    <w:rsid w:val="00241B29"/>
    <w:rsid w:val="00241B97"/>
    <w:rsid w:val="00241BFE"/>
    <w:rsid w:val="00241C0F"/>
    <w:rsid w:val="00241CED"/>
    <w:rsid w:val="00241DB7"/>
    <w:rsid w:val="00241E76"/>
    <w:rsid w:val="00242001"/>
    <w:rsid w:val="00242044"/>
    <w:rsid w:val="00242118"/>
    <w:rsid w:val="0024213D"/>
    <w:rsid w:val="002421F2"/>
    <w:rsid w:val="00242207"/>
    <w:rsid w:val="0024224B"/>
    <w:rsid w:val="002422A4"/>
    <w:rsid w:val="002422EF"/>
    <w:rsid w:val="00242334"/>
    <w:rsid w:val="00242372"/>
    <w:rsid w:val="00242378"/>
    <w:rsid w:val="002424DC"/>
    <w:rsid w:val="002425FA"/>
    <w:rsid w:val="00242673"/>
    <w:rsid w:val="00242678"/>
    <w:rsid w:val="00242733"/>
    <w:rsid w:val="002427B3"/>
    <w:rsid w:val="0024281F"/>
    <w:rsid w:val="002428D7"/>
    <w:rsid w:val="002429BE"/>
    <w:rsid w:val="00242A32"/>
    <w:rsid w:val="00242A53"/>
    <w:rsid w:val="00242B30"/>
    <w:rsid w:val="00242BFD"/>
    <w:rsid w:val="00242C41"/>
    <w:rsid w:val="00242C76"/>
    <w:rsid w:val="00242D15"/>
    <w:rsid w:val="00242DC7"/>
    <w:rsid w:val="00242E1F"/>
    <w:rsid w:val="00242EBA"/>
    <w:rsid w:val="00242FC0"/>
    <w:rsid w:val="00242FF1"/>
    <w:rsid w:val="00243016"/>
    <w:rsid w:val="002430AC"/>
    <w:rsid w:val="00243137"/>
    <w:rsid w:val="00243197"/>
    <w:rsid w:val="00243209"/>
    <w:rsid w:val="0024320B"/>
    <w:rsid w:val="00243239"/>
    <w:rsid w:val="00243319"/>
    <w:rsid w:val="002433DC"/>
    <w:rsid w:val="00243439"/>
    <w:rsid w:val="00243441"/>
    <w:rsid w:val="00243464"/>
    <w:rsid w:val="00243492"/>
    <w:rsid w:val="00243497"/>
    <w:rsid w:val="002434AB"/>
    <w:rsid w:val="002434C1"/>
    <w:rsid w:val="00243526"/>
    <w:rsid w:val="00243747"/>
    <w:rsid w:val="0024384B"/>
    <w:rsid w:val="00243998"/>
    <w:rsid w:val="0024399F"/>
    <w:rsid w:val="002439CF"/>
    <w:rsid w:val="002439E7"/>
    <w:rsid w:val="00243AA5"/>
    <w:rsid w:val="00243AAE"/>
    <w:rsid w:val="00243B73"/>
    <w:rsid w:val="00243D56"/>
    <w:rsid w:val="00243DA7"/>
    <w:rsid w:val="00243F90"/>
    <w:rsid w:val="00243FFE"/>
    <w:rsid w:val="0024409F"/>
    <w:rsid w:val="0024416E"/>
    <w:rsid w:val="002441AF"/>
    <w:rsid w:val="00244217"/>
    <w:rsid w:val="00244487"/>
    <w:rsid w:val="0024449A"/>
    <w:rsid w:val="002444C1"/>
    <w:rsid w:val="00244535"/>
    <w:rsid w:val="0024459A"/>
    <w:rsid w:val="00244634"/>
    <w:rsid w:val="002448F6"/>
    <w:rsid w:val="00244937"/>
    <w:rsid w:val="00244942"/>
    <w:rsid w:val="002449E1"/>
    <w:rsid w:val="00244A2B"/>
    <w:rsid w:val="00244A3C"/>
    <w:rsid w:val="00244AC9"/>
    <w:rsid w:val="00244AE5"/>
    <w:rsid w:val="00244B25"/>
    <w:rsid w:val="00244BA0"/>
    <w:rsid w:val="00244C13"/>
    <w:rsid w:val="00244C54"/>
    <w:rsid w:val="00244CC9"/>
    <w:rsid w:val="00244CF3"/>
    <w:rsid w:val="00244D5E"/>
    <w:rsid w:val="00244DA4"/>
    <w:rsid w:val="00244DFA"/>
    <w:rsid w:val="00244E0E"/>
    <w:rsid w:val="00244F68"/>
    <w:rsid w:val="00244FDD"/>
    <w:rsid w:val="00244FE6"/>
    <w:rsid w:val="0024509C"/>
    <w:rsid w:val="002451F9"/>
    <w:rsid w:val="00245227"/>
    <w:rsid w:val="00245295"/>
    <w:rsid w:val="0024529A"/>
    <w:rsid w:val="002452E1"/>
    <w:rsid w:val="00245301"/>
    <w:rsid w:val="0024542D"/>
    <w:rsid w:val="00245441"/>
    <w:rsid w:val="00245487"/>
    <w:rsid w:val="00245492"/>
    <w:rsid w:val="002454AD"/>
    <w:rsid w:val="002455EE"/>
    <w:rsid w:val="0024560C"/>
    <w:rsid w:val="00245635"/>
    <w:rsid w:val="002456B5"/>
    <w:rsid w:val="0024573B"/>
    <w:rsid w:val="002457C0"/>
    <w:rsid w:val="0024583C"/>
    <w:rsid w:val="00245902"/>
    <w:rsid w:val="00245AAC"/>
    <w:rsid w:val="00245AB4"/>
    <w:rsid w:val="00245D7E"/>
    <w:rsid w:val="00245F1F"/>
    <w:rsid w:val="00245F69"/>
    <w:rsid w:val="00246095"/>
    <w:rsid w:val="00246120"/>
    <w:rsid w:val="00246181"/>
    <w:rsid w:val="0024621D"/>
    <w:rsid w:val="002462B5"/>
    <w:rsid w:val="002462EC"/>
    <w:rsid w:val="0024632D"/>
    <w:rsid w:val="00246359"/>
    <w:rsid w:val="002463EC"/>
    <w:rsid w:val="00246445"/>
    <w:rsid w:val="002465D1"/>
    <w:rsid w:val="00246616"/>
    <w:rsid w:val="0024661C"/>
    <w:rsid w:val="0024664C"/>
    <w:rsid w:val="00246673"/>
    <w:rsid w:val="002466DD"/>
    <w:rsid w:val="002466EA"/>
    <w:rsid w:val="0024674C"/>
    <w:rsid w:val="0024685F"/>
    <w:rsid w:val="002469A0"/>
    <w:rsid w:val="00246A63"/>
    <w:rsid w:val="00246BED"/>
    <w:rsid w:val="00246C0C"/>
    <w:rsid w:val="00246C95"/>
    <w:rsid w:val="00246C9C"/>
    <w:rsid w:val="00246D3F"/>
    <w:rsid w:val="00246D6C"/>
    <w:rsid w:val="00246D9F"/>
    <w:rsid w:val="00246DAA"/>
    <w:rsid w:val="00246EDE"/>
    <w:rsid w:val="00246F0B"/>
    <w:rsid w:val="00246F2B"/>
    <w:rsid w:val="00246FAA"/>
    <w:rsid w:val="00247047"/>
    <w:rsid w:val="002470B4"/>
    <w:rsid w:val="00247144"/>
    <w:rsid w:val="00247192"/>
    <w:rsid w:val="002471C3"/>
    <w:rsid w:val="00247201"/>
    <w:rsid w:val="00247269"/>
    <w:rsid w:val="002472D9"/>
    <w:rsid w:val="0024733D"/>
    <w:rsid w:val="002473C8"/>
    <w:rsid w:val="00247403"/>
    <w:rsid w:val="0024743F"/>
    <w:rsid w:val="00247479"/>
    <w:rsid w:val="0024749C"/>
    <w:rsid w:val="002474CD"/>
    <w:rsid w:val="002474FB"/>
    <w:rsid w:val="00247681"/>
    <w:rsid w:val="00247719"/>
    <w:rsid w:val="00247726"/>
    <w:rsid w:val="002477C6"/>
    <w:rsid w:val="0024786C"/>
    <w:rsid w:val="00247914"/>
    <w:rsid w:val="002479D2"/>
    <w:rsid w:val="00247A67"/>
    <w:rsid w:val="00247A7A"/>
    <w:rsid w:val="00247B02"/>
    <w:rsid w:val="00247B0D"/>
    <w:rsid w:val="00247B88"/>
    <w:rsid w:val="00247BA8"/>
    <w:rsid w:val="00247BB2"/>
    <w:rsid w:val="00247C6B"/>
    <w:rsid w:val="00247D4A"/>
    <w:rsid w:val="00247DA6"/>
    <w:rsid w:val="00247DB6"/>
    <w:rsid w:val="00247E38"/>
    <w:rsid w:val="00247E53"/>
    <w:rsid w:val="00247EB1"/>
    <w:rsid w:val="00247ED9"/>
    <w:rsid w:val="00247F4B"/>
    <w:rsid w:val="00247FC4"/>
    <w:rsid w:val="002500AF"/>
    <w:rsid w:val="002500C2"/>
    <w:rsid w:val="002500D0"/>
    <w:rsid w:val="0025012E"/>
    <w:rsid w:val="00250159"/>
    <w:rsid w:val="0025020B"/>
    <w:rsid w:val="00250321"/>
    <w:rsid w:val="00250367"/>
    <w:rsid w:val="002503C1"/>
    <w:rsid w:val="002503FF"/>
    <w:rsid w:val="002504B3"/>
    <w:rsid w:val="002504CF"/>
    <w:rsid w:val="002504FA"/>
    <w:rsid w:val="0025051A"/>
    <w:rsid w:val="00250532"/>
    <w:rsid w:val="002505D6"/>
    <w:rsid w:val="002506CF"/>
    <w:rsid w:val="00250778"/>
    <w:rsid w:val="00250781"/>
    <w:rsid w:val="002507BF"/>
    <w:rsid w:val="00250895"/>
    <w:rsid w:val="002508C6"/>
    <w:rsid w:val="0025091E"/>
    <w:rsid w:val="002509A8"/>
    <w:rsid w:val="002509CE"/>
    <w:rsid w:val="002509EC"/>
    <w:rsid w:val="00250A19"/>
    <w:rsid w:val="00250AE6"/>
    <w:rsid w:val="00250AE9"/>
    <w:rsid w:val="00250C03"/>
    <w:rsid w:val="00250C06"/>
    <w:rsid w:val="00250C89"/>
    <w:rsid w:val="00250D05"/>
    <w:rsid w:val="00250DE7"/>
    <w:rsid w:val="00250EE2"/>
    <w:rsid w:val="00250F1B"/>
    <w:rsid w:val="00250F63"/>
    <w:rsid w:val="00250F6C"/>
    <w:rsid w:val="002510F7"/>
    <w:rsid w:val="00251197"/>
    <w:rsid w:val="00251237"/>
    <w:rsid w:val="00251258"/>
    <w:rsid w:val="00251288"/>
    <w:rsid w:val="002512D9"/>
    <w:rsid w:val="00251360"/>
    <w:rsid w:val="00251472"/>
    <w:rsid w:val="002514C8"/>
    <w:rsid w:val="00251548"/>
    <w:rsid w:val="0025154D"/>
    <w:rsid w:val="00251640"/>
    <w:rsid w:val="0025164B"/>
    <w:rsid w:val="00251669"/>
    <w:rsid w:val="0025169F"/>
    <w:rsid w:val="002517A1"/>
    <w:rsid w:val="0025183E"/>
    <w:rsid w:val="00251914"/>
    <w:rsid w:val="0025191D"/>
    <w:rsid w:val="00251B07"/>
    <w:rsid w:val="00251B60"/>
    <w:rsid w:val="00251BD5"/>
    <w:rsid w:val="00251C27"/>
    <w:rsid w:val="00251C62"/>
    <w:rsid w:val="00251CD4"/>
    <w:rsid w:val="00251D2B"/>
    <w:rsid w:val="00251D3B"/>
    <w:rsid w:val="00251DC2"/>
    <w:rsid w:val="00251EF4"/>
    <w:rsid w:val="00251F0C"/>
    <w:rsid w:val="00251F4B"/>
    <w:rsid w:val="00251F70"/>
    <w:rsid w:val="00251FEB"/>
    <w:rsid w:val="00252071"/>
    <w:rsid w:val="002520AD"/>
    <w:rsid w:val="00252137"/>
    <w:rsid w:val="00252160"/>
    <w:rsid w:val="002522E5"/>
    <w:rsid w:val="00252324"/>
    <w:rsid w:val="002523C8"/>
    <w:rsid w:val="00252471"/>
    <w:rsid w:val="0025249B"/>
    <w:rsid w:val="002525A5"/>
    <w:rsid w:val="002525E5"/>
    <w:rsid w:val="002526FB"/>
    <w:rsid w:val="0025270F"/>
    <w:rsid w:val="002527AC"/>
    <w:rsid w:val="0025281A"/>
    <w:rsid w:val="002528BF"/>
    <w:rsid w:val="00252971"/>
    <w:rsid w:val="002529A8"/>
    <w:rsid w:val="002529DD"/>
    <w:rsid w:val="00252A43"/>
    <w:rsid w:val="00252A5C"/>
    <w:rsid w:val="00252A83"/>
    <w:rsid w:val="00252A8E"/>
    <w:rsid w:val="00252ABE"/>
    <w:rsid w:val="00252AD5"/>
    <w:rsid w:val="00252AF1"/>
    <w:rsid w:val="00252B53"/>
    <w:rsid w:val="00252BB1"/>
    <w:rsid w:val="00252C8F"/>
    <w:rsid w:val="00252D75"/>
    <w:rsid w:val="00252EB2"/>
    <w:rsid w:val="00253017"/>
    <w:rsid w:val="00253036"/>
    <w:rsid w:val="00253070"/>
    <w:rsid w:val="002530A5"/>
    <w:rsid w:val="00253212"/>
    <w:rsid w:val="00253313"/>
    <w:rsid w:val="00253347"/>
    <w:rsid w:val="00253385"/>
    <w:rsid w:val="00253440"/>
    <w:rsid w:val="00253494"/>
    <w:rsid w:val="002534DB"/>
    <w:rsid w:val="00253595"/>
    <w:rsid w:val="00253677"/>
    <w:rsid w:val="002536C1"/>
    <w:rsid w:val="002537F1"/>
    <w:rsid w:val="00253826"/>
    <w:rsid w:val="0025386D"/>
    <w:rsid w:val="002538AE"/>
    <w:rsid w:val="002538FD"/>
    <w:rsid w:val="00253903"/>
    <w:rsid w:val="00253A84"/>
    <w:rsid w:val="00253B42"/>
    <w:rsid w:val="00253BAC"/>
    <w:rsid w:val="00253CBD"/>
    <w:rsid w:val="00253E8F"/>
    <w:rsid w:val="00253E9B"/>
    <w:rsid w:val="00253EED"/>
    <w:rsid w:val="00253FB5"/>
    <w:rsid w:val="0025409F"/>
    <w:rsid w:val="00254362"/>
    <w:rsid w:val="0025438D"/>
    <w:rsid w:val="00254477"/>
    <w:rsid w:val="00254479"/>
    <w:rsid w:val="002544D5"/>
    <w:rsid w:val="00254502"/>
    <w:rsid w:val="00254594"/>
    <w:rsid w:val="00254652"/>
    <w:rsid w:val="002546B0"/>
    <w:rsid w:val="002546FB"/>
    <w:rsid w:val="00254778"/>
    <w:rsid w:val="00254870"/>
    <w:rsid w:val="00254898"/>
    <w:rsid w:val="0025495D"/>
    <w:rsid w:val="0025495F"/>
    <w:rsid w:val="002549BB"/>
    <w:rsid w:val="00254A18"/>
    <w:rsid w:val="00254A99"/>
    <w:rsid w:val="00254B87"/>
    <w:rsid w:val="00254CB3"/>
    <w:rsid w:val="00254CF9"/>
    <w:rsid w:val="00254D52"/>
    <w:rsid w:val="00254DE5"/>
    <w:rsid w:val="00254F77"/>
    <w:rsid w:val="00254F9C"/>
    <w:rsid w:val="00255042"/>
    <w:rsid w:val="0025505A"/>
    <w:rsid w:val="002551F3"/>
    <w:rsid w:val="002551FC"/>
    <w:rsid w:val="0025529D"/>
    <w:rsid w:val="00255332"/>
    <w:rsid w:val="00255485"/>
    <w:rsid w:val="002554DB"/>
    <w:rsid w:val="00255515"/>
    <w:rsid w:val="0025554D"/>
    <w:rsid w:val="0025561A"/>
    <w:rsid w:val="00255631"/>
    <w:rsid w:val="0025569A"/>
    <w:rsid w:val="00255808"/>
    <w:rsid w:val="00255850"/>
    <w:rsid w:val="002558A3"/>
    <w:rsid w:val="0025590E"/>
    <w:rsid w:val="0025591F"/>
    <w:rsid w:val="00255AF6"/>
    <w:rsid w:val="00255DDE"/>
    <w:rsid w:val="00255F72"/>
    <w:rsid w:val="0025606D"/>
    <w:rsid w:val="002560BB"/>
    <w:rsid w:val="002560C0"/>
    <w:rsid w:val="002560E4"/>
    <w:rsid w:val="002560F4"/>
    <w:rsid w:val="002560FE"/>
    <w:rsid w:val="0025612D"/>
    <w:rsid w:val="002561D6"/>
    <w:rsid w:val="00256229"/>
    <w:rsid w:val="00256233"/>
    <w:rsid w:val="0025638C"/>
    <w:rsid w:val="0025642A"/>
    <w:rsid w:val="00256557"/>
    <w:rsid w:val="00256579"/>
    <w:rsid w:val="0025658B"/>
    <w:rsid w:val="0025658E"/>
    <w:rsid w:val="00256653"/>
    <w:rsid w:val="002566D0"/>
    <w:rsid w:val="00256812"/>
    <w:rsid w:val="00256821"/>
    <w:rsid w:val="00256855"/>
    <w:rsid w:val="00256909"/>
    <w:rsid w:val="0025695C"/>
    <w:rsid w:val="0025697E"/>
    <w:rsid w:val="002569B8"/>
    <w:rsid w:val="00256A23"/>
    <w:rsid w:val="00256BAB"/>
    <w:rsid w:val="00256C06"/>
    <w:rsid w:val="00256CA4"/>
    <w:rsid w:val="00256CC5"/>
    <w:rsid w:val="00256CC6"/>
    <w:rsid w:val="00256CE7"/>
    <w:rsid w:val="00256DFE"/>
    <w:rsid w:val="00256E02"/>
    <w:rsid w:val="00256E4D"/>
    <w:rsid w:val="00256E67"/>
    <w:rsid w:val="00256F6B"/>
    <w:rsid w:val="00256FAB"/>
    <w:rsid w:val="00256FAC"/>
    <w:rsid w:val="00256FB5"/>
    <w:rsid w:val="0025704E"/>
    <w:rsid w:val="00257050"/>
    <w:rsid w:val="002570A1"/>
    <w:rsid w:val="00257143"/>
    <w:rsid w:val="0025719D"/>
    <w:rsid w:val="002572B3"/>
    <w:rsid w:val="002572F3"/>
    <w:rsid w:val="002572FA"/>
    <w:rsid w:val="00257385"/>
    <w:rsid w:val="002573BA"/>
    <w:rsid w:val="002573FB"/>
    <w:rsid w:val="00257458"/>
    <w:rsid w:val="00257473"/>
    <w:rsid w:val="002574A5"/>
    <w:rsid w:val="002574B8"/>
    <w:rsid w:val="002574D1"/>
    <w:rsid w:val="00257553"/>
    <w:rsid w:val="002575C5"/>
    <w:rsid w:val="002575CE"/>
    <w:rsid w:val="002575F3"/>
    <w:rsid w:val="0025778A"/>
    <w:rsid w:val="0025783C"/>
    <w:rsid w:val="00257843"/>
    <w:rsid w:val="0025788F"/>
    <w:rsid w:val="002578AA"/>
    <w:rsid w:val="00257966"/>
    <w:rsid w:val="00257993"/>
    <w:rsid w:val="0025799F"/>
    <w:rsid w:val="00257A9A"/>
    <w:rsid w:val="00257ABF"/>
    <w:rsid w:val="00257B46"/>
    <w:rsid w:val="00257C07"/>
    <w:rsid w:val="00257C66"/>
    <w:rsid w:val="00257CBD"/>
    <w:rsid w:val="00257D2F"/>
    <w:rsid w:val="00257D40"/>
    <w:rsid w:val="00257DC0"/>
    <w:rsid w:val="00257E41"/>
    <w:rsid w:val="00257FAE"/>
    <w:rsid w:val="0026000F"/>
    <w:rsid w:val="00260017"/>
    <w:rsid w:val="0026002F"/>
    <w:rsid w:val="00260040"/>
    <w:rsid w:val="00260071"/>
    <w:rsid w:val="00260094"/>
    <w:rsid w:val="002600F5"/>
    <w:rsid w:val="00260110"/>
    <w:rsid w:val="00260224"/>
    <w:rsid w:val="002602D6"/>
    <w:rsid w:val="002602DD"/>
    <w:rsid w:val="002602F8"/>
    <w:rsid w:val="00260313"/>
    <w:rsid w:val="0026034A"/>
    <w:rsid w:val="0026034C"/>
    <w:rsid w:val="00260587"/>
    <w:rsid w:val="0026074C"/>
    <w:rsid w:val="00260755"/>
    <w:rsid w:val="0026076D"/>
    <w:rsid w:val="002607D6"/>
    <w:rsid w:val="002609BB"/>
    <w:rsid w:val="00260A6C"/>
    <w:rsid w:val="00260AF1"/>
    <w:rsid w:val="00260B6A"/>
    <w:rsid w:val="00260BE9"/>
    <w:rsid w:val="00260CE9"/>
    <w:rsid w:val="00260D97"/>
    <w:rsid w:val="00260DCA"/>
    <w:rsid w:val="00260E5E"/>
    <w:rsid w:val="00260EB3"/>
    <w:rsid w:val="00261055"/>
    <w:rsid w:val="002610C6"/>
    <w:rsid w:val="002611D2"/>
    <w:rsid w:val="0026121A"/>
    <w:rsid w:val="0026121E"/>
    <w:rsid w:val="00261231"/>
    <w:rsid w:val="002612BC"/>
    <w:rsid w:val="00261353"/>
    <w:rsid w:val="00261405"/>
    <w:rsid w:val="00261608"/>
    <w:rsid w:val="00261617"/>
    <w:rsid w:val="00261772"/>
    <w:rsid w:val="00261788"/>
    <w:rsid w:val="0026183B"/>
    <w:rsid w:val="002618A8"/>
    <w:rsid w:val="002618C3"/>
    <w:rsid w:val="002618E8"/>
    <w:rsid w:val="002619BC"/>
    <w:rsid w:val="00261BB7"/>
    <w:rsid w:val="00261BBD"/>
    <w:rsid w:val="00261D53"/>
    <w:rsid w:val="00261D82"/>
    <w:rsid w:val="00261D89"/>
    <w:rsid w:val="00261E71"/>
    <w:rsid w:val="00261EA9"/>
    <w:rsid w:val="00262012"/>
    <w:rsid w:val="00262026"/>
    <w:rsid w:val="00262155"/>
    <w:rsid w:val="00262189"/>
    <w:rsid w:val="00262216"/>
    <w:rsid w:val="00262228"/>
    <w:rsid w:val="00262246"/>
    <w:rsid w:val="002622E6"/>
    <w:rsid w:val="0026236F"/>
    <w:rsid w:val="00262380"/>
    <w:rsid w:val="0026240A"/>
    <w:rsid w:val="00262538"/>
    <w:rsid w:val="002625B6"/>
    <w:rsid w:val="0026264E"/>
    <w:rsid w:val="002626FD"/>
    <w:rsid w:val="0026273A"/>
    <w:rsid w:val="00262745"/>
    <w:rsid w:val="002627A5"/>
    <w:rsid w:val="0026296C"/>
    <w:rsid w:val="0026298F"/>
    <w:rsid w:val="00262A8C"/>
    <w:rsid w:val="00262ABA"/>
    <w:rsid w:val="00262BFE"/>
    <w:rsid w:val="00262C96"/>
    <w:rsid w:val="00262DC8"/>
    <w:rsid w:val="00262DF3"/>
    <w:rsid w:val="00262E8E"/>
    <w:rsid w:val="00262EB3"/>
    <w:rsid w:val="00262EB6"/>
    <w:rsid w:val="00262EBC"/>
    <w:rsid w:val="00262EE0"/>
    <w:rsid w:val="00262F4F"/>
    <w:rsid w:val="00262FD7"/>
    <w:rsid w:val="00262FFF"/>
    <w:rsid w:val="0026302B"/>
    <w:rsid w:val="002630B2"/>
    <w:rsid w:val="0026315C"/>
    <w:rsid w:val="00263188"/>
    <w:rsid w:val="002631E6"/>
    <w:rsid w:val="002636DD"/>
    <w:rsid w:val="00263771"/>
    <w:rsid w:val="00263785"/>
    <w:rsid w:val="00263787"/>
    <w:rsid w:val="0026378B"/>
    <w:rsid w:val="002637E5"/>
    <w:rsid w:val="00263809"/>
    <w:rsid w:val="00263815"/>
    <w:rsid w:val="00263823"/>
    <w:rsid w:val="0026394A"/>
    <w:rsid w:val="002639A2"/>
    <w:rsid w:val="002639D5"/>
    <w:rsid w:val="00263A38"/>
    <w:rsid w:val="00263A96"/>
    <w:rsid w:val="00263AEE"/>
    <w:rsid w:val="00263B6B"/>
    <w:rsid w:val="00263B7B"/>
    <w:rsid w:val="00263BB7"/>
    <w:rsid w:val="00263BEF"/>
    <w:rsid w:val="00263C2B"/>
    <w:rsid w:val="00263C4C"/>
    <w:rsid w:val="00263CF8"/>
    <w:rsid w:val="00263DE1"/>
    <w:rsid w:val="00263ED3"/>
    <w:rsid w:val="00263F1E"/>
    <w:rsid w:val="00263F80"/>
    <w:rsid w:val="00264158"/>
    <w:rsid w:val="002641C1"/>
    <w:rsid w:val="0026427E"/>
    <w:rsid w:val="00264335"/>
    <w:rsid w:val="00264340"/>
    <w:rsid w:val="002643A7"/>
    <w:rsid w:val="002643AB"/>
    <w:rsid w:val="002643E4"/>
    <w:rsid w:val="00264472"/>
    <w:rsid w:val="0026458D"/>
    <w:rsid w:val="00264610"/>
    <w:rsid w:val="002646F4"/>
    <w:rsid w:val="002647D9"/>
    <w:rsid w:val="002647FF"/>
    <w:rsid w:val="00264806"/>
    <w:rsid w:val="0026488B"/>
    <w:rsid w:val="002648A9"/>
    <w:rsid w:val="00264917"/>
    <w:rsid w:val="0026494A"/>
    <w:rsid w:val="0026497C"/>
    <w:rsid w:val="002649C6"/>
    <w:rsid w:val="00264B01"/>
    <w:rsid w:val="00264B23"/>
    <w:rsid w:val="00264B91"/>
    <w:rsid w:val="00264B99"/>
    <w:rsid w:val="00264BA7"/>
    <w:rsid w:val="00264BB4"/>
    <w:rsid w:val="00264BF4"/>
    <w:rsid w:val="00264C4D"/>
    <w:rsid w:val="00264D26"/>
    <w:rsid w:val="00264DDD"/>
    <w:rsid w:val="00264DF7"/>
    <w:rsid w:val="00264ED0"/>
    <w:rsid w:val="00264FA1"/>
    <w:rsid w:val="0026509E"/>
    <w:rsid w:val="002650A8"/>
    <w:rsid w:val="002650A9"/>
    <w:rsid w:val="0026516A"/>
    <w:rsid w:val="0026516E"/>
    <w:rsid w:val="002651F1"/>
    <w:rsid w:val="002654ED"/>
    <w:rsid w:val="00265501"/>
    <w:rsid w:val="002655F0"/>
    <w:rsid w:val="00265610"/>
    <w:rsid w:val="00265655"/>
    <w:rsid w:val="0026567F"/>
    <w:rsid w:val="002656A6"/>
    <w:rsid w:val="002656FC"/>
    <w:rsid w:val="00265875"/>
    <w:rsid w:val="002658AF"/>
    <w:rsid w:val="002658D4"/>
    <w:rsid w:val="002658EC"/>
    <w:rsid w:val="00265AA3"/>
    <w:rsid w:val="00265AE6"/>
    <w:rsid w:val="00265B5F"/>
    <w:rsid w:val="00265B87"/>
    <w:rsid w:val="00265CD1"/>
    <w:rsid w:val="00265D5B"/>
    <w:rsid w:val="00265D88"/>
    <w:rsid w:val="00265E70"/>
    <w:rsid w:val="00265EC6"/>
    <w:rsid w:val="00265F24"/>
    <w:rsid w:val="0026609F"/>
    <w:rsid w:val="00266155"/>
    <w:rsid w:val="00266237"/>
    <w:rsid w:val="0026628F"/>
    <w:rsid w:val="002662F4"/>
    <w:rsid w:val="002663E8"/>
    <w:rsid w:val="002663FA"/>
    <w:rsid w:val="0026645C"/>
    <w:rsid w:val="002664EA"/>
    <w:rsid w:val="00266544"/>
    <w:rsid w:val="002665FD"/>
    <w:rsid w:val="00266600"/>
    <w:rsid w:val="00266613"/>
    <w:rsid w:val="00266651"/>
    <w:rsid w:val="002666BD"/>
    <w:rsid w:val="002666C8"/>
    <w:rsid w:val="002666D5"/>
    <w:rsid w:val="002667EC"/>
    <w:rsid w:val="0026681B"/>
    <w:rsid w:val="00266834"/>
    <w:rsid w:val="0026685A"/>
    <w:rsid w:val="00266884"/>
    <w:rsid w:val="00266979"/>
    <w:rsid w:val="00266A27"/>
    <w:rsid w:val="00266BBC"/>
    <w:rsid w:val="00266BC5"/>
    <w:rsid w:val="00266E38"/>
    <w:rsid w:val="00266E8A"/>
    <w:rsid w:val="00266F25"/>
    <w:rsid w:val="0026704F"/>
    <w:rsid w:val="00267077"/>
    <w:rsid w:val="00267194"/>
    <w:rsid w:val="002671B4"/>
    <w:rsid w:val="0026720A"/>
    <w:rsid w:val="00267268"/>
    <w:rsid w:val="00267297"/>
    <w:rsid w:val="002672C2"/>
    <w:rsid w:val="002672D8"/>
    <w:rsid w:val="0026730A"/>
    <w:rsid w:val="002673CE"/>
    <w:rsid w:val="002674B4"/>
    <w:rsid w:val="002674B5"/>
    <w:rsid w:val="002674F2"/>
    <w:rsid w:val="00267599"/>
    <w:rsid w:val="00267655"/>
    <w:rsid w:val="00267672"/>
    <w:rsid w:val="002676EC"/>
    <w:rsid w:val="0026776E"/>
    <w:rsid w:val="002679B6"/>
    <w:rsid w:val="002679C8"/>
    <w:rsid w:val="002679F1"/>
    <w:rsid w:val="002679FB"/>
    <w:rsid w:val="00267A13"/>
    <w:rsid w:val="00267AC6"/>
    <w:rsid w:val="00267ACD"/>
    <w:rsid w:val="00267C15"/>
    <w:rsid w:val="00267C70"/>
    <w:rsid w:val="00267D5A"/>
    <w:rsid w:val="00267DB3"/>
    <w:rsid w:val="00267E10"/>
    <w:rsid w:val="00267EE2"/>
    <w:rsid w:val="00267F1E"/>
    <w:rsid w:val="00267F23"/>
    <w:rsid w:val="00267F7B"/>
    <w:rsid w:val="00267FC1"/>
    <w:rsid w:val="0027001B"/>
    <w:rsid w:val="0027006D"/>
    <w:rsid w:val="00270325"/>
    <w:rsid w:val="00270349"/>
    <w:rsid w:val="00270367"/>
    <w:rsid w:val="0027036A"/>
    <w:rsid w:val="00270389"/>
    <w:rsid w:val="002703D2"/>
    <w:rsid w:val="002703D8"/>
    <w:rsid w:val="002704B7"/>
    <w:rsid w:val="002704B9"/>
    <w:rsid w:val="00270511"/>
    <w:rsid w:val="00270688"/>
    <w:rsid w:val="002706BB"/>
    <w:rsid w:val="002706DA"/>
    <w:rsid w:val="00270719"/>
    <w:rsid w:val="0027089C"/>
    <w:rsid w:val="00270920"/>
    <w:rsid w:val="0027093A"/>
    <w:rsid w:val="0027094A"/>
    <w:rsid w:val="0027095B"/>
    <w:rsid w:val="002709C1"/>
    <w:rsid w:val="00270AA3"/>
    <w:rsid w:val="00270B7A"/>
    <w:rsid w:val="00270B9D"/>
    <w:rsid w:val="00270BCD"/>
    <w:rsid w:val="00270CAD"/>
    <w:rsid w:val="00270D65"/>
    <w:rsid w:val="00270D68"/>
    <w:rsid w:val="00270DB8"/>
    <w:rsid w:val="00270DFE"/>
    <w:rsid w:val="00271051"/>
    <w:rsid w:val="002711A7"/>
    <w:rsid w:val="00271402"/>
    <w:rsid w:val="00271542"/>
    <w:rsid w:val="002715E0"/>
    <w:rsid w:val="002716C9"/>
    <w:rsid w:val="002716CB"/>
    <w:rsid w:val="002716FE"/>
    <w:rsid w:val="00271755"/>
    <w:rsid w:val="002717A7"/>
    <w:rsid w:val="002718B0"/>
    <w:rsid w:val="00271A0B"/>
    <w:rsid w:val="00271A18"/>
    <w:rsid w:val="00271AA3"/>
    <w:rsid w:val="00271B63"/>
    <w:rsid w:val="00271B76"/>
    <w:rsid w:val="00271B8E"/>
    <w:rsid w:val="00271C03"/>
    <w:rsid w:val="00271C54"/>
    <w:rsid w:val="00271D36"/>
    <w:rsid w:val="00271E10"/>
    <w:rsid w:val="00271E56"/>
    <w:rsid w:val="00271EFE"/>
    <w:rsid w:val="00271F2A"/>
    <w:rsid w:val="00271FF3"/>
    <w:rsid w:val="002720FF"/>
    <w:rsid w:val="00272109"/>
    <w:rsid w:val="00272121"/>
    <w:rsid w:val="00272123"/>
    <w:rsid w:val="0027213E"/>
    <w:rsid w:val="00272408"/>
    <w:rsid w:val="0027244F"/>
    <w:rsid w:val="002724F6"/>
    <w:rsid w:val="002725AA"/>
    <w:rsid w:val="002726A9"/>
    <w:rsid w:val="002726BB"/>
    <w:rsid w:val="002726E1"/>
    <w:rsid w:val="00272710"/>
    <w:rsid w:val="00272786"/>
    <w:rsid w:val="00272870"/>
    <w:rsid w:val="002728ED"/>
    <w:rsid w:val="00272964"/>
    <w:rsid w:val="00272AA7"/>
    <w:rsid w:val="00272AB4"/>
    <w:rsid w:val="00272AB5"/>
    <w:rsid w:val="00272B64"/>
    <w:rsid w:val="00272CB0"/>
    <w:rsid w:val="00272D82"/>
    <w:rsid w:val="00272E7D"/>
    <w:rsid w:val="00272F52"/>
    <w:rsid w:val="00272FBF"/>
    <w:rsid w:val="0027307F"/>
    <w:rsid w:val="002730ED"/>
    <w:rsid w:val="00273192"/>
    <w:rsid w:val="002732B0"/>
    <w:rsid w:val="002732B2"/>
    <w:rsid w:val="002733E5"/>
    <w:rsid w:val="0027360B"/>
    <w:rsid w:val="002736AD"/>
    <w:rsid w:val="002736B6"/>
    <w:rsid w:val="002736E0"/>
    <w:rsid w:val="0027376C"/>
    <w:rsid w:val="00273809"/>
    <w:rsid w:val="002738A6"/>
    <w:rsid w:val="002738DD"/>
    <w:rsid w:val="00273945"/>
    <w:rsid w:val="002739BB"/>
    <w:rsid w:val="002739E3"/>
    <w:rsid w:val="00273A23"/>
    <w:rsid w:val="00273A61"/>
    <w:rsid w:val="00273BA3"/>
    <w:rsid w:val="00273D41"/>
    <w:rsid w:val="00273DAE"/>
    <w:rsid w:val="00273E09"/>
    <w:rsid w:val="00273EC7"/>
    <w:rsid w:val="00273F7F"/>
    <w:rsid w:val="00273FA7"/>
    <w:rsid w:val="00273FB5"/>
    <w:rsid w:val="00274047"/>
    <w:rsid w:val="0027417D"/>
    <w:rsid w:val="00274210"/>
    <w:rsid w:val="0027422C"/>
    <w:rsid w:val="0027422F"/>
    <w:rsid w:val="0027427E"/>
    <w:rsid w:val="0027431E"/>
    <w:rsid w:val="0027439C"/>
    <w:rsid w:val="0027439D"/>
    <w:rsid w:val="00274474"/>
    <w:rsid w:val="002744D0"/>
    <w:rsid w:val="002745DA"/>
    <w:rsid w:val="00274673"/>
    <w:rsid w:val="0027477F"/>
    <w:rsid w:val="002747BF"/>
    <w:rsid w:val="00274850"/>
    <w:rsid w:val="00274864"/>
    <w:rsid w:val="0027490D"/>
    <w:rsid w:val="002749B5"/>
    <w:rsid w:val="002749E1"/>
    <w:rsid w:val="00274A15"/>
    <w:rsid w:val="00274AB7"/>
    <w:rsid w:val="00274AC8"/>
    <w:rsid w:val="00274B2B"/>
    <w:rsid w:val="00274C1D"/>
    <w:rsid w:val="00274C5F"/>
    <w:rsid w:val="00274D69"/>
    <w:rsid w:val="00274DB5"/>
    <w:rsid w:val="00274DC3"/>
    <w:rsid w:val="00274EB3"/>
    <w:rsid w:val="00274F0F"/>
    <w:rsid w:val="00274F2E"/>
    <w:rsid w:val="00275028"/>
    <w:rsid w:val="00275086"/>
    <w:rsid w:val="0027508D"/>
    <w:rsid w:val="002750C5"/>
    <w:rsid w:val="002750D1"/>
    <w:rsid w:val="002750DE"/>
    <w:rsid w:val="00275107"/>
    <w:rsid w:val="002751BA"/>
    <w:rsid w:val="002751D3"/>
    <w:rsid w:val="0027529E"/>
    <w:rsid w:val="002752F9"/>
    <w:rsid w:val="00275306"/>
    <w:rsid w:val="00275328"/>
    <w:rsid w:val="002753D1"/>
    <w:rsid w:val="0027541B"/>
    <w:rsid w:val="002754FB"/>
    <w:rsid w:val="0027554B"/>
    <w:rsid w:val="00275578"/>
    <w:rsid w:val="002755A3"/>
    <w:rsid w:val="002755DC"/>
    <w:rsid w:val="002755E4"/>
    <w:rsid w:val="002756B3"/>
    <w:rsid w:val="002756BA"/>
    <w:rsid w:val="002756E0"/>
    <w:rsid w:val="002757F1"/>
    <w:rsid w:val="00275810"/>
    <w:rsid w:val="0027585D"/>
    <w:rsid w:val="002758F2"/>
    <w:rsid w:val="0027596F"/>
    <w:rsid w:val="00275AA4"/>
    <w:rsid w:val="00275BC6"/>
    <w:rsid w:val="00275CAE"/>
    <w:rsid w:val="00275CB5"/>
    <w:rsid w:val="00275CFD"/>
    <w:rsid w:val="00275DC1"/>
    <w:rsid w:val="00275DFE"/>
    <w:rsid w:val="00275E04"/>
    <w:rsid w:val="00275E14"/>
    <w:rsid w:val="00275E5D"/>
    <w:rsid w:val="00275FF7"/>
    <w:rsid w:val="00276085"/>
    <w:rsid w:val="00276088"/>
    <w:rsid w:val="002760A5"/>
    <w:rsid w:val="002760CF"/>
    <w:rsid w:val="00276126"/>
    <w:rsid w:val="00276151"/>
    <w:rsid w:val="002761E4"/>
    <w:rsid w:val="002761E5"/>
    <w:rsid w:val="002762CD"/>
    <w:rsid w:val="002762EC"/>
    <w:rsid w:val="00276333"/>
    <w:rsid w:val="002763E4"/>
    <w:rsid w:val="002763FF"/>
    <w:rsid w:val="0027640B"/>
    <w:rsid w:val="002764D6"/>
    <w:rsid w:val="002764ED"/>
    <w:rsid w:val="00276573"/>
    <w:rsid w:val="0027658B"/>
    <w:rsid w:val="002765C7"/>
    <w:rsid w:val="002765F2"/>
    <w:rsid w:val="00276687"/>
    <w:rsid w:val="002766DB"/>
    <w:rsid w:val="0027684E"/>
    <w:rsid w:val="00276872"/>
    <w:rsid w:val="0027691B"/>
    <w:rsid w:val="002769F8"/>
    <w:rsid w:val="00276A72"/>
    <w:rsid w:val="00276C10"/>
    <w:rsid w:val="00276CDD"/>
    <w:rsid w:val="00276CF1"/>
    <w:rsid w:val="00276D3F"/>
    <w:rsid w:val="00276D41"/>
    <w:rsid w:val="00276D84"/>
    <w:rsid w:val="00276DAC"/>
    <w:rsid w:val="00276DBD"/>
    <w:rsid w:val="00276E2A"/>
    <w:rsid w:val="00276E7B"/>
    <w:rsid w:val="00276FB5"/>
    <w:rsid w:val="0027700B"/>
    <w:rsid w:val="00277040"/>
    <w:rsid w:val="002770A2"/>
    <w:rsid w:val="002770F3"/>
    <w:rsid w:val="00277123"/>
    <w:rsid w:val="002772B8"/>
    <w:rsid w:val="00277335"/>
    <w:rsid w:val="0027738A"/>
    <w:rsid w:val="002774A7"/>
    <w:rsid w:val="00277543"/>
    <w:rsid w:val="00277573"/>
    <w:rsid w:val="002775A3"/>
    <w:rsid w:val="00277664"/>
    <w:rsid w:val="002776A3"/>
    <w:rsid w:val="002777AF"/>
    <w:rsid w:val="002778CB"/>
    <w:rsid w:val="002778D0"/>
    <w:rsid w:val="0027798E"/>
    <w:rsid w:val="002779A3"/>
    <w:rsid w:val="00277AB1"/>
    <w:rsid w:val="00277E45"/>
    <w:rsid w:val="00277F0F"/>
    <w:rsid w:val="00277F80"/>
    <w:rsid w:val="00280068"/>
    <w:rsid w:val="00280118"/>
    <w:rsid w:val="0028017C"/>
    <w:rsid w:val="0028023E"/>
    <w:rsid w:val="002802A9"/>
    <w:rsid w:val="0028033D"/>
    <w:rsid w:val="00280386"/>
    <w:rsid w:val="0028038B"/>
    <w:rsid w:val="002803F5"/>
    <w:rsid w:val="0028049C"/>
    <w:rsid w:val="002804A6"/>
    <w:rsid w:val="002804A8"/>
    <w:rsid w:val="002805D5"/>
    <w:rsid w:val="002806EE"/>
    <w:rsid w:val="00280825"/>
    <w:rsid w:val="0028083B"/>
    <w:rsid w:val="0028085A"/>
    <w:rsid w:val="002809C7"/>
    <w:rsid w:val="00280A03"/>
    <w:rsid w:val="00280A09"/>
    <w:rsid w:val="00280B6A"/>
    <w:rsid w:val="00280C02"/>
    <w:rsid w:val="00280C06"/>
    <w:rsid w:val="00280C0C"/>
    <w:rsid w:val="00280CF9"/>
    <w:rsid w:val="00280D0C"/>
    <w:rsid w:val="00280D69"/>
    <w:rsid w:val="00280D75"/>
    <w:rsid w:val="00280D78"/>
    <w:rsid w:val="00280EB5"/>
    <w:rsid w:val="00280F59"/>
    <w:rsid w:val="002810CB"/>
    <w:rsid w:val="0028114E"/>
    <w:rsid w:val="002811DF"/>
    <w:rsid w:val="00281200"/>
    <w:rsid w:val="002813E3"/>
    <w:rsid w:val="002814AC"/>
    <w:rsid w:val="00281511"/>
    <w:rsid w:val="00281540"/>
    <w:rsid w:val="0028154B"/>
    <w:rsid w:val="0028155F"/>
    <w:rsid w:val="00281567"/>
    <w:rsid w:val="00281616"/>
    <w:rsid w:val="00281689"/>
    <w:rsid w:val="002816A1"/>
    <w:rsid w:val="002816BD"/>
    <w:rsid w:val="002816C4"/>
    <w:rsid w:val="002816F4"/>
    <w:rsid w:val="00281769"/>
    <w:rsid w:val="002817F3"/>
    <w:rsid w:val="002817FB"/>
    <w:rsid w:val="0028184F"/>
    <w:rsid w:val="0028186A"/>
    <w:rsid w:val="002818A2"/>
    <w:rsid w:val="00281A09"/>
    <w:rsid w:val="00281A40"/>
    <w:rsid w:val="00281A94"/>
    <w:rsid w:val="00281AD8"/>
    <w:rsid w:val="00281C3D"/>
    <w:rsid w:val="00281CF4"/>
    <w:rsid w:val="00281D9A"/>
    <w:rsid w:val="00281E2A"/>
    <w:rsid w:val="00281E4D"/>
    <w:rsid w:val="00281EAB"/>
    <w:rsid w:val="00281EB5"/>
    <w:rsid w:val="00281F99"/>
    <w:rsid w:val="002820A9"/>
    <w:rsid w:val="002820C1"/>
    <w:rsid w:val="00282116"/>
    <w:rsid w:val="00282142"/>
    <w:rsid w:val="0028217F"/>
    <w:rsid w:val="002821AF"/>
    <w:rsid w:val="0028241E"/>
    <w:rsid w:val="00282425"/>
    <w:rsid w:val="00282464"/>
    <w:rsid w:val="00282468"/>
    <w:rsid w:val="002824D9"/>
    <w:rsid w:val="0028256C"/>
    <w:rsid w:val="00282653"/>
    <w:rsid w:val="00282673"/>
    <w:rsid w:val="00282780"/>
    <w:rsid w:val="00282795"/>
    <w:rsid w:val="002827AC"/>
    <w:rsid w:val="00282838"/>
    <w:rsid w:val="0028284D"/>
    <w:rsid w:val="0028286E"/>
    <w:rsid w:val="0028289C"/>
    <w:rsid w:val="00282945"/>
    <w:rsid w:val="002829F4"/>
    <w:rsid w:val="00282ACE"/>
    <w:rsid w:val="00282B72"/>
    <w:rsid w:val="00282B85"/>
    <w:rsid w:val="00282BE4"/>
    <w:rsid w:val="00282DC8"/>
    <w:rsid w:val="00282EFA"/>
    <w:rsid w:val="00282F56"/>
    <w:rsid w:val="0028312B"/>
    <w:rsid w:val="00283157"/>
    <w:rsid w:val="002831D0"/>
    <w:rsid w:val="00283283"/>
    <w:rsid w:val="00283341"/>
    <w:rsid w:val="00283425"/>
    <w:rsid w:val="00283468"/>
    <w:rsid w:val="00283507"/>
    <w:rsid w:val="00283522"/>
    <w:rsid w:val="002835CE"/>
    <w:rsid w:val="0028361B"/>
    <w:rsid w:val="00283667"/>
    <w:rsid w:val="002836B8"/>
    <w:rsid w:val="00283807"/>
    <w:rsid w:val="0028382D"/>
    <w:rsid w:val="00283865"/>
    <w:rsid w:val="0028391D"/>
    <w:rsid w:val="00283E48"/>
    <w:rsid w:val="00283E6F"/>
    <w:rsid w:val="00283E87"/>
    <w:rsid w:val="00283E98"/>
    <w:rsid w:val="00283EE4"/>
    <w:rsid w:val="00283F2B"/>
    <w:rsid w:val="00283FAC"/>
    <w:rsid w:val="00284008"/>
    <w:rsid w:val="0028413A"/>
    <w:rsid w:val="00284272"/>
    <w:rsid w:val="00284343"/>
    <w:rsid w:val="0028465A"/>
    <w:rsid w:val="002846CA"/>
    <w:rsid w:val="002846D3"/>
    <w:rsid w:val="0028472B"/>
    <w:rsid w:val="00284818"/>
    <w:rsid w:val="002849B8"/>
    <w:rsid w:val="00284A7A"/>
    <w:rsid w:val="00284BCF"/>
    <w:rsid w:val="00284BE2"/>
    <w:rsid w:val="00284BF0"/>
    <w:rsid w:val="00284D06"/>
    <w:rsid w:val="00284DB0"/>
    <w:rsid w:val="00284E64"/>
    <w:rsid w:val="00284E93"/>
    <w:rsid w:val="00284FC9"/>
    <w:rsid w:val="00285044"/>
    <w:rsid w:val="00285066"/>
    <w:rsid w:val="00285084"/>
    <w:rsid w:val="0028513D"/>
    <w:rsid w:val="0028514C"/>
    <w:rsid w:val="00285205"/>
    <w:rsid w:val="00285234"/>
    <w:rsid w:val="00285387"/>
    <w:rsid w:val="002853A7"/>
    <w:rsid w:val="002853DB"/>
    <w:rsid w:val="002853EA"/>
    <w:rsid w:val="0028546A"/>
    <w:rsid w:val="0028548D"/>
    <w:rsid w:val="002854F0"/>
    <w:rsid w:val="0028554B"/>
    <w:rsid w:val="002855F2"/>
    <w:rsid w:val="00285664"/>
    <w:rsid w:val="002856F5"/>
    <w:rsid w:val="0028591B"/>
    <w:rsid w:val="002859C0"/>
    <w:rsid w:val="00285A1A"/>
    <w:rsid w:val="00285A3D"/>
    <w:rsid w:val="00285B15"/>
    <w:rsid w:val="00285C1C"/>
    <w:rsid w:val="00285C75"/>
    <w:rsid w:val="00285C77"/>
    <w:rsid w:val="00285C83"/>
    <w:rsid w:val="00285CCE"/>
    <w:rsid w:val="00285CF2"/>
    <w:rsid w:val="00285D4B"/>
    <w:rsid w:val="00285D8B"/>
    <w:rsid w:val="00285E12"/>
    <w:rsid w:val="00285E3F"/>
    <w:rsid w:val="00285F91"/>
    <w:rsid w:val="00286022"/>
    <w:rsid w:val="00286087"/>
    <w:rsid w:val="002860F8"/>
    <w:rsid w:val="00286105"/>
    <w:rsid w:val="0028618F"/>
    <w:rsid w:val="002862A7"/>
    <w:rsid w:val="002862EF"/>
    <w:rsid w:val="002863D7"/>
    <w:rsid w:val="00286517"/>
    <w:rsid w:val="00286528"/>
    <w:rsid w:val="0028653A"/>
    <w:rsid w:val="002865E0"/>
    <w:rsid w:val="00286713"/>
    <w:rsid w:val="00286903"/>
    <w:rsid w:val="00286ACA"/>
    <w:rsid w:val="00286C41"/>
    <w:rsid w:val="00286C89"/>
    <w:rsid w:val="00286C8D"/>
    <w:rsid w:val="00286CF4"/>
    <w:rsid w:val="00286CF5"/>
    <w:rsid w:val="00286D80"/>
    <w:rsid w:val="00286DA5"/>
    <w:rsid w:val="00286DAC"/>
    <w:rsid w:val="00286DC3"/>
    <w:rsid w:val="00286F2A"/>
    <w:rsid w:val="00286F4E"/>
    <w:rsid w:val="00287002"/>
    <w:rsid w:val="0028700E"/>
    <w:rsid w:val="00287078"/>
    <w:rsid w:val="002870E5"/>
    <w:rsid w:val="00287187"/>
    <w:rsid w:val="002872A9"/>
    <w:rsid w:val="002872F4"/>
    <w:rsid w:val="002873CA"/>
    <w:rsid w:val="0028742B"/>
    <w:rsid w:val="002875F7"/>
    <w:rsid w:val="002876E6"/>
    <w:rsid w:val="0028776F"/>
    <w:rsid w:val="0028794C"/>
    <w:rsid w:val="002879A8"/>
    <w:rsid w:val="002879E0"/>
    <w:rsid w:val="00287B5D"/>
    <w:rsid w:val="00287C0D"/>
    <w:rsid w:val="00287CAB"/>
    <w:rsid w:val="00287CE0"/>
    <w:rsid w:val="00287D9B"/>
    <w:rsid w:val="00287DA0"/>
    <w:rsid w:val="00287DCC"/>
    <w:rsid w:val="00287DF6"/>
    <w:rsid w:val="00287E43"/>
    <w:rsid w:val="00287E59"/>
    <w:rsid w:val="00287EF8"/>
    <w:rsid w:val="00287F93"/>
    <w:rsid w:val="0029005F"/>
    <w:rsid w:val="002900D6"/>
    <w:rsid w:val="00290173"/>
    <w:rsid w:val="00290292"/>
    <w:rsid w:val="002904AC"/>
    <w:rsid w:val="00290611"/>
    <w:rsid w:val="00290661"/>
    <w:rsid w:val="00290674"/>
    <w:rsid w:val="00290708"/>
    <w:rsid w:val="00290744"/>
    <w:rsid w:val="002907CA"/>
    <w:rsid w:val="00290871"/>
    <w:rsid w:val="0029099A"/>
    <w:rsid w:val="00290A1B"/>
    <w:rsid w:val="00290A1F"/>
    <w:rsid w:val="00290A39"/>
    <w:rsid w:val="00290A4A"/>
    <w:rsid w:val="00290A5D"/>
    <w:rsid w:val="00290AA2"/>
    <w:rsid w:val="00290B1D"/>
    <w:rsid w:val="00290BAC"/>
    <w:rsid w:val="00290BB7"/>
    <w:rsid w:val="00290BD1"/>
    <w:rsid w:val="00290DEA"/>
    <w:rsid w:val="00290FC5"/>
    <w:rsid w:val="00290FF0"/>
    <w:rsid w:val="0029103E"/>
    <w:rsid w:val="0029107F"/>
    <w:rsid w:val="0029118E"/>
    <w:rsid w:val="002911B0"/>
    <w:rsid w:val="002911D3"/>
    <w:rsid w:val="0029130A"/>
    <w:rsid w:val="002913C6"/>
    <w:rsid w:val="002913FA"/>
    <w:rsid w:val="00291453"/>
    <w:rsid w:val="00291476"/>
    <w:rsid w:val="00291503"/>
    <w:rsid w:val="002915A2"/>
    <w:rsid w:val="00291766"/>
    <w:rsid w:val="002917B2"/>
    <w:rsid w:val="002917F8"/>
    <w:rsid w:val="0029181C"/>
    <w:rsid w:val="0029182A"/>
    <w:rsid w:val="00291836"/>
    <w:rsid w:val="0029191B"/>
    <w:rsid w:val="0029197F"/>
    <w:rsid w:val="00291A2D"/>
    <w:rsid w:val="00291A68"/>
    <w:rsid w:val="00291A81"/>
    <w:rsid w:val="00291A9A"/>
    <w:rsid w:val="00291D25"/>
    <w:rsid w:val="00291D30"/>
    <w:rsid w:val="00291D8F"/>
    <w:rsid w:val="00291EC5"/>
    <w:rsid w:val="00291ED2"/>
    <w:rsid w:val="00291FB8"/>
    <w:rsid w:val="00292002"/>
    <w:rsid w:val="0029200E"/>
    <w:rsid w:val="0029212F"/>
    <w:rsid w:val="00292155"/>
    <w:rsid w:val="0029215E"/>
    <w:rsid w:val="002921B6"/>
    <w:rsid w:val="0029224D"/>
    <w:rsid w:val="00292274"/>
    <w:rsid w:val="00292295"/>
    <w:rsid w:val="002922AF"/>
    <w:rsid w:val="00292493"/>
    <w:rsid w:val="002925A8"/>
    <w:rsid w:val="002925CC"/>
    <w:rsid w:val="002925E3"/>
    <w:rsid w:val="0029271F"/>
    <w:rsid w:val="0029282E"/>
    <w:rsid w:val="00292876"/>
    <w:rsid w:val="002928C6"/>
    <w:rsid w:val="00292A6C"/>
    <w:rsid w:val="00292AB5"/>
    <w:rsid w:val="00292B07"/>
    <w:rsid w:val="00292B24"/>
    <w:rsid w:val="00292B49"/>
    <w:rsid w:val="00292BE4"/>
    <w:rsid w:val="00292CDB"/>
    <w:rsid w:val="00292E24"/>
    <w:rsid w:val="00292E78"/>
    <w:rsid w:val="00292EE2"/>
    <w:rsid w:val="00293057"/>
    <w:rsid w:val="00293212"/>
    <w:rsid w:val="002932A5"/>
    <w:rsid w:val="00293399"/>
    <w:rsid w:val="0029351F"/>
    <w:rsid w:val="002935C9"/>
    <w:rsid w:val="002936A0"/>
    <w:rsid w:val="002936B9"/>
    <w:rsid w:val="002936DF"/>
    <w:rsid w:val="0029377D"/>
    <w:rsid w:val="002937D2"/>
    <w:rsid w:val="002938F5"/>
    <w:rsid w:val="0029397A"/>
    <w:rsid w:val="00293A86"/>
    <w:rsid w:val="00293AD7"/>
    <w:rsid w:val="00293AE6"/>
    <w:rsid w:val="00293BA8"/>
    <w:rsid w:val="00293BBF"/>
    <w:rsid w:val="00293BF5"/>
    <w:rsid w:val="00293C2D"/>
    <w:rsid w:val="00293D34"/>
    <w:rsid w:val="00293D49"/>
    <w:rsid w:val="00293DBF"/>
    <w:rsid w:val="00293E7F"/>
    <w:rsid w:val="00293E81"/>
    <w:rsid w:val="00293EE3"/>
    <w:rsid w:val="00293F16"/>
    <w:rsid w:val="00293F58"/>
    <w:rsid w:val="00293FE7"/>
    <w:rsid w:val="00294006"/>
    <w:rsid w:val="0029408F"/>
    <w:rsid w:val="0029412A"/>
    <w:rsid w:val="00294231"/>
    <w:rsid w:val="002942D7"/>
    <w:rsid w:val="0029448E"/>
    <w:rsid w:val="0029450C"/>
    <w:rsid w:val="0029455C"/>
    <w:rsid w:val="0029459F"/>
    <w:rsid w:val="002945AC"/>
    <w:rsid w:val="00294619"/>
    <w:rsid w:val="002946C4"/>
    <w:rsid w:val="002946EB"/>
    <w:rsid w:val="002947AA"/>
    <w:rsid w:val="002947D0"/>
    <w:rsid w:val="002947DA"/>
    <w:rsid w:val="0029485C"/>
    <w:rsid w:val="002948DB"/>
    <w:rsid w:val="00294911"/>
    <w:rsid w:val="00294954"/>
    <w:rsid w:val="002949E6"/>
    <w:rsid w:val="00294A64"/>
    <w:rsid w:val="00294A6D"/>
    <w:rsid w:val="00294A76"/>
    <w:rsid w:val="00294B18"/>
    <w:rsid w:val="00294CC6"/>
    <w:rsid w:val="00294E58"/>
    <w:rsid w:val="00294EBA"/>
    <w:rsid w:val="00294ED2"/>
    <w:rsid w:val="00294EE6"/>
    <w:rsid w:val="00294FB1"/>
    <w:rsid w:val="00294FC1"/>
    <w:rsid w:val="0029502C"/>
    <w:rsid w:val="002950B3"/>
    <w:rsid w:val="002950BF"/>
    <w:rsid w:val="002950CC"/>
    <w:rsid w:val="002951ED"/>
    <w:rsid w:val="002952A7"/>
    <w:rsid w:val="002952FE"/>
    <w:rsid w:val="00295359"/>
    <w:rsid w:val="00295379"/>
    <w:rsid w:val="0029546A"/>
    <w:rsid w:val="0029547D"/>
    <w:rsid w:val="00295573"/>
    <w:rsid w:val="002955AB"/>
    <w:rsid w:val="002955B1"/>
    <w:rsid w:val="002955B9"/>
    <w:rsid w:val="002955F2"/>
    <w:rsid w:val="00295654"/>
    <w:rsid w:val="002956C4"/>
    <w:rsid w:val="0029572E"/>
    <w:rsid w:val="002957AF"/>
    <w:rsid w:val="00295974"/>
    <w:rsid w:val="002959DA"/>
    <w:rsid w:val="00295A19"/>
    <w:rsid w:val="00295A7E"/>
    <w:rsid w:val="00295AC2"/>
    <w:rsid w:val="00295C0F"/>
    <w:rsid w:val="00295C6A"/>
    <w:rsid w:val="00295C83"/>
    <w:rsid w:val="00295D07"/>
    <w:rsid w:val="00295E53"/>
    <w:rsid w:val="00295ECB"/>
    <w:rsid w:val="00295EEA"/>
    <w:rsid w:val="00295F6C"/>
    <w:rsid w:val="00295FED"/>
    <w:rsid w:val="00296015"/>
    <w:rsid w:val="00296083"/>
    <w:rsid w:val="002960D1"/>
    <w:rsid w:val="002960F2"/>
    <w:rsid w:val="002961B9"/>
    <w:rsid w:val="002961EE"/>
    <w:rsid w:val="00296269"/>
    <w:rsid w:val="0029648C"/>
    <w:rsid w:val="0029662D"/>
    <w:rsid w:val="0029667A"/>
    <w:rsid w:val="0029669E"/>
    <w:rsid w:val="00296744"/>
    <w:rsid w:val="00296799"/>
    <w:rsid w:val="0029691E"/>
    <w:rsid w:val="002969BB"/>
    <w:rsid w:val="00296A4E"/>
    <w:rsid w:val="00296A5E"/>
    <w:rsid w:val="00296AB7"/>
    <w:rsid w:val="00296B7E"/>
    <w:rsid w:val="00296BB5"/>
    <w:rsid w:val="00296BE3"/>
    <w:rsid w:val="00296C06"/>
    <w:rsid w:val="00296D7F"/>
    <w:rsid w:val="00296DCB"/>
    <w:rsid w:val="00296E38"/>
    <w:rsid w:val="00296ED5"/>
    <w:rsid w:val="00296EE9"/>
    <w:rsid w:val="00296F93"/>
    <w:rsid w:val="00296FFE"/>
    <w:rsid w:val="0029702D"/>
    <w:rsid w:val="00297098"/>
    <w:rsid w:val="002970A9"/>
    <w:rsid w:val="00297162"/>
    <w:rsid w:val="00297225"/>
    <w:rsid w:val="00297280"/>
    <w:rsid w:val="002972DE"/>
    <w:rsid w:val="00297353"/>
    <w:rsid w:val="002974A6"/>
    <w:rsid w:val="00297510"/>
    <w:rsid w:val="00297581"/>
    <w:rsid w:val="002975A7"/>
    <w:rsid w:val="002976B9"/>
    <w:rsid w:val="0029771E"/>
    <w:rsid w:val="002977A5"/>
    <w:rsid w:val="0029784E"/>
    <w:rsid w:val="00297854"/>
    <w:rsid w:val="0029787B"/>
    <w:rsid w:val="00297A5C"/>
    <w:rsid w:val="00297B95"/>
    <w:rsid w:val="00297C64"/>
    <w:rsid w:val="00297D7A"/>
    <w:rsid w:val="00297DA4"/>
    <w:rsid w:val="00297E1B"/>
    <w:rsid w:val="00297E3E"/>
    <w:rsid w:val="00297E78"/>
    <w:rsid w:val="00297F1C"/>
    <w:rsid w:val="00297F79"/>
    <w:rsid w:val="00297FF3"/>
    <w:rsid w:val="002A0043"/>
    <w:rsid w:val="002A016A"/>
    <w:rsid w:val="002A01B0"/>
    <w:rsid w:val="002A01EB"/>
    <w:rsid w:val="002A0213"/>
    <w:rsid w:val="002A0233"/>
    <w:rsid w:val="002A0328"/>
    <w:rsid w:val="002A032B"/>
    <w:rsid w:val="002A0346"/>
    <w:rsid w:val="002A03BC"/>
    <w:rsid w:val="002A03F1"/>
    <w:rsid w:val="002A0564"/>
    <w:rsid w:val="002A05D3"/>
    <w:rsid w:val="002A05F2"/>
    <w:rsid w:val="002A06A2"/>
    <w:rsid w:val="002A06C0"/>
    <w:rsid w:val="002A0802"/>
    <w:rsid w:val="002A084E"/>
    <w:rsid w:val="002A086B"/>
    <w:rsid w:val="002A08F1"/>
    <w:rsid w:val="002A091F"/>
    <w:rsid w:val="002A0927"/>
    <w:rsid w:val="002A09B7"/>
    <w:rsid w:val="002A09C3"/>
    <w:rsid w:val="002A09E9"/>
    <w:rsid w:val="002A09FA"/>
    <w:rsid w:val="002A0A7F"/>
    <w:rsid w:val="002A0AE6"/>
    <w:rsid w:val="002A0BA7"/>
    <w:rsid w:val="002A0C63"/>
    <w:rsid w:val="002A0CA2"/>
    <w:rsid w:val="002A0CFF"/>
    <w:rsid w:val="002A0D4B"/>
    <w:rsid w:val="002A0D52"/>
    <w:rsid w:val="002A0D53"/>
    <w:rsid w:val="002A0D67"/>
    <w:rsid w:val="002A0DA3"/>
    <w:rsid w:val="002A0E30"/>
    <w:rsid w:val="002A0F02"/>
    <w:rsid w:val="002A0F03"/>
    <w:rsid w:val="002A0FA0"/>
    <w:rsid w:val="002A0FC2"/>
    <w:rsid w:val="002A1213"/>
    <w:rsid w:val="002A1224"/>
    <w:rsid w:val="002A1251"/>
    <w:rsid w:val="002A127C"/>
    <w:rsid w:val="002A1296"/>
    <w:rsid w:val="002A12A1"/>
    <w:rsid w:val="002A12DE"/>
    <w:rsid w:val="002A14A0"/>
    <w:rsid w:val="002A14CE"/>
    <w:rsid w:val="002A1572"/>
    <w:rsid w:val="002A1711"/>
    <w:rsid w:val="002A1728"/>
    <w:rsid w:val="002A1791"/>
    <w:rsid w:val="002A179A"/>
    <w:rsid w:val="002A17DC"/>
    <w:rsid w:val="002A17DD"/>
    <w:rsid w:val="002A1A99"/>
    <w:rsid w:val="002A1AEF"/>
    <w:rsid w:val="002A1BD4"/>
    <w:rsid w:val="002A1CF4"/>
    <w:rsid w:val="002A1CF7"/>
    <w:rsid w:val="002A1D8E"/>
    <w:rsid w:val="002A1DD8"/>
    <w:rsid w:val="002A1E55"/>
    <w:rsid w:val="002A1FAF"/>
    <w:rsid w:val="002A1FFC"/>
    <w:rsid w:val="002A2017"/>
    <w:rsid w:val="002A2061"/>
    <w:rsid w:val="002A2150"/>
    <w:rsid w:val="002A21B8"/>
    <w:rsid w:val="002A2201"/>
    <w:rsid w:val="002A2277"/>
    <w:rsid w:val="002A22B5"/>
    <w:rsid w:val="002A22BF"/>
    <w:rsid w:val="002A2300"/>
    <w:rsid w:val="002A2325"/>
    <w:rsid w:val="002A24A2"/>
    <w:rsid w:val="002A2545"/>
    <w:rsid w:val="002A263D"/>
    <w:rsid w:val="002A265F"/>
    <w:rsid w:val="002A269D"/>
    <w:rsid w:val="002A279B"/>
    <w:rsid w:val="002A27F1"/>
    <w:rsid w:val="002A27F3"/>
    <w:rsid w:val="002A296D"/>
    <w:rsid w:val="002A29D7"/>
    <w:rsid w:val="002A2A5E"/>
    <w:rsid w:val="002A2A9A"/>
    <w:rsid w:val="002A2B0B"/>
    <w:rsid w:val="002A2B34"/>
    <w:rsid w:val="002A2BA2"/>
    <w:rsid w:val="002A2C00"/>
    <w:rsid w:val="002A2C5A"/>
    <w:rsid w:val="002A2D32"/>
    <w:rsid w:val="002A2D44"/>
    <w:rsid w:val="002A2DA8"/>
    <w:rsid w:val="002A2DAF"/>
    <w:rsid w:val="002A2DBD"/>
    <w:rsid w:val="002A2DCE"/>
    <w:rsid w:val="002A2ECB"/>
    <w:rsid w:val="002A2FD6"/>
    <w:rsid w:val="002A308D"/>
    <w:rsid w:val="002A309F"/>
    <w:rsid w:val="002A30A0"/>
    <w:rsid w:val="002A3143"/>
    <w:rsid w:val="002A3177"/>
    <w:rsid w:val="002A3199"/>
    <w:rsid w:val="002A32E7"/>
    <w:rsid w:val="002A3325"/>
    <w:rsid w:val="002A3343"/>
    <w:rsid w:val="002A3370"/>
    <w:rsid w:val="002A34B5"/>
    <w:rsid w:val="002A3518"/>
    <w:rsid w:val="002A3535"/>
    <w:rsid w:val="002A35A3"/>
    <w:rsid w:val="002A364C"/>
    <w:rsid w:val="002A366C"/>
    <w:rsid w:val="002A3685"/>
    <w:rsid w:val="002A36DD"/>
    <w:rsid w:val="002A36F1"/>
    <w:rsid w:val="002A38C7"/>
    <w:rsid w:val="002A3958"/>
    <w:rsid w:val="002A39D7"/>
    <w:rsid w:val="002A39F9"/>
    <w:rsid w:val="002A3A44"/>
    <w:rsid w:val="002A3A78"/>
    <w:rsid w:val="002A3B87"/>
    <w:rsid w:val="002A3C03"/>
    <w:rsid w:val="002A3C12"/>
    <w:rsid w:val="002A3C6F"/>
    <w:rsid w:val="002A3C84"/>
    <w:rsid w:val="002A3CD1"/>
    <w:rsid w:val="002A3CEC"/>
    <w:rsid w:val="002A3D19"/>
    <w:rsid w:val="002A3D51"/>
    <w:rsid w:val="002A3DC3"/>
    <w:rsid w:val="002A3EAD"/>
    <w:rsid w:val="002A3F82"/>
    <w:rsid w:val="002A4042"/>
    <w:rsid w:val="002A40D1"/>
    <w:rsid w:val="002A4275"/>
    <w:rsid w:val="002A427A"/>
    <w:rsid w:val="002A4286"/>
    <w:rsid w:val="002A42EF"/>
    <w:rsid w:val="002A43FF"/>
    <w:rsid w:val="002A44A2"/>
    <w:rsid w:val="002A44CD"/>
    <w:rsid w:val="002A454F"/>
    <w:rsid w:val="002A4591"/>
    <w:rsid w:val="002A461C"/>
    <w:rsid w:val="002A4646"/>
    <w:rsid w:val="002A4661"/>
    <w:rsid w:val="002A46B1"/>
    <w:rsid w:val="002A46E2"/>
    <w:rsid w:val="002A4706"/>
    <w:rsid w:val="002A4742"/>
    <w:rsid w:val="002A4784"/>
    <w:rsid w:val="002A47DF"/>
    <w:rsid w:val="002A480B"/>
    <w:rsid w:val="002A48D6"/>
    <w:rsid w:val="002A4905"/>
    <w:rsid w:val="002A490A"/>
    <w:rsid w:val="002A4991"/>
    <w:rsid w:val="002A49A4"/>
    <w:rsid w:val="002A49E5"/>
    <w:rsid w:val="002A49E7"/>
    <w:rsid w:val="002A4AB9"/>
    <w:rsid w:val="002A4ACF"/>
    <w:rsid w:val="002A4AF6"/>
    <w:rsid w:val="002A4B60"/>
    <w:rsid w:val="002A4B62"/>
    <w:rsid w:val="002A4D2F"/>
    <w:rsid w:val="002A4D50"/>
    <w:rsid w:val="002A4E4E"/>
    <w:rsid w:val="002A4E8D"/>
    <w:rsid w:val="002A4EB9"/>
    <w:rsid w:val="002A4EC6"/>
    <w:rsid w:val="002A4FFB"/>
    <w:rsid w:val="002A504E"/>
    <w:rsid w:val="002A50D5"/>
    <w:rsid w:val="002A50EE"/>
    <w:rsid w:val="002A5269"/>
    <w:rsid w:val="002A52A8"/>
    <w:rsid w:val="002A52D3"/>
    <w:rsid w:val="002A5346"/>
    <w:rsid w:val="002A5357"/>
    <w:rsid w:val="002A5375"/>
    <w:rsid w:val="002A53B7"/>
    <w:rsid w:val="002A53E1"/>
    <w:rsid w:val="002A5400"/>
    <w:rsid w:val="002A5517"/>
    <w:rsid w:val="002A55B7"/>
    <w:rsid w:val="002A55E0"/>
    <w:rsid w:val="002A5629"/>
    <w:rsid w:val="002A5679"/>
    <w:rsid w:val="002A56DB"/>
    <w:rsid w:val="002A573E"/>
    <w:rsid w:val="002A5A19"/>
    <w:rsid w:val="002A5A84"/>
    <w:rsid w:val="002A5BC5"/>
    <w:rsid w:val="002A5C0F"/>
    <w:rsid w:val="002A5C54"/>
    <w:rsid w:val="002A5CDD"/>
    <w:rsid w:val="002A5CE3"/>
    <w:rsid w:val="002A5D01"/>
    <w:rsid w:val="002A5D19"/>
    <w:rsid w:val="002A5D24"/>
    <w:rsid w:val="002A5DA3"/>
    <w:rsid w:val="002A5DB6"/>
    <w:rsid w:val="002A5DD9"/>
    <w:rsid w:val="002A5E55"/>
    <w:rsid w:val="002A5EA0"/>
    <w:rsid w:val="002A5EC2"/>
    <w:rsid w:val="002A5F0F"/>
    <w:rsid w:val="002A5FC8"/>
    <w:rsid w:val="002A60FC"/>
    <w:rsid w:val="002A61BF"/>
    <w:rsid w:val="002A62B4"/>
    <w:rsid w:val="002A643E"/>
    <w:rsid w:val="002A64C9"/>
    <w:rsid w:val="002A6505"/>
    <w:rsid w:val="002A6675"/>
    <w:rsid w:val="002A6677"/>
    <w:rsid w:val="002A66A3"/>
    <w:rsid w:val="002A66A8"/>
    <w:rsid w:val="002A671D"/>
    <w:rsid w:val="002A67FA"/>
    <w:rsid w:val="002A6822"/>
    <w:rsid w:val="002A6857"/>
    <w:rsid w:val="002A68F6"/>
    <w:rsid w:val="002A6955"/>
    <w:rsid w:val="002A69AB"/>
    <w:rsid w:val="002A6ABE"/>
    <w:rsid w:val="002A6AFB"/>
    <w:rsid w:val="002A6B1A"/>
    <w:rsid w:val="002A6B63"/>
    <w:rsid w:val="002A6B96"/>
    <w:rsid w:val="002A6BA0"/>
    <w:rsid w:val="002A6BFD"/>
    <w:rsid w:val="002A6C3B"/>
    <w:rsid w:val="002A6C6D"/>
    <w:rsid w:val="002A6C7E"/>
    <w:rsid w:val="002A6CCF"/>
    <w:rsid w:val="002A6ED8"/>
    <w:rsid w:val="002A6FFB"/>
    <w:rsid w:val="002A7044"/>
    <w:rsid w:val="002A70C3"/>
    <w:rsid w:val="002A7239"/>
    <w:rsid w:val="002A731D"/>
    <w:rsid w:val="002A739A"/>
    <w:rsid w:val="002A73CA"/>
    <w:rsid w:val="002A7457"/>
    <w:rsid w:val="002A748D"/>
    <w:rsid w:val="002A749A"/>
    <w:rsid w:val="002A749D"/>
    <w:rsid w:val="002A74C6"/>
    <w:rsid w:val="002A74F0"/>
    <w:rsid w:val="002A757C"/>
    <w:rsid w:val="002A75EA"/>
    <w:rsid w:val="002A76F7"/>
    <w:rsid w:val="002A775D"/>
    <w:rsid w:val="002A77B6"/>
    <w:rsid w:val="002A782E"/>
    <w:rsid w:val="002A7890"/>
    <w:rsid w:val="002A7AD8"/>
    <w:rsid w:val="002A7B8D"/>
    <w:rsid w:val="002A7B96"/>
    <w:rsid w:val="002A7BBA"/>
    <w:rsid w:val="002A7D73"/>
    <w:rsid w:val="002A7E8E"/>
    <w:rsid w:val="002A7EF3"/>
    <w:rsid w:val="002A7F17"/>
    <w:rsid w:val="002B0082"/>
    <w:rsid w:val="002B00E4"/>
    <w:rsid w:val="002B01CD"/>
    <w:rsid w:val="002B0230"/>
    <w:rsid w:val="002B0273"/>
    <w:rsid w:val="002B02CA"/>
    <w:rsid w:val="002B02D8"/>
    <w:rsid w:val="002B0349"/>
    <w:rsid w:val="002B0370"/>
    <w:rsid w:val="002B0379"/>
    <w:rsid w:val="002B03D5"/>
    <w:rsid w:val="002B03EF"/>
    <w:rsid w:val="002B0404"/>
    <w:rsid w:val="002B0414"/>
    <w:rsid w:val="002B0456"/>
    <w:rsid w:val="002B0469"/>
    <w:rsid w:val="002B048C"/>
    <w:rsid w:val="002B0513"/>
    <w:rsid w:val="002B051F"/>
    <w:rsid w:val="002B0545"/>
    <w:rsid w:val="002B059C"/>
    <w:rsid w:val="002B05A2"/>
    <w:rsid w:val="002B0676"/>
    <w:rsid w:val="002B067D"/>
    <w:rsid w:val="002B06CF"/>
    <w:rsid w:val="002B06E1"/>
    <w:rsid w:val="002B06F5"/>
    <w:rsid w:val="002B0737"/>
    <w:rsid w:val="002B083E"/>
    <w:rsid w:val="002B0990"/>
    <w:rsid w:val="002B0AA8"/>
    <w:rsid w:val="002B0AB9"/>
    <w:rsid w:val="002B0ADD"/>
    <w:rsid w:val="002B0B09"/>
    <w:rsid w:val="002B0CA4"/>
    <w:rsid w:val="002B0CFE"/>
    <w:rsid w:val="002B0D0F"/>
    <w:rsid w:val="002B0D30"/>
    <w:rsid w:val="002B0DB3"/>
    <w:rsid w:val="002B0E13"/>
    <w:rsid w:val="002B0E85"/>
    <w:rsid w:val="002B0E90"/>
    <w:rsid w:val="002B0E9F"/>
    <w:rsid w:val="002B0F5F"/>
    <w:rsid w:val="002B0F84"/>
    <w:rsid w:val="002B1028"/>
    <w:rsid w:val="002B1146"/>
    <w:rsid w:val="002B1185"/>
    <w:rsid w:val="002B1197"/>
    <w:rsid w:val="002B1251"/>
    <w:rsid w:val="002B1377"/>
    <w:rsid w:val="002B1395"/>
    <w:rsid w:val="002B13C9"/>
    <w:rsid w:val="002B1644"/>
    <w:rsid w:val="002B1680"/>
    <w:rsid w:val="002B1849"/>
    <w:rsid w:val="002B188D"/>
    <w:rsid w:val="002B18C0"/>
    <w:rsid w:val="002B18C2"/>
    <w:rsid w:val="002B195E"/>
    <w:rsid w:val="002B197B"/>
    <w:rsid w:val="002B1AEC"/>
    <w:rsid w:val="002B1B92"/>
    <w:rsid w:val="002B1CDB"/>
    <w:rsid w:val="002B1D8B"/>
    <w:rsid w:val="002B1E80"/>
    <w:rsid w:val="002B1E8E"/>
    <w:rsid w:val="002B1EAF"/>
    <w:rsid w:val="002B1F16"/>
    <w:rsid w:val="002B1F9A"/>
    <w:rsid w:val="002B2041"/>
    <w:rsid w:val="002B2098"/>
    <w:rsid w:val="002B2178"/>
    <w:rsid w:val="002B217B"/>
    <w:rsid w:val="002B21CB"/>
    <w:rsid w:val="002B21D1"/>
    <w:rsid w:val="002B22FA"/>
    <w:rsid w:val="002B235B"/>
    <w:rsid w:val="002B2382"/>
    <w:rsid w:val="002B2396"/>
    <w:rsid w:val="002B23DA"/>
    <w:rsid w:val="002B241D"/>
    <w:rsid w:val="002B247E"/>
    <w:rsid w:val="002B24D6"/>
    <w:rsid w:val="002B252F"/>
    <w:rsid w:val="002B2530"/>
    <w:rsid w:val="002B25AC"/>
    <w:rsid w:val="002B25D0"/>
    <w:rsid w:val="002B2605"/>
    <w:rsid w:val="002B2654"/>
    <w:rsid w:val="002B276F"/>
    <w:rsid w:val="002B27EA"/>
    <w:rsid w:val="002B28B3"/>
    <w:rsid w:val="002B29A3"/>
    <w:rsid w:val="002B2A55"/>
    <w:rsid w:val="002B2A7B"/>
    <w:rsid w:val="002B2A8B"/>
    <w:rsid w:val="002B2B2A"/>
    <w:rsid w:val="002B2B50"/>
    <w:rsid w:val="002B2C6A"/>
    <w:rsid w:val="002B2C93"/>
    <w:rsid w:val="002B2CB3"/>
    <w:rsid w:val="002B2CDB"/>
    <w:rsid w:val="002B2CFA"/>
    <w:rsid w:val="002B2D0B"/>
    <w:rsid w:val="002B2D14"/>
    <w:rsid w:val="002B2D47"/>
    <w:rsid w:val="002B2F8C"/>
    <w:rsid w:val="002B2F97"/>
    <w:rsid w:val="002B306C"/>
    <w:rsid w:val="002B31FE"/>
    <w:rsid w:val="002B32E7"/>
    <w:rsid w:val="002B35B1"/>
    <w:rsid w:val="002B36E5"/>
    <w:rsid w:val="002B378D"/>
    <w:rsid w:val="002B37BD"/>
    <w:rsid w:val="002B37E6"/>
    <w:rsid w:val="002B381A"/>
    <w:rsid w:val="002B3896"/>
    <w:rsid w:val="002B394A"/>
    <w:rsid w:val="002B39D3"/>
    <w:rsid w:val="002B3AE5"/>
    <w:rsid w:val="002B3BE7"/>
    <w:rsid w:val="002B3C6F"/>
    <w:rsid w:val="002B3CF2"/>
    <w:rsid w:val="002B3D1B"/>
    <w:rsid w:val="002B3E46"/>
    <w:rsid w:val="002B3EBF"/>
    <w:rsid w:val="002B3F19"/>
    <w:rsid w:val="002B403F"/>
    <w:rsid w:val="002B409E"/>
    <w:rsid w:val="002B40FA"/>
    <w:rsid w:val="002B412C"/>
    <w:rsid w:val="002B425E"/>
    <w:rsid w:val="002B42C3"/>
    <w:rsid w:val="002B4433"/>
    <w:rsid w:val="002B4574"/>
    <w:rsid w:val="002B458A"/>
    <w:rsid w:val="002B466A"/>
    <w:rsid w:val="002B46F3"/>
    <w:rsid w:val="002B470E"/>
    <w:rsid w:val="002B474D"/>
    <w:rsid w:val="002B4791"/>
    <w:rsid w:val="002B47E5"/>
    <w:rsid w:val="002B48E8"/>
    <w:rsid w:val="002B4949"/>
    <w:rsid w:val="002B49D1"/>
    <w:rsid w:val="002B4A6B"/>
    <w:rsid w:val="002B4A84"/>
    <w:rsid w:val="002B4BAE"/>
    <w:rsid w:val="002B4C64"/>
    <w:rsid w:val="002B4C71"/>
    <w:rsid w:val="002B4C82"/>
    <w:rsid w:val="002B4D94"/>
    <w:rsid w:val="002B4DB2"/>
    <w:rsid w:val="002B4ED5"/>
    <w:rsid w:val="002B4F21"/>
    <w:rsid w:val="002B4F41"/>
    <w:rsid w:val="002B4F94"/>
    <w:rsid w:val="002B4FD4"/>
    <w:rsid w:val="002B4FE8"/>
    <w:rsid w:val="002B5023"/>
    <w:rsid w:val="002B505F"/>
    <w:rsid w:val="002B513B"/>
    <w:rsid w:val="002B5160"/>
    <w:rsid w:val="002B51B3"/>
    <w:rsid w:val="002B51FC"/>
    <w:rsid w:val="002B5238"/>
    <w:rsid w:val="002B525F"/>
    <w:rsid w:val="002B52B6"/>
    <w:rsid w:val="002B5560"/>
    <w:rsid w:val="002B571B"/>
    <w:rsid w:val="002B5871"/>
    <w:rsid w:val="002B58DF"/>
    <w:rsid w:val="002B5917"/>
    <w:rsid w:val="002B5926"/>
    <w:rsid w:val="002B5A44"/>
    <w:rsid w:val="002B5A83"/>
    <w:rsid w:val="002B5A9F"/>
    <w:rsid w:val="002B5AB0"/>
    <w:rsid w:val="002B5AF8"/>
    <w:rsid w:val="002B5B9E"/>
    <w:rsid w:val="002B5BA9"/>
    <w:rsid w:val="002B5BEB"/>
    <w:rsid w:val="002B5BF2"/>
    <w:rsid w:val="002B5C14"/>
    <w:rsid w:val="002B5CE0"/>
    <w:rsid w:val="002B5E2E"/>
    <w:rsid w:val="002B5EAE"/>
    <w:rsid w:val="002B5ED1"/>
    <w:rsid w:val="002B5F2D"/>
    <w:rsid w:val="002B5FFB"/>
    <w:rsid w:val="002B6025"/>
    <w:rsid w:val="002B6054"/>
    <w:rsid w:val="002B60A4"/>
    <w:rsid w:val="002B60C7"/>
    <w:rsid w:val="002B60E0"/>
    <w:rsid w:val="002B615B"/>
    <w:rsid w:val="002B617C"/>
    <w:rsid w:val="002B61C4"/>
    <w:rsid w:val="002B6230"/>
    <w:rsid w:val="002B625B"/>
    <w:rsid w:val="002B634E"/>
    <w:rsid w:val="002B6387"/>
    <w:rsid w:val="002B6447"/>
    <w:rsid w:val="002B6473"/>
    <w:rsid w:val="002B6547"/>
    <w:rsid w:val="002B65DD"/>
    <w:rsid w:val="002B6622"/>
    <w:rsid w:val="002B6631"/>
    <w:rsid w:val="002B6747"/>
    <w:rsid w:val="002B6783"/>
    <w:rsid w:val="002B67E3"/>
    <w:rsid w:val="002B67FD"/>
    <w:rsid w:val="002B6817"/>
    <w:rsid w:val="002B6828"/>
    <w:rsid w:val="002B6832"/>
    <w:rsid w:val="002B6837"/>
    <w:rsid w:val="002B6925"/>
    <w:rsid w:val="002B6937"/>
    <w:rsid w:val="002B6945"/>
    <w:rsid w:val="002B6978"/>
    <w:rsid w:val="002B6979"/>
    <w:rsid w:val="002B6983"/>
    <w:rsid w:val="002B6990"/>
    <w:rsid w:val="002B69A3"/>
    <w:rsid w:val="002B69AF"/>
    <w:rsid w:val="002B6A8C"/>
    <w:rsid w:val="002B6ADF"/>
    <w:rsid w:val="002B6B83"/>
    <w:rsid w:val="002B6BB6"/>
    <w:rsid w:val="002B6BF3"/>
    <w:rsid w:val="002B6C24"/>
    <w:rsid w:val="002B6CC3"/>
    <w:rsid w:val="002B6CCF"/>
    <w:rsid w:val="002B6DDD"/>
    <w:rsid w:val="002B6E9A"/>
    <w:rsid w:val="002B6E9D"/>
    <w:rsid w:val="002B6E9F"/>
    <w:rsid w:val="002B6F8C"/>
    <w:rsid w:val="002B6FB7"/>
    <w:rsid w:val="002B6FC8"/>
    <w:rsid w:val="002B7007"/>
    <w:rsid w:val="002B702B"/>
    <w:rsid w:val="002B7046"/>
    <w:rsid w:val="002B70E1"/>
    <w:rsid w:val="002B70EE"/>
    <w:rsid w:val="002B70FE"/>
    <w:rsid w:val="002B712C"/>
    <w:rsid w:val="002B71DE"/>
    <w:rsid w:val="002B7245"/>
    <w:rsid w:val="002B7252"/>
    <w:rsid w:val="002B729E"/>
    <w:rsid w:val="002B744A"/>
    <w:rsid w:val="002B74AF"/>
    <w:rsid w:val="002B77FF"/>
    <w:rsid w:val="002B790C"/>
    <w:rsid w:val="002B79AB"/>
    <w:rsid w:val="002B7A5C"/>
    <w:rsid w:val="002B7CC5"/>
    <w:rsid w:val="002B7EB6"/>
    <w:rsid w:val="002B7EC9"/>
    <w:rsid w:val="002B7FAF"/>
    <w:rsid w:val="002B7FE6"/>
    <w:rsid w:val="002B7FF2"/>
    <w:rsid w:val="002C0005"/>
    <w:rsid w:val="002C003C"/>
    <w:rsid w:val="002C00F5"/>
    <w:rsid w:val="002C0163"/>
    <w:rsid w:val="002C01C0"/>
    <w:rsid w:val="002C022E"/>
    <w:rsid w:val="002C024D"/>
    <w:rsid w:val="002C02DF"/>
    <w:rsid w:val="002C032D"/>
    <w:rsid w:val="002C0351"/>
    <w:rsid w:val="002C04B7"/>
    <w:rsid w:val="002C04D6"/>
    <w:rsid w:val="002C0589"/>
    <w:rsid w:val="002C0598"/>
    <w:rsid w:val="002C05B1"/>
    <w:rsid w:val="002C05DB"/>
    <w:rsid w:val="002C0629"/>
    <w:rsid w:val="002C06C1"/>
    <w:rsid w:val="002C0865"/>
    <w:rsid w:val="002C0962"/>
    <w:rsid w:val="002C0965"/>
    <w:rsid w:val="002C0993"/>
    <w:rsid w:val="002C0AE3"/>
    <w:rsid w:val="002C0CCE"/>
    <w:rsid w:val="002C0D02"/>
    <w:rsid w:val="002C0D1B"/>
    <w:rsid w:val="002C0D85"/>
    <w:rsid w:val="002C0DAA"/>
    <w:rsid w:val="002C0DAD"/>
    <w:rsid w:val="002C0DBA"/>
    <w:rsid w:val="002C0E7A"/>
    <w:rsid w:val="002C0E7F"/>
    <w:rsid w:val="002C0E9B"/>
    <w:rsid w:val="002C0EBB"/>
    <w:rsid w:val="002C0F8A"/>
    <w:rsid w:val="002C0FE3"/>
    <w:rsid w:val="002C11B0"/>
    <w:rsid w:val="002C1223"/>
    <w:rsid w:val="002C1377"/>
    <w:rsid w:val="002C1383"/>
    <w:rsid w:val="002C1471"/>
    <w:rsid w:val="002C159B"/>
    <w:rsid w:val="002C160D"/>
    <w:rsid w:val="002C167C"/>
    <w:rsid w:val="002C167F"/>
    <w:rsid w:val="002C168F"/>
    <w:rsid w:val="002C1749"/>
    <w:rsid w:val="002C17F7"/>
    <w:rsid w:val="002C192F"/>
    <w:rsid w:val="002C1959"/>
    <w:rsid w:val="002C1A90"/>
    <w:rsid w:val="002C1B2F"/>
    <w:rsid w:val="002C1B69"/>
    <w:rsid w:val="002C1B81"/>
    <w:rsid w:val="002C1D6B"/>
    <w:rsid w:val="002C1DA3"/>
    <w:rsid w:val="002C1DDD"/>
    <w:rsid w:val="002C1DE9"/>
    <w:rsid w:val="002C1E06"/>
    <w:rsid w:val="002C1E76"/>
    <w:rsid w:val="002C1EC0"/>
    <w:rsid w:val="002C1FC9"/>
    <w:rsid w:val="002C20AD"/>
    <w:rsid w:val="002C2116"/>
    <w:rsid w:val="002C215A"/>
    <w:rsid w:val="002C216D"/>
    <w:rsid w:val="002C22E2"/>
    <w:rsid w:val="002C2362"/>
    <w:rsid w:val="002C2406"/>
    <w:rsid w:val="002C24B4"/>
    <w:rsid w:val="002C24BD"/>
    <w:rsid w:val="002C25B8"/>
    <w:rsid w:val="002C2639"/>
    <w:rsid w:val="002C2726"/>
    <w:rsid w:val="002C27E2"/>
    <w:rsid w:val="002C2951"/>
    <w:rsid w:val="002C2985"/>
    <w:rsid w:val="002C29FD"/>
    <w:rsid w:val="002C2A4F"/>
    <w:rsid w:val="002C2B18"/>
    <w:rsid w:val="002C2C40"/>
    <w:rsid w:val="002C2CC3"/>
    <w:rsid w:val="002C2CED"/>
    <w:rsid w:val="002C2D2E"/>
    <w:rsid w:val="002C2ED7"/>
    <w:rsid w:val="002C2F55"/>
    <w:rsid w:val="002C2FB3"/>
    <w:rsid w:val="002C3009"/>
    <w:rsid w:val="002C3060"/>
    <w:rsid w:val="002C308C"/>
    <w:rsid w:val="002C3092"/>
    <w:rsid w:val="002C30E5"/>
    <w:rsid w:val="002C314F"/>
    <w:rsid w:val="002C31AC"/>
    <w:rsid w:val="002C31C5"/>
    <w:rsid w:val="002C321A"/>
    <w:rsid w:val="002C3257"/>
    <w:rsid w:val="002C335A"/>
    <w:rsid w:val="002C3371"/>
    <w:rsid w:val="002C3372"/>
    <w:rsid w:val="002C33F3"/>
    <w:rsid w:val="002C33F8"/>
    <w:rsid w:val="002C34A0"/>
    <w:rsid w:val="002C34B4"/>
    <w:rsid w:val="002C34BD"/>
    <w:rsid w:val="002C3561"/>
    <w:rsid w:val="002C366A"/>
    <w:rsid w:val="002C3694"/>
    <w:rsid w:val="002C379F"/>
    <w:rsid w:val="002C3843"/>
    <w:rsid w:val="002C3877"/>
    <w:rsid w:val="002C38FB"/>
    <w:rsid w:val="002C39F6"/>
    <w:rsid w:val="002C3A01"/>
    <w:rsid w:val="002C3A67"/>
    <w:rsid w:val="002C3AC7"/>
    <w:rsid w:val="002C3B81"/>
    <w:rsid w:val="002C3B88"/>
    <w:rsid w:val="002C3C2B"/>
    <w:rsid w:val="002C3C56"/>
    <w:rsid w:val="002C3D84"/>
    <w:rsid w:val="002C3E2E"/>
    <w:rsid w:val="002C3F9C"/>
    <w:rsid w:val="002C4119"/>
    <w:rsid w:val="002C412A"/>
    <w:rsid w:val="002C42BA"/>
    <w:rsid w:val="002C4332"/>
    <w:rsid w:val="002C43A0"/>
    <w:rsid w:val="002C4446"/>
    <w:rsid w:val="002C4569"/>
    <w:rsid w:val="002C457A"/>
    <w:rsid w:val="002C4641"/>
    <w:rsid w:val="002C4702"/>
    <w:rsid w:val="002C473C"/>
    <w:rsid w:val="002C4832"/>
    <w:rsid w:val="002C4AB5"/>
    <w:rsid w:val="002C4AC5"/>
    <w:rsid w:val="002C4ADB"/>
    <w:rsid w:val="002C4AF4"/>
    <w:rsid w:val="002C4C52"/>
    <w:rsid w:val="002C4DE5"/>
    <w:rsid w:val="002C4E07"/>
    <w:rsid w:val="002C4E4B"/>
    <w:rsid w:val="002C505D"/>
    <w:rsid w:val="002C514A"/>
    <w:rsid w:val="002C5198"/>
    <w:rsid w:val="002C5210"/>
    <w:rsid w:val="002C52DA"/>
    <w:rsid w:val="002C55E0"/>
    <w:rsid w:val="002C560F"/>
    <w:rsid w:val="002C5642"/>
    <w:rsid w:val="002C566D"/>
    <w:rsid w:val="002C571F"/>
    <w:rsid w:val="002C5751"/>
    <w:rsid w:val="002C577F"/>
    <w:rsid w:val="002C5855"/>
    <w:rsid w:val="002C586A"/>
    <w:rsid w:val="002C58A7"/>
    <w:rsid w:val="002C59D2"/>
    <w:rsid w:val="002C5A31"/>
    <w:rsid w:val="002C5A6F"/>
    <w:rsid w:val="002C5B51"/>
    <w:rsid w:val="002C5B60"/>
    <w:rsid w:val="002C5B7E"/>
    <w:rsid w:val="002C5B9C"/>
    <w:rsid w:val="002C5BC4"/>
    <w:rsid w:val="002C5BE6"/>
    <w:rsid w:val="002C5BE7"/>
    <w:rsid w:val="002C5C29"/>
    <w:rsid w:val="002C5C86"/>
    <w:rsid w:val="002C5CEC"/>
    <w:rsid w:val="002C5D02"/>
    <w:rsid w:val="002C5D19"/>
    <w:rsid w:val="002C5D50"/>
    <w:rsid w:val="002C5D69"/>
    <w:rsid w:val="002C5DA8"/>
    <w:rsid w:val="002C5FC8"/>
    <w:rsid w:val="002C5FCC"/>
    <w:rsid w:val="002C5FEC"/>
    <w:rsid w:val="002C6077"/>
    <w:rsid w:val="002C610C"/>
    <w:rsid w:val="002C61D8"/>
    <w:rsid w:val="002C62A0"/>
    <w:rsid w:val="002C62C6"/>
    <w:rsid w:val="002C62FF"/>
    <w:rsid w:val="002C6422"/>
    <w:rsid w:val="002C6477"/>
    <w:rsid w:val="002C649F"/>
    <w:rsid w:val="002C6536"/>
    <w:rsid w:val="002C659C"/>
    <w:rsid w:val="002C65D2"/>
    <w:rsid w:val="002C6730"/>
    <w:rsid w:val="002C67A2"/>
    <w:rsid w:val="002C67EA"/>
    <w:rsid w:val="002C695B"/>
    <w:rsid w:val="002C696B"/>
    <w:rsid w:val="002C69F9"/>
    <w:rsid w:val="002C6A1D"/>
    <w:rsid w:val="002C6A31"/>
    <w:rsid w:val="002C6A40"/>
    <w:rsid w:val="002C6B55"/>
    <w:rsid w:val="002C6BF2"/>
    <w:rsid w:val="002C6BF6"/>
    <w:rsid w:val="002C6C9C"/>
    <w:rsid w:val="002C6E4B"/>
    <w:rsid w:val="002C6E56"/>
    <w:rsid w:val="002C6E6F"/>
    <w:rsid w:val="002C6F27"/>
    <w:rsid w:val="002C6F81"/>
    <w:rsid w:val="002C6F85"/>
    <w:rsid w:val="002C705F"/>
    <w:rsid w:val="002C707C"/>
    <w:rsid w:val="002C718F"/>
    <w:rsid w:val="002C719A"/>
    <w:rsid w:val="002C721C"/>
    <w:rsid w:val="002C7397"/>
    <w:rsid w:val="002C73B7"/>
    <w:rsid w:val="002C73E9"/>
    <w:rsid w:val="002C76A7"/>
    <w:rsid w:val="002C76EF"/>
    <w:rsid w:val="002C787F"/>
    <w:rsid w:val="002C788A"/>
    <w:rsid w:val="002C7A01"/>
    <w:rsid w:val="002C7AC1"/>
    <w:rsid w:val="002C7B76"/>
    <w:rsid w:val="002C7B9F"/>
    <w:rsid w:val="002C7BC3"/>
    <w:rsid w:val="002C7C2C"/>
    <w:rsid w:val="002C7C9C"/>
    <w:rsid w:val="002C7D09"/>
    <w:rsid w:val="002C7F3D"/>
    <w:rsid w:val="002C7F6A"/>
    <w:rsid w:val="002C7F6D"/>
    <w:rsid w:val="002C7F88"/>
    <w:rsid w:val="002C7FA9"/>
    <w:rsid w:val="002C7FCC"/>
    <w:rsid w:val="002D006C"/>
    <w:rsid w:val="002D0168"/>
    <w:rsid w:val="002D01C1"/>
    <w:rsid w:val="002D01E1"/>
    <w:rsid w:val="002D0233"/>
    <w:rsid w:val="002D02A7"/>
    <w:rsid w:val="002D02CB"/>
    <w:rsid w:val="002D031D"/>
    <w:rsid w:val="002D05CA"/>
    <w:rsid w:val="002D0778"/>
    <w:rsid w:val="002D0AA2"/>
    <w:rsid w:val="002D0AE3"/>
    <w:rsid w:val="002D0B56"/>
    <w:rsid w:val="002D0B58"/>
    <w:rsid w:val="002D0BEB"/>
    <w:rsid w:val="002D0BF9"/>
    <w:rsid w:val="002D0C1F"/>
    <w:rsid w:val="002D0C58"/>
    <w:rsid w:val="002D0DEE"/>
    <w:rsid w:val="002D0EB8"/>
    <w:rsid w:val="002D0EC9"/>
    <w:rsid w:val="002D0F00"/>
    <w:rsid w:val="002D0F99"/>
    <w:rsid w:val="002D10C4"/>
    <w:rsid w:val="002D111B"/>
    <w:rsid w:val="002D11B3"/>
    <w:rsid w:val="002D11C5"/>
    <w:rsid w:val="002D11F7"/>
    <w:rsid w:val="002D12FA"/>
    <w:rsid w:val="002D1379"/>
    <w:rsid w:val="002D13A2"/>
    <w:rsid w:val="002D141C"/>
    <w:rsid w:val="002D1468"/>
    <w:rsid w:val="002D156D"/>
    <w:rsid w:val="002D15C2"/>
    <w:rsid w:val="002D15F4"/>
    <w:rsid w:val="002D161E"/>
    <w:rsid w:val="002D1621"/>
    <w:rsid w:val="002D168D"/>
    <w:rsid w:val="002D1732"/>
    <w:rsid w:val="002D1768"/>
    <w:rsid w:val="002D18A6"/>
    <w:rsid w:val="002D1A87"/>
    <w:rsid w:val="002D1A96"/>
    <w:rsid w:val="002D1AFF"/>
    <w:rsid w:val="002D1B89"/>
    <w:rsid w:val="002D1B96"/>
    <w:rsid w:val="002D1C8F"/>
    <w:rsid w:val="002D1D65"/>
    <w:rsid w:val="002D1E69"/>
    <w:rsid w:val="002D1EA8"/>
    <w:rsid w:val="002D1F33"/>
    <w:rsid w:val="002D1FCD"/>
    <w:rsid w:val="002D207D"/>
    <w:rsid w:val="002D209F"/>
    <w:rsid w:val="002D2134"/>
    <w:rsid w:val="002D21CB"/>
    <w:rsid w:val="002D22D7"/>
    <w:rsid w:val="002D22DB"/>
    <w:rsid w:val="002D2319"/>
    <w:rsid w:val="002D23C4"/>
    <w:rsid w:val="002D23C7"/>
    <w:rsid w:val="002D2471"/>
    <w:rsid w:val="002D248D"/>
    <w:rsid w:val="002D24DC"/>
    <w:rsid w:val="002D2554"/>
    <w:rsid w:val="002D2663"/>
    <w:rsid w:val="002D274D"/>
    <w:rsid w:val="002D28B7"/>
    <w:rsid w:val="002D292F"/>
    <w:rsid w:val="002D2988"/>
    <w:rsid w:val="002D2A09"/>
    <w:rsid w:val="002D2BFD"/>
    <w:rsid w:val="002D2C97"/>
    <w:rsid w:val="002D2CC6"/>
    <w:rsid w:val="002D2D6F"/>
    <w:rsid w:val="002D2E2B"/>
    <w:rsid w:val="002D2E4E"/>
    <w:rsid w:val="002D2EAB"/>
    <w:rsid w:val="002D2F70"/>
    <w:rsid w:val="002D2FA1"/>
    <w:rsid w:val="002D3089"/>
    <w:rsid w:val="002D30F8"/>
    <w:rsid w:val="002D3153"/>
    <w:rsid w:val="002D318F"/>
    <w:rsid w:val="002D3238"/>
    <w:rsid w:val="002D3296"/>
    <w:rsid w:val="002D333B"/>
    <w:rsid w:val="002D33B6"/>
    <w:rsid w:val="002D33F5"/>
    <w:rsid w:val="002D35D0"/>
    <w:rsid w:val="002D369A"/>
    <w:rsid w:val="002D370D"/>
    <w:rsid w:val="002D375C"/>
    <w:rsid w:val="002D381D"/>
    <w:rsid w:val="002D382A"/>
    <w:rsid w:val="002D3830"/>
    <w:rsid w:val="002D39A1"/>
    <w:rsid w:val="002D39A9"/>
    <w:rsid w:val="002D3A23"/>
    <w:rsid w:val="002D3B99"/>
    <w:rsid w:val="002D3D60"/>
    <w:rsid w:val="002D3D8D"/>
    <w:rsid w:val="002D3E22"/>
    <w:rsid w:val="002D3F17"/>
    <w:rsid w:val="002D3F78"/>
    <w:rsid w:val="002D3FA2"/>
    <w:rsid w:val="002D3FDE"/>
    <w:rsid w:val="002D4070"/>
    <w:rsid w:val="002D40A8"/>
    <w:rsid w:val="002D4133"/>
    <w:rsid w:val="002D4178"/>
    <w:rsid w:val="002D41AF"/>
    <w:rsid w:val="002D41F8"/>
    <w:rsid w:val="002D4254"/>
    <w:rsid w:val="002D4371"/>
    <w:rsid w:val="002D440C"/>
    <w:rsid w:val="002D4442"/>
    <w:rsid w:val="002D449D"/>
    <w:rsid w:val="002D4596"/>
    <w:rsid w:val="002D4737"/>
    <w:rsid w:val="002D4749"/>
    <w:rsid w:val="002D4795"/>
    <w:rsid w:val="002D47D5"/>
    <w:rsid w:val="002D4848"/>
    <w:rsid w:val="002D4881"/>
    <w:rsid w:val="002D48B8"/>
    <w:rsid w:val="002D4937"/>
    <w:rsid w:val="002D4943"/>
    <w:rsid w:val="002D4950"/>
    <w:rsid w:val="002D499F"/>
    <w:rsid w:val="002D49F1"/>
    <w:rsid w:val="002D4A6D"/>
    <w:rsid w:val="002D4A6E"/>
    <w:rsid w:val="002D4B06"/>
    <w:rsid w:val="002D4B0A"/>
    <w:rsid w:val="002D4BCB"/>
    <w:rsid w:val="002D4C00"/>
    <w:rsid w:val="002D4CB3"/>
    <w:rsid w:val="002D4CF3"/>
    <w:rsid w:val="002D4CF4"/>
    <w:rsid w:val="002D4D79"/>
    <w:rsid w:val="002D4DD5"/>
    <w:rsid w:val="002D4E0B"/>
    <w:rsid w:val="002D4F4C"/>
    <w:rsid w:val="002D4F77"/>
    <w:rsid w:val="002D5031"/>
    <w:rsid w:val="002D5035"/>
    <w:rsid w:val="002D505A"/>
    <w:rsid w:val="002D510A"/>
    <w:rsid w:val="002D51BC"/>
    <w:rsid w:val="002D52A2"/>
    <w:rsid w:val="002D53D3"/>
    <w:rsid w:val="002D5416"/>
    <w:rsid w:val="002D5425"/>
    <w:rsid w:val="002D5498"/>
    <w:rsid w:val="002D5547"/>
    <w:rsid w:val="002D5556"/>
    <w:rsid w:val="002D560E"/>
    <w:rsid w:val="002D57B8"/>
    <w:rsid w:val="002D5866"/>
    <w:rsid w:val="002D5877"/>
    <w:rsid w:val="002D59C6"/>
    <w:rsid w:val="002D5A45"/>
    <w:rsid w:val="002D5A6B"/>
    <w:rsid w:val="002D5B04"/>
    <w:rsid w:val="002D5B18"/>
    <w:rsid w:val="002D5B31"/>
    <w:rsid w:val="002D5D1A"/>
    <w:rsid w:val="002D5E06"/>
    <w:rsid w:val="002D5E82"/>
    <w:rsid w:val="002D607D"/>
    <w:rsid w:val="002D60AE"/>
    <w:rsid w:val="002D60D2"/>
    <w:rsid w:val="002D6112"/>
    <w:rsid w:val="002D61AD"/>
    <w:rsid w:val="002D6328"/>
    <w:rsid w:val="002D634D"/>
    <w:rsid w:val="002D63A5"/>
    <w:rsid w:val="002D642E"/>
    <w:rsid w:val="002D6434"/>
    <w:rsid w:val="002D64CA"/>
    <w:rsid w:val="002D64D8"/>
    <w:rsid w:val="002D64F2"/>
    <w:rsid w:val="002D6531"/>
    <w:rsid w:val="002D663F"/>
    <w:rsid w:val="002D677F"/>
    <w:rsid w:val="002D6822"/>
    <w:rsid w:val="002D6871"/>
    <w:rsid w:val="002D687D"/>
    <w:rsid w:val="002D6964"/>
    <w:rsid w:val="002D6A51"/>
    <w:rsid w:val="002D6A7D"/>
    <w:rsid w:val="002D6A92"/>
    <w:rsid w:val="002D6B52"/>
    <w:rsid w:val="002D6C43"/>
    <w:rsid w:val="002D6C45"/>
    <w:rsid w:val="002D6CA2"/>
    <w:rsid w:val="002D6CBC"/>
    <w:rsid w:val="002D6D61"/>
    <w:rsid w:val="002D6E40"/>
    <w:rsid w:val="002D6EDB"/>
    <w:rsid w:val="002D6F07"/>
    <w:rsid w:val="002D6FE5"/>
    <w:rsid w:val="002D70C2"/>
    <w:rsid w:val="002D7186"/>
    <w:rsid w:val="002D71D2"/>
    <w:rsid w:val="002D72A5"/>
    <w:rsid w:val="002D747D"/>
    <w:rsid w:val="002D74C4"/>
    <w:rsid w:val="002D74FC"/>
    <w:rsid w:val="002D758E"/>
    <w:rsid w:val="002D75DE"/>
    <w:rsid w:val="002D76BF"/>
    <w:rsid w:val="002D770F"/>
    <w:rsid w:val="002D78A5"/>
    <w:rsid w:val="002D7AC1"/>
    <w:rsid w:val="002D7AF4"/>
    <w:rsid w:val="002D7AFB"/>
    <w:rsid w:val="002D7BB6"/>
    <w:rsid w:val="002D7D1D"/>
    <w:rsid w:val="002D7D26"/>
    <w:rsid w:val="002D7E93"/>
    <w:rsid w:val="002D7F95"/>
    <w:rsid w:val="002E004F"/>
    <w:rsid w:val="002E00B9"/>
    <w:rsid w:val="002E026B"/>
    <w:rsid w:val="002E02D7"/>
    <w:rsid w:val="002E0339"/>
    <w:rsid w:val="002E0457"/>
    <w:rsid w:val="002E045E"/>
    <w:rsid w:val="002E04C0"/>
    <w:rsid w:val="002E0607"/>
    <w:rsid w:val="002E065E"/>
    <w:rsid w:val="002E07EB"/>
    <w:rsid w:val="002E0865"/>
    <w:rsid w:val="002E086C"/>
    <w:rsid w:val="002E096C"/>
    <w:rsid w:val="002E09D4"/>
    <w:rsid w:val="002E0A2E"/>
    <w:rsid w:val="002E0CD5"/>
    <w:rsid w:val="002E0CDC"/>
    <w:rsid w:val="002E0D63"/>
    <w:rsid w:val="002E0E05"/>
    <w:rsid w:val="002E0F2D"/>
    <w:rsid w:val="002E0F55"/>
    <w:rsid w:val="002E0FC9"/>
    <w:rsid w:val="002E10D4"/>
    <w:rsid w:val="002E115E"/>
    <w:rsid w:val="002E11F8"/>
    <w:rsid w:val="002E12D3"/>
    <w:rsid w:val="002E1332"/>
    <w:rsid w:val="002E1463"/>
    <w:rsid w:val="002E148C"/>
    <w:rsid w:val="002E15D8"/>
    <w:rsid w:val="002E1658"/>
    <w:rsid w:val="002E16FC"/>
    <w:rsid w:val="002E1775"/>
    <w:rsid w:val="002E1788"/>
    <w:rsid w:val="002E1909"/>
    <w:rsid w:val="002E194C"/>
    <w:rsid w:val="002E195B"/>
    <w:rsid w:val="002E1AB9"/>
    <w:rsid w:val="002E1C4C"/>
    <w:rsid w:val="002E1C75"/>
    <w:rsid w:val="002E1C77"/>
    <w:rsid w:val="002E1C85"/>
    <w:rsid w:val="002E1CCB"/>
    <w:rsid w:val="002E1D99"/>
    <w:rsid w:val="002E1E0E"/>
    <w:rsid w:val="002E1E21"/>
    <w:rsid w:val="002E1E68"/>
    <w:rsid w:val="002E20FC"/>
    <w:rsid w:val="002E21A7"/>
    <w:rsid w:val="002E21DB"/>
    <w:rsid w:val="002E2296"/>
    <w:rsid w:val="002E2311"/>
    <w:rsid w:val="002E2356"/>
    <w:rsid w:val="002E2409"/>
    <w:rsid w:val="002E2542"/>
    <w:rsid w:val="002E2575"/>
    <w:rsid w:val="002E257C"/>
    <w:rsid w:val="002E26D7"/>
    <w:rsid w:val="002E282F"/>
    <w:rsid w:val="002E28B7"/>
    <w:rsid w:val="002E2AE1"/>
    <w:rsid w:val="002E2C96"/>
    <w:rsid w:val="002E2CF5"/>
    <w:rsid w:val="002E2D7B"/>
    <w:rsid w:val="002E2D8E"/>
    <w:rsid w:val="002E2DA3"/>
    <w:rsid w:val="002E2E48"/>
    <w:rsid w:val="002E303D"/>
    <w:rsid w:val="002E3158"/>
    <w:rsid w:val="002E318A"/>
    <w:rsid w:val="002E31A2"/>
    <w:rsid w:val="002E31F3"/>
    <w:rsid w:val="002E3297"/>
    <w:rsid w:val="002E3304"/>
    <w:rsid w:val="002E3465"/>
    <w:rsid w:val="002E3493"/>
    <w:rsid w:val="002E34D4"/>
    <w:rsid w:val="002E3552"/>
    <w:rsid w:val="002E3617"/>
    <w:rsid w:val="002E36D9"/>
    <w:rsid w:val="002E373E"/>
    <w:rsid w:val="002E3887"/>
    <w:rsid w:val="002E38BF"/>
    <w:rsid w:val="002E392E"/>
    <w:rsid w:val="002E3987"/>
    <w:rsid w:val="002E398F"/>
    <w:rsid w:val="002E39B3"/>
    <w:rsid w:val="002E3A12"/>
    <w:rsid w:val="002E3B17"/>
    <w:rsid w:val="002E3B3E"/>
    <w:rsid w:val="002E3B4F"/>
    <w:rsid w:val="002E3BAB"/>
    <w:rsid w:val="002E3C13"/>
    <w:rsid w:val="002E3C42"/>
    <w:rsid w:val="002E3C5D"/>
    <w:rsid w:val="002E3D0F"/>
    <w:rsid w:val="002E3DCD"/>
    <w:rsid w:val="002E3E21"/>
    <w:rsid w:val="002E3E54"/>
    <w:rsid w:val="002E41B5"/>
    <w:rsid w:val="002E41C5"/>
    <w:rsid w:val="002E4203"/>
    <w:rsid w:val="002E4265"/>
    <w:rsid w:val="002E43F3"/>
    <w:rsid w:val="002E4433"/>
    <w:rsid w:val="002E4530"/>
    <w:rsid w:val="002E4590"/>
    <w:rsid w:val="002E45C1"/>
    <w:rsid w:val="002E48A4"/>
    <w:rsid w:val="002E48A8"/>
    <w:rsid w:val="002E4960"/>
    <w:rsid w:val="002E49AC"/>
    <w:rsid w:val="002E49FC"/>
    <w:rsid w:val="002E4A50"/>
    <w:rsid w:val="002E4A6C"/>
    <w:rsid w:val="002E4AD8"/>
    <w:rsid w:val="002E4C2F"/>
    <w:rsid w:val="002E4C41"/>
    <w:rsid w:val="002E4CB8"/>
    <w:rsid w:val="002E4DB7"/>
    <w:rsid w:val="002E4E91"/>
    <w:rsid w:val="002E4EE2"/>
    <w:rsid w:val="002E4F20"/>
    <w:rsid w:val="002E4F36"/>
    <w:rsid w:val="002E4F8B"/>
    <w:rsid w:val="002E5071"/>
    <w:rsid w:val="002E5079"/>
    <w:rsid w:val="002E50CE"/>
    <w:rsid w:val="002E50D3"/>
    <w:rsid w:val="002E5157"/>
    <w:rsid w:val="002E5248"/>
    <w:rsid w:val="002E52C4"/>
    <w:rsid w:val="002E52E3"/>
    <w:rsid w:val="002E53D0"/>
    <w:rsid w:val="002E53ED"/>
    <w:rsid w:val="002E5426"/>
    <w:rsid w:val="002E55F6"/>
    <w:rsid w:val="002E5677"/>
    <w:rsid w:val="002E567B"/>
    <w:rsid w:val="002E56BF"/>
    <w:rsid w:val="002E571E"/>
    <w:rsid w:val="002E5726"/>
    <w:rsid w:val="002E57FD"/>
    <w:rsid w:val="002E582C"/>
    <w:rsid w:val="002E59B4"/>
    <w:rsid w:val="002E5A20"/>
    <w:rsid w:val="002E5A76"/>
    <w:rsid w:val="002E5B9A"/>
    <w:rsid w:val="002E5BE1"/>
    <w:rsid w:val="002E5BE8"/>
    <w:rsid w:val="002E5BFD"/>
    <w:rsid w:val="002E5C8E"/>
    <w:rsid w:val="002E5D63"/>
    <w:rsid w:val="002E5E0A"/>
    <w:rsid w:val="002E5E2C"/>
    <w:rsid w:val="002E5EC2"/>
    <w:rsid w:val="002E5F13"/>
    <w:rsid w:val="002E5FF2"/>
    <w:rsid w:val="002E601A"/>
    <w:rsid w:val="002E604A"/>
    <w:rsid w:val="002E60AF"/>
    <w:rsid w:val="002E610D"/>
    <w:rsid w:val="002E627D"/>
    <w:rsid w:val="002E62B9"/>
    <w:rsid w:val="002E62E5"/>
    <w:rsid w:val="002E631C"/>
    <w:rsid w:val="002E645C"/>
    <w:rsid w:val="002E6555"/>
    <w:rsid w:val="002E6559"/>
    <w:rsid w:val="002E6676"/>
    <w:rsid w:val="002E66A0"/>
    <w:rsid w:val="002E6710"/>
    <w:rsid w:val="002E6733"/>
    <w:rsid w:val="002E674A"/>
    <w:rsid w:val="002E67EE"/>
    <w:rsid w:val="002E68A9"/>
    <w:rsid w:val="002E68C7"/>
    <w:rsid w:val="002E6969"/>
    <w:rsid w:val="002E698E"/>
    <w:rsid w:val="002E6B8A"/>
    <w:rsid w:val="002E6C2A"/>
    <w:rsid w:val="002E6D34"/>
    <w:rsid w:val="002E6DF4"/>
    <w:rsid w:val="002E6E2F"/>
    <w:rsid w:val="002E6F24"/>
    <w:rsid w:val="002E7160"/>
    <w:rsid w:val="002E7238"/>
    <w:rsid w:val="002E72D2"/>
    <w:rsid w:val="002E7503"/>
    <w:rsid w:val="002E754B"/>
    <w:rsid w:val="002E7558"/>
    <w:rsid w:val="002E759A"/>
    <w:rsid w:val="002E75B0"/>
    <w:rsid w:val="002E7609"/>
    <w:rsid w:val="002E76FF"/>
    <w:rsid w:val="002E7730"/>
    <w:rsid w:val="002E77F2"/>
    <w:rsid w:val="002E7942"/>
    <w:rsid w:val="002E795A"/>
    <w:rsid w:val="002E79B5"/>
    <w:rsid w:val="002E79D4"/>
    <w:rsid w:val="002E79D7"/>
    <w:rsid w:val="002E79ED"/>
    <w:rsid w:val="002E7A0A"/>
    <w:rsid w:val="002E7AF4"/>
    <w:rsid w:val="002E7BA4"/>
    <w:rsid w:val="002E7BD0"/>
    <w:rsid w:val="002E7C8C"/>
    <w:rsid w:val="002E7DCE"/>
    <w:rsid w:val="002F000F"/>
    <w:rsid w:val="002F0086"/>
    <w:rsid w:val="002F008F"/>
    <w:rsid w:val="002F015D"/>
    <w:rsid w:val="002F020A"/>
    <w:rsid w:val="002F0256"/>
    <w:rsid w:val="002F0418"/>
    <w:rsid w:val="002F04A8"/>
    <w:rsid w:val="002F0535"/>
    <w:rsid w:val="002F0657"/>
    <w:rsid w:val="002F0746"/>
    <w:rsid w:val="002F078D"/>
    <w:rsid w:val="002F07B7"/>
    <w:rsid w:val="002F0893"/>
    <w:rsid w:val="002F08F4"/>
    <w:rsid w:val="002F0917"/>
    <w:rsid w:val="002F0921"/>
    <w:rsid w:val="002F096F"/>
    <w:rsid w:val="002F09F5"/>
    <w:rsid w:val="002F0A44"/>
    <w:rsid w:val="002F0A91"/>
    <w:rsid w:val="002F0B67"/>
    <w:rsid w:val="002F0BAB"/>
    <w:rsid w:val="002F0BD4"/>
    <w:rsid w:val="002F0C72"/>
    <w:rsid w:val="002F0CE3"/>
    <w:rsid w:val="002F0CF4"/>
    <w:rsid w:val="002F0D25"/>
    <w:rsid w:val="002F0D92"/>
    <w:rsid w:val="002F0F00"/>
    <w:rsid w:val="002F116D"/>
    <w:rsid w:val="002F121E"/>
    <w:rsid w:val="002F1285"/>
    <w:rsid w:val="002F131C"/>
    <w:rsid w:val="002F13C9"/>
    <w:rsid w:val="002F143F"/>
    <w:rsid w:val="002F1444"/>
    <w:rsid w:val="002F14C7"/>
    <w:rsid w:val="002F14DA"/>
    <w:rsid w:val="002F1607"/>
    <w:rsid w:val="002F1608"/>
    <w:rsid w:val="002F1632"/>
    <w:rsid w:val="002F169A"/>
    <w:rsid w:val="002F16B3"/>
    <w:rsid w:val="002F17BD"/>
    <w:rsid w:val="002F17C3"/>
    <w:rsid w:val="002F1838"/>
    <w:rsid w:val="002F190A"/>
    <w:rsid w:val="002F190F"/>
    <w:rsid w:val="002F1966"/>
    <w:rsid w:val="002F19BE"/>
    <w:rsid w:val="002F1B04"/>
    <w:rsid w:val="002F1B29"/>
    <w:rsid w:val="002F1B78"/>
    <w:rsid w:val="002F1BBF"/>
    <w:rsid w:val="002F1C5D"/>
    <w:rsid w:val="002F1CC3"/>
    <w:rsid w:val="002F1D71"/>
    <w:rsid w:val="002F1DF7"/>
    <w:rsid w:val="002F1E29"/>
    <w:rsid w:val="002F1E82"/>
    <w:rsid w:val="002F1EE4"/>
    <w:rsid w:val="002F203C"/>
    <w:rsid w:val="002F20AE"/>
    <w:rsid w:val="002F21E3"/>
    <w:rsid w:val="002F21F1"/>
    <w:rsid w:val="002F2232"/>
    <w:rsid w:val="002F22A2"/>
    <w:rsid w:val="002F22C4"/>
    <w:rsid w:val="002F231C"/>
    <w:rsid w:val="002F2337"/>
    <w:rsid w:val="002F2449"/>
    <w:rsid w:val="002F257B"/>
    <w:rsid w:val="002F2662"/>
    <w:rsid w:val="002F26FF"/>
    <w:rsid w:val="002F2701"/>
    <w:rsid w:val="002F2878"/>
    <w:rsid w:val="002F29F9"/>
    <w:rsid w:val="002F2A47"/>
    <w:rsid w:val="002F2A89"/>
    <w:rsid w:val="002F2AE3"/>
    <w:rsid w:val="002F2B06"/>
    <w:rsid w:val="002F2B4C"/>
    <w:rsid w:val="002F2BF6"/>
    <w:rsid w:val="002F2C79"/>
    <w:rsid w:val="002F2D11"/>
    <w:rsid w:val="002F2D13"/>
    <w:rsid w:val="002F2DF3"/>
    <w:rsid w:val="002F2EB8"/>
    <w:rsid w:val="002F2FA3"/>
    <w:rsid w:val="002F2FA9"/>
    <w:rsid w:val="002F30E6"/>
    <w:rsid w:val="002F3115"/>
    <w:rsid w:val="002F312C"/>
    <w:rsid w:val="002F3145"/>
    <w:rsid w:val="002F314A"/>
    <w:rsid w:val="002F3179"/>
    <w:rsid w:val="002F31BF"/>
    <w:rsid w:val="002F31D4"/>
    <w:rsid w:val="002F325E"/>
    <w:rsid w:val="002F3261"/>
    <w:rsid w:val="002F3271"/>
    <w:rsid w:val="002F3279"/>
    <w:rsid w:val="002F32D2"/>
    <w:rsid w:val="002F3300"/>
    <w:rsid w:val="002F330D"/>
    <w:rsid w:val="002F3348"/>
    <w:rsid w:val="002F341D"/>
    <w:rsid w:val="002F342D"/>
    <w:rsid w:val="002F345D"/>
    <w:rsid w:val="002F3584"/>
    <w:rsid w:val="002F35E2"/>
    <w:rsid w:val="002F3612"/>
    <w:rsid w:val="002F371B"/>
    <w:rsid w:val="002F392F"/>
    <w:rsid w:val="002F399B"/>
    <w:rsid w:val="002F39A2"/>
    <w:rsid w:val="002F39CB"/>
    <w:rsid w:val="002F3B30"/>
    <w:rsid w:val="002F3C74"/>
    <w:rsid w:val="002F3C95"/>
    <w:rsid w:val="002F3CE0"/>
    <w:rsid w:val="002F3D0F"/>
    <w:rsid w:val="002F3DF0"/>
    <w:rsid w:val="002F3E47"/>
    <w:rsid w:val="002F3E80"/>
    <w:rsid w:val="002F3F51"/>
    <w:rsid w:val="002F4057"/>
    <w:rsid w:val="002F4119"/>
    <w:rsid w:val="002F41AC"/>
    <w:rsid w:val="002F41D1"/>
    <w:rsid w:val="002F42A7"/>
    <w:rsid w:val="002F42D9"/>
    <w:rsid w:val="002F434F"/>
    <w:rsid w:val="002F4394"/>
    <w:rsid w:val="002F43A3"/>
    <w:rsid w:val="002F43C2"/>
    <w:rsid w:val="002F449C"/>
    <w:rsid w:val="002F44D7"/>
    <w:rsid w:val="002F4502"/>
    <w:rsid w:val="002F4505"/>
    <w:rsid w:val="002F4516"/>
    <w:rsid w:val="002F4583"/>
    <w:rsid w:val="002F46AB"/>
    <w:rsid w:val="002F475D"/>
    <w:rsid w:val="002F4768"/>
    <w:rsid w:val="002F481E"/>
    <w:rsid w:val="002F4828"/>
    <w:rsid w:val="002F484B"/>
    <w:rsid w:val="002F4871"/>
    <w:rsid w:val="002F4AD9"/>
    <w:rsid w:val="002F4B65"/>
    <w:rsid w:val="002F4B90"/>
    <w:rsid w:val="002F4CF6"/>
    <w:rsid w:val="002F4D47"/>
    <w:rsid w:val="002F4E15"/>
    <w:rsid w:val="002F4E24"/>
    <w:rsid w:val="002F4EF2"/>
    <w:rsid w:val="002F4F73"/>
    <w:rsid w:val="002F50BB"/>
    <w:rsid w:val="002F511B"/>
    <w:rsid w:val="002F5164"/>
    <w:rsid w:val="002F51A5"/>
    <w:rsid w:val="002F5252"/>
    <w:rsid w:val="002F5295"/>
    <w:rsid w:val="002F52A5"/>
    <w:rsid w:val="002F53CF"/>
    <w:rsid w:val="002F5460"/>
    <w:rsid w:val="002F5464"/>
    <w:rsid w:val="002F5481"/>
    <w:rsid w:val="002F551E"/>
    <w:rsid w:val="002F5579"/>
    <w:rsid w:val="002F567A"/>
    <w:rsid w:val="002F5687"/>
    <w:rsid w:val="002F56D6"/>
    <w:rsid w:val="002F57EB"/>
    <w:rsid w:val="002F57FF"/>
    <w:rsid w:val="002F5814"/>
    <w:rsid w:val="002F58A8"/>
    <w:rsid w:val="002F593C"/>
    <w:rsid w:val="002F5A13"/>
    <w:rsid w:val="002F5A5E"/>
    <w:rsid w:val="002F5AE9"/>
    <w:rsid w:val="002F5B18"/>
    <w:rsid w:val="002F5B1F"/>
    <w:rsid w:val="002F5B9F"/>
    <w:rsid w:val="002F5BA1"/>
    <w:rsid w:val="002F5BF1"/>
    <w:rsid w:val="002F5C1E"/>
    <w:rsid w:val="002F5C49"/>
    <w:rsid w:val="002F5D2B"/>
    <w:rsid w:val="002F5D57"/>
    <w:rsid w:val="002F5D93"/>
    <w:rsid w:val="002F5EEF"/>
    <w:rsid w:val="002F5F37"/>
    <w:rsid w:val="002F6004"/>
    <w:rsid w:val="002F6026"/>
    <w:rsid w:val="002F6051"/>
    <w:rsid w:val="002F6076"/>
    <w:rsid w:val="002F60A1"/>
    <w:rsid w:val="002F6157"/>
    <w:rsid w:val="002F623A"/>
    <w:rsid w:val="002F625D"/>
    <w:rsid w:val="002F62DE"/>
    <w:rsid w:val="002F62EE"/>
    <w:rsid w:val="002F62FB"/>
    <w:rsid w:val="002F6393"/>
    <w:rsid w:val="002F63D1"/>
    <w:rsid w:val="002F640F"/>
    <w:rsid w:val="002F6468"/>
    <w:rsid w:val="002F650D"/>
    <w:rsid w:val="002F6551"/>
    <w:rsid w:val="002F6751"/>
    <w:rsid w:val="002F678E"/>
    <w:rsid w:val="002F6822"/>
    <w:rsid w:val="002F6919"/>
    <w:rsid w:val="002F6923"/>
    <w:rsid w:val="002F6998"/>
    <w:rsid w:val="002F6A26"/>
    <w:rsid w:val="002F6AA5"/>
    <w:rsid w:val="002F6B09"/>
    <w:rsid w:val="002F6CD0"/>
    <w:rsid w:val="002F6D11"/>
    <w:rsid w:val="002F6D40"/>
    <w:rsid w:val="002F6D74"/>
    <w:rsid w:val="002F6D94"/>
    <w:rsid w:val="002F6DA4"/>
    <w:rsid w:val="002F6DAB"/>
    <w:rsid w:val="002F7082"/>
    <w:rsid w:val="002F70AC"/>
    <w:rsid w:val="002F710A"/>
    <w:rsid w:val="002F71EE"/>
    <w:rsid w:val="002F7218"/>
    <w:rsid w:val="002F7281"/>
    <w:rsid w:val="002F7299"/>
    <w:rsid w:val="002F73D3"/>
    <w:rsid w:val="002F75CB"/>
    <w:rsid w:val="002F772C"/>
    <w:rsid w:val="002F778B"/>
    <w:rsid w:val="002F7798"/>
    <w:rsid w:val="002F77DB"/>
    <w:rsid w:val="002F7831"/>
    <w:rsid w:val="002F78B2"/>
    <w:rsid w:val="002F78E1"/>
    <w:rsid w:val="002F796A"/>
    <w:rsid w:val="002F79D1"/>
    <w:rsid w:val="002F7A18"/>
    <w:rsid w:val="002F7A3F"/>
    <w:rsid w:val="002F7B91"/>
    <w:rsid w:val="002F7BCB"/>
    <w:rsid w:val="002F7D6B"/>
    <w:rsid w:val="002F7E9C"/>
    <w:rsid w:val="002F7EA9"/>
    <w:rsid w:val="002F7F00"/>
    <w:rsid w:val="002F7F90"/>
    <w:rsid w:val="002F7F92"/>
    <w:rsid w:val="0030000D"/>
    <w:rsid w:val="00300178"/>
    <w:rsid w:val="00300215"/>
    <w:rsid w:val="00300367"/>
    <w:rsid w:val="003003BC"/>
    <w:rsid w:val="00300457"/>
    <w:rsid w:val="003004FF"/>
    <w:rsid w:val="00300517"/>
    <w:rsid w:val="00300520"/>
    <w:rsid w:val="003005A0"/>
    <w:rsid w:val="0030060F"/>
    <w:rsid w:val="00300633"/>
    <w:rsid w:val="003006C0"/>
    <w:rsid w:val="003007AF"/>
    <w:rsid w:val="00300830"/>
    <w:rsid w:val="00300847"/>
    <w:rsid w:val="0030086D"/>
    <w:rsid w:val="0030087A"/>
    <w:rsid w:val="003008CA"/>
    <w:rsid w:val="00300929"/>
    <w:rsid w:val="00300A18"/>
    <w:rsid w:val="00300AF0"/>
    <w:rsid w:val="00300AF4"/>
    <w:rsid w:val="00300AFC"/>
    <w:rsid w:val="00300C47"/>
    <w:rsid w:val="00300C7A"/>
    <w:rsid w:val="00300D81"/>
    <w:rsid w:val="00300E9F"/>
    <w:rsid w:val="00300F19"/>
    <w:rsid w:val="00301130"/>
    <w:rsid w:val="00301243"/>
    <w:rsid w:val="003013D4"/>
    <w:rsid w:val="0030145D"/>
    <w:rsid w:val="00301465"/>
    <w:rsid w:val="0030148E"/>
    <w:rsid w:val="003014B8"/>
    <w:rsid w:val="003014D7"/>
    <w:rsid w:val="003015BA"/>
    <w:rsid w:val="003016A9"/>
    <w:rsid w:val="00301704"/>
    <w:rsid w:val="00301735"/>
    <w:rsid w:val="0030173E"/>
    <w:rsid w:val="0030188D"/>
    <w:rsid w:val="003018A5"/>
    <w:rsid w:val="003019AD"/>
    <w:rsid w:val="00301A11"/>
    <w:rsid w:val="00301A26"/>
    <w:rsid w:val="00301AC3"/>
    <w:rsid w:val="00301C67"/>
    <w:rsid w:val="00301D14"/>
    <w:rsid w:val="00301E0C"/>
    <w:rsid w:val="00301F6D"/>
    <w:rsid w:val="00301FDA"/>
    <w:rsid w:val="00301FE5"/>
    <w:rsid w:val="0030202E"/>
    <w:rsid w:val="00302030"/>
    <w:rsid w:val="003020B0"/>
    <w:rsid w:val="00302133"/>
    <w:rsid w:val="003021E4"/>
    <w:rsid w:val="00302241"/>
    <w:rsid w:val="00302292"/>
    <w:rsid w:val="0030230D"/>
    <w:rsid w:val="00302372"/>
    <w:rsid w:val="0030237E"/>
    <w:rsid w:val="0030251E"/>
    <w:rsid w:val="00302568"/>
    <w:rsid w:val="003025DC"/>
    <w:rsid w:val="00302726"/>
    <w:rsid w:val="00302742"/>
    <w:rsid w:val="00302761"/>
    <w:rsid w:val="00302769"/>
    <w:rsid w:val="003027C7"/>
    <w:rsid w:val="003027DB"/>
    <w:rsid w:val="00302824"/>
    <w:rsid w:val="00302897"/>
    <w:rsid w:val="00302956"/>
    <w:rsid w:val="00302AB1"/>
    <w:rsid w:val="00302C2E"/>
    <w:rsid w:val="00302C58"/>
    <w:rsid w:val="00302C5B"/>
    <w:rsid w:val="00302CCB"/>
    <w:rsid w:val="00302D23"/>
    <w:rsid w:val="00302D48"/>
    <w:rsid w:val="00302DE2"/>
    <w:rsid w:val="00302E27"/>
    <w:rsid w:val="00302EE8"/>
    <w:rsid w:val="00302EEF"/>
    <w:rsid w:val="00302F77"/>
    <w:rsid w:val="00302FDD"/>
    <w:rsid w:val="00303003"/>
    <w:rsid w:val="00303027"/>
    <w:rsid w:val="0030302D"/>
    <w:rsid w:val="003030E0"/>
    <w:rsid w:val="00303220"/>
    <w:rsid w:val="003033A0"/>
    <w:rsid w:val="00303416"/>
    <w:rsid w:val="00303448"/>
    <w:rsid w:val="003034C1"/>
    <w:rsid w:val="0030356C"/>
    <w:rsid w:val="003035CC"/>
    <w:rsid w:val="003036AF"/>
    <w:rsid w:val="0030377C"/>
    <w:rsid w:val="00303783"/>
    <w:rsid w:val="003037C6"/>
    <w:rsid w:val="0030389E"/>
    <w:rsid w:val="0030390E"/>
    <w:rsid w:val="00303972"/>
    <w:rsid w:val="0030398E"/>
    <w:rsid w:val="003039D8"/>
    <w:rsid w:val="00303A25"/>
    <w:rsid w:val="00303B28"/>
    <w:rsid w:val="00303C08"/>
    <w:rsid w:val="00303C7A"/>
    <w:rsid w:val="00303C89"/>
    <w:rsid w:val="00303C96"/>
    <w:rsid w:val="00303CA3"/>
    <w:rsid w:val="00303CC3"/>
    <w:rsid w:val="00303CF3"/>
    <w:rsid w:val="00303D10"/>
    <w:rsid w:val="00303D6B"/>
    <w:rsid w:val="00303D7E"/>
    <w:rsid w:val="00303DA2"/>
    <w:rsid w:val="00303DAA"/>
    <w:rsid w:val="00303DAF"/>
    <w:rsid w:val="00303E35"/>
    <w:rsid w:val="00303E71"/>
    <w:rsid w:val="00303E7F"/>
    <w:rsid w:val="00303E97"/>
    <w:rsid w:val="00303FA1"/>
    <w:rsid w:val="00304047"/>
    <w:rsid w:val="003040BC"/>
    <w:rsid w:val="003040F5"/>
    <w:rsid w:val="00304108"/>
    <w:rsid w:val="00304274"/>
    <w:rsid w:val="003042D2"/>
    <w:rsid w:val="00304328"/>
    <w:rsid w:val="003043A5"/>
    <w:rsid w:val="003043BD"/>
    <w:rsid w:val="00304434"/>
    <w:rsid w:val="0030446D"/>
    <w:rsid w:val="003044B9"/>
    <w:rsid w:val="003044F6"/>
    <w:rsid w:val="00304509"/>
    <w:rsid w:val="0030466A"/>
    <w:rsid w:val="00304695"/>
    <w:rsid w:val="00304766"/>
    <w:rsid w:val="00304987"/>
    <w:rsid w:val="003049BD"/>
    <w:rsid w:val="00304A3E"/>
    <w:rsid w:val="00304A95"/>
    <w:rsid w:val="00304BB2"/>
    <w:rsid w:val="00304C75"/>
    <w:rsid w:val="00304C76"/>
    <w:rsid w:val="00304D05"/>
    <w:rsid w:val="00304DB8"/>
    <w:rsid w:val="00304F99"/>
    <w:rsid w:val="00304FD5"/>
    <w:rsid w:val="00305007"/>
    <w:rsid w:val="00305016"/>
    <w:rsid w:val="0030505D"/>
    <w:rsid w:val="00305084"/>
    <w:rsid w:val="0030509A"/>
    <w:rsid w:val="003050B1"/>
    <w:rsid w:val="00305101"/>
    <w:rsid w:val="003053AE"/>
    <w:rsid w:val="003053B2"/>
    <w:rsid w:val="0030545E"/>
    <w:rsid w:val="0030547E"/>
    <w:rsid w:val="003054A1"/>
    <w:rsid w:val="003055FF"/>
    <w:rsid w:val="00305604"/>
    <w:rsid w:val="00305730"/>
    <w:rsid w:val="00305773"/>
    <w:rsid w:val="003058F9"/>
    <w:rsid w:val="003059E6"/>
    <w:rsid w:val="00305A4B"/>
    <w:rsid w:val="00305AC6"/>
    <w:rsid w:val="00305DD1"/>
    <w:rsid w:val="00305E91"/>
    <w:rsid w:val="00305EFF"/>
    <w:rsid w:val="00305F70"/>
    <w:rsid w:val="00305F72"/>
    <w:rsid w:val="00305F7C"/>
    <w:rsid w:val="00306008"/>
    <w:rsid w:val="00306090"/>
    <w:rsid w:val="003060A7"/>
    <w:rsid w:val="00306145"/>
    <w:rsid w:val="003061C0"/>
    <w:rsid w:val="003062CD"/>
    <w:rsid w:val="00306363"/>
    <w:rsid w:val="00306368"/>
    <w:rsid w:val="00306374"/>
    <w:rsid w:val="003063D8"/>
    <w:rsid w:val="00306415"/>
    <w:rsid w:val="0030641B"/>
    <w:rsid w:val="0030649A"/>
    <w:rsid w:val="00306549"/>
    <w:rsid w:val="0030654C"/>
    <w:rsid w:val="00306661"/>
    <w:rsid w:val="003066D6"/>
    <w:rsid w:val="0030670A"/>
    <w:rsid w:val="0030686F"/>
    <w:rsid w:val="0030688B"/>
    <w:rsid w:val="003068BF"/>
    <w:rsid w:val="003068DD"/>
    <w:rsid w:val="003069B4"/>
    <w:rsid w:val="003069C8"/>
    <w:rsid w:val="00306A05"/>
    <w:rsid w:val="00306A7F"/>
    <w:rsid w:val="00306AF4"/>
    <w:rsid w:val="00306B35"/>
    <w:rsid w:val="00306B8F"/>
    <w:rsid w:val="00306C6C"/>
    <w:rsid w:val="00306CA1"/>
    <w:rsid w:val="00306CC7"/>
    <w:rsid w:val="00306D0B"/>
    <w:rsid w:val="00306D6F"/>
    <w:rsid w:val="00306D9E"/>
    <w:rsid w:val="00306DC8"/>
    <w:rsid w:val="00306EB5"/>
    <w:rsid w:val="00306F35"/>
    <w:rsid w:val="0030704E"/>
    <w:rsid w:val="0030705F"/>
    <w:rsid w:val="0030708A"/>
    <w:rsid w:val="003070B3"/>
    <w:rsid w:val="003070D6"/>
    <w:rsid w:val="003071BC"/>
    <w:rsid w:val="003071D3"/>
    <w:rsid w:val="00307250"/>
    <w:rsid w:val="003072B5"/>
    <w:rsid w:val="00307329"/>
    <w:rsid w:val="0030732B"/>
    <w:rsid w:val="00307377"/>
    <w:rsid w:val="00307444"/>
    <w:rsid w:val="0030744B"/>
    <w:rsid w:val="00307607"/>
    <w:rsid w:val="0030772D"/>
    <w:rsid w:val="00307745"/>
    <w:rsid w:val="00307762"/>
    <w:rsid w:val="00307830"/>
    <w:rsid w:val="00307836"/>
    <w:rsid w:val="0030792D"/>
    <w:rsid w:val="00307ACF"/>
    <w:rsid w:val="00307B40"/>
    <w:rsid w:val="00307B59"/>
    <w:rsid w:val="00307C65"/>
    <w:rsid w:val="00307D32"/>
    <w:rsid w:val="00307E73"/>
    <w:rsid w:val="00307ECA"/>
    <w:rsid w:val="00307F33"/>
    <w:rsid w:val="00307F4A"/>
    <w:rsid w:val="00310014"/>
    <w:rsid w:val="0031002A"/>
    <w:rsid w:val="003102BE"/>
    <w:rsid w:val="00310420"/>
    <w:rsid w:val="00310473"/>
    <w:rsid w:val="00310487"/>
    <w:rsid w:val="00310526"/>
    <w:rsid w:val="0031052A"/>
    <w:rsid w:val="0031055B"/>
    <w:rsid w:val="0031065B"/>
    <w:rsid w:val="003106A8"/>
    <w:rsid w:val="003106D2"/>
    <w:rsid w:val="00310797"/>
    <w:rsid w:val="003107AB"/>
    <w:rsid w:val="003107B9"/>
    <w:rsid w:val="003107DE"/>
    <w:rsid w:val="0031086E"/>
    <w:rsid w:val="00310877"/>
    <w:rsid w:val="00310B1F"/>
    <w:rsid w:val="00310C6C"/>
    <w:rsid w:val="00310C9B"/>
    <w:rsid w:val="00310D27"/>
    <w:rsid w:val="00310D48"/>
    <w:rsid w:val="00310D60"/>
    <w:rsid w:val="00310DFA"/>
    <w:rsid w:val="00310E20"/>
    <w:rsid w:val="00310E69"/>
    <w:rsid w:val="00310E6A"/>
    <w:rsid w:val="00310F49"/>
    <w:rsid w:val="00310FA9"/>
    <w:rsid w:val="00311031"/>
    <w:rsid w:val="0031116D"/>
    <w:rsid w:val="00311286"/>
    <w:rsid w:val="0031146E"/>
    <w:rsid w:val="003114B3"/>
    <w:rsid w:val="003114BC"/>
    <w:rsid w:val="00311520"/>
    <w:rsid w:val="00311622"/>
    <w:rsid w:val="003116E9"/>
    <w:rsid w:val="00311791"/>
    <w:rsid w:val="003117D3"/>
    <w:rsid w:val="00311841"/>
    <w:rsid w:val="0031187B"/>
    <w:rsid w:val="00311881"/>
    <w:rsid w:val="00311975"/>
    <w:rsid w:val="003119E1"/>
    <w:rsid w:val="00311B4F"/>
    <w:rsid w:val="00311CA6"/>
    <w:rsid w:val="00311DBC"/>
    <w:rsid w:val="00311E29"/>
    <w:rsid w:val="00311E51"/>
    <w:rsid w:val="00311F83"/>
    <w:rsid w:val="00311F88"/>
    <w:rsid w:val="00312050"/>
    <w:rsid w:val="00312061"/>
    <w:rsid w:val="0031213D"/>
    <w:rsid w:val="0031219A"/>
    <w:rsid w:val="00312276"/>
    <w:rsid w:val="0031230E"/>
    <w:rsid w:val="0031232D"/>
    <w:rsid w:val="0031240B"/>
    <w:rsid w:val="003124FD"/>
    <w:rsid w:val="00312508"/>
    <w:rsid w:val="0031253E"/>
    <w:rsid w:val="0031255A"/>
    <w:rsid w:val="003125C0"/>
    <w:rsid w:val="003125FE"/>
    <w:rsid w:val="00312600"/>
    <w:rsid w:val="0031261A"/>
    <w:rsid w:val="003126BC"/>
    <w:rsid w:val="00312775"/>
    <w:rsid w:val="003128FC"/>
    <w:rsid w:val="00312950"/>
    <w:rsid w:val="00312972"/>
    <w:rsid w:val="003129AF"/>
    <w:rsid w:val="00312B09"/>
    <w:rsid w:val="00312B37"/>
    <w:rsid w:val="00312BA6"/>
    <w:rsid w:val="00312C52"/>
    <w:rsid w:val="00312C5F"/>
    <w:rsid w:val="00312C7E"/>
    <w:rsid w:val="00312CE0"/>
    <w:rsid w:val="00312D22"/>
    <w:rsid w:val="00312D82"/>
    <w:rsid w:val="00312D8A"/>
    <w:rsid w:val="00312EC8"/>
    <w:rsid w:val="00312F39"/>
    <w:rsid w:val="0031301A"/>
    <w:rsid w:val="00313029"/>
    <w:rsid w:val="00313037"/>
    <w:rsid w:val="0031303C"/>
    <w:rsid w:val="00313041"/>
    <w:rsid w:val="00313064"/>
    <w:rsid w:val="003130B9"/>
    <w:rsid w:val="003130C4"/>
    <w:rsid w:val="003131B3"/>
    <w:rsid w:val="003131FA"/>
    <w:rsid w:val="003133D4"/>
    <w:rsid w:val="003133D6"/>
    <w:rsid w:val="0031346B"/>
    <w:rsid w:val="0031356D"/>
    <w:rsid w:val="003135BF"/>
    <w:rsid w:val="003135E0"/>
    <w:rsid w:val="00313600"/>
    <w:rsid w:val="0031363C"/>
    <w:rsid w:val="00313678"/>
    <w:rsid w:val="0031375F"/>
    <w:rsid w:val="00313773"/>
    <w:rsid w:val="003137DF"/>
    <w:rsid w:val="00313869"/>
    <w:rsid w:val="0031387C"/>
    <w:rsid w:val="003138A8"/>
    <w:rsid w:val="0031395C"/>
    <w:rsid w:val="003139A5"/>
    <w:rsid w:val="00313A9A"/>
    <w:rsid w:val="00313AE1"/>
    <w:rsid w:val="00313B7C"/>
    <w:rsid w:val="00313BC8"/>
    <w:rsid w:val="00313C70"/>
    <w:rsid w:val="00313C71"/>
    <w:rsid w:val="00313CAB"/>
    <w:rsid w:val="00313D9F"/>
    <w:rsid w:val="00313DA8"/>
    <w:rsid w:val="00313DC5"/>
    <w:rsid w:val="00313F3B"/>
    <w:rsid w:val="00313F52"/>
    <w:rsid w:val="003141AB"/>
    <w:rsid w:val="00314239"/>
    <w:rsid w:val="0031425A"/>
    <w:rsid w:val="0031432D"/>
    <w:rsid w:val="00314343"/>
    <w:rsid w:val="00314381"/>
    <w:rsid w:val="003143AA"/>
    <w:rsid w:val="003143AC"/>
    <w:rsid w:val="003144B0"/>
    <w:rsid w:val="00314508"/>
    <w:rsid w:val="00314512"/>
    <w:rsid w:val="00314544"/>
    <w:rsid w:val="003145E3"/>
    <w:rsid w:val="00314616"/>
    <w:rsid w:val="003147A0"/>
    <w:rsid w:val="00314835"/>
    <w:rsid w:val="003148EB"/>
    <w:rsid w:val="0031493E"/>
    <w:rsid w:val="0031496E"/>
    <w:rsid w:val="00314A8F"/>
    <w:rsid w:val="00314B44"/>
    <w:rsid w:val="00314D32"/>
    <w:rsid w:val="00314D73"/>
    <w:rsid w:val="00314DCE"/>
    <w:rsid w:val="00314E66"/>
    <w:rsid w:val="00314E86"/>
    <w:rsid w:val="00314EFF"/>
    <w:rsid w:val="00314F30"/>
    <w:rsid w:val="00314FA1"/>
    <w:rsid w:val="00314FFA"/>
    <w:rsid w:val="0031502F"/>
    <w:rsid w:val="00315077"/>
    <w:rsid w:val="003150B4"/>
    <w:rsid w:val="00315123"/>
    <w:rsid w:val="00315136"/>
    <w:rsid w:val="00315165"/>
    <w:rsid w:val="00315369"/>
    <w:rsid w:val="003153EE"/>
    <w:rsid w:val="003154AF"/>
    <w:rsid w:val="0031555F"/>
    <w:rsid w:val="00315655"/>
    <w:rsid w:val="00315710"/>
    <w:rsid w:val="0031571E"/>
    <w:rsid w:val="00315847"/>
    <w:rsid w:val="0031586B"/>
    <w:rsid w:val="003158BE"/>
    <w:rsid w:val="00315A15"/>
    <w:rsid w:val="00315A2A"/>
    <w:rsid w:val="00315A30"/>
    <w:rsid w:val="00315A61"/>
    <w:rsid w:val="00315AD0"/>
    <w:rsid w:val="00315AD2"/>
    <w:rsid w:val="00315BEC"/>
    <w:rsid w:val="00315DEC"/>
    <w:rsid w:val="00315E41"/>
    <w:rsid w:val="00315E66"/>
    <w:rsid w:val="00315EC3"/>
    <w:rsid w:val="00316011"/>
    <w:rsid w:val="00316026"/>
    <w:rsid w:val="0031610D"/>
    <w:rsid w:val="003161A8"/>
    <w:rsid w:val="003161E0"/>
    <w:rsid w:val="00316243"/>
    <w:rsid w:val="003162C3"/>
    <w:rsid w:val="00316395"/>
    <w:rsid w:val="0031652C"/>
    <w:rsid w:val="00316752"/>
    <w:rsid w:val="0031675B"/>
    <w:rsid w:val="003167C1"/>
    <w:rsid w:val="00316966"/>
    <w:rsid w:val="00316A2A"/>
    <w:rsid w:val="00316A3A"/>
    <w:rsid w:val="00316A84"/>
    <w:rsid w:val="00316AB6"/>
    <w:rsid w:val="00316D41"/>
    <w:rsid w:val="00316DFA"/>
    <w:rsid w:val="00316E42"/>
    <w:rsid w:val="00316E8E"/>
    <w:rsid w:val="00316F46"/>
    <w:rsid w:val="003170E7"/>
    <w:rsid w:val="00317123"/>
    <w:rsid w:val="0031712B"/>
    <w:rsid w:val="0031718A"/>
    <w:rsid w:val="00317219"/>
    <w:rsid w:val="00317285"/>
    <w:rsid w:val="00317483"/>
    <w:rsid w:val="00317501"/>
    <w:rsid w:val="003175C7"/>
    <w:rsid w:val="00317631"/>
    <w:rsid w:val="00317737"/>
    <w:rsid w:val="003177D1"/>
    <w:rsid w:val="003178D5"/>
    <w:rsid w:val="00317A5A"/>
    <w:rsid w:val="00317AA1"/>
    <w:rsid w:val="00317B21"/>
    <w:rsid w:val="00317B93"/>
    <w:rsid w:val="00317BC7"/>
    <w:rsid w:val="00317CB3"/>
    <w:rsid w:val="00317D58"/>
    <w:rsid w:val="00317DC6"/>
    <w:rsid w:val="00317E00"/>
    <w:rsid w:val="00317EEC"/>
    <w:rsid w:val="00317EEF"/>
    <w:rsid w:val="00317F88"/>
    <w:rsid w:val="00317F89"/>
    <w:rsid w:val="00320090"/>
    <w:rsid w:val="003200DA"/>
    <w:rsid w:val="0032011F"/>
    <w:rsid w:val="0032026C"/>
    <w:rsid w:val="00320282"/>
    <w:rsid w:val="0032033E"/>
    <w:rsid w:val="003203D1"/>
    <w:rsid w:val="003203E0"/>
    <w:rsid w:val="00320516"/>
    <w:rsid w:val="003205C9"/>
    <w:rsid w:val="00320639"/>
    <w:rsid w:val="00320648"/>
    <w:rsid w:val="003206BF"/>
    <w:rsid w:val="003206C2"/>
    <w:rsid w:val="003206C4"/>
    <w:rsid w:val="00320724"/>
    <w:rsid w:val="00320932"/>
    <w:rsid w:val="00320947"/>
    <w:rsid w:val="003209D3"/>
    <w:rsid w:val="00320A06"/>
    <w:rsid w:val="00320AC5"/>
    <w:rsid w:val="00320B82"/>
    <w:rsid w:val="00320BA6"/>
    <w:rsid w:val="00320BBB"/>
    <w:rsid w:val="00320E56"/>
    <w:rsid w:val="00321067"/>
    <w:rsid w:val="00321094"/>
    <w:rsid w:val="003210A3"/>
    <w:rsid w:val="003210E9"/>
    <w:rsid w:val="003210F5"/>
    <w:rsid w:val="00321185"/>
    <w:rsid w:val="003213E7"/>
    <w:rsid w:val="003214DC"/>
    <w:rsid w:val="003214E2"/>
    <w:rsid w:val="00321508"/>
    <w:rsid w:val="00321684"/>
    <w:rsid w:val="003216FD"/>
    <w:rsid w:val="0032173F"/>
    <w:rsid w:val="0032181D"/>
    <w:rsid w:val="0032192C"/>
    <w:rsid w:val="00321971"/>
    <w:rsid w:val="003219BA"/>
    <w:rsid w:val="00321A63"/>
    <w:rsid w:val="00321AF8"/>
    <w:rsid w:val="00321B1B"/>
    <w:rsid w:val="00321B7E"/>
    <w:rsid w:val="00321C16"/>
    <w:rsid w:val="00321C98"/>
    <w:rsid w:val="00321CC7"/>
    <w:rsid w:val="00321CF7"/>
    <w:rsid w:val="00321E4B"/>
    <w:rsid w:val="00321F0F"/>
    <w:rsid w:val="00321FA2"/>
    <w:rsid w:val="0032203D"/>
    <w:rsid w:val="003220F2"/>
    <w:rsid w:val="00322176"/>
    <w:rsid w:val="00322181"/>
    <w:rsid w:val="003221EC"/>
    <w:rsid w:val="003221FC"/>
    <w:rsid w:val="00322270"/>
    <w:rsid w:val="003223C0"/>
    <w:rsid w:val="003223E1"/>
    <w:rsid w:val="00322459"/>
    <w:rsid w:val="00322597"/>
    <w:rsid w:val="003225BC"/>
    <w:rsid w:val="0032261E"/>
    <w:rsid w:val="0032268C"/>
    <w:rsid w:val="0032276B"/>
    <w:rsid w:val="0032286A"/>
    <w:rsid w:val="003228B5"/>
    <w:rsid w:val="0032293E"/>
    <w:rsid w:val="003229EE"/>
    <w:rsid w:val="00322A85"/>
    <w:rsid w:val="00322AEE"/>
    <w:rsid w:val="00322B45"/>
    <w:rsid w:val="00322BA9"/>
    <w:rsid w:val="00322BDC"/>
    <w:rsid w:val="00322D8B"/>
    <w:rsid w:val="00322E5A"/>
    <w:rsid w:val="00322E8A"/>
    <w:rsid w:val="00322EAA"/>
    <w:rsid w:val="00322F1F"/>
    <w:rsid w:val="00323004"/>
    <w:rsid w:val="0032301F"/>
    <w:rsid w:val="00323025"/>
    <w:rsid w:val="00323040"/>
    <w:rsid w:val="0032307E"/>
    <w:rsid w:val="0032318A"/>
    <w:rsid w:val="00323193"/>
    <w:rsid w:val="003231DE"/>
    <w:rsid w:val="0032322C"/>
    <w:rsid w:val="0032322E"/>
    <w:rsid w:val="00323259"/>
    <w:rsid w:val="0032326A"/>
    <w:rsid w:val="003232AD"/>
    <w:rsid w:val="003232D2"/>
    <w:rsid w:val="00323373"/>
    <w:rsid w:val="003233BE"/>
    <w:rsid w:val="0032349B"/>
    <w:rsid w:val="0032355E"/>
    <w:rsid w:val="003235BD"/>
    <w:rsid w:val="003235FE"/>
    <w:rsid w:val="0032363B"/>
    <w:rsid w:val="0032365E"/>
    <w:rsid w:val="003236E5"/>
    <w:rsid w:val="00323745"/>
    <w:rsid w:val="00323889"/>
    <w:rsid w:val="0032389F"/>
    <w:rsid w:val="00323950"/>
    <w:rsid w:val="003239DC"/>
    <w:rsid w:val="00323A52"/>
    <w:rsid w:val="00323A53"/>
    <w:rsid w:val="00323A8B"/>
    <w:rsid w:val="00323A93"/>
    <w:rsid w:val="00323B0A"/>
    <w:rsid w:val="00323C23"/>
    <w:rsid w:val="00323C45"/>
    <w:rsid w:val="00323CC0"/>
    <w:rsid w:val="00323E5D"/>
    <w:rsid w:val="00323EFE"/>
    <w:rsid w:val="00323F91"/>
    <w:rsid w:val="00323FF6"/>
    <w:rsid w:val="0032414A"/>
    <w:rsid w:val="0032417F"/>
    <w:rsid w:val="003241E8"/>
    <w:rsid w:val="00324256"/>
    <w:rsid w:val="003242DD"/>
    <w:rsid w:val="00324353"/>
    <w:rsid w:val="00324466"/>
    <w:rsid w:val="003246FF"/>
    <w:rsid w:val="0032493C"/>
    <w:rsid w:val="0032495D"/>
    <w:rsid w:val="003249C8"/>
    <w:rsid w:val="00324AA0"/>
    <w:rsid w:val="00324AA5"/>
    <w:rsid w:val="00324AD5"/>
    <w:rsid w:val="00324B02"/>
    <w:rsid w:val="00324B3B"/>
    <w:rsid w:val="00324BF9"/>
    <w:rsid w:val="00324CD6"/>
    <w:rsid w:val="00324CD9"/>
    <w:rsid w:val="00324D62"/>
    <w:rsid w:val="00324E66"/>
    <w:rsid w:val="00324EDF"/>
    <w:rsid w:val="00324F46"/>
    <w:rsid w:val="00324F83"/>
    <w:rsid w:val="00324FA2"/>
    <w:rsid w:val="00324FF7"/>
    <w:rsid w:val="0032504E"/>
    <w:rsid w:val="003250BD"/>
    <w:rsid w:val="0032510A"/>
    <w:rsid w:val="00325115"/>
    <w:rsid w:val="00325191"/>
    <w:rsid w:val="00325200"/>
    <w:rsid w:val="00325226"/>
    <w:rsid w:val="00325279"/>
    <w:rsid w:val="003252D6"/>
    <w:rsid w:val="003252E3"/>
    <w:rsid w:val="00325314"/>
    <w:rsid w:val="0032532F"/>
    <w:rsid w:val="003253E3"/>
    <w:rsid w:val="0032547D"/>
    <w:rsid w:val="0032550B"/>
    <w:rsid w:val="00325645"/>
    <w:rsid w:val="0032565A"/>
    <w:rsid w:val="0032568D"/>
    <w:rsid w:val="00325743"/>
    <w:rsid w:val="00325826"/>
    <w:rsid w:val="00325939"/>
    <w:rsid w:val="00325947"/>
    <w:rsid w:val="003259A5"/>
    <w:rsid w:val="003259B2"/>
    <w:rsid w:val="00325A24"/>
    <w:rsid w:val="00325A5C"/>
    <w:rsid w:val="00325A67"/>
    <w:rsid w:val="00325A9F"/>
    <w:rsid w:val="00325C1E"/>
    <w:rsid w:val="00325CAB"/>
    <w:rsid w:val="00325D35"/>
    <w:rsid w:val="00325DBB"/>
    <w:rsid w:val="00325FB9"/>
    <w:rsid w:val="00325FDC"/>
    <w:rsid w:val="00326079"/>
    <w:rsid w:val="00326166"/>
    <w:rsid w:val="00326179"/>
    <w:rsid w:val="00326189"/>
    <w:rsid w:val="003261A2"/>
    <w:rsid w:val="003261CE"/>
    <w:rsid w:val="003261E3"/>
    <w:rsid w:val="00326349"/>
    <w:rsid w:val="003263A7"/>
    <w:rsid w:val="00326470"/>
    <w:rsid w:val="0032658E"/>
    <w:rsid w:val="003265DF"/>
    <w:rsid w:val="003265E7"/>
    <w:rsid w:val="00326616"/>
    <w:rsid w:val="0032664C"/>
    <w:rsid w:val="00326674"/>
    <w:rsid w:val="00326682"/>
    <w:rsid w:val="00326686"/>
    <w:rsid w:val="0032669E"/>
    <w:rsid w:val="00326841"/>
    <w:rsid w:val="00326962"/>
    <w:rsid w:val="00326970"/>
    <w:rsid w:val="003269F3"/>
    <w:rsid w:val="003269FF"/>
    <w:rsid w:val="00326A42"/>
    <w:rsid w:val="00326A76"/>
    <w:rsid w:val="00326AE1"/>
    <w:rsid w:val="00326B84"/>
    <w:rsid w:val="00326CEA"/>
    <w:rsid w:val="00326DB6"/>
    <w:rsid w:val="00326EB9"/>
    <w:rsid w:val="00327012"/>
    <w:rsid w:val="0032704F"/>
    <w:rsid w:val="00327127"/>
    <w:rsid w:val="00327132"/>
    <w:rsid w:val="00327196"/>
    <w:rsid w:val="0032729D"/>
    <w:rsid w:val="00327301"/>
    <w:rsid w:val="003273A2"/>
    <w:rsid w:val="00327429"/>
    <w:rsid w:val="00327458"/>
    <w:rsid w:val="0032745B"/>
    <w:rsid w:val="003274AB"/>
    <w:rsid w:val="003274E8"/>
    <w:rsid w:val="003274FA"/>
    <w:rsid w:val="0032753B"/>
    <w:rsid w:val="00327567"/>
    <w:rsid w:val="003275DA"/>
    <w:rsid w:val="003275F4"/>
    <w:rsid w:val="003276DA"/>
    <w:rsid w:val="0032770A"/>
    <w:rsid w:val="00327712"/>
    <w:rsid w:val="0032779B"/>
    <w:rsid w:val="003277BC"/>
    <w:rsid w:val="003277D0"/>
    <w:rsid w:val="003277DF"/>
    <w:rsid w:val="003277F9"/>
    <w:rsid w:val="00327834"/>
    <w:rsid w:val="0032785B"/>
    <w:rsid w:val="0032785D"/>
    <w:rsid w:val="003278D3"/>
    <w:rsid w:val="0032791B"/>
    <w:rsid w:val="00327A23"/>
    <w:rsid w:val="00327ADA"/>
    <w:rsid w:val="00327C3E"/>
    <w:rsid w:val="00327CAB"/>
    <w:rsid w:val="00327D29"/>
    <w:rsid w:val="00327D5F"/>
    <w:rsid w:val="00327DBC"/>
    <w:rsid w:val="00327DFE"/>
    <w:rsid w:val="00327E9F"/>
    <w:rsid w:val="00327EB5"/>
    <w:rsid w:val="00327EDD"/>
    <w:rsid w:val="00327F46"/>
    <w:rsid w:val="00330019"/>
    <w:rsid w:val="003300E0"/>
    <w:rsid w:val="00330250"/>
    <w:rsid w:val="003302A5"/>
    <w:rsid w:val="003302BD"/>
    <w:rsid w:val="00330331"/>
    <w:rsid w:val="003303B5"/>
    <w:rsid w:val="003303B6"/>
    <w:rsid w:val="003303E7"/>
    <w:rsid w:val="00330449"/>
    <w:rsid w:val="003304A0"/>
    <w:rsid w:val="00330506"/>
    <w:rsid w:val="00330609"/>
    <w:rsid w:val="00330653"/>
    <w:rsid w:val="003306BF"/>
    <w:rsid w:val="0033074A"/>
    <w:rsid w:val="0033077F"/>
    <w:rsid w:val="003308D8"/>
    <w:rsid w:val="00330937"/>
    <w:rsid w:val="00330AA2"/>
    <w:rsid w:val="00330B02"/>
    <w:rsid w:val="00330B2A"/>
    <w:rsid w:val="00330BF2"/>
    <w:rsid w:val="00330C27"/>
    <w:rsid w:val="00330D0C"/>
    <w:rsid w:val="00330DF7"/>
    <w:rsid w:val="00330DF9"/>
    <w:rsid w:val="00330F70"/>
    <w:rsid w:val="00331079"/>
    <w:rsid w:val="00331264"/>
    <w:rsid w:val="0033126A"/>
    <w:rsid w:val="003313B1"/>
    <w:rsid w:val="0033140B"/>
    <w:rsid w:val="0033141D"/>
    <w:rsid w:val="003314B7"/>
    <w:rsid w:val="00331605"/>
    <w:rsid w:val="0033170A"/>
    <w:rsid w:val="00331738"/>
    <w:rsid w:val="0033180C"/>
    <w:rsid w:val="003319E8"/>
    <w:rsid w:val="00331B5D"/>
    <w:rsid w:val="00331BB5"/>
    <w:rsid w:val="00331C49"/>
    <w:rsid w:val="00331C69"/>
    <w:rsid w:val="00331CE9"/>
    <w:rsid w:val="00331D29"/>
    <w:rsid w:val="00331E15"/>
    <w:rsid w:val="00331E63"/>
    <w:rsid w:val="00331EBE"/>
    <w:rsid w:val="00331EE3"/>
    <w:rsid w:val="00331FF9"/>
    <w:rsid w:val="00331FFA"/>
    <w:rsid w:val="003320CF"/>
    <w:rsid w:val="00332164"/>
    <w:rsid w:val="003321C7"/>
    <w:rsid w:val="003323ED"/>
    <w:rsid w:val="00332400"/>
    <w:rsid w:val="0033254D"/>
    <w:rsid w:val="0033255D"/>
    <w:rsid w:val="00332572"/>
    <w:rsid w:val="00332696"/>
    <w:rsid w:val="00332710"/>
    <w:rsid w:val="0033280A"/>
    <w:rsid w:val="0033280E"/>
    <w:rsid w:val="0033281A"/>
    <w:rsid w:val="00332837"/>
    <w:rsid w:val="0033295B"/>
    <w:rsid w:val="00332969"/>
    <w:rsid w:val="00332A93"/>
    <w:rsid w:val="00332ACE"/>
    <w:rsid w:val="00332AF0"/>
    <w:rsid w:val="00332B0D"/>
    <w:rsid w:val="00332BC4"/>
    <w:rsid w:val="00332C5C"/>
    <w:rsid w:val="00332CD2"/>
    <w:rsid w:val="00332EAE"/>
    <w:rsid w:val="00332F2E"/>
    <w:rsid w:val="00332F4C"/>
    <w:rsid w:val="00332FAD"/>
    <w:rsid w:val="00332FEC"/>
    <w:rsid w:val="00333023"/>
    <w:rsid w:val="00333089"/>
    <w:rsid w:val="00333148"/>
    <w:rsid w:val="0033316B"/>
    <w:rsid w:val="003331B0"/>
    <w:rsid w:val="0033328E"/>
    <w:rsid w:val="00333355"/>
    <w:rsid w:val="003333B4"/>
    <w:rsid w:val="00333458"/>
    <w:rsid w:val="00333485"/>
    <w:rsid w:val="0033353B"/>
    <w:rsid w:val="00333574"/>
    <w:rsid w:val="003335A6"/>
    <w:rsid w:val="003336AC"/>
    <w:rsid w:val="003336CD"/>
    <w:rsid w:val="00333735"/>
    <w:rsid w:val="00333816"/>
    <w:rsid w:val="0033382A"/>
    <w:rsid w:val="00333888"/>
    <w:rsid w:val="003339BF"/>
    <w:rsid w:val="00333ADB"/>
    <w:rsid w:val="00333BBD"/>
    <w:rsid w:val="00333D22"/>
    <w:rsid w:val="00333D74"/>
    <w:rsid w:val="00333DA9"/>
    <w:rsid w:val="00333E2A"/>
    <w:rsid w:val="00333EED"/>
    <w:rsid w:val="00333F20"/>
    <w:rsid w:val="00333F54"/>
    <w:rsid w:val="00333FD5"/>
    <w:rsid w:val="00334042"/>
    <w:rsid w:val="003340A6"/>
    <w:rsid w:val="003340AF"/>
    <w:rsid w:val="003341C3"/>
    <w:rsid w:val="0033436D"/>
    <w:rsid w:val="00334396"/>
    <w:rsid w:val="003345C4"/>
    <w:rsid w:val="003345C8"/>
    <w:rsid w:val="00334728"/>
    <w:rsid w:val="00334768"/>
    <w:rsid w:val="00334780"/>
    <w:rsid w:val="003347F1"/>
    <w:rsid w:val="0033481E"/>
    <w:rsid w:val="0033492F"/>
    <w:rsid w:val="00334A59"/>
    <w:rsid w:val="00334A6B"/>
    <w:rsid w:val="00334A87"/>
    <w:rsid w:val="00334A9E"/>
    <w:rsid w:val="00334AD6"/>
    <w:rsid w:val="00334AD9"/>
    <w:rsid w:val="00334B36"/>
    <w:rsid w:val="00334C23"/>
    <w:rsid w:val="00334D1F"/>
    <w:rsid w:val="00334D43"/>
    <w:rsid w:val="00334DB2"/>
    <w:rsid w:val="00334E0C"/>
    <w:rsid w:val="00334E74"/>
    <w:rsid w:val="00334F1B"/>
    <w:rsid w:val="00334F46"/>
    <w:rsid w:val="00334FB5"/>
    <w:rsid w:val="003350D1"/>
    <w:rsid w:val="003351A6"/>
    <w:rsid w:val="003351D0"/>
    <w:rsid w:val="0033522B"/>
    <w:rsid w:val="00335319"/>
    <w:rsid w:val="0033538A"/>
    <w:rsid w:val="0033543E"/>
    <w:rsid w:val="0033557C"/>
    <w:rsid w:val="003356C9"/>
    <w:rsid w:val="003356FE"/>
    <w:rsid w:val="003357B3"/>
    <w:rsid w:val="003357DD"/>
    <w:rsid w:val="00335862"/>
    <w:rsid w:val="00335928"/>
    <w:rsid w:val="00335945"/>
    <w:rsid w:val="00335B0E"/>
    <w:rsid w:val="00335B1B"/>
    <w:rsid w:val="00335B25"/>
    <w:rsid w:val="00335B2E"/>
    <w:rsid w:val="00335B7B"/>
    <w:rsid w:val="00335B7C"/>
    <w:rsid w:val="00335B84"/>
    <w:rsid w:val="00335BFE"/>
    <w:rsid w:val="00335C26"/>
    <w:rsid w:val="00335C42"/>
    <w:rsid w:val="00335CB4"/>
    <w:rsid w:val="00335D15"/>
    <w:rsid w:val="00335D30"/>
    <w:rsid w:val="00335D68"/>
    <w:rsid w:val="00335D84"/>
    <w:rsid w:val="00335E6A"/>
    <w:rsid w:val="00335E71"/>
    <w:rsid w:val="00335EDF"/>
    <w:rsid w:val="00335F0D"/>
    <w:rsid w:val="00335FEA"/>
    <w:rsid w:val="00336123"/>
    <w:rsid w:val="00336195"/>
    <w:rsid w:val="00336226"/>
    <w:rsid w:val="00336275"/>
    <w:rsid w:val="0033636B"/>
    <w:rsid w:val="003363B4"/>
    <w:rsid w:val="003363D2"/>
    <w:rsid w:val="00336472"/>
    <w:rsid w:val="00336498"/>
    <w:rsid w:val="003364E1"/>
    <w:rsid w:val="003365CB"/>
    <w:rsid w:val="00336703"/>
    <w:rsid w:val="00336837"/>
    <w:rsid w:val="00336899"/>
    <w:rsid w:val="00336956"/>
    <w:rsid w:val="00336959"/>
    <w:rsid w:val="00336962"/>
    <w:rsid w:val="00336A45"/>
    <w:rsid w:val="00336AFD"/>
    <w:rsid w:val="00336B28"/>
    <w:rsid w:val="00336BA5"/>
    <w:rsid w:val="00336BE2"/>
    <w:rsid w:val="00336BE6"/>
    <w:rsid w:val="00336C4C"/>
    <w:rsid w:val="00336D0D"/>
    <w:rsid w:val="00336DAB"/>
    <w:rsid w:val="00336E56"/>
    <w:rsid w:val="00336E70"/>
    <w:rsid w:val="00336EA0"/>
    <w:rsid w:val="00336FCC"/>
    <w:rsid w:val="00336FE6"/>
    <w:rsid w:val="0033708C"/>
    <w:rsid w:val="003370B2"/>
    <w:rsid w:val="003370D5"/>
    <w:rsid w:val="0033710C"/>
    <w:rsid w:val="0033713E"/>
    <w:rsid w:val="00337168"/>
    <w:rsid w:val="003372AA"/>
    <w:rsid w:val="00337349"/>
    <w:rsid w:val="00337358"/>
    <w:rsid w:val="00337387"/>
    <w:rsid w:val="00337459"/>
    <w:rsid w:val="00337535"/>
    <w:rsid w:val="003375F9"/>
    <w:rsid w:val="00337655"/>
    <w:rsid w:val="0033777C"/>
    <w:rsid w:val="00337858"/>
    <w:rsid w:val="003378A7"/>
    <w:rsid w:val="0033790D"/>
    <w:rsid w:val="00337951"/>
    <w:rsid w:val="00337987"/>
    <w:rsid w:val="003379CD"/>
    <w:rsid w:val="00337A64"/>
    <w:rsid w:val="00337A8B"/>
    <w:rsid w:val="00337B84"/>
    <w:rsid w:val="00337D12"/>
    <w:rsid w:val="00337DF7"/>
    <w:rsid w:val="00337E94"/>
    <w:rsid w:val="00337F00"/>
    <w:rsid w:val="00337F18"/>
    <w:rsid w:val="00337F44"/>
    <w:rsid w:val="003400D0"/>
    <w:rsid w:val="00340145"/>
    <w:rsid w:val="0034014D"/>
    <w:rsid w:val="003401B8"/>
    <w:rsid w:val="00340243"/>
    <w:rsid w:val="003402D8"/>
    <w:rsid w:val="00340325"/>
    <w:rsid w:val="00340333"/>
    <w:rsid w:val="003403BD"/>
    <w:rsid w:val="00340402"/>
    <w:rsid w:val="00340425"/>
    <w:rsid w:val="00340508"/>
    <w:rsid w:val="00340597"/>
    <w:rsid w:val="0034059E"/>
    <w:rsid w:val="00340651"/>
    <w:rsid w:val="003407AA"/>
    <w:rsid w:val="003407B9"/>
    <w:rsid w:val="003407DE"/>
    <w:rsid w:val="00340901"/>
    <w:rsid w:val="00340927"/>
    <w:rsid w:val="003409D9"/>
    <w:rsid w:val="003409DC"/>
    <w:rsid w:val="00340A1E"/>
    <w:rsid w:val="00340AAD"/>
    <w:rsid w:val="00340B4F"/>
    <w:rsid w:val="00340B90"/>
    <w:rsid w:val="00340BF4"/>
    <w:rsid w:val="00340CAF"/>
    <w:rsid w:val="00340D45"/>
    <w:rsid w:val="00340F17"/>
    <w:rsid w:val="00340F7A"/>
    <w:rsid w:val="00340F83"/>
    <w:rsid w:val="00340FB6"/>
    <w:rsid w:val="0034137A"/>
    <w:rsid w:val="003413CA"/>
    <w:rsid w:val="0034142C"/>
    <w:rsid w:val="00341504"/>
    <w:rsid w:val="003415B8"/>
    <w:rsid w:val="003415D5"/>
    <w:rsid w:val="00341687"/>
    <w:rsid w:val="003416E3"/>
    <w:rsid w:val="003418BA"/>
    <w:rsid w:val="003418D7"/>
    <w:rsid w:val="003419D0"/>
    <w:rsid w:val="00341A4D"/>
    <w:rsid w:val="00341BA3"/>
    <w:rsid w:val="00341C28"/>
    <w:rsid w:val="00341D01"/>
    <w:rsid w:val="00341D64"/>
    <w:rsid w:val="00341DD3"/>
    <w:rsid w:val="00341E1E"/>
    <w:rsid w:val="00341EAD"/>
    <w:rsid w:val="00341FC5"/>
    <w:rsid w:val="0034223F"/>
    <w:rsid w:val="0034229A"/>
    <w:rsid w:val="00342326"/>
    <w:rsid w:val="00342377"/>
    <w:rsid w:val="003423A7"/>
    <w:rsid w:val="003423AE"/>
    <w:rsid w:val="00342409"/>
    <w:rsid w:val="00342414"/>
    <w:rsid w:val="0034242C"/>
    <w:rsid w:val="0034256E"/>
    <w:rsid w:val="0034260F"/>
    <w:rsid w:val="003426C5"/>
    <w:rsid w:val="003427CB"/>
    <w:rsid w:val="00342802"/>
    <w:rsid w:val="00342818"/>
    <w:rsid w:val="0034281D"/>
    <w:rsid w:val="003429D9"/>
    <w:rsid w:val="00342A43"/>
    <w:rsid w:val="00342A7A"/>
    <w:rsid w:val="00342AA1"/>
    <w:rsid w:val="00342B4F"/>
    <w:rsid w:val="00342BAA"/>
    <w:rsid w:val="00342C4A"/>
    <w:rsid w:val="00342C6A"/>
    <w:rsid w:val="00342D86"/>
    <w:rsid w:val="00342E1C"/>
    <w:rsid w:val="00342F7C"/>
    <w:rsid w:val="00342F7D"/>
    <w:rsid w:val="00342FA2"/>
    <w:rsid w:val="00342FCE"/>
    <w:rsid w:val="00342FD8"/>
    <w:rsid w:val="00343058"/>
    <w:rsid w:val="003430F2"/>
    <w:rsid w:val="0034326A"/>
    <w:rsid w:val="00343379"/>
    <w:rsid w:val="003433C5"/>
    <w:rsid w:val="0034344A"/>
    <w:rsid w:val="0034351A"/>
    <w:rsid w:val="003435FE"/>
    <w:rsid w:val="003436C1"/>
    <w:rsid w:val="003436FA"/>
    <w:rsid w:val="00343703"/>
    <w:rsid w:val="00343727"/>
    <w:rsid w:val="00343854"/>
    <w:rsid w:val="003438B1"/>
    <w:rsid w:val="003438C4"/>
    <w:rsid w:val="00343902"/>
    <w:rsid w:val="00343967"/>
    <w:rsid w:val="0034397B"/>
    <w:rsid w:val="003439AD"/>
    <w:rsid w:val="003439E9"/>
    <w:rsid w:val="00343A06"/>
    <w:rsid w:val="00343C57"/>
    <w:rsid w:val="00343CE9"/>
    <w:rsid w:val="00343D26"/>
    <w:rsid w:val="00343DFE"/>
    <w:rsid w:val="00343EDC"/>
    <w:rsid w:val="00343F13"/>
    <w:rsid w:val="00343F58"/>
    <w:rsid w:val="00343FDA"/>
    <w:rsid w:val="003440CA"/>
    <w:rsid w:val="003440F1"/>
    <w:rsid w:val="003440FE"/>
    <w:rsid w:val="00344160"/>
    <w:rsid w:val="00344166"/>
    <w:rsid w:val="003441E7"/>
    <w:rsid w:val="00344489"/>
    <w:rsid w:val="003444EC"/>
    <w:rsid w:val="00344596"/>
    <w:rsid w:val="003445A6"/>
    <w:rsid w:val="0034464D"/>
    <w:rsid w:val="00344729"/>
    <w:rsid w:val="003447B4"/>
    <w:rsid w:val="0034483C"/>
    <w:rsid w:val="00344922"/>
    <w:rsid w:val="00344940"/>
    <w:rsid w:val="00344981"/>
    <w:rsid w:val="00344982"/>
    <w:rsid w:val="00344997"/>
    <w:rsid w:val="003449CB"/>
    <w:rsid w:val="00344A11"/>
    <w:rsid w:val="00344AD7"/>
    <w:rsid w:val="00344BF9"/>
    <w:rsid w:val="00344C30"/>
    <w:rsid w:val="00344C44"/>
    <w:rsid w:val="00344CB2"/>
    <w:rsid w:val="00344CBA"/>
    <w:rsid w:val="00344CD4"/>
    <w:rsid w:val="00344CE8"/>
    <w:rsid w:val="00344D86"/>
    <w:rsid w:val="00344DB3"/>
    <w:rsid w:val="00344E05"/>
    <w:rsid w:val="00345022"/>
    <w:rsid w:val="00345023"/>
    <w:rsid w:val="00345064"/>
    <w:rsid w:val="0034535D"/>
    <w:rsid w:val="0034543A"/>
    <w:rsid w:val="00345596"/>
    <w:rsid w:val="003455B8"/>
    <w:rsid w:val="0034568F"/>
    <w:rsid w:val="0034569F"/>
    <w:rsid w:val="003456D0"/>
    <w:rsid w:val="003459A8"/>
    <w:rsid w:val="003459B5"/>
    <w:rsid w:val="00345A41"/>
    <w:rsid w:val="00345A92"/>
    <w:rsid w:val="00345A95"/>
    <w:rsid w:val="00345AE8"/>
    <w:rsid w:val="00345B0D"/>
    <w:rsid w:val="00345C5A"/>
    <w:rsid w:val="00345D8E"/>
    <w:rsid w:val="00345D93"/>
    <w:rsid w:val="00345DC5"/>
    <w:rsid w:val="00345EBF"/>
    <w:rsid w:val="00345F04"/>
    <w:rsid w:val="00345FE9"/>
    <w:rsid w:val="00346047"/>
    <w:rsid w:val="00346051"/>
    <w:rsid w:val="00346065"/>
    <w:rsid w:val="00346228"/>
    <w:rsid w:val="003462B2"/>
    <w:rsid w:val="003462C0"/>
    <w:rsid w:val="0034633D"/>
    <w:rsid w:val="003463EB"/>
    <w:rsid w:val="00346483"/>
    <w:rsid w:val="00346591"/>
    <w:rsid w:val="00346594"/>
    <w:rsid w:val="0034662E"/>
    <w:rsid w:val="003466C0"/>
    <w:rsid w:val="0034671D"/>
    <w:rsid w:val="00346775"/>
    <w:rsid w:val="003467B3"/>
    <w:rsid w:val="003467B9"/>
    <w:rsid w:val="0034688D"/>
    <w:rsid w:val="00346986"/>
    <w:rsid w:val="00346A10"/>
    <w:rsid w:val="00346A82"/>
    <w:rsid w:val="00346BBC"/>
    <w:rsid w:val="00346BEE"/>
    <w:rsid w:val="00346CD6"/>
    <w:rsid w:val="00346D68"/>
    <w:rsid w:val="00346DAE"/>
    <w:rsid w:val="00346DBD"/>
    <w:rsid w:val="00346DCE"/>
    <w:rsid w:val="00346E30"/>
    <w:rsid w:val="00346E48"/>
    <w:rsid w:val="00346E53"/>
    <w:rsid w:val="00346F1A"/>
    <w:rsid w:val="00347029"/>
    <w:rsid w:val="003470B2"/>
    <w:rsid w:val="0034710E"/>
    <w:rsid w:val="00347169"/>
    <w:rsid w:val="0034716F"/>
    <w:rsid w:val="003471F0"/>
    <w:rsid w:val="0034725C"/>
    <w:rsid w:val="00347261"/>
    <w:rsid w:val="00347350"/>
    <w:rsid w:val="0034749A"/>
    <w:rsid w:val="003474EC"/>
    <w:rsid w:val="0034750E"/>
    <w:rsid w:val="0034757D"/>
    <w:rsid w:val="00347586"/>
    <w:rsid w:val="0034759C"/>
    <w:rsid w:val="003476BD"/>
    <w:rsid w:val="00347730"/>
    <w:rsid w:val="00347734"/>
    <w:rsid w:val="00347765"/>
    <w:rsid w:val="00347909"/>
    <w:rsid w:val="00347939"/>
    <w:rsid w:val="003479D1"/>
    <w:rsid w:val="00347B8A"/>
    <w:rsid w:val="00347B98"/>
    <w:rsid w:val="00347C0A"/>
    <w:rsid w:val="00347CB3"/>
    <w:rsid w:val="00347E11"/>
    <w:rsid w:val="00347E61"/>
    <w:rsid w:val="00347F1C"/>
    <w:rsid w:val="00347F93"/>
    <w:rsid w:val="00347FE8"/>
    <w:rsid w:val="0035007E"/>
    <w:rsid w:val="00350080"/>
    <w:rsid w:val="00350094"/>
    <w:rsid w:val="00350205"/>
    <w:rsid w:val="00350387"/>
    <w:rsid w:val="003503D4"/>
    <w:rsid w:val="003503E2"/>
    <w:rsid w:val="003503F8"/>
    <w:rsid w:val="0035045B"/>
    <w:rsid w:val="0035046D"/>
    <w:rsid w:val="00350471"/>
    <w:rsid w:val="00350539"/>
    <w:rsid w:val="00350543"/>
    <w:rsid w:val="0035056B"/>
    <w:rsid w:val="003505DC"/>
    <w:rsid w:val="0035061D"/>
    <w:rsid w:val="00350739"/>
    <w:rsid w:val="00350910"/>
    <w:rsid w:val="00350AF6"/>
    <w:rsid w:val="00350BBD"/>
    <w:rsid w:val="00350C2B"/>
    <w:rsid w:val="00350CBA"/>
    <w:rsid w:val="00350CD2"/>
    <w:rsid w:val="00350D1B"/>
    <w:rsid w:val="00350D62"/>
    <w:rsid w:val="00350D82"/>
    <w:rsid w:val="00350DFB"/>
    <w:rsid w:val="00350EEB"/>
    <w:rsid w:val="00350FB9"/>
    <w:rsid w:val="00350FED"/>
    <w:rsid w:val="00351003"/>
    <w:rsid w:val="00351101"/>
    <w:rsid w:val="00351167"/>
    <w:rsid w:val="0035127A"/>
    <w:rsid w:val="00351309"/>
    <w:rsid w:val="003513C1"/>
    <w:rsid w:val="00351499"/>
    <w:rsid w:val="003514F2"/>
    <w:rsid w:val="0035152E"/>
    <w:rsid w:val="003515EC"/>
    <w:rsid w:val="00351669"/>
    <w:rsid w:val="0035167E"/>
    <w:rsid w:val="00351708"/>
    <w:rsid w:val="0035175A"/>
    <w:rsid w:val="003517B4"/>
    <w:rsid w:val="00351813"/>
    <w:rsid w:val="00351820"/>
    <w:rsid w:val="00351827"/>
    <w:rsid w:val="00351857"/>
    <w:rsid w:val="00351873"/>
    <w:rsid w:val="003519D6"/>
    <w:rsid w:val="00351A45"/>
    <w:rsid w:val="00351B27"/>
    <w:rsid w:val="00351B6E"/>
    <w:rsid w:val="00351B93"/>
    <w:rsid w:val="00351BCC"/>
    <w:rsid w:val="00351E1E"/>
    <w:rsid w:val="00351EAF"/>
    <w:rsid w:val="00351ED2"/>
    <w:rsid w:val="00351F5A"/>
    <w:rsid w:val="00351FC5"/>
    <w:rsid w:val="0035201A"/>
    <w:rsid w:val="0035206F"/>
    <w:rsid w:val="00352297"/>
    <w:rsid w:val="003522DE"/>
    <w:rsid w:val="003523D8"/>
    <w:rsid w:val="00352428"/>
    <w:rsid w:val="0035246E"/>
    <w:rsid w:val="00352602"/>
    <w:rsid w:val="0035278B"/>
    <w:rsid w:val="00352811"/>
    <w:rsid w:val="0035286B"/>
    <w:rsid w:val="003528DE"/>
    <w:rsid w:val="00352916"/>
    <w:rsid w:val="003529F1"/>
    <w:rsid w:val="00352A28"/>
    <w:rsid w:val="00352B34"/>
    <w:rsid w:val="00352B44"/>
    <w:rsid w:val="00352B4B"/>
    <w:rsid w:val="00352B7A"/>
    <w:rsid w:val="00352C9A"/>
    <w:rsid w:val="00352CBD"/>
    <w:rsid w:val="00352D6D"/>
    <w:rsid w:val="00352E24"/>
    <w:rsid w:val="00352E35"/>
    <w:rsid w:val="00352EC4"/>
    <w:rsid w:val="00352EE5"/>
    <w:rsid w:val="00352F30"/>
    <w:rsid w:val="00352F9F"/>
    <w:rsid w:val="00353019"/>
    <w:rsid w:val="003530A3"/>
    <w:rsid w:val="003532E7"/>
    <w:rsid w:val="0035330B"/>
    <w:rsid w:val="003534BD"/>
    <w:rsid w:val="00353513"/>
    <w:rsid w:val="00353583"/>
    <w:rsid w:val="003535B3"/>
    <w:rsid w:val="003535FC"/>
    <w:rsid w:val="0035364A"/>
    <w:rsid w:val="003536C9"/>
    <w:rsid w:val="00353780"/>
    <w:rsid w:val="003538B4"/>
    <w:rsid w:val="003538F6"/>
    <w:rsid w:val="00353A14"/>
    <w:rsid w:val="00353A81"/>
    <w:rsid w:val="00353BDB"/>
    <w:rsid w:val="00353CCF"/>
    <w:rsid w:val="00353D47"/>
    <w:rsid w:val="00353DA6"/>
    <w:rsid w:val="00353E7B"/>
    <w:rsid w:val="00353E81"/>
    <w:rsid w:val="00353F59"/>
    <w:rsid w:val="0035406A"/>
    <w:rsid w:val="00354083"/>
    <w:rsid w:val="00354245"/>
    <w:rsid w:val="003542AE"/>
    <w:rsid w:val="003542E2"/>
    <w:rsid w:val="00354308"/>
    <w:rsid w:val="00354381"/>
    <w:rsid w:val="0035438B"/>
    <w:rsid w:val="00354458"/>
    <w:rsid w:val="00354512"/>
    <w:rsid w:val="0035456C"/>
    <w:rsid w:val="00354599"/>
    <w:rsid w:val="003545C9"/>
    <w:rsid w:val="003545D9"/>
    <w:rsid w:val="00354640"/>
    <w:rsid w:val="00354666"/>
    <w:rsid w:val="003546C7"/>
    <w:rsid w:val="0035473A"/>
    <w:rsid w:val="0035483C"/>
    <w:rsid w:val="0035490D"/>
    <w:rsid w:val="00354930"/>
    <w:rsid w:val="0035497B"/>
    <w:rsid w:val="003549C0"/>
    <w:rsid w:val="00354B4E"/>
    <w:rsid w:val="00354BA6"/>
    <w:rsid w:val="00354C1D"/>
    <w:rsid w:val="00354CD4"/>
    <w:rsid w:val="00354D16"/>
    <w:rsid w:val="00354E2B"/>
    <w:rsid w:val="00354E83"/>
    <w:rsid w:val="00354F59"/>
    <w:rsid w:val="00354F61"/>
    <w:rsid w:val="00355036"/>
    <w:rsid w:val="00355109"/>
    <w:rsid w:val="0035510B"/>
    <w:rsid w:val="0035516E"/>
    <w:rsid w:val="0035518D"/>
    <w:rsid w:val="00355337"/>
    <w:rsid w:val="0035535C"/>
    <w:rsid w:val="0035538C"/>
    <w:rsid w:val="00355492"/>
    <w:rsid w:val="003554A8"/>
    <w:rsid w:val="003554AC"/>
    <w:rsid w:val="00355500"/>
    <w:rsid w:val="00355556"/>
    <w:rsid w:val="0035560A"/>
    <w:rsid w:val="00355670"/>
    <w:rsid w:val="00355695"/>
    <w:rsid w:val="0035573A"/>
    <w:rsid w:val="0035575C"/>
    <w:rsid w:val="003557D4"/>
    <w:rsid w:val="0035584A"/>
    <w:rsid w:val="00355851"/>
    <w:rsid w:val="00355874"/>
    <w:rsid w:val="00355910"/>
    <w:rsid w:val="00355992"/>
    <w:rsid w:val="003559F8"/>
    <w:rsid w:val="00355A25"/>
    <w:rsid w:val="00355A3B"/>
    <w:rsid w:val="00355AB3"/>
    <w:rsid w:val="00355B32"/>
    <w:rsid w:val="00355B3D"/>
    <w:rsid w:val="00355CEF"/>
    <w:rsid w:val="00355D47"/>
    <w:rsid w:val="00355D5B"/>
    <w:rsid w:val="00355DCA"/>
    <w:rsid w:val="00355E28"/>
    <w:rsid w:val="00355FFC"/>
    <w:rsid w:val="00356153"/>
    <w:rsid w:val="0035616A"/>
    <w:rsid w:val="003561C5"/>
    <w:rsid w:val="003561E2"/>
    <w:rsid w:val="00356231"/>
    <w:rsid w:val="00356268"/>
    <w:rsid w:val="0035639E"/>
    <w:rsid w:val="003563AB"/>
    <w:rsid w:val="003564AF"/>
    <w:rsid w:val="003566E9"/>
    <w:rsid w:val="00356804"/>
    <w:rsid w:val="00356893"/>
    <w:rsid w:val="00356951"/>
    <w:rsid w:val="00356965"/>
    <w:rsid w:val="00356972"/>
    <w:rsid w:val="0035698B"/>
    <w:rsid w:val="003569C1"/>
    <w:rsid w:val="003569F3"/>
    <w:rsid w:val="003569FB"/>
    <w:rsid w:val="00356A39"/>
    <w:rsid w:val="00356A94"/>
    <w:rsid w:val="00356A98"/>
    <w:rsid w:val="00356AC4"/>
    <w:rsid w:val="00356B27"/>
    <w:rsid w:val="00356C06"/>
    <w:rsid w:val="00356C48"/>
    <w:rsid w:val="00356C69"/>
    <w:rsid w:val="00356C7B"/>
    <w:rsid w:val="00356CE4"/>
    <w:rsid w:val="00356D25"/>
    <w:rsid w:val="00356D29"/>
    <w:rsid w:val="00356E2D"/>
    <w:rsid w:val="00356E99"/>
    <w:rsid w:val="00356F2B"/>
    <w:rsid w:val="00356F34"/>
    <w:rsid w:val="00356F75"/>
    <w:rsid w:val="00356FB8"/>
    <w:rsid w:val="00356FF6"/>
    <w:rsid w:val="00357064"/>
    <w:rsid w:val="0035713D"/>
    <w:rsid w:val="003571D2"/>
    <w:rsid w:val="00357266"/>
    <w:rsid w:val="00357356"/>
    <w:rsid w:val="00357362"/>
    <w:rsid w:val="003573FF"/>
    <w:rsid w:val="00357469"/>
    <w:rsid w:val="003574FA"/>
    <w:rsid w:val="00357538"/>
    <w:rsid w:val="0035755E"/>
    <w:rsid w:val="003575A2"/>
    <w:rsid w:val="00357705"/>
    <w:rsid w:val="0035775E"/>
    <w:rsid w:val="0035780D"/>
    <w:rsid w:val="00357827"/>
    <w:rsid w:val="003578A1"/>
    <w:rsid w:val="003578AA"/>
    <w:rsid w:val="003578D2"/>
    <w:rsid w:val="003579EF"/>
    <w:rsid w:val="00357AA9"/>
    <w:rsid w:val="00357AED"/>
    <w:rsid w:val="00357CAF"/>
    <w:rsid w:val="00357CF1"/>
    <w:rsid w:val="00357E1A"/>
    <w:rsid w:val="003600E2"/>
    <w:rsid w:val="00360137"/>
    <w:rsid w:val="00360289"/>
    <w:rsid w:val="003602A5"/>
    <w:rsid w:val="0036036E"/>
    <w:rsid w:val="003603F5"/>
    <w:rsid w:val="00360555"/>
    <w:rsid w:val="0036059B"/>
    <w:rsid w:val="003605EC"/>
    <w:rsid w:val="003606C1"/>
    <w:rsid w:val="003606CA"/>
    <w:rsid w:val="00360721"/>
    <w:rsid w:val="00360781"/>
    <w:rsid w:val="00360891"/>
    <w:rsid w:val="003608F6"/>
    <w:rsid w:val="0036094B"/>
    <w:rsid w:val="003609D0"/>
    <w:rsid w:val="00360B3C"/>
    <w:rsid w:val="00360C06"/>
    <w:rsid w:val="00360C33"/>
    <w:rsid w:val="00360C40"/>
    <w:rsid w:val="00360C43"/>
    <w:rsid w:val="00360CB0"/>
    <w:rsid w:val="00360D1F"/>
    <w:rsid w:val="00360D6B"/>
    <w:rsid w:val="00360E3E"/>
    <w:rsid w:val="00360E49"/>
    <w:rsid w:val="00360FB0"/>
    <w:rsid w:val="0036100A"/>
    <w:rsid w:val="00361020"/>
    <w:rsid w:val="00361055"/>
    <w:rsid w:val="00361225"/>
    <w:rsid w:val="0036128D"/>
    <w:rsid w:val="003612EE"/>
    <w:rsid w:val="0036139A"/>
    <w:rsid w:val="0036147A"/>
    <w:rsid w:val="00361530"/>
    <w:rsid w:val="0036155B"/>
    <w:rsid w:val="003615D2"/>
    <w:rsid w:val="00361611"/>
    <w:rsid w:val="00361614"/>
    <w:rsid w:val="00361628"/>
    <w:rsid w:val="003617E6"/>
    <w:rsid w:val="00361928"/>
    <w:rsid w:val="0036197A"/>
    <w:rsid w:val="00361A8C"/>
    <w:rsid w:val="00361AC8"/>
    <w:rsid w:val="00361AD5"/>
    <w:rsid w:val="00361C44"/>
    <w:rsid w:val="00361E1E"/>
    <w:rsid w:val="00361E44"/>
    <w:rsid w:val="00361ECA"/>
    <w:rsid w:val="00362159"/>
    <w:rsid w:val="00362185"/>
    <w:rsid w:val="003622E6"/>
    <w:rsid w:val="00362345"/>
    <w:rsid w:val="003623B7"/>
    <w:rsid w:val="00362642"/>
    <w:rsid w:val="00362654"/>
    <w:rsid w:val="003626FD"/>
    <w:rsid w:val="00362736"/>
    <w:rsid w:val="00362748"/>
    <w:rsid w:val="003627EC"/>
    <w:rsid w:val="00362800"/>
    <w:rsid w:val="00362813"/>
    <w:rsid w:val="00362837"/>
    <w:rsid w:val="003628F2"/>
    <w:rsid w:val="003629BC"/>
    <w:rsid w:val="003629F2"/>
    <w:rsid w:val="00362A5D"/>
    <w:rsid w:val="00362A99"/>
    <w:rsid w:val="00362ACD"/>
    <w:rsid w:val="00362B39"/>
    <w:rsid w:val="00362B8C"/>
    <w:rsid w:val="00362BBD"/>
    <w:rsid w:val="00362D24"/>
    <w:rsid w:val="00362D52"/>
    <w:rsid w:val="00362E33"/>
    <w:rsid w:val="00362EC0"/>
    <w:rsid w:val="00362F61"/>
    <w:rsid w:val="00362FBD"/>
    <w:rsid w:val="0036307D"/>
    <w:rsid w:val="00363117"/>
    <w:rsid w:val="003631B9"/>
    <w:rsid w:val="003631F4"/>
    <w:rsid w:val="00363247"/>
    <w:rsid w:val="0036348D"/>
    <w:rsid w:val="00363500"/>
    <w:rsid w:val="0036357E"/>
    <w:rsid w:val="00363831"/>
    <w:rsid w:val="00363858"/>
    <w:rsid w:val="00363871"/>
    <w:rsid w:val="0036398D"/>
    <w:rsid w:val="003639E4"/>
    <w:rsid w:val="00363A93"/>
    <w:rsid w:val="00363AD6"/>
    <w:rsid w:val="00363B29"/>
    <w:rsid w:val="00363B8F"/>
    <w:rsid w:val="00363BA3"/>
    <w:rsid w:val="00363BFC"/>
    <w:rsid w:val="00363C18"/>
    <w:rsid w:val="00363D57"/>
    <w:rsid w:val="00363DEF"/>
    <w:rsid w:val="00363F51"/>
    <w:rsid w:val="003640DE"/>
    <w:rsid w:val="00364111"/>
    <w:rsid w:val="00364255"/>
    <w:rsid w:val="003642A0"/>
    <w:rsid w:val="003642D4"/>
    <w:rsid w:val="0036430C"/>
    <w:rsid w:val="00364370"/>
    <w:rsid w:val="00364480"/>
    <w:rsid w:val="00364485"/>
    <w:rsid w:val="003645A6"/>
    <w:rsid w:val="0036462A"/>
    <w:rsid w:val="0036469E"/>
    <w:rsid w:val="0036471D"/>
    <w:rsid w:val="0036484B"/>
    <w:rsid w:val="0036488F"/>
    <w:rsid w:val="0036490D"/>
    <w:rsid w:val="0036493E"/>
    <w:rsid w:val="00364B1A"/>
    <w:rsid w:val="00364BD5"/>
    <w:rsid w:val="00364C3C"/>
    <w:rsid w:val="00364D59"/>
    <w:rsid w:val="00364D70"/>
    <w:rsid w:val="00364D9A"/>
    <w:rsid w:val="00364E08"/>
    <w:rsid w:val="00364E39"/>
    <w:rsid w:val="00364E9E"/>
    <w:rsid w:val="00364EC6"/>
    <w:rsid w:val="00364ECF"/>
    <w:rsid w:val="00364EFD"/>
    <w:rsid w:val="00364F28"/>
    <w:rsid w:val="00364F84"/>
    <w:rsid w:val="00364F91"/>
    <w:rsid w:val="00365019"/>
    <w:rsid w:val="003650FE"/>
    <w:rsid w:val="00365105"/>
    <w:rsid w:val="003651A1"/>
    <w:rsid w:val="00365293"/>
    <w:rsid w:val="003652A9"/>
    <w:rsid w:val="003652E0"/>
    <w:rsid w:val="00365333"/>
    <w:rsid w:val="00365368"/>
    <w:rsid w:val="00365457"/>
    <w:rsid w:val="00365489"/>
    <w:rsid w:val="0036554F"/>
    <w:rsid w:val="00365550"/>
    <w:rsid w:val="00365795"/>
    <w:rsid w:val="003657FD"/>
    <w:rsid w:val="00365840"/>
    <w:rsid w:val="003658B3"/>
    <w:rsid w:val="003658B9"/>
    <w:rsid w:val="003658EB"/>
    <w:rsid w:val="00365A85"/>
    <w:rsid w:val="00365AB6"/>
    <w:rsid w:val="00365B1A"/>
    <w:rsid w:val="00365B39"/>
    <w:rsid w:val="00365BDB"/>
    <w:rsid w:val="00365BFA"/>
    <w:rsid w:val="00365D8E"/>
    <w:rsid w:val="00365E53"/>
    <w:rsid w:val="00365E99"/>
    <w:rsid w:val="00365F16"/>
    <w:rsid w:val="00365F2A"/>
    <w:rsid w:val="003660F9"/>
    <w:rsid w:val="0036619F"/>
    <w:rsid w:val="003661B5"/>
    <w:rsid w:val="00366285"/>
    <w:rsid w:val="003662DA"/>
    <w:rsid w:val="003662E9"/>
    <w:rsid w:val="00366338"/>
    <w:rsid w:val="003663C1"/>
    <w:rsid w:val="0036643F"/>
    <w:rsid w:val="003664B2"/>
    <w:rsid w:val="00366537"/>
    <w:rsid w:val="003667F3"/>
    <w:rsid w:val="00366986"/>
    <w:rsid w:val="003669A5"/>
    <w:rsid w:val="003669CB"/>
    <w:rsid w:val="00366A87"/>
    <w:rsid w:val="00366A8F"/>
    <w:rsid w:val="00366A9C"/>
    <w:rsid w:val="00366AA7"/>
    <w:rsid w:val="00366B54"/>
    <w:rsid w:val="00366BF4"/>
    <w:rsid w:val="00366C8E"/>
    <w:rsid w:val="00366E17"/>
    <w:rsid w:val="00366F80"/>
    <w:rsid w:val="00366FAA"/>
    <w:rsid w:val="00366FFA"/>
    <w:rsid w:val="00367041"/>
    <w:rsid w:val="00367289"/>
    <w:rsid w:val="003672BD"/>
    <w:rsid w:val="003672F4"/>
    <w:rsid w:val="0036738B"/>
    <w:rsid w:val="003673CA"/>
    <w:rsid w:val="00367428"/>
    <w:rsid w:val="003674D4"/>
    <w:rsid w:val="003675CB"/>
    <w:rsid w:val="003675D7"/>
    <w:rsid w:val="00367783"/>
    <w:rsid w:val="00367828"/>
    <w:rsid w:val="003678E3"/>
    <w:rsid w:val="00367926"/>
    <w:rsid w:val="003679B7"/>
    <w:rsid w:val="00367A35"/>
    <w:rsid w:val="00367AD1"/>
    <w:rsid w:val="00367ADC"/>
    <w:rsid w:val="00367AE0"/>
    <w:rsid w:val="00367D77"/>
    <w:rsid w:val="00367D95"/>
    <w:rsid w:val="00367DCA"/>
    <w:rsid w:val="00367EEF"/>
    <w:rsid w:val="00367FA8"/>
    <w:rsid w:val="00367FD5"/>
    <w:rsid w:val="00370097"/>
    <w:rsid w:val="003700E4"/>
    <w:rsid w:val="00370110"/>
    <w:rsid w:val="0037021D"/>
    <w:rsid w:val="00370265"/>
    <w:rsid w:val="00370296"/>
    <w:rsid w:val="003703BE"/>
    <w:rsid w:val="0037049D"/>
    <w:rsid w:val="003704F2"/>
    <w:rsid w:val="00370534"/>
    <w:rsid w:val="00370549"/>
    <w:rsid w:val="00370689"/>
    <w:rsid w:val="003706D3"/>
    <w:rsid w:val="0037071B"/>
    <w:rsid w:val="003707E4"/>
    <w:rsid w:val="0037088B"/>
    <w:rsid w:val="00370943"/>
    <w:rsid w:val="00370BBC"/>
    <w:rsid w:val="00370BEF"/>
    <w:rsid w:val="00370CBF"/>
    <w:rsid w:val="00370CFC"/>
    <w:rsid w:val="00370D0D"/>
    <w:rsid w:val="00370DC7"/>
    <w:rsid w:val="00370EAF"/>
    <w:rsid w:val="00370F53"/>
    <w:rsid w:val="00370FFA"/>
    <w:rsid w:val="0037102D"/>
    <w:rsid w:val="00371062"/>
    <w:rsid w:val="00371067"/>
    <w:rsid w:val="00371217"/>
    <w:rsid w:val="0037131E"/>
    <w:rsid w:val="00371393"/>
    <w:rsid w:val="0037154C"/>
    <w:rsid w:val="00371554"/>
    <w:rsid w:val="00371591"/>
    <w:rsid w:val="003715F1"/>
    <w:rsid w:val="00371649"/>
    <w:rsid w:val="0037182B"/>
    <w:rsid w:val="00371850"/>
    <w:rsid w:val="003718B8"/>
    <w:rsid w:val="00371904"/>
    <w:rsid w:val="00371926"/>
    <w:rsid w:val="00371A6C"/>
    <w:rsid w:val="00371AFA"/>
    <w:rsid w:val="00371B2B"/>
    <w:rsid w:val="00371B58"/>
    <w:rsid w:val="00371B5C"/>
    <w:rsid w:val="00371BE7"/>
    <w:rsid w:val="00371BEF"/>
    <w:rsid w:val="00371CD8"/>
    <w:rsid w:val="00371CF7"/>
    <w:rsid w:val="00371D35"/>
    <w:rsid w:val="00371DF0"/>
    <w:rsid w:val="00371F6A"/>
    <w:rsid w:val="00371FA0"/>
    <w:rsid w:val="00371FF8"/>
    <w:rsid w:val="00372087"/>
    <w:rsid w:val="00372113"/>
    <w:rsid w:val="003721BE"/>
    <w:rsid w:val="003721C9"/>
    <w:rsid w:val="003722A3"/>
    <w:rsid w:val="003722B9"/>
    <w:rsid w:val="003722F3"/>
    <w:rsid w:val="0037262F"/>
    <w:rsid w:val="003726C8"/>
    <w:rsid w:val="003726DB"/>
    <w:rsid w:val="00372703"/>
    <w:rsid w:val="00372751"/>
    <w:rsid w:val="0037280C"/>
    <w:rsid w:val="0037293A"/>
    <w:rsid w:val="00372A34"/>
    <w:rsid w:val="00372AD8"/>
    <w:rsid w:val="00372B02"/>
    <w:rsid w:val="00372B1B"/>
    <w:rsid w:val="00372B3F"/>
    <w:rsid w:val="00372B4A"/>
    <w:rsid w:val="00372B4F"/>
    <w:rsid w:val="00372BA0"/>
    <w:rsid w:val="00372BA1"/>
    <w:rsid w:val="00372BB1"/>
    <w:rsid w:val="00372BC7"/>
    <w:rsid w:val="00372CDB"/>
    <w:rsid w:val="00372CF6"/>
    <w:rsid w:val="00372D6E"/>
    <w:rsid w:val="00372E52"/>
    <w:rsid w:val="00372EAC"/>
    <w:rsid w:val="00372F15"/>
    <w:rsid w:val="00372F36"/>
    <w:rsid w:val="0037301F"/>
    <w:rsid w:val="003730ED"/>
    <w:rsid w:val="00373119"/>
    <w:rsid w:val="00373146"/>
    <w:rsid w:val="0037314C"/>
    <w:rsid w:val="0037314D"/>
    <w:rsid w:val="0037317D"/>
    <w:rsid w:val="00373243"/>
    <w:rsid w:val="00373290"/>
    <w:rsid w:val="00373338"/>
    <w:rsid w:val="0037338E"/>
    <w:rsid w:val="003733B3"/>
    <w:rsid w:val="003733EE"/>
    <w:rsid w:val="003734E0"/>
    <w:rsid w:val="003734F7"/>
    <w:rsid w:val="0037353D"/>
    <w:rsid w:val="003736DB"/>
    <w:rsid w:val="003736E1"/>
    <w:rsid w:val="0037379C"/>
    <w:rsid w:val="00373899"/>
    <w:rsid w:val="003738E5"/>
    <w:rsid w:val="003739AB"/>
    <w:rsid w:val="003739CF"/>
    <w:rsid w:val="00373A6F"/>
    <w:rsid w:val="00373AB4"/>
    <w:rsid w:val="00373B1E"/>
    <w:rsid w:val="00373BDD"/>
    <w:rsid w:val="00373CFB"/>
    <w:rsid w:val="00373D07"/>
    <w:rsid w:val="00373D61"/>
    <w:rsid w:val="00373DA6"/>
    <w:rsid w:val="00373E6B"/>
    <w:rsid w:val="00373F6C"/>
    <w:rsid w:val="00374067"/>
    <w:rsid w:val="0037407B"/>
    <w:rsid w:val="003740D1"/>
    <w:rsid w:val="003741AF"/>
    <w:rsid w:val="0037422B"/>
    <w:rsid w:val="003742F1"/>
    <w:rsid w:val="0037432B"/>
    <w:rsid w:val="00374337"/>
    <w:rsid w:val="00374664"/>
    <w:rsid w:val="003747CA"/>
    <w:rsid w:val="003747E7"/>
    <w:rsid w:val="003747F6"/>
    <w:rsid w:val="003748C1"/>
    <w:rsid w:val="003748F4"/>
    <w:rsid w:val="003749E4"/>
    <w:rsid w:val="00374A54"/>
    <w:rsid w:val="00374A77"/>
    <w:rsid w:val="00374A7B"/>
    <w:rsid w:val="00374B70"/>
    <w:rsid w:val="00374BBC"/>
    <w:rsid w:val="00374C6E"/>
    <w:rsid w:val="00374D51"/>
    <w:rsid w:val="00374DA0"/>
    <w:rsid w:val="00374FA0"/>
    <w:rsid w:val="00374FEE"/>
    <w:rsid w:val="003750A0"/>
    <w:rsid w:val="00375107"/>
    <w:rsid w:val="0037521B"/>
    <w:rsid w:val="00375308"/>
    <w:rsid w:val="0037569B"/>
    <w:rsid w:val="0037586A"/>
    <w:rsid w:val="003758CB"/>
    <w:rsid w:val="0037591D"/>
    <w:rsid w:val="0037597C"/>
    <w:rsid w:val="00375AA6"/>
    <w:rsid w:val="00375AA9"/>
    <w:rsid w:val="00375B66"/>
    <w:rsid w:val="00375C61"/>
    <w:rsid w:val="00375C6C"/>
    <w:rsid w:val="00375CF3"/>
    <w:rsid w:val="00375D4B"/>
    <w:rsid w:val="00375E89"/>
    <w:rsid w:val="00375F71"/>
    <w:rsid w:val="003762F7"/>
    <w:rsid w:val="00376307"/>
    <w:rsid w:val="0037630F"/>
    <w:rsid w:val="00376316"/>
    <w:rsid w:val="00376325"/>
    <w:rsid w:val="00376465"/>
    <w:rsid w:val="00376529"/>
    <w:rsid w:val="00376602"/>
    <w:rsid w:val="003766CD"/>
    <w:rsid w:val="003766D5"/>
    <w:rsid w:val="00376705"/>
    <w:rsid w:val="0037676A"/>
    <w:rsid w:val="00376790"/>
    <w:rsid w:val="00376798"/>
    <w:rsid w:val="00376863"/>
    <w:rsid w:val="0037686A"/>
    <w:rsid w:val="00376882"/>
    <w:rsid w:val="00376887"/>
    <w:rsid w:val="003768F0"/>
    <w:rsid w:val="00376927"/>
    <w:rsid w:val="00376AB4"/>
    <w:rsid w:val="00376AD4"/>
    <w:rsid w:val="00376B40"/>
    <w:rsid w:val="00376CDD"/>
    <w:rsid w:val="00376CE3"/>
    <w:rsid w:val="00376D13"/>
    <w:rsid w:val="00376D8C"/>
    <w:rsid w:val="00376DA7"/>
    <w:rsid w:val="00376E17"/>
    <w:rsid w:val="00376EE1"/>
    <w:rsid w:val="00376F82"/>
    <w:rsid w:val="00377009"/>
    <w:rsid w:val="0037703A"/>
    <w:rsid w:val="0037705D"/>
    <w:rsid w:val="003770F3"/>
    <w:rsid w:val="0037711D"/>
    <w:rsid w:val="00377197"/>
    <w:rsid w:val="003771BB"/>
    <w:rsid w:val="0037721D"/>
    <w:rsid w:val="00377238"/>
    <w:rsid w:val="0037723A"/>
    <w:rsid w:val="0037727D"/>
    <w:rsid w:val="00377304"/>
    <w:rsid w:val="0037742D"/>
    <w:rsid w:val="00377537"/>
    <w:rsid w:val="003776AC"/>
    <w:rsid w:val="0037770D"/>
    <w:rsid w:val="0037785C"/>
    <w:rsid w:val="00377939"/>
    <w:rsid w:val="00377AE9"/>
    <w:rsid w:val="00377B29"/>
    <w:rsid w:val="00377BBA"/>
    <w:rsid w:val="00377BD4"/>
    <w:rsid w:val="00377BE7"/>
    <w:rsid w:val="00377C0A"/>
    <w:rsid w:val="00377C1D"/>
    <w:rsid w:val="00377C6E"/>
    <w:rsid w:val="00377C8D"/>
    <w:rsid w:val="00377D3D"/>
    <w:rsid w:val="00377D75"/>
    <w:rsid w:val="00377ED5"/>
    <w:rsid w:val="00377F22"/>
    <w:rsid w:val="00377F42"/>
    <w:rsid w:val="00377F5E"/>
    <w:rsid w:val="0038009F"/>
    <w:rsid w:val="00380116"/>
    <w:rsid w:val="00380293"/>
    <w:rsid w:val="00380357"/>
    <w:rsid w:val="003803C5"/>
    <w:rsid w:val="00380481"/>
    <w:rsid w:val="0038055F"/>
    <w:rsid w:val="00380581"/>
    <w:rsid w:val="003805B4"/>
    <w:rsid w:val="00380665"/>
    <w:rsid w:val="00380723"/>
    <w:rsid w:val="003807CB"/>
    <w:rsid w:val="00380868"/>
    <w:rsid w:val="00380A97"/>
    <w:rsid w:val="00380B42"/>
    <w:rsid w:val="00380B68"/>
    <w:rsid w:val="00380BF6"/>
    <w:rsid w:val="00380C71"/>
    <w:rsid w:val="00380D59"/>
    <w:rsid w:val="00380D67"/>
    <w:rsid w:val="00380ED1"/>
    <w:rsid w:val="00380EFE"/>
    <w:rsid w:val="00380F1E"/>
    <w:rsid w:val="00380F5B"/>
    <w:rsid w:val="00380FF5"/>
    <w:rsid w:val="0038102C"/>
    <w:rsid w:val="003810DC"/>
    <w:rsid w:val="00381184"/>
    <w:rsid w:val="003811E1"/>
    <w:rsid w:val="003811FD"/>
    <w:rsid w:val="00381246"/>
    <w:rsid w:val="0038128D"/>
    <w:rsid w:val="003813C5"/>
    <w:rsid w:val="0038143C"/>
    <w:rsid w:val="00381519"/>
    <w:rsid w:val="00381636"/>
    <w:rsid w:val="00381640"/>
    <w:rsid w:val="00381653"/>
    <w:rsid w:val="0038165E"/>
    <w:rsid w:val="0038176D"/>
    <w:rsid w:val="00381775"/>
    <w:rsid w:val="00381982"/>
    <w:rsid w:val="003819AA"/>
    <w:rsid w:val="003819DB"/>
    <w:rsid w:val="00381A56"/>
    <w:rsid w:val="00381ADD"/>
    <w:rsid w:val="00381AE7"/>
    <w:rsid w:val="00381B6C"/>
    <w:rsid w:val="00381C92"/>
    <w:rsid w:val="00381CEA"/>
    <w:rsid w:val="00381D1F"/>
    <w:rsid w:val="00381DB0"/>
    <w:rsid w:val="00381DD9"/>
    <w:rsid w:val="00381DEC"/>
    <w:rsid w:val="00381EA5"/>
    <w:rsid w:val="00381F33"/>
    <w:rsid w:val="00381F73"/>
    <w:rsid w:val="00381F84"/>
    <w:rsid w:val="0038218C"/>
    <w:rsid w:val="003823C7"/>
    <w:rsid w:val="003823DF"/>
    <w:rsid w:val="00382403"/>
    <w:rsid w:val="00382626"/>
    <w:rsid w:val="0038263A"/>
    <w:rsid w:val="0038266D"/>
    <w:rsid w:val="00382692"/>
    <w:rsid w:val="003827B3"/>
    <w:rsid w:val="003827F0"/>
    <w:rsid w:val="00382814"/>
    <w:rsid w:val="003828C4"/>
    <w:rsid w:val="003828DB"/>
    <w:rsid w:val="003828E5"/>
    <w:rsid w:val="00382A38"/>
    <w:rsid w:val="00382A86"/>
    <w:rsid w:val="00382B18"/>
    <w:rsid w:val="00382B9F"/>
    <w:rsid w:val="00382C01"/>
    <w:rsid w:val="00382E31"/>
    <w:rsid w:val="00382ECD"/>
    <w:rsid w:val="00382FCE"/>
    <w:rsid w:val="00383004"/>
    <w:rsid w:val="00383040"/>
    <w:rsid w:val="0038304D"/>
    <w:rsid w:val="0038307B"/>
    <w:rsid w:val="003830AC"/>
    <w:rsid w:val="0038311A"/>
    <w:rsid w:val="0038316C"/>
    <w:rsid w:val="00383230"/>
    <w:rsid w:val="0038330D"/>
    <w:rsid w:val="0038333E"/>
    <w:rsid w:val="003833C2"/>
    <w:rsid w:val="00383400"/>
    <w:rsid w:val="00383447"/>
    <w:rsid w:val="0038344E"/>
    <w:rsid w:val="00383475"/>
    <w:rsid w:val="003835A0"/>
    <w:rsid w:val="003835E5"/>
    <w:rsid w:val="0038361E"/>
    <w:rsid w:val="00383633"/>
    <w:rsid w:val="003837AB"/>
    <w:rsid w:val="003837EF"/>
    <w:rsid w:val="003837FF"/>
    <w:rsid w:val="00383814"/>
    <w:rsid w:val="00383848"/>
    <w:rsid w:val="00383977"/>
    <w:rsid w:val="00383A02"/>
    <w:rsid w:val="00383A3E"/>
    <w:rsid w:val="00383A5E"/>
    <w:rsid w:val="00383AA7"/>
    <w:rsid w:val="00383B08"/>
    <w:rsid w:val="00383CCA"/>
    <w:rsid w:val="00383D5C"/>
    <w:rsid w:val="00383DBA"/>
    <w:rsid w:val="00383EA8"/>
    <w:rsid w:val="00383EFB"/>
    <w:rsid w:val="00383F71"/>
    <w:rsid w:val="00383FAF"/>
    <w:rsid w:val="00383FC4"/>
    <w:rsid w:val="00383FD5"/>
    <w:rsid w:val="00384180"/>
    <w:rsid w:val="003841C0"/>
    <w:rsid w:val="00384244"/>
    <w:rsid w:val="0038431A"/>
    <w:rsid w:val="00384592"/>
    <w:rsid w:val="003845A4"/>
    <w:rsid w:val="003845F3"/>
    <w:rsid w:val="00384722"/>
    <w:rsid w:val="0038474F"/>
    <w:rsid w:val="003847B3"/>
    <w:rsid w:val="00384859"/>
    <w:rsid w:val="003848E7"/>
    <w:rsid w:val="00384A35"/>
    <w:rsid w:val="00384A38"/>
    <w:rsid w:val="00384A92"/>
    <w:rsid w:val="00384AA5"/>
    <w:rsid w:val="00384AFA"/>
    <w:rsid w:val="00384B09"/>
    <w:rsid w:val="00384BC6"/>
    <w:rsid w:val="00384BFF"/>
    <w:rsid w:val="00384C38"/>
    <w:rsid w:val="00384C59"/>
    <w:rsid w:val="00384D06"/>
    <w:rsid w:val="00384D2F"/>
    <w:rsid w:val="00384D43"/>
    <w:rsid w:val="00384D56"/>
    <w:rsid w:val="00384F49"/>
    <w:rsid w:val="00384F4D"/>
    <w:rsid w:val="00384F5F"/>
    <w:rsid w:val="00384FF1"/>
    <w:rsid w:val="00385017"/>
    <w:rsid w:val="0038501B"/>
    <w:rsid w:val="0038507E"/>
    <w:rsid w:val="00385280"/>
    <w:rsid w:val="00385300"/>
    <w:rsid w:val="00385504"/>
    <w:rsid w:val="0038566F"/>
    <w:rsid w:val="00385679"/>
    <w:rsid w:val="0038577C"/>
    <w:rsid w:val="00385785"/>
    <w:rsid w:val="003857E2"/>
    <w:rsid w:val="00385814"/>
    <w:rsid w:val="00385827"/>
    <w:rsid w:val="00385862"/>
    <w:rsid w:val="00385898"/>
    <w:rsid w:val="003858F8"/>
    <w:rsid w:val="00385923"/>
    <w:rsid w:val="003859F2"/>
    <w:rsid w:val="00385A1C"/>
    <w:rsid w:val="00385A21"/>
    <w:rsid w:val="00385B6B"/>
    <w:rsid w:val="00385C3C"/>
    <w:rsid w:val="00385CBC"/>
    <w:rsid w:val="00385CBF"/>
    <w:rsid w:val="00385CE2"/>
    <w:rsid w:val="00385D19"/>
    <w:rsid w:val="00385D3D"/>
    <w:rsid w:val="00385D56"/>
    <w:rsid w:val="00385E3D"/>
    <w:rsid w:val="00385EA0"/>
    <w:rsid w:val="00385EC9"/>
    <w:rsid w:val="00385F05"/>
    <w:rsid w:val="00385F09"/>
    <w:rsid w:val="00385F28"/>
    <w:rsid w:val="00385F54"/>
    <w:rsid w:val="00385F71"/>
    <w:rsid w:val="00385FB0"/>
    <w:rsid w:val="003860DA"/>
    <w:rsid w:val="00386156"/>
    <w:rsid w:val="0038619E"/>
    <w:rsid w:val="00386210"/>
    <w:rsid w:val="00386385"/>
    <w:rsid w:val="003863DF"/>
    <w:rsid w:val="00386429"/>
    <w:rsid w:val="00386449"/>
    <w:rsid w:val="0038648C"/>
    <w:rsid w:val="0038651B"/>
    <w:rsid w:val="0038658C"/>
    <w:rsid w:val="003865CA"/>
    <w:rsid w:val="003866B4"/>
    <w:rsid w:val="003867E4"/>
    <w:rsid w:val="00386828"/>
    <w:rsid w:val="00386840"/>
    <w:rsid w:val="00386963"/>
    <w:rsid w:val="00386A40"/>
    <w:rsid w:val="00386A83"/>
    <w:rsid w:val="00386B86"/>
    <w:rsid w:val="00386BB8"/>
    <w:rsid w:val="00386BF7"/>
    <w:rsid w:val="00386C69"/>
    <w:rsid w:val="00386CAD"/>
    <w:rsid w:val="00386CEF"/>
    <w:rsid w:val="00386CF4"/>
    <w:rsid w:val="00386D1A"/>
    <w:rsid w:val="00386D39"/>
    <w:rsid w:val="00386DFC"/>
    <w:rsid w:val="00386F01"/>
    <w:rsid w:val="00386FC5"/>
    <w:rsid w:val="00387028"/>
    <w:rsid w:val="00387123"/>
    <w:rsid w:val="0038720D"/>
    <w:rsid w:val="003872B4"/>
    <w:rsid w:val="00387332"/>
    <w:rsid w:val="003873B0"/>
    <w:rsid w:val="0038740D"/>
    <w:rsid w:val="003874A5"/>
    <w:rsid w:val="003874FD"/>
    <w:rsid w:val="00387502"/>
    <w:rsid w:val="0038763A"/>
    <w:rsid w:val="00387646"/>
    <w:rsid w:val="00387690"/>
    <w:rsid w:val="0038771B"/>
    <w:rsid w:val="00387874"/>
    <w:rsid w:val="003878D0"/>
    <w:rsid w:val="00387978"/>
    <w:rsid w:val="0038799B"/>
    <w:rsid w:val="00387A8C"/>
    <w:rsid w:val="00387AFB"/>
    <w:rsid w:val="00387B29"/>
    <w:rsid w:val="00387B50"/>
    <w:rsid w:val="00387BA9"/>
    <w:rsid w:val="00387C7D"/>
    <w:rsid w:val="00387CBF"/>
    <w:rsid w:val="00387D45"/>
    <w:rsid w:val="00387D75"/>
    <w:rsid w:val="00387DDE"/>
    <w:rsid w:val="00387F52"/>
    <w:rsid w:val="00387F53"/>
    <w:rsid w:val="00387FBC"/>
    <w:rsid w:val="003900F3"/>
    <w:rsid w:val="003900FA"/>
    <w:rsid w:val="003901EB"/>
    <w:rsid w:val="00390203"/>
    <w:rsid w:val="003902FD"/>
    <w:rsid w:val="003903BD"/>
    <w:rsid w:val="003903DD"/>
    <w:rsid w:val="00390458"/>
    <w:rsid w:val="003904BC"/>
    <w:rsid w:val="003904EB"/>
    <w:rsid w:val="0039060B"/>
    <w:rsid w:val="00390645"/>
    <w:rsid w:val="00390664"/>
    <w:rsid w:val="003906CB"/>
    <w:rsid w:val="0039078E"/>
    <w:rsid w:val="003909B0"/>
    <w:rsid w:val="00390A01"/>
    <w:rsid w:val="00390A1B"/>
    <w:rsid w:val="00390A48"/>
    <w:rsid w:val="00390B8E"/>
    <w:rsid w:val="00390C17"/>
    <w:rsid w:val="00390CF4"/>
    <w:rsid w:val="00390CF7"/>
    <w:rsid w:val="00390CF8"/>
    <w:rsid w:val="00390F48"/>
    <w:rsid w:val="0039104B"/>
    <w:rsid w:val="003911D1"/>
    <w:rsid w:val="0039123A"/>
    <w:rsid w:val="0039127E"/>
    <w:rsid w:val="003912A6"/>
    <w:rsid w:val="0039138B"/>
    <w:rsid w:val="003913C8"/>
    <w:rsid w:val="003915AA"/>
    <w:rsid w:val="00391767"/>
    <w:rsid w:val="00391870"/>
    <w:rsid w:val="00391891"/>
    <w:rsid w:val="003918A0"/>
    <w:rsid w:val="003919A7"/>
    <w:rsid w:val="00391B1D"/>
    <w:rsid w:val="00391BA8"/>
    <w:rsid w:val="00391CC7"/>
    <w:rsid w:val="00391D52"/>
    <w:rsid w:val="00391D60"/>
    <w:rsid w:val="00391E0C"/>
    <w:rsid w:val="00391E94"/>
    <w:rsid w:val="00391F96"/>
    <w:rsid w:val="003920EE"/>
    <w:rsid w:val="00392103"/>
    <w:rsid w:val="003922B8"/>
    <w:rsid w:val="003922BD"/>
    <w:rsid w:val="003923F1"/>
    <w:rsid w:val="0039252A"/>
    <w:rsid w:val="003925A6"/>
    <w:rsid w:val="003925AD"/>
    <w:rsid w:val="003926A2"/>
    <w:rsid w:val="003926F5"/>
    <w:rsid w:val="00392767"/>
    <w:rsid w:val="00392782"/>
    <w:rsid w:val="003927ED"/>
    <w:rsid w:val="003928FD"/>
    <w:rsid w:val="0039295E"/>
    <w:rsid w:val="00392A4A"/>
    <w:rsid w:val="00392A84"/>
    <w:rsid w:val="00392CD5"/>
    <w:rsid w:val="00392D1E"/>
    <w:rsid w:val="00392D77"/>
    <w:rsid w:val="00392DC2"/>
    <w:rsid w:val="00392E09"/>
    <w:rsid w:val="00392E31"/>
    <w:rsid w:val="00392ED1"/>
    <w:rsid w:val="00392EF0"/>
    <w:rsid w:val="00392EF3"/>
    <w:rsid w:val="00392EFA"/>
    <w:rsid w:val="00392F99"/>
    <w:rsid w:val="00392F9B"/>
    <w:rsid w:val="003930B1"/>
    <w:rsid w:val="003930DC"/>
    <w:rsid w:val="0039314F"/>
    <w:rsid w:val="00393184"/>
    <w:rsid w:val="0039329A"/>
    <w:rsid w:val="003932E0"/>
    <w:rsid w:val="00393379"/>
    <w:rsid w:val="003933B8"/>
    <w:rsid w:val="0039351E"/>
    <w:rsid w:val="0039353F"/>
    <w:rsid w:val="00393658"/>
    <w:rsid w:val="003936A8"/>
    <w:rsid w:val="0039389E"/>
    <w:rsid w:val="00393ADD"/>
    <w:rsid w:val="00393B01"/>
    <w:rsid w:val="00393B72"/>
    <w:rsid w:val="00393BF6"/>
    <w:rsid w:val="00393C07"/>
    <w:rsid w:val="00393C3E"/>
    <w:rsid w:val="00393C4B"/>
    <w:rsid w:val="00393DA2"/>
    <w:rsid w:val="00393DE6"/>
    <w:rsid w:val="00393E91"/>
    <w:rsid w:val="00393E9E"/>
    <w:rsid w:val="00393EA9"/>
    <w:rsid w:val="00393ED5"/>
    <w:rsid w:val="00393F79"/>
    <w:rsid w:val="00393F99"/>
    <w:rsid w:val="00393F9D"/>
    <w:rsid w:val="003940CE"/>
    <w:rsid w:val="00394258"/>
    <w:rsid w:val="00394290"/>
    <w:rsid w:val="00394308"/>
    <w:rsid w:val="00394312"/>
    <w:rsid w:val="00394430"/>
    <w:rsid w:val="0039443F"/>
    <w:rsid w:val="00394440"/>
    <w:rsid w:val="00394445"/>
    <w:rsid w:val="0039444E"/>
    <w:rsid w:val="0039452C"/>
    <w:rsid w:val="00394581"/>
    <w:rsid w:val="003945EC"/>
    <w:rsid w:val="003945FE"/>
    <w:rsid w:val="0039465E"/>
    <w:rsid w:val="003946BC"/>
    <w:rsid w:val="003946E1"/>
    <w:rsid w:val="003947F0"/>
    <w:rsid w:val="003947F3"/>
    <w:rsid w:val="003947F4"/>
    <w:rsid w:val="00394803"/>
    <w:rsid w:val="0039486E"/>
    <w:rsid w:val="003948CB"/>
    <w:rsid w:val="003948DE"/>
    <w:rsid w:val="00394915"/>
    <w:rsid w:val="003949AC"/>
    <w:rsid w:val="003949C6"/>
    <w:rsid w:val="00394A22"/>
    <w:rsid w:val="00394A68"/>
    <w:rsid w:val="00394AE3"/>
    <w:rsid w:val="00394AEA"/>
    <w:rsid w:val="00394B20"/>
    <w:rsid w:val="00394C46"/>
    <w:rsid w:val="00394CAB"/>
    <w:rsid w:val="00394CD7"/>
    <w:rsid w:val="00394E89"/>
    <w:rsid w:val="00394EC4"/>
    <w:rsid w:val="00395025"/>
    <w:rsid w:val="0039505F"/>
    <w:rsid w:val="0039511A"/>
    <w:rsid w:val="00395153"/>
    <w:rsid w:val="00395172"/>
    <w:rsid w:val="003951A7"/>
    <w:rsid w:val="003951EE"/>
    <w:rsid w:val="0039523B"/>
    <w:rsid w:val="00395271"/>
    <w:rsid w:val="003952B4"/>
    <w:rsid w:val="003952E4"/>
    <w:rsid w:val="003952F1"/>
    <w:rsid w:val="0039545B"/>
    <w:rsid w:val="00395494"/>
    <w:rsid w:val="00395519"/>
    <w:rsid w:val="0039551B"/>
    <w:rsid w:val="00395520"/>
    <w:rsid w:val="00395556"/>
    <w:rsid w:val="0039557C"/>
    <w:rsid w:val="003957D9"/>
    <w:rsid w:val="00395826"/>
    <w:rsid w:val="0039590D"/>
    <w:rsid w:val="00395988"/>
    <w:rsid w:val="00395A64"/>
    <w:rsid w:val="00395A92"/>
    <w:rsid w:val="00395D64"/>
    <w:rsid w:val="00395E11"/>
    <w:rsid w:val="00395EEF"/>
    <w:rsid w:val="00395FBC"/>
    <w:rsid w:val="00395FE9"/>
    <w:rsid w:val="0039611D"/>
    <w:rsid w:val="003961BE"/>
    <w:rsid w:val="00396359"/>
    <w:rsid w:val="00396364"/>
    <w:rsid w:val="00396389"/>
    <w:rsid w:val="003965F1"/>
    <w:rsid w:val="00396618"/>
    <w:rsid w:val="00396653"/>
    <w:rsid w:val="0039668C"/>
    <w:rsid w:val="003966C3"/>
    <w:rsid w:val="00396725"/>
    <w:rsid w:val="0039678E"/>
    <w:rsid w:val="00396807"/>
    <w:rsid w:val="0039682E"/>
    <w:rsid w:val="00396831"/>
    <w:rsid w:val="003968EE"/>
    <w:rsid w:val="00396933"/>
    <w:rsid w:val="0039694D"/>
    <w:rsid w:val="00396998"/>
    <w:rsid w:val="00396A42"/>
    <w:rsid w:val="00396A55"/>
    <w:rsid w:val="00396AB6"/>
    <w:rsid w:val="00396BCA"/>
    <w:rsid w:val="00396BFC"/>
    <w:rsid w:val="00396C87"/>
    <w:rsid w:val="00396CCC"/>
    <w:rsid w:val="00396D29"/>
    <w:rsid w:val="00396E54"/>
    <w:rsid w:val="00396E7B"/>
    <w:rsid w:val="00396F7E"/>
    <w:rsid w:val="00396FB5"/>
    <w:rsid w:val="00397039"/>
    <w:rsid w:val="003970A4"/>
    <w:rsid w:val="003970B1"/>
    <w:rsid w:val="00397152"/>
    <w:rsid w:val="003971F9"/>
    <w:rsid w:val="003971FF"/>
    <w:rsid w:val="003972FB"/>
    <w:rsid w:val="0039748E"/>
    <w:rsid w:val="003974C6"/>
    <w:rsid w:val="00397536"/>
    <w:rsid w:val="0039758C"/>
    <w:rsid w:val="0039761E"/>
    <w:rsid w:val="00397636"/>
    <w:rsid w:val="00397713"/>
    <w:rsid w:val="0039777C"/>
    <w:rsid w:val="0039778D"/>
    <w:rsid w:val="00397851"/>
    <w:rsid w:val="003978AB"/>
    <w:rsid w:val="003978D9"/>
    <w:rsid w:val="00397A94"/>
    <w:rsid w:val="00397C53"/>
    <w:rsid w:val="00397C84"/>
    <w:rsid w:val="00397D00"/>
    <w:rsid w:val="00397D90"/>
    <w:rsid w:val="00397F28"/>
    <w:rsid w:val="00397F87"/>
    <w:rsid w:val="00397FBB"/>
    <w:rsid w:val="003A0028"/>
    <w:rsid w:val="003A007E"/>
    <w:rsid w:val="003A0157"/>
    <w:rsid w:val="003A01E7"/>
    <w:rsid w:val="003A01F2"/>
    <w:rsid w:val="003A01F8"/>
    <w:rsid w:val="003A029A"/>
    <w:rsid w:val="003A02B1"/>
    <w:rsid w:val="003A032D"/>
    <w:rsid w:val="003A03A1"/>
    <w:rsid w:val="003A0485"/>
    <w:rsid w:val="003A048B"/>
    <w:rsid w:val="003A0492"/>
    <w:rsid w:val="003A06C6"/>
    <w:rsid w:val="003A06F7"/>
    <w:rsid w:val="003A099C"/>
    <w:rsid w:val="003A09CB"/>
    <w:rsid w:val="003A0A80"/>
    <w:rsid w:val="003A0A8A"/>
    <w:rsid w:val="003A0B8E"/>
    <w:rsid w:val="003A0BF8"/>
    <w:rsid w:val="003A0C22"/>
    <w:rsid w:val="003A0C80"/>
    <w:rsid w:val="003A0D7E"/>
    <w:rsid w:val="003A0D9B"/>
    <w:rsid w:val="003A0F0B"/>
    <w:rsid w:val="003A0F5E"/>
    <w:rsid w:val="003A0F6C"/>
    <w:rsid w:val="003A1108"/>
    <w:rsid w:val="003A1280"/>
    <w:rsid w:val="003A1394"/>
    <w:rsid w:val="003A1430"/>
    <w:rsid w:val="003A14D4"/>
    <w:rsid w:val="003A1520"/>
    <w:rsid w:val="003A1562"/>
    <w:rsid w:val="003A1576"/>
    <w:rsid w:val="003A15DC"/>
    <w:rsid w:val="003A15F2"/>
    <w:rsid w:val="003A16DA"/>
    <w:rsid w:val="003A1735"/>
    <w:rsid w:val="003A176C"/>
    <w:rsid w:val="003A1822"/>
    <w:rsid w:val="003A1856"/>
    <w:rsid w:val="003A1929"/>
    <w:rsid w:val="003A1953"/>
    <w:rsid w:val="003A19AE"/>
    <w:rsid w:val="003A19E5"/>
    <w:rsid w:val="003A1AC9"/>
    <w:rsid w:val="003A1ADA"/>
    <w:rsid w:val="003A1CB8"/>
    <w:rsid w:val="003A1D90"/>
    <w:rsid w:val="003A2033"/>
    <w:rsid w:val="003A2074"/>
    <w:rsid w:val="003A2085"/>
    <w:rsid w:val="003A21D9"/>
    <w:rsid w:val="003A2239"/>
    <w:rsid w:val="003A2246"/>
    <w:rsid w:val="003A2266"/>
    <w:rsid w:val="003A228A"/>
    <w:rsid w:val="003A2383"/>
    <w:rsid w:val="003A23BF"/>
    <w:rsid w:val="003A23DA"/>
    <w:rsid w:val="003A23E6"/>
    <w:rsid w:val="003A2445"/>
    <w:rsid w:val="003A24F9"/>
    <w:rsid w:val="003A24FD"/>
    <w:rsid w:val="003A256D"/>
    <w:rsid w:val="003A25DF"/>
    <w:rsid w:val="003A261A"/>
    <w:rsid w:val="003A2657"/>
    <w:rsid w:val="003A2672"/>
    <w:rsid w:val="003A2691"/>
    <w:rsid w:val="003A27F4"/>
    <w:rsid w:val="003A281D"/>
    <w:rsid w:val="003A28E8"/>
    <w:rsid w:val="003A2923"/>
    <w:rsid w:val="003A2933"/>
    <w:rsid w:val="003A2A97"/>
    <w:rsid w:val="003A2B03"/>
    <w:rsid w:val="003A2B4B"/>
    <w:rsid w:val="003A2C41"/>
    <w:rsid w:val="003A2C54"/>
    <w:rsid w:val="003A2CA5"/>
    <w:rsid w:val="003A2E69"/>
    <w:rsid w:val="003A2FF0"/>
    <w:rsid w:val="003A3130"/>
    <w:rsid w:val="003A3184"/>
    <w:rsid w:val="003A31CE"/>
    <w:rsid w:val="003A31E4"/>
    <w:rsid w:val="003A3251"/>
    <w:rsid w:val="003A32A0"/>
    <w:rsid w:val="003A3323"/>
    <w:rsid w:val="003A33BA"/>
    <w:rsid w:val="003A3405"/>
    <w:rsid w:val="003A3538"/>
    <w:rsid w:val="003A3578"/>
    <w:rsid w:val="003A3826"/>
    <w:rsid w:val="003A3861"/>
    <w:rsid w:val="003A3865"/>
    <w:rsid w:val="003A3887"/>
    <w:rsid w:val="003A38C5"/>
    <w:rsid w:val="003A3914"/>
    <w:rsid w:val="003A3A9F"/>
    <w:rsid w:val="003A3B43"/>
    <w:rsid w:val="003A3B98"/>
    <w:rsid w:val="003A3BBC"/>
    <w:rsid w:val="003A3BBE"/>
    <w:rsid w:val="003A3CB6"/>
    <w:rsid w:val="003A3CBE"/>
    <w:rsid w:val="003A3CDF"/>
    <w:rsid w:val="003A3D0E"/>
    <w:rsid w:val="003A3DB4"/>
    <w:rsid w:val="003A3DD8"/>
    <w:rsid w:val="003A3E1A"/>
    <w:rsid w:val="003A3F11"/>
    <w:rsid w:val="003A3F50"/>
    <w:rsid w:val="003A3F72"/>
    <w:rsid w:val="003A3FF4"/>
    <w:rsid w:val="003A4036"/>
    <w:rsid w:val="003A4107"/>
    <w:rsid w:val="003A411B"/>
    <w:rsid w:val="003A418E"/>
    <w:rsid w:val="003A4196"/>
    <w:rsid w:val="003A41A7"/>
    <w:rsid w:val="003A41CF"/>
    <w:rsid w:val="003A42D7"/>
    <w:rsid w:val="003A4312"/>
    <w:rsid w:val="003A435C"/>
    <w:rsid w:val="003A4369"/>
    <w:rsid w:val="003A4465"/>
    <w:rsid w:val="003A44A7"/>
    <w:rsid w:val="003A453C"/>
    <w:rsid w:val="003A45B6"/>
    <w:rsid w:val="003A45DB"/>
    <w:rsid w:val="003A45FC"/>
    <w:rsid w:val="003A4655"/>
    <w:rsid w:val="003A4722"/>
    <w:rsid w:val="003A4817"/>
    <w:rsid w:val="003A48C4"/>
    <w:rsid w:val="003A49F4"/>
    <w:rsid w:val="003A4AB3"/>
    <w:rsid w:val="003A4AC2"/>
    <w:rsid w:val="003A4AC9"/>
    <w:rsid w:val="003A4AED"/>
    <w:rsid w:val="003A4AF0"/>
    <w:rsid w:val="003A4B64"/>
    <w:rsid w:val="003A4B6A"/>
    <w:rsid w:val="003A4B7A"/>
    <w:rsid w:val="003A4BD9"/>
    <w:rsid w:val="003A4D51"/>
    <w:rsid w:val="003A4DC8"/>
    <w:rsid w:val="003A4E46"/>
    <w:rsid w:val="003A4E74"/>
    <w:rsid w:val="003A4E88"/>
    <w:rsid w:val="003A5010"/>
    <w:rsid w:val="003A5082"/>
    <w:rsid w:val="003A510F"/>
    <w:rsid w:val="003A5116"/>
    <w:rsid w:val="003A5133"/>
    <w:rsid w:val="003A518B"/>
    <w:rsid w:val="003A518C"/>
    <w:rsid w:val="003A51FD"/>
    <w:rsid w:val="003A522C"/>
    <w:rsid w:val="003A53D1"/>
    <w:rsid w:val="003A5429"/>
    <w:rsid w:val="003A542E"/>
    <w:rsid w:val="003A547A"/>
    <w:rsid w:val="003A54DF"/>
    <w:rsid w:val="003A54FD"/>
    <w:rsid w:val="003A5502"/>
    <w:rsid w:val="003A552A"/>
    <w:rsid w:val="003A5533"/>
    <w:rsid w:val="003A5597"/>
    <w:rsid w:val="003A562A"/>
    <w:rsid w:val="003A5689"/>
    <w:rsid w:val="003A587F"/>
    <w:rsid w:val="003A5ACE"/>
    <w:rsid w:val="003A5B3C"/>
    <w:rsid w:val="003A5C1F"/>
    <w:rsid w:val="003A5C21"/>
    <w:rsid w:val="003A5D0E"/>
    <w:rsid w:val="003A5D11"/>
    <w:rsid w:val="003A5D37"/>
    <w:rsid w:val="003A5D9D"/>
    <w:rsid w:val="003A5E2C"/>
    <w:rsid w:val="003A5F13"/>
    <w:rsid w:val="003A5FB6"/>
    <w:rsid w:val="003A602C"/>
    <w:rsid w:val="003A60A4"/>
    <w:rsid w:val="003A6113"/>
    <w:rsid w:val="003A6116"/>
    <w:rsid w:val="003A614C"/>
    <w:rsid w:val="003A61C8"/>
    <w:rsid w:val="003A6213"/>
    <w:rsid w:val="003A6225"/>
    <w:rsid w:val="003A6523"/>
    <w:rsid w:val="003A659A"/>
    <w:rsid w:val="003A6606"/>
    <w:rsid w:val="003A6780"/>
    <w:rsid w:val="003A67B6"/>
    <w:rsid w:val="003A67CC"/>
    <w:rsid w:val="003A6828"/>
    <w:rsid w:val="003A68D0"/>
    <w:rsid w:val="003A6A2B"/>
    <w:rsid w:val="003A6A83"/>
    <w:rsid w:val="003A6AEB"/>
    <w:rsid w:val="003A6B5A"/>
    <w:rsid w:val="003A6C81"/>
    <w:rsid w:val="003A6C9A"/>
    <w:rsid w:val="003A6D33"/>
    <w:rsid w:val="003A6D57"/>
    <w:rsid w:val="003A6DBD"/>
    <w:rsid w:val="003A6E0C"/>
    <w:rsid w:val="003A6F10"/>
    <w:rsid w:val="003A6F6B"/>
    <w:rsid w:val="003A700E"/>
    <w:rsid w:val="003A7044"/>
    <w:rsid w:val="003A70A3"/>
    <w:rsid w:val="003A722E"/>
    <w:rsid w:val="003A72F9"/>
    <w:rsid w:val="003A7312"/>
    <w:rsid w:val="003A7364"/>
    <w:rsid w:val="003A73D7"/>
    <w:rsid w:val="003A74E9"/>
    <w:rsid w:val="003A75C7"/>
    <w:rsid w:val="003A75EA"/>
    <w:rsid w:val="003A771B"/>
    <w:rsid w:val="003A7815"/>
    <w:rsid w:val="003A78E5"/>
    <w:rsid w:val="003A7955"/>
    <w:rsid w:val="003A7AA1"/>
    <w:rsid w:val="003A7BC4"/>
    <w:rsid w:val="003A7CF2"/>
    <w:rsid w:val="003A7D7C"/>
    <w:rsid w:val="003B008F"/>
    <w:rsid w:val="003B00B5"/>
    <w:rsid w:val="003B01A2"/>
    <w:rsid w:val="003B01FE"/>
    <w:rsid w:val="003B020C"/>
    <w:rsid w:val="003B02C2"/>
    <w:rsid w:val="003B0316"/>
    <w:rsid w:val="003B03AD"/>
    <w:rsid w:val="003B03C1"/>
    <w:rsid w:val="003B04FD"/>
    <w:rsid w:val="003B05B7"/>
    <w:rsid w:val="003B05BD"/>
    <w:rsid w:val="003B05D9"/>
    <w:rsid w:val="003B05F5"/>
    <w:rsid w:val="003B0635"/>
    <w:rsid w:val="003B074D"/>
    <w:rsid w:val="003B0979"/>
    <w:rsid w:val="003B09EC"/>
    <w:rsid w:val="003B0A43"/>
    <w:rsid w:val="003B0A47"/>
    <w:rsid w:val="003B0A73"/>
    <w:rsid w:val="003B0AF8"/>
    <w:rsid w:val="003B0B04"/>
    <w:rsid w:val="003B0BD4"/>
    <w:rsid w:val="003B0BFA"/>
    <w:rsid w:val="003B0C3E"/>
    <w:rsid w:val="003B0CA8"/>
    <w:rsid w:val="003B0CD8"/>
    <w:rsid w:val="003B0E55"/>
    <w:rsid w:val="003B0EB6"/>
    <w:rsid w:val="003B0F2F"/>
    <w:rsid w:val="003B0FB6"/>
    <w:rsid w:val="003B0FC8"/>
    <w:rsid w:val="003B0FE3"/>
    <w:rsid w:val="003B0FEE"/>
    <w:rsid w:val="003B1140"/>
    <w:rsid w:val="003B1219"/>
    <w:rsid w:val="003B1286"/>
    <w:rsid w:val="003B12CF"/>
    <w:rsid w:val="003B13AE"/>
    <w:rsid w:val="003B1419"/>
    <w:rsid w:val="003B142B"/>
    <w:rsid w:val="003B14ED"/>
    <w:rsid w:val="003B15D0"/>
    <w:rsid w:val="003B15EF"/>
    <w:rsid w:val="003B1612"/>
    <w:rsid w:val="003B163E"/>
    <w:rsid w:val="003B1654"/>
    <w:rsid w:val="003B1665"/>
    <w:rsid w:val="003B172D"/>
    <w:rsid w:val="003B177D"/>
    <w:rsid w:val="003B17DC"/>
    <w:rsid w:val="003B1843"/>
    <w:rsid w:val="003B18C3"/>
    <w:rsid w:val="003B18F3"/>
    <w:rsid w:val="003B1995"/>
    <w:rsid w:val="003B1A16"/>
    <w:rsid w:val="003B1A22"/>
    <w:rsid w:val="003B1BC4"/>
    <w:rsid w:val="003B1D08"/>
    <w:rsid w:val="003B1D96"/>
    <w:rsid w:val="003B1DD7"/>
    <w:rsid w:val="003B1DDA"/>
    <w:rsid w:val="003B1E96"/>
    <w:rsid w:val="003B1EC8"/>
    <w:rsid w:val="003B1F67"/>
    <w:rsid w:val="003B2050"/>
    <w:rsid w:val="003B2109"/>
    <w:rsid w:val="003B2157"/>
    <w:rsid w:val="003B2228"/>
    <w:rsid w:val="003B223B"/>
    <w:rsid w:val="003B2279"/>
    <w:rsid w:val="003B229A"/>
    <w:rsid w:val="003B22FC"/>
    <w:rsid w:val="003B23A8"/>
    <w:rsid w:val="003B2622"/>
    <w:rsid w:val="003B26A7"/>
    <w:rsid w:val="003B274E"/>
    <w:rsid w:val="003B276F"/>
    <w:rsid w:val="003B277B"/>
    <w:rsid w:val="003B2792"/>
    <w:rsid w:val="003B2795"/>
    <w:rsid w:val="003B27DC"/>
    <w:rsid w:val="003B2802"/>
    <w:rsid w:val="003B28BF"/>
    <w:rsid w:val="003B2C51"/>
    <w:rsid w:val="003B2C62"/>
    <w:rsid w:val="003B2C9B"/>
    <w:rsid w:val="003B2CF3"/>
    <w:rsid w:val="003B2D76"/>
    <w:rsid w:val="003B309D"/>
    <w:rsid w:val="003B318D"/>
    <w:rsid w:val="003B321E"/>
    <w:rsid w:val="003B3254"/>
    <w:rsid w:val="003B328A"/>
    <w:rsid w:val="003B32D5"/>
    <w:rsid w:val="003B32EC"/>
    <w:rsid w:val="003B32ED"/>
    <w:rsid w:val="003B33E0"/>
    <w:rsid w:val="003B33E4"/>
    <w:rsid w:val="003B34CC"/>
    <w:rsid w:val="003B34D9"/>
    <w:rsid w:val="003B3536"/>
    <w:rsid w:val="003B3672"/>
    <w:rsid w:val="003B370B"/>
    <w:rsid w:val="003B378F"/>
    <w:rsid w:val="003B37B7"/>
    <w:rsid w:val="003B3872"/>
    <w:rsid w:val="003B39BB"/>
    <w:rsid w:val="003B39C0"/>
    <w:rsid w:val="003B3A37"/>
    <w:rsid w:val="003B3A95"/>
    <w:rsid w:val="003B3B95"/>
    <w:rsid w:val="003B3BE0"/>
    <w:rsid w:val="003B3BED"/>
    <w:rsid w:val="003B3D12"/>
    <w:rsid w:val="003B3DC5"/>
    <w:rsid w:val="003B3DF8"/>
    <w:rsid w:val="003B3E54"/>
    <w:rsid w:val="003B3F03"/>
    <w:rsid w:val="003B3FEC"/>
    <w:rsid w:val="003B401D"/>
    <w:rsid w:val="003B40EB"/>
    <w:rsid w:val="003B415E"/>
    <w:rsid w:val="003B41BE"/>
    <w:rsid w:val="003B4245"/>
    <w:rsid w:val="003B43BD"/>
    <w:rsid w:val="003B44B1"/>
    <w:rsid w:val="003B44B7"/>
    <w:rsid w:val="003B4532"/>
    <w:rsid w:val="003B45E5"/>
    <w:rsid w:val="003B4681"/>
    <w:rsid w:val="003B46AC"/>
    <w:rsid w:val="003B476A"/>
    <w:rsid w:val="003B4777"/>
    <w:rsid w:val="003B4959"/>
    <w:rsid w:val="003B49A0"/>
    <w:rsid w:val="003B4A6A"/>
    <w:rsid w:val="003B4B55"/>
    <w:rsid w:val="003B4D5C"/>
    <w:rsid w:val="003B4E72"/>
    <w:rsid w:val="003B4EC2"/>
    <w:rsid w:val="003B4F5F"/>
    <w:rsid w:val="003B500D"/>
    <w:rsid w:val="003B5052"/>
    <w:rsid w:val="003B5094"/>
    <w:rsid w:val="003B50D9"/>
    <w:rsid w:val="003B5111"/>
    <w:rsid w:val="003B5196"/>
    <w:rsid w:val="003B51A0"/>
    <w:rsid w:val="003B523E"/>
    <w:rsid w:val="003B5312"/>
    <w:rsid w:val="003B5318"/>
    <w:rsid w:val="003B5390"/>
    <w:rsid w:val="003B53E7"/>
    <w:rsid w:val="003B5449"/>
    <w:rsid w:val="003B546D"/>
    <w:rsid w:val="003B5482"/>
    <w:rsid w:val="003B54A8"/>
    <w:rsid w:val="003B5548"/>
    <w:rsid w:val="003B56D5"/>
    <w:rsid w:val="003B57EB"/>
    <w:rsid w:val="003B5907"/>
    <w:rsid w:val="003B5932"/>
    <w:rsid w:val="003B5962"/>
    <w:rsid w:val="003B5A19"/>
    <w:rsid w:val="003B5ACC"/>
    <w:rsid w:val="003B5C28"/>
    <w:rsid w:val="003B5E15"/>
    <w:rsid w:val="003B5F4D"/>
    <w:rsid w:val="003B5F9E"/>
    <w:rsid w:val="003B601D"/>
    <w:rsid w:val="003B606D"/>
    <w:rsid w:val="003B6091"/>
    <w:rsid w:val="003B610A"/>
    <w:rsid w:val="003B617D"/>
    <w:rsid w:val="003B61E5"/>
    <w:rsid w:val="003B6251"/>
    <w:rsid w:val="003B6285"/>
    <w:rsid w:val="003B63D4"/>
    <w:rsid w:val="003B6537"/>
    <w:rsid w:val="003B65F3"/>
    <w:rsid w:val="003B66F4"/>
    <w:rsid w:val="003B678B"/>
    <w:rsid w:val="003B67DC"/>
    <w:rsid w:val="003B6814"/>
    <w:rsid w:val="003B6901"/>
    <w:rsid w:val="003B6961"/>
    <w:rsid w:val="003B6988"/>
    <w:rsid w:val="003B698D"/>
    <w:rsid w:val="003B6AAC"/>
    <w:rsid w:val="003B6ACC"/>
    <w:rsid w:val="003B6ACF"/>
    <w:rsid w:val="003B6B77"/>
    <w:rsid w:val="003B6CDC"/>
    <w:rsid w:val="003B6CDE"/>
    <w:rsid w:val="003B6CE0"/>
    <w:rsid w:val="003B6D1C"/>
    <w:rsid w:val="003B6D49"/>
    <w:rsid w:val="003B6D6A"/>
    <w:rsid w:val="003B6DB8"/>
    <w:rsid w:val="003B6E81"/>
    <w:rsid w:val="003B6ECC"/>
    <w:rsid w:val="003B6EE7"/>
    <w:rsid w:val="003B6FAB"/>
    <w:rsid w:val="003B7008"/>
    <w:rsid w:val="003B70A7"/>
    <w:rsid w:val="003B70BA"/>
    <w:rsid w:val="003B712A"/>
    <w:rsid w:val="003B7133"/>
    <w:rsid w:val="003B723F"/>
    <w:rsid w:val="003B7254"/>
    <w:rsid w:val="003B726E"/>
    <w:rsid w:val="003B7340"/>
    <w:rsid w:val="003B7388"/>
    <w:rsid w:val="003B738F"/>
    <w:rsid w:val="003B74D5"/>
    <w:rsid w:val="003B7523"/>
    <w:rsid w:val="003B758E"/>
    <w:rsid w:val="003B759F"/>
    <w:rsid w:val="003B76D6"/>
    <w:rsid w:val="003B7846"/>
    <w:rsid w:val="003B794D"/>
    <w:rsid w:val="003B7A34"/>
    <w:rsid w:val="003B7BB5"/>
    <w:rsid w:val="003B7C0F"/>
    <w:rsid w:val="003B7C69"/>
    <w:rsid w:val="003B7D0F"/>
    <w:rsid w:val="003B7FA3"/>
    <w:rsid w:val="003B7FE3"/>
    <w:rsid w:val="003C013A"/>
    <w:rsid w:val="003C0167"/>
    <w:rsid w:val="003C0337"/>
    <w:rsid w:val="003C037B"/>
    <w:rsid w:val="003C0505"/>
    <w:rsid w:val="003C075E"/>
    <w:rsid w:val="003C0783"/>
    <w:rsid w:val="003C086F"/>
    <w:rsid w:val="003C0875"/>
    <w:rsid w:val="003C099E"/>
    <w:rsid w:val="003C0A05"/>
    <w:rsid w:val="003C0A09"/>
    <w:rsid w:val="003C0A24"/>
    <w:rsid w:val="003C0B61"/>
    <w:rsid w:val="003C0BAD"/>
    <w:rsid w:val="003C0D4B"/>
    <w:rsid w:val="003C0D65"/>
    <w:rsid w:val="003C0D75"/>
    <w:rsid w:val="003C0D82"/>
    <w:rsid w:val="003C0DA6"/>
    <w:rsid w:val="003C0E20"/>
    <w:rsid w:val="003C0FEF"/>
    <w:rsid w:val="003C1108"/>
    <w:rsid w:val="003C112E"/>
    <w:rsid w:val="003C1219"/>
    <w:rsid w:val="003C1298"/>
    <w:rsid w:val="003C130E"/>
    <w:rsid w:val="003C1315"/>
    <w:rsid w:val="003C1328"/>
    <w:rsid w:val="003C1361"/>
    <w:rsid w:val="003C13D5"/>
    <w:rsid w:val="003C1468"/>
    <w:rsid w:val="003C1487"/>
    <w:rsid w:val="003C14B7"/>
    <w:rsid w:val="003C1556"/>
    <w:rsid w:val="003C168B"/>
    <w:rsid w:val="003C170A"/>
    <w:rsid w:val="003C1741"/>
    <w:rsid w:val="003C17C5"/>
    <w:rsid w:val="003C17D3"/>
    <w:rsid w:val="003C181E"/>
    <w:rsid w:val="003C186D"/>
    <w:rsid w:val="003C188F"/>
    <w:rsid w:val="003C18CA"/>
    <w:rsid w:val="003C19F8"/>
    <w:rsid w:val="003C1A08"/>
    <w:rsid w:val="003C1AB9"/>
    <w:rsid w:val="003C1B56"/>
    <w:rsid w:val="003C1B97"/>
    <w:rsid w:val="003C1B9E"/>
    <w:rsid w:val="003C1D54"/>
    <w:rsid w:val="003C1DCA"/>
    <w:rsid w:val="003C1DF2"/>
    <w:rsid w:val="003C1F7D"/>
    <w:rsid w:val="003C1FC2"/>
    <w:rsid w:val="003C1FCC"/>
    <w:rsid w:val="003C2026"/>
    <w:rsid w:val="003C207D"/>
    <w:rsid w:val="003C20C7"/>
    <w:rsid w:val="003C213B"/>
    <w:rsid w:val="003C22FA"/>
    <w:rsid w:val="003C2312"/>
    <w:rsid w:val="003C233B"/>
    <w:rsid w:val="003C238B"/>
    <w:rsid w:val="003C23BA"/>
    <w:rsid w:val="003C23F6"/>
    <w:rsid w:val="003C2465"/>
    <w:rsid w:val="003C24C6"/>
    <w:rsid w:val="003C2563"/>
    <w:rsid w:val="003C25A4"/>
    <w:rsid w:val="003C2651"/>
    <w:rsid w:val="003C2686"/>
    <w:rsid w:val="003C284F"/>
    <w:rsid w:val="003C28FA"/>
    <w:rsid w:val="003C2921"/>
    <w:rsid w:val="003C297B"/>
    <w:rsid w:val="003C29AE"/>
    <w:rsid w:val="003C29BB"/>
    <w:rsid w:val="003C29DF"/>
    <w:rsid w:val="003C2A09"/>
    <w:rsid w:val="003C2B16"/>
    <w:rsid w:val="003C2B2D"/>
    <w:rsid w:val="003C2B51"/>
    <w:rsid w:val="003C2BD9"/>
    <w:rsid w:val="003C2C30"/>
    <w:rsid w:val="003C2CC3"/>
    <w:rsid w:val="003C2D44"/>
    <w:rsid w:val="003C2D7C"/>
    <w:rsid w:val="003C2EEE"/>
    <w:rsid w:val="003C2EF5"/>
    <w:rsid w:val="003C304B"/>
    <w:rsid w:val="003C305C"/>
    <w:rsid w:val="003C3276"/>
    <w:rsid w:val="003C337E"/>
    <w:rsid w:val="003C3445"/>
    <w:rsid w:val="003C3487"/>
    <w:rsid w:val="003C34D1"/>
    <w:rsid w:val="003C3510"/>
    <w:rsid w:val="003C35A9"/>
    <w:rsid w:val="003C3604"/>
    <w:rsid w:val="003C3630"/>
    <w:rsid w:val="003C3642"/>
    <w:rsid w:val="003C36C0"/>
    <w:rsid w:val="003C36D0"/>
    <w:rsid w:val="003C3789"/>
    <w:rsid w:val="003C3822"/>
    <w:rsid w:val="003C38F9"/>
    <w:rsid w:val="003C39A8"/>
    <w:rsid w:val="003C3A2B"/>
    <w:rsid w:val="003C3AB1"/>
    <w:rsid w:val="003C3B8E"/>
    <w:rsid w:val="003C3C20"/>
    <w:rsid w:val="003C3E7D"/>
    <w:rsid w:val="003C3EA8"/>
    <w:rsid w:val="003C3F12"/>
    <w:rsid w:val="003C3F74"/>
    <w:rsid w:val="003C3F88"/>
    <w:rsid w:val="003C40A0"/>
    <w:rsid w:val="003C416D"/>
    <w:rsid w:val="003C41AB"/>
    <w:rsid w:val="003C4246"/>
    <w:rsid w:val="003C4252"/>
    <w:rsid w:val="003C425B"/>
    <w:rsid w:val="003C4407"/>
    <w:rsid w:val="003C447D"/>
    <w:rsid w:val="003C44C9"/>
    <w:rsid w:val="003C45B1"/>
    <w:rsid w:val="003C45CE"/>
    <w:rsid w:val="003C45D1"/>
    <w:rsid w:val="003C464C"/>
    <w:rsid w:val="003C466B"/>
    <w:rsid w:val="003C468D"/>
    <w:rsid w:val="003C4704"/>
    <w:rsid w:val="003C4729"/>
    <w:rsid w:val="003C4744"/>
    <w:rsid w:val="003C47AD"/>
    <w:rsid w:val="003C47B1"/>
    <w:rsid w:val="003C47C7"/>
    <w:rsid w:val="003C4822"/>
    <w:rsid w:val="003C4A1B"/>
    <w:rsid w:val="003C4A9A"/>
    <w:rsid w:val="003C4AA5"/>
    <w:rsid w:val="003C4ACB"/>
    <w:rsid w:val="003C4B0C"/>
    <w:rsid w:val="003C4BAA"/>
    <w:rsid w:val="003C4C45"/>
    <w:rsid w:val="003C4CD2"/>
    <w:rsid w:val="003C4D02"/>
    <w:rsid w:val="003C4D22"/>
    <w:rsid w:val="003C4E01"/>
    <w:rsid w:val="003C4E2E"/>
    <w:rsid w:val="003C4E2F"/>
    <w:rsid w:val="003C4EEA"/>
    <w:rsid w:val="003C4F7E"/>
    <w:rsid w:val="003C4FF1"/>
    <w:rsid w:val="003C5048"/>
    <w:rsid w:val="003C505A"/>
    <w:rsid w:val="003C505C"/>
    <w:rsid w:val="003C511D"/>
    <w:rsid w:val="003C5306"/>
    <w:rsid w:val="003C53E0"/>
    <w:rsid w:val="003C53F3"/>
    <w:rsid w:val="003C54D9"/>
    <w:rsid w:val="003C54DA"/>
    <w:rsid w:val="003C54F9"/>
    <w:rsid w:val="003C5595"/>
    <w:rsid w:val="003C559C"/>
    <w:rsid w:val="003C561F"/>
    <w:rsid w:val="003C5822"/>
    <w:rsid w:val="003C5861"/>
    <w:rsid w:val="003C5874"/>
    <w:rsid w:val="003C590C"/>
    <w:rsid w:val="003C5A27"/>
    <w:rsid w:val="003C5BF6"/>
    <w:rsid w:val="003C5C33"/>
    <w:rsid w:val="003C5C53"/>
    <w:rsid w:val="003C5D8D"/>
    <w:rsid w:val="003C5DE4"/>
    <w:rsid w:val="003C5E4B"/>
    <w:rsid w:val="003C5EF9"/>
    <w:rsid w:val="003C5F27"/>
    <w:rsid w:val="003C60B0"/>
    <w:rsid w:val="003C613B"/>
    <w:rsid w:val="003C6147"/>
    <w:rsid w:val="003C6173"/>
    <w:rsid w:val="003C61FC"/>
    <w:rsid w:val="003C6215"/>
    <w:rsid w:val="003C6265"/>
    <w:rsid w:val="003C62A7"/>
    <w:rsid w:val="003C62BF"/>
    <w:rsid w:val="003C638D"/>
    <w:rsid w:val="003C640D"/>
    <w:rsid w:val="003C643A"/>
    <w:rsid w:val="003C6461"/>
    <w:rsid w:val="003C651E"/>
    <w:rsid w:val="003C65C8"/>
    <w:rsid w:val="003C664D"/>
    <w:rsid w:val="003C6688"/>
    <w:rsid w:val="003C676C"/>
    <w:rsid w:val="003C677A"/>
    <w:rsid w:val="003C679D"/>
    <w:rsid w:val="003C67FC"/>
    <w:rsid w:val="003C6844"/>
    <w:rsid w:val="003C68C1"/>
    <w:rsid w:val="003C6B08"/>
    <w:rsid w:val="003C6B60"/>
    <w:rsid w:val="003C6BC9"/>
    <w:rsid w:val="003C6BCA"/>
    <w:rsid w:val="003C6BCC"/>
    <w:rsid w:val="003C6C60"/>
    <w:rsid w:val="003C6D32"/>
    <w:rsid w:val="003C6D4A"/>
    <w:rsid w:val="003C6D6C"/>
    <w:rsid w:val="003C6D89"/>
    <w:rsid w:val="003C6E64"/>
    <w:rsid w:val="003C6EEA"/>
    <w:rsid w:val="003C7007"/>
    <w:rsid w:val="003C7020"/>
    <w:rsid w:val="003C7087"/>
    <w:rsid w:val="003C7182"/>
    <w:rsid w:val="003C71B0"/>
    <w:rsid w:val="003C71E0"/>
    <w:rsid w:val="003C71FA"/>
    <w:rsid w:val="003C72CE"/>
    <w:rsid w:val="003C72CF"/>
    <w:rsid w:val="003C7341"/>
    <w:rsid w:val="003C73E4"/>
    <w:rsid w:val="003C73F5"/>
    <w:rsid w:val="003C7407"/>
    <w:rsid w:val="003C741D"/>
    <w:rsid w:val="003C743A"/>
    <w:rsid w:val="003C7456"/>
    <w:rsid w:val="003C752D"/>
    <w:rsid w:val="003C75D3"/>
    <w:rsid w:val="003C75D8"/>
    <w:rsid w:val="003C7692"/>
    <w:rsid w:val="003C77DD"/>
    <w:rsid w:val="003C78A0"/>
    <w:rsid w:val="003C7909"/>
    <w:rsid w:val="003C792A"/>
    <w:rsid w:val="003C7979"/>
    <w:rsid w:val="003C79A2"/>
    <w:rsid w:val="003C79E6"/>
    <w:rsid w:val="003C7ABE"/>
    <w:rsid w:val="003C7AD6"/>
    <w:rsid w:val="003C7B65"/>
    <w:rsid w:val="003C7BBB"/>
    <w:rsid w:val="003C7BD1"/>
    <w:rsid w:val="003C7C34"/>
    <w:rsid w:val="003C7C8A"/>
    <w:rsid w:val="003C7DBD"/>
    <w:rsid w:val="003C7DD5"/>
    <w:rsid w:val="003C7E56"/>
    <w:rsid w:val="003C7EB9"/>
    <w:rsid w:val="003C7FB1"/>
    <w:rsid w:val="003C7FBA"/>
    <w:rsid w:val="003D0015"/>
    <w:rsid w:val="003D0067"/>
    <w:rsid w:val="003D00FC"/>
    <w:rsid w:val="003D01A8"/>
    <w:rsid w:val="003D01F1"/>
    <w:rsid w:val="003D023D"/>
    <w:rsid w:val="003D02D1"/>
    <w:rsid w:val="003D04F1"/>
    <w:rsid w:val="003D059C"/>
    <w:rsid w:val="003D05BD"/>
    <w:rsid w:val="003D0632"/>
    <w:rsid w:val="003D068B"/>
    <w:rsid w:val="003D0712"/>
    <w:rsid w:val="003D072E"/>
    <w:rsid w:val="003D0736"/>
    <w:rsid w:val="003D0850"/>
    <w:rsid w:val="003D0956"/>
    <w:rsid w:val="003D0AA7"/>
    <w:rsid w:val="003D0AB0"/>
    <w:rsid w:val="003D0AE1"/>
    <w:rsid w:val="003D0B38"/>
    <w:rsid w:val="003D0B4B"/>
    <w:rsid w:val="003D0CC5"/>
    <w:rsid w:val="003D0D6C"/>
    <w:rsid w:val="003D0D7C"/>
    <w:rsid w:val="003D0E7A"/>
    <w:rsid w:val="003D0EB6"/>
    <w:rsid w:val="003D1079"/>
    <w:rsid w:val="003D1166"/>
    <w:rsid w:val="003D120D"/>
    <w:rsid w:val="003D123E"/>
    <w:rsid w:val="003D1325"/>
    <w:rsid w:val="003D1338"/>
    <w:rsid w:val="003D1374"/>
    <w:rsid w:val="003D13A6"/>
    <w:rsid w:val="003D146D"/>
    <w:rsid w:val="003D15AF"/>
    <w:rsid w:val="003D15D6"/>
    <w:rsid w:val="003D15E5"/>
    <w:rsid w:val="003D1613"/>
    <w:rsid w:val="003D164C"/>
    <w:rsid w:val="003D165A"/>
    <w:rsid w:val="003D16F9"/>
    <w:rsid w:val="003D1878"/>
    <w:rsid w:val="003D1994"/>
    <w:rsid w:val="003D19A0"/>
    <w:rsid w:val="003D1A4C"/>
    <w:rsid w:val="003D1C00"/>
    <w:rsid w:val="003D1C24"/>
    <w:rsid w:val="003D1C3B"/>
    <w:rsid w:val="003D1D25"/>
    <w:rsid w:val="003D1DE9"/>
    <w:rsid w:val="003D1E38"/>
    <w:rsid w:val="003D1E6D"/>
    <w:rsid w:val="003D2054"/>
    <w:rsid w:val="003D21D5"/>
    <w:rsid w:val="003D222B"/>
    <w:rsid w:val="003D224B"/>
    <w:rsid w:val="003D2263"/>
    <w:rsid w:val="003D22EC"/>
    <w:rsid w:val="003D230C"/>
    <w:rsid w:val="003D2326"/>
    <w:rsid w:val="003D2345"/>
    <w:rsid w:val="003D2359"/>
    <w:rsid w:val="003D243E"/>
    <w:rsid w:val="003D249F"/>
    <w:rsid w:val="003D24DF"/>
    <w:rsid w:val="003D264F"/>
    <w:rsid w:val="003D26EB"/>
    <w:rsid w:val="003D2A75"/>
    <w:rsid w:val="003D2A89"/>
    <w:rsid w:val="003D2B01"/>
    <w:rsid w:val="003D2B54"/>
    <w:rsid w:val="003D2BB7"/>
    <w:rsid w:val="003D2BEE"/>
    <w:rsid w:val="003D2C10"/>
    <w:rsid w:val="003D2C2C"/>
    <w:rsid w:val="003D2C80"/>
    <w:rsid w:val="003D2D26"/>
    <w:rsid w:val="003D2D29"/>
    <w:rsid w:val="003D2D70"/>
    <w:rsid w:val="003D2DB6"/>
    <w:rsid w:val="003D2DD3"/>
    <w:rsid w:val="003D2E68"/>
    <w:rsid w:val="003D2F74"/>
    <w:rsid w:val="003D2FD6"/>
    <w:rsid w:val="003D2FF0"/>
    <w:rsid w:val="003D300A"/>
    <w:rsid w:val="003D3028"/>
    <w:rsid w:val="003D307C"/>
    <w:rsid w:val="003D321A"/>
    <w:rsid w:val="003D3345"/>
    <w:rsid w:val="003D3370"/>
    <w:rsid w:val="003D3394"/>
    <w:rsid w:val="003D3400"/>
    <w:rsid w:val="003D3411"/>
    <w:rsid w:val="003D3585"/>
    <w:rsid w:val="003D35DE"/>
    <w:rsid w:val="003D370A"/>
    <w:rsid w:val="003D370B"/>
    <w:rsid w:val="003D370F"/>
    <w:rsid w:val="003D3776"/>
    <w:rsid w:val="003D381A"/>
    <w:rsid w:val="003D3884"/>
    <w:rsid w:val="003D3887"/>
    <w:rsid w:val="003D38B8"/>
    <w:rsid w:val="003D3901"/>
    <w:rsid w:val="003D3902"/>
    <w:rsid w:val="003D3951"/>
    <w:rsid w:val="003D3A8C"/>
    <w:rsid w:val="003D3B4E"/>
    <w:rsid w:val="003D3C60"/>
    <w:rsid w:val="003D3C67"/>
    <w:rsid w:val="003D3D2A"/>
    <w:rsid w:val="003D3D7F"/>
    <w:rsid w:val="003D3E2A"/>
    <w:rsid w:val="003D3E3D"/>
    <w:rsid w:val="003D3FA7"/>
    <w:rsid w:val="003D4047"/>
    <w:rsid w:val="003D4080"/>
    <w:rsid w:val="003D4083"/>
    <w:rsid w:val="003D4111"/>
    <w:rsid w:val="003D4140"/>
    <w:rsid w:val="003D414D"/>
    <w:rsid w:val="003D4152"/>
    <w:rsid w:val="003D416D"/>
    <w:rsid w:val="003D41AD"/>
    <w:rsid w:val="003D425C"/>
    <w:rsid w:val="003D433D"/>
    <w:rsid w:val="003D4358"/>
    <w:rsid w:val="003D4399"/>
    <w:rsid w:val="003D43C0"/>
    <w:rsid w:val="003D43C5"/>
    <w:rsid w:val="003D446D"/>
    <w:rsid w:val="003D4486"/>
    <w:rsid w:val="003D44EC"/>
    <w:rsid w:val="003D44F5"/>
    <w:rsid w:val="003D4553"/>
    <w:rsid w:val="003D464E"/>
    <w:rsid w:val="003D46A1"/>
    <w:rsid w:val="003D46DB"/>
    <w:rsid w:val="003D46DE"/>
    <w:rsid w:val="003D47DA"/>
    <w:rsid w:val="003D4818"/>
    <w:rsid w:val="003D481C"/>
    <w:rsid w:val="003D4886"/>
    <w:rsid w:val="003D48DC"/>
    <w:rsid w:val="003D48DE"/>
    <w:rsid w:val="003D4952"/>
    <w:rsid w:val="003D497C"/>
    <w:rsid w:val="003D49E2"/>
    <w:rsid w:val="003D4B26"/>
    <w:rsid w:val="003D4C2C"/>
    <w:rsid w:val="003D4C5E"/>
    <w:rsid w:val="003D4CAE"/>
    <w:rsid w:val="003D4E03"/>
    <w:rsid w:val="003D4E0D"/>
    <w:rsid w:val="003D4EC4"/>
    <w:rsid w:val="003D4EF6"/>
    <w:rsid w:val="003D4F63"/>
    <w:rsid w:val="003D4FFB"/>
    <w:rsid w:val="003D5198"/>
    <w:rsid w:val="003D51F3"/>
    <w:rsid w:val="003D5219"/>
    <w:rsid w:val="003D5337"/>
    <w:rsid w:val="003D54E2"/>
    <w:rsid w:val="003D5536"/>
    <w:rsid w:val="003D556B"/>
    <w:rsid w:val="003D5782"/>
    <w:rsid w:val="003D5791"/>
    <w:rsid w:val="003D5896"/>
    <w:rsid w:val="003D589E"/>
    <w:rsid w:val="003D58C4"/>
    <w:rsid w:val="003D5934"/>
    <w:rsid w:val="003D5A44"/>
    <w:rsid w:val="003D5A53"/>
    <w:rsid w:val="003D5AA7"/>
    <w:rsid w:val="003D5B40"/>
    <w:rsid w:val="003D5B97"/>
    <w:rsid w:val="003D5BD1"/>
    <w:rsid w:val="003D5C55"/>
    <w:rsid w:val="003D5CCC"/>
    <w:rsid w:val="003D5D11"/>
    <w:rsid w:val="003D5D83"/>
    <w:rsid w:val="003D5DE3"/>
    <w:rsid w:val="003D5DF4"/>
    <w:rsid w:val="003D5E03"/>
    <w:rsid w:val="003D5E8C"/>
    <w:rsid w:val="003D5EA5"/>
    <w:rsid w:val="003D6108"/>
    <w:rsid w:val="003D613B"/>
    <w:rsid w:val="003D614F"/>
    <w:rsid w:val="003D61C0"/>
    <w:rsid w:val="003D61CC"/>
    <w:rsid w:val="003D622E"/>
    <w:rsid w:val="003D63AD"/>
    <w:rsid w:val="003D647B"/>
    <w:rsid w:val="003D6580"/>
    <w:rsid w:val="003D65AF"/>
    <w:rsid w:val="003D66A2"/>
    <w:rsid w:val="003D679D"/>
    <w:rsid w:val="003D6834"/>
    <w:rsid w:val="003D684C"/>
    <w:rsid w:val="003D686C"/>
    <w:rsid w:val="003D69C8"/>
    <w:rsid w:val="003D69E7"/>
    <w:rsid w:val="003D69EF"/>
    <w:rsid w:val="003D6C30"/>
    <w:rsid w:val="003D6C87"/>
    <w:rsid w:val="003D6CA3"/>
    <w:rsid w:val="003D6D0B"/>
    <w:rsid w:val="003D6DA5"/>
    <w:rsid w:val="003D6DF1"/>
    <w:rsid w:val="003D6E64"/>
    <w:rsid w:val="003D6F11"/>
    <w:rsid w:val="003D6F90"/>
    <w:rsid w:val="003D700E"/>
    <w:rsid w:val="003D7093"/>
    <w:rsid w:val="003D70C6"/>
    <w:rsid w:val="003D7130"/>
    <w:rsid w:val="003D71E9"/>
    <w:rsid w:val="003D730C"/>
    <w:rsid w:val="003D7351"/>
    <w:rsid w:val="003D7475"/>
    <w:rsid w:val="003D750C"/>
    <w:rsid w:val="003D75E6"/>
    <w:rsid w:val="003D7633"/>
    <w:rsid w:val="003D76FC"/>
    <w:rsid w:val="003D7A8C"/>
    <w:rsid w:val="003D7B11"/>
    <w:rsid w:val="003D7BBF"/>
    <w:rsid w:val="003D7C77"/>
    <w:rsid w:val="003D7DD0"/>
    <w:rsid w:val="003D7DE0"/>
    <w:rsid w:val="003D7EBF"/>
    <w:rsid w:val="003D7F80"/>
    <w:rsid w:val="003E0034"/>
    <w:rsid w:val="003E0071"/>
    <w:rsid w:val="003E00E1"/>
    <w:rsid w:val="003E0129"/>
    <w:rsid w:val="003E0158"/>
    <w:rsid w:val="003E0172"/>
    <w:rsid w:val="003E019F"/>
    <w:rsid w:val="003E01D1"/>
    <w:rsid w:val="003E0214"/>
    <w:rsid w:val="003E0258"/>
    <w:rsid w:val="003E02E9"/>
    <w:rsid w:val="003E030C"/>
    <w:rsid w:val="003E03BB"/>
    <w:rsid w:val="003E0570"/>
    <w:rsid w:val="003E057E"/>
    <w:rsid w:val="003E06CA"/>
    <w:rsid w:val="003E075D"/>
    <w:rsid w:val="003E078A"/>
    <w:rsid w:val="003E07D7"/>
    <w:rsid w:val="003E0851"/>
    <w:rsid w:val="003E0952"/>
    <w:rsid w:val="003E09E6"/>
    <w:rsid w:val="003E0A49"/>
    <w:rsid w:val="003E0AAD"/>
    <w:rsid w:val="003E0AF9"/>
    <w:rsid w:val="003E0B38"/>
    <w:rsid w:val="003E0B57"/>
    <w:rsid w:val="003E0B64"/>
    <w:rsid w:val="003E0B7F"/>
    <w:rsid w:val="003E0BF6"/>
    <w:rsid w:val="003E0D0D"/>
    <w:rsid w:val="003E0D1B"/>
    <w:rsid w:val="003E0E75"/>
    <w:rsid w:val="003E0F64"/>
    <w:rsid w:val="003E0F81"/>
    <w:rsid w:val="003E0FE3"/>
    <w:rsid w:val="003E1129"/>
    <w:rsid w:val="003E1251"/>
    <w:rsid w:val="003E12B4"/>
    <w:rsid w:val="003E131E"/>
    <w:rsid w:val="003E140F"/>
    <w:rsid w:val="003E14F0"/>
    <w:rsid w:val="003E16A9"/>
    <w:rsid w:val="003E16B3"/>
    <w:rsid w:val="003E1753"/>
    <w:rsid w:val="003E1767"/>
    <w:rsid w:val="003E1840"/>
    <w:rsid w:val="003E18A5"/>
    <w:rsid w:val="003E1A93"/>
    <w:rsid w:val="003E1AB9"/>
    <w:rsid w:val="003E1B0D"/>
    <w:rsid w:val="003E1B24"/>
    <w:rsid w:val="003E1BF0"/>
    <w:rsid w:val="003E1C16"/>
    <w:rsid w:val="003E1C7D"/>
    <w:rsid w:val="003E1CC8"/>
    <w:rsid w:val="003E1CCB"/>
    <w:rsid w:val="003E1D46"/>
    <w:rsid w:val="003E1D92"/>
    <w:rsid w:val="003E1E3F"/>
    <w:rsid w:val="003E1E90"/>
    <w:rsid w:val="003E1E91"/>
    <w:rsid w:val="003E1E9A"/>
    <w:rsid w:val="003E1ED9"/>
    <w:rsid w:val="003E1F2E"/>
    <w:rsid w:val="003E20F0"/>
    <w:rsid w:val="003E20FE"/>
    <w:rsid w:val="003E2161"/>
    <w:rsid w:val="003E2191"/>
    <w:rsid w:val="003E2341"/>
    <w:rsid w:val="003E2398"/>
    <w:rsid w:val="003E2444"/>
    <w:rsid w:val="003E25A3"/>
    <w:rsid w:val="003E25B0"/>
    <w:rsid w:val="003E25D6"/>
    <w:rsid w:val="003E2608"/>
    <w:rsid w:val="003E262A"/>
    <w:rsid w:val="003E277C"/>
    <w:rsid w:val="003E27CE"/>
    <w:rsid w:val="003E2806"/>
    <w:rsid w:val="003E286D"/>
    <w:rsid w:val="003E28A7"/>
    <w:rsid w:val="003E2C19"/>
    <w:rsid w:val="003E2C7A"/>
    <w:rsid w:val="003E2DA5"/>
    <w:rsid w:val="003E2E29"/>
    <w:rsid w:val="003E2E56"/>
    <w:rsid w:val="003E2EF9"/>
    <w:rsid w:val="003E2F66"/>
    <w:rsid w:val="003E300A"/>
    <w:rsid w:val="003E30D8"/>
    <w:rsid w:val="003E31B1"/>
    <w:rsid w:val="003E3207"/>
    <w:rsid w:val="003E321E"/>
    <w:rsid w:val="003E3230"/>
    <w:rsid w:val="003E3234"/>
    <w:rsid w:val="003E32DC"/>
    <w:rsid w:val="003E3326"/>
    <w:rsid w:val="003E33AB"/>
    <w:rsid w:val="003E3543"/>
    <w:rsid w:val="003E357F"/>
    <w:rsid w:val="003E35BA"/>
    <w:rsid w:val="003E3617"/>
    <w:rsid w:val="003E361B"/>
    <w:rsid w:val="003E3676"/>
    <w:rsid w:val="003E36FD"/>
    <w:rsid w:val="003E3761"/>
    <w:rsid w:val="003E37EA"/>
    <w:rsid w:val="003E3806"/>
    <w:rsid w:val="003E380B"/>
    <w:rsid w:val="003E381D"/>
    <w:rsid w:val="003E3863"/>
    <w:rsid w:val="003E3989"/>
    <w:rsid w:val="003E39B0"/>
    <w:rsid w:val="003E3A31"/>
    <w:rsid w:val="003E3C24"/>
    <w:rsid w:val="003E3CF6"/>
    <w:rsid w:val="003E3D45"/>
    <w:rsid w:val="003E3D65"/>
    <w:rsid w:val="003E3D88"/>
    <w:rsid w:val="003E3F2B"/>
    <w:rsid w:val="003E3F37"/>
    <w:rsid w:val="003E3F59"/>
    <w:rsid w:val="003E3FFC"/>
    <w:rsid w:val="003E4039"/>
    <w:rsid w:val="003E4185"/>
    <w:rsid w:val="003E4206"/>
    <w:rsid w:val="003E421C"/>
    <w:rsid w:val="003E4240"/>
    <w:rsid w:val="003E4297"/>
    <w:rsid w:val="003E4367"/>
    <w:rsid w:val="003E4445"/>
    <w:rsid w:val="003E456B"/>
    <w:rsid w:val="003E4601"/>
    <w:rsid w:val="003E4610"/>
    <w:rsid w:val="003E463D"/>
    <w:rsid w:val="003E471B"/>
    <w:rsid w:val="003E47E7"/>
    <w:rsid w:val="003E480F"/>
    <w:rsid w:val="003E490A"/>
    <w:rsid w:val="003E4981"/>
    <w:rsid w:val="003E4989"/>
    <w:rsid w:val="003E4A24"/>
    <w:rsid w:val="003E4ABB"/>
    <w:rsid w:val="003E4B04"/>
    <w:rsid w:val="003E4B42"/>
    <w:rsid w:val="003E4B5A"/>
    <w:rsid w:val="003E4BB1"/>
    <w:rsid w:val="003E4D63"/>
    <w:rsid w:val="003E4E10"/>
    <w:rsid w:val="003E4E62"/>
    <w:rsid w:val="003E4ECF"/>
    <w:rsid w:val="003E4F88"/>
    <w:rsid w:val="003E4FB4"/>
    <w:rsid w:val="003E510C"/>
    <w:rsid w:val="003E5122"/>
    <w:rsid w:val="003E5138"/>
    <w:rsid w:val="003E5170"/>
    <w:rsid w:val="003E518D"/>
    <w:rsid w:val="003E51C4"/>
    <w:rsid w:val="003E521C"/>
    <w:rsid w:val="003E52C7"/>
    <w:rsid w:val="003E5347"/>
    <w:rsid w:val="003E5504"/>
    <w:rsid w:val="003E5530"/>
    <w:rsid w:val="003E5544"/>
    <w:rsid w:val="003E5545"/>
    <w:rsid w:val="003E55AE"/>
    <w:rsid w:val="003E55FC"/>
    <w:rsid w:val="003E566B"/>
    <w:rsid w:val="003E56D7"/>
    <w:rsid w:val="003E5765"/>
    <w:rsid w:val="003E5779"/>
    <w:rsid w:val="003E57F1"/>
    <w:rsid w:val="003E57F9"/>
    <w:rsid w:val="003E588B"/>
    <w:rsid w:val="003E588E"/>
    <w:rsid w:val="003E58C3"/>
    <w:rsid w:val="003E59EE"/>
    <w:rsid w:val="003E5A19"/>
    <w:rsid w:val="003E5A1A"/>
    <w:rsid w:val="003E5A66"/>
    <w:rsid w:val="003E5A67"/>
    <w:rsid w:val="003E5A98"/>
    <w:rsid w:val="003E5A9B"/>
    <w:rsid w:val="003E5ACA"/>
    <w:rsid w:val="003E5BFC"/>
    <w:rsid w:val="003E5C26"/>
    <w:rsid w:val="003E5C76"/>
    <w:rsid w:val="003E5C79"/>
    <w:rsid w:val="003E5CEE"/>
    <w:rsid w:val="003E5CF7"/>
    <w:rsid w:val="003E5DCB"/>
    <w:rsid w:val="003E5E93"/>
    <w:rsid w:val="003E5EB7"/>
    <w:rsid w:val="003E5F13"/>
    <w:rsid w:val="003E5F25"/>
    <w:rsid w:val="003E5FB2"/>
    <w:rsid w:val="003E6027"/>
    <w:rsid w:val="003E6047"/>
    <w:rsid w:val="003E6066"/>
    <w:rsid w:val="003E60E6"/>
    <w:rsid w:val="003E6227"/>
    <w:rsid w:val="003E6266"/>
    <w:rsid w:val="003E6278"/>
    <w:rsid w:val="003E631C"/>
    <w:rsid w:val="003E63DB"/>
    <w:rsid w:val="003E646F"/>
    <w:rsid w:val="003E6482"/>
    <w:rsid w:val="003E64AD"/>
    <w:rsid w:val="003E64ED"/>
    <w:rsid w:val="003E6514"/>
    <w:rsid w:val="003E652C"/>
    <w:rsid w:val="003E6559"/>
    <w:rsid w:val="003E65F9"/>
    <w:rsid w:val="003E6716"/>
    <w:rsid w:val="003E671D"/>
    <w:rsid w:val="003E6724"/>
    <w:rsid w:val="003E686D"/>
    <w:rsid w:val="003E6954"/>
    <w:rsid w:val="003E6963"/>
    <w:rsid w:val="003E69E7"/>
    <w:rsid w:val="003E6ABD"/>
    <w:rsid w:val="003E6AEE"/>
    <w:rsid w:val="003E6B54"/>
    <w:rsid w:val="003E6B90"/>
    <w:rsid w:val="003E6C2E"/>
    <w:rsid w:val="003E6DAD"/>
    <w:rsid w:val="003E6DB3"/>
    <w:rsid w:val="003E6DED"/>
    <w:rsid w:val="003E6EBB"/>
    <w:rsid w:val="003E6EF0"/>
    <w:rsid w:val="003E6F75"/>
    <w:rsid w:val="003E6F97"/>
    <w:rsid w:val="003E6FAE"/>
    <w:rsid w:val="003E6FF3"/>
    <w:rsid w:val="003E703E"/>
    <w:rsid w:val="003E70DA"/>
    <w:rsid w:val="003E715F"/>
    <w:rsid w:val="003E733F"/>
    <w:rsid w:val="003E73B1"/>
    <w:rsid w:val="003E7432"/>
    <w:rsid w:val="003E745D"/>
    <w:rsid w:val="003E748B"/>
    <w:rsid w:val="003E7552"/>
    <w:rsid w:val="003E756E"/>
    <w:rsid w:val="003E76D9"/>
    <w:rsid w:val="003E77AD"/>
    <w:rsid w:val="003E7812"/>
    <w:rsid w:val="003E7828"/>
    <w:rsid w:val="003E786B"/>
    <w:rsid w:val="003E7888"/>
    <w:rsid w:val="003E7ABF"/>
    <w:rsid w:val="003E7B1E"/>
    <w:rsid w:val="003E7B88"/>
    <w:rsid w:val="003E7BB2"/>
    <w:rsid w:val="003E7D27"/>
    <w:rsid w:val="003E7D2C"/>
    <w:rsid w:val="003E7D51"/>
    <w:rsid w:val="003E7DDC"/>
    <w:rsid w:val="003E7EC6"/>
    <w:rsid w:val="003E7F03"/>
    <w:rsid w:val="003E7F45"/>
    <w:rsid w:val="003E7FDC"/>
    <w:rsid w:val="003F0042"/>
    <w:rsid w:val="003F00A3"/>
    <w:rsid w:val="003F00DE"/>
    <w:rsid w:val="003F010A"/>
    <w:rsid w:val="003F02BB"/>
    <w:rsid w:val="003F037E"/>
    <w:rsid w:val="003F0380"/>
    <w:rsid w:val="003F04FB"/>
    <w:rsid w:val="003F0529"/>
    <w:rsid w:val="003F0532"/>
    <w:rsid w:val="003F057C"/>
    <w:rsid w:val="003F0638"/>
    <w:rsid w:val="003F0697"/>
    <w:rsid w:val="003F0799"/>
    <w:rsid w:val="003F07DE"/>
    <w:rsid w:val="003F0829"/>
    <w:rsid w:val="003F0856"/>
    <w:rsid w:val="003F08D8"/>
    <w:rsid w:val="003F08E5"/>
    <w:rsid w:val="003F098A"/>
    <w:rsid w:val="003F0B27"/>
    <w:rsid w:val="003F0BB9"/>
    <w:rsid w:val="003F0CB8"/>
    <w:rsid w:val="003F0CBE"/>
    <w:rsid w:val="003F0CCE"/>
    <w:rsid w:val="003F0D3D"/>
    <w:rsid w:val="003F0D67"/>
    <w:rsid w:val="003F0F06"/>
    <w:rsid w:val="003F0F38"/>
    <w:rsid w:val="003F0F9C"/>
    <w:rsid w:val="003F0FB3"/>
    <w:rsid w:val="003F104E"/>
    <w:rsid w:val="003F1065"/>
    <w:rsid w:val="003F10A2"/>
    <w:rsid w:val="003F10D4"/>
    <w:rsid w:val="003F10D7"/>
    <w:rsid w:val="003F10E7"/>
    <w:rsid w:val="003F1217"/>
    <w:rsid w:val="003F12C9"/>
    <w:rsid w:val="003F1305"/>
    <w:rsid w:val="003F1327"/>
    <w:rsid w:val="003F132D"/>
    <w:rsid w:val="003F133C"/>
    <w:rsid w:val="003F14FF"/>
    <w:rsid w:val="003F15E1"/>
    <w:rsid w:val="003F1660"/>
    <w:rsid w:val="003F16AD"/>
    <w:rsid w:val="003F16DD"/>
    <w:rsid w:val="003F1744"/>
    <w:rsid w:val="003F179D"/>
    <w:rsid w:val="003F189A"/>
    <w:rsid w:val="003F1994"/>
    <w:rsid w:val="003F19B5"/>
    <w:rsid w:val="003F1A55"/>
    <w:rsid w:val="003F1B3E"/>
    <w:rsid w:val="003F1B9A"/>
    <w:rsid w:val="003F1C02"/>
    <w:rsid w:val="003F1C8D"/>
    <w:rsid w:val="003F1C90"/>
    <w:rsid w:val="003F1D5E"/>
    <w:rsid w:val="003F1D79"/>
    <w:rsid w:val="003F1DC0"/>
    <w:rsid w:val="003F1DD6"/>
    <w:rsid w:val="003F1E77"/>
    <w:rsid w:val="003F1F37"/>
    <w:rsid w:val="003F1F57"/>
    <w:rsid w:val="003F229A"/>
    <w:rsid w:val="003F22D3"/>
    <w:rsid w:val="003F230E"/>
    <w:rsid w:val="003F2330"/>
    <w:rsid w:val="003F23DD"/>
    <w:rsid w:val="003F23FD"/>
    <w:rsid w:val="003F261F"/>
    <w:rsid w:val="003F262A"/>
    <w:rsid w:val="003F26B3"/>
    <w:rsid w:val="003F2759"/>
    <w:rsid w:val="003F27B7"/>
    <w:rsid w:val="003F2818"/>
    <w:rsid w:val="003F28B2"/>
    <w:rsid w:val="003F29C2"/>
    <w:rsid w:val="003F29F3"/>
    <w:rsid w:val="003F2A2B"/>
    <w:rsid w:val="003F2A92"/>
    <w:rsid w:val="003F2B4F"/>
    <w:rsid w:val="003F2C86"/>
    <w:rsid w:val="003F2CEF"/>
    <w:rsid w:val="003F2D51"/>
    <w:rsid w:val="003F2D5F"/>
    <w:rsid w:val="003F2D7B"/>
    <w:rsid w:val="003F2DDB"/>
    <w:rsid w:val="003F2E54"/>
    <w:rsid w:val="003F2EBE"/>
    <w:rsid w:val="003F2F7E"/>
    <w:rsid w:val="003F2F9D"/>
    <w:rsid w:val="003F310F"/>
    <w:rsid w:val="003F3169"/>
    <w:rsid w:val="003F31DB"/>
    <w:rsid w:val="003F31DF"/>
    <w:rsid w:val="003F3241"/>
    <w:rsid w:val="003F3274"/>
    <w:rsid w:val="003F33BE"/>
    <w:rsid w:val="003F34CF"/>
    <w:rsid w:val="003F34EE"/>
    <w:rsid w:val="003F3588"/>
    <w:rsid w:val="003F358F"/>
    <w:rsid w:val="003F35A9"/>
    <w:rsid w:val="003F35FF"/>
    <w:rsid w:val="003F3622"/>
    <w:rsid w:val="003F379F"/>
    <w:rsid w:val="003F38BD"/>
    <w:rsid w:val="003F39A7"/>
    <w:rsid w:val="003F39C3"/>
    <w:rsid w:val="003F39D7"/>
    <w:rsid w:val="003F3A2F"/>
    <w:rsid w:val="003F3A64"/>
    <w:rsid w:val="003F3A86"/>
    <w:rsid w:val="003F3B23"/>
    <w:rsid w:val="003F3BA7"/>
    <w:rsid w:val="003F3C66"/>
    <w:rsid w:val="003F3C8A"/>
    <w:rsid w:val="003F3CC1"/>
    <w:rsid w:val="003F3CF8"/>
    <w:rsid w:val="003F3DA9"/>
    <w:rsid w:val="003F3DF0"/>
    <w:rsid w:val="003F3E0F"/>
    <w:rsid w:val="003F3E44"/>
    <w:rsid w:val="003F3EA1"/>
    <w:rsid w:val="003F3F26"/>
    <w:rsid w:val="003F400A"/>
    <w:rsid w:val="003F401A"/>
    <w:rsid w:val="003F4038"/>
    <w:rsid w:val="003F40BE"/>
    <w:rsid w:val="003F413B"/>
    <w:rsid w:val="003F414A"/>
    <w:rsid w:val="003F41FA"/>
    <w:rsid w:val="003F4246"/>
    <w:rsid w:val="003F429D"/>
    <w:rsid w:val="003F42E8"/>
    <w:rsid w:val="003F42F5"/>
    <w:rsid w:val="003F4322"/>
    <w:rsid w:val="003F44BA"/>
    <w:rsid w:val="003F44DC"/>
    <w:rsid w:val="003F44FC"/>
    <w:rsid w:val="003F45D4"/>
    <w:rsid w:val="003F45EC"/>
    <w:rsid w:val="003F4618"/>
    <w:rsid w:val="003F4632"/>
    <w:rsid w:val="003F47CF"/>
    <w:rsid w:val="003F47F3"/>
    <w:rsid w:val="003F480E"/>
    <w:rsid w:val="003F4831"/>
    <w:rsid w:val="003F48CE"/>
    <w:rsid w:val="003F48F5"/>
    <w:rsid w:val="003F4907"/>
    <w:rsid w:val="003F4B4E"/>
    <w:rsid w:val="003F4CB5"/>
    <w:rsid w:val="003F4DAF"/>
    <w:rsid w:val="003F4EDB"/>
    <w:rsid w:val="003F4F43"/>
    <w:rsid w:val="003F5043"/>
    <w:rsid w:val="003F5075"/>
    <w:rsid w:val="003F50B9"/>
    <w:rsid w:val="003F50D3"/>
    <w:rsid w:val="003F50FA"/>
    <w:rsid w:val="003F5139"/>
    <w:rsid w:val="003F51C2"/>
    <w:rsid w:val="003F51D9"/>
    <w:rsid w:val="003F5212"/>
    <w:rsid w:val="003F5258"/>
    <w:rsid w:val="003F54A1"/>
    <w:rsid w:val="003F5551"/>
    <w:rsid w:val="003F55FF"/>
    <w:rsid w:val="003F562D"/>
    <w:rsid w:val="003F5692"/>
    <w:rsid w:val="003F5758"/>
    <w:rsid w:val="003F5829"/>
    <w:rsid w:val="003F5936"/>
    <w:rsid w:val="003F59B8"/>
    <w:rsid w:val="003F59E7"/>
    <w:rsid w:val="003F5A37"/>
    <w:rsid w:val="003F5A76"/>
    <w:rsid w:val="003F5AAF"/>
    <w:rsid w:val="003F5AD5"/>
    <w:rsid w:val="003F5C82"/>
    <w:rsid w:val="003F5C8D"/>
    <w:rsid w:val="003F5C9B"/>
    <w:rsid w:val="003F5D7F"/>
    <w:rsid w:val="003F5EC3"/>
    <w:rsid w:val="003F5F3D"/>
    <w:rsid w:val="003F6017"/>
    <w:rsid w:val="003F6091"/>
    <w:rsid w:val="003F609F"/>
    <w:rsid w:val="003F611C"/>
    <w:rsid w:val="003F6127"/>
    <w:rsid w:val="003F628F"/>
    <w:rsid w:val="003F62CB"/>
    <w:rsid w:val="003F62DF"/>
    <w:rsid w:val="003F638A"/>
    <w:rsid w:val="003F6500"/>
    <w:rsid w:val="003F664C"/>
    <w:rsid w:val="003F6665"/>
    <w:rsid w:val="003F6677"/>
    <w:rsid w:val="003F6681"/>
    <w:rsid w:val="003F6698"/>
    <w:rsid w:val="003F66FD"/>
    <w:rsid w:val="003F6749"/>
    <w:rsid w:val="003F67E4"/>
    <w:rsid w:val="003F693E"/>
    <w:rsid w:val="003F69DD"/>
    <w:rsid w:val="003F6A3F"/>
    <w:rsid w:val="003F6BBC"/>
    <w:rsid w:val="003F6C84"/>
    <w:rsid w:val="003F6CF8"/>
    <w:rsid w:val="003F6D43"/>
    <w:rsid w:val="003F6D6A"/>
    <w:rsid w:val="003F6EAF"/>
    <w:rsid w:val="003F6FDC"/>
    <w:rsid w:val="003F6FEE"/>
    <w:rsid w:val="003F7032"/>
    <w:rsid w:val="003F704F"/>
    <w:rsid w:val="003F7170"/>
    <w:rsid w:val="003F717D"/>
    <w:rsid w:val="003F71D5"/>
    <w:rsid w:val="003F7284"/>
    <w:rsid w:val="003F728A"/>
    <w:rsid w:val="003F72AE"/>
    <w:rsid w:val="003F7310"/>
    <w:rsid w:val="003F7353"/>
    <w:rsid w:val="003F7376"/>
    <w:rsid w:val="003F7504"/>
    <w:rsid w:val="003F7555"/>
    <w:rsid w:val="003F7571"/>
    <w:rsid w:val="003F7574"/>
    <w:rsid w:val="003F759B"/>
    <w:rsid w:val="003F7701"/>
    <w:rsid w:val="003F7729"/>
    <w:rsid w:val="003F7764"/>
    <w:rsid w:val="003F77A8"/>
    <w:rsid w:val="003F7839"/>
    <w:rsid w:val="003F787C"/>
    <w:rsid w:val="003F787E"/>
    <w:rsid w:val="003F789A"/>
    <w:rsid w:val="003F78F3"/>
    <w:rsid w:val="003F7985"/>
    <w:rsid w:val="003F7990"/>
    <w:rsid w:val="003F7A90"/>
    <w:rsid w:val="003F7BB6"/>
    <w:rsid w:val="003F7C18"/>
    <w:rsid w:val="003F7C8C"/>
    <w:rsid w:val="003F7CBF"/>
    <w:rsid w:val="003F7CFA"/>
    <w:rsid w:val="003F7E9A"/>
    <w:rsid w:val="003F7F36"/>
    <w:rsid w:val="003F7F69"/>
    <w:rsid w:val="003F7F74"/>
    <w:rsid w:val="003F7FA5"/>
    <w:rsid w:val="00400012"/>
    <w:rsid w:val="0040004E"/>
    <w:rsid w:val="00400110"/>
    <w:rsid w:val="00400148"/>
    <w:rsid w:val="004001F6"/>
    <w:rsid w:val="004001FD"/>
    <w:rsid w:val="0040029D"/>
    <w:rsid w:val="004002CA"/>
    <w:rsid w:val="004003FA"/>
    <w:rsid w:val="00400404"/>
    <w:rsid w:val="004005DE"/>
    <w:rsid w:val="004006B8"/>
    <w:rsid w:val="004007D1"/>
    <w:rsid w:val="0040080B"/>
    <w:rsid w:val="00400814"/>
    <w:rsid w:val="0040084F"/>
    <w:rsid w:val="00400905"/>
    <w:rsid w:val="00400BA2"/>
    <w:rsid w:val="00400C07"/>
    <w:rsid w:val="00400DF4"/>
    <w:rsid w:val="00400E0E"/>
    <w:rsid w:val="00400E7F"/>
    <w:rsid w:val="00400EE8"/>
    <w:rsid w:val="00400EF2"/>
    <w:rsid w:val="00400F0A"/>
    <w:rsid w:val="00400FCA"/>
    <w:rsid w:val="00400FDD"/>
    <w:rsid w:val="00400FE3"/>
    <w:rsid w:val="00400FE9"/>
    <w:rsid w:val="00401027"/>
    <w:rsid w:val="00401055"/>
    <w:rsid w:val="0040105D"/>
    <w:rsid w:val="0040118E"/>
    <w:rsid w:val="00401358"/>
    <w:rsid w:val="00401442"/>
    <w:rsid w:val="00401453"/>
    <w:rsid w:val="00401464"/>
    <w:rsid w:val="00401589"/>
    <w:rsid w:val="00401602"/>
    <w:rsid w:val="004016AC"/>
    <w:rsid w:val="004016B8"/>
    <w:rsid w:val="004016E2"/>
    <w:rsid w:val="004017B9"/>
    <w:rsid w:val="004019CE"/>
    <w:rsid w:val="00401A0A"/>
    <w:rsid w:val="00401A95"/>
    <w:rsid w:val="00401AD2"/>
    <w:rsid w:val="00401BC5"/>
    <w:rsid w:val="00401C1C"/>
    <w:rsid w:val="00401CAD"/>
    <w:rsid w:val="00401D1E"/>
    <w:rsid w:val="00401D65"/>
    <w:rsid w:val="00401DCB"/>
    <w:rsid w:val="00401EF7"/>
    <w:rsid w:val="00401F1E"/>
    <w:rsid w:val="00401F6F"/>
    <w:rsid w:val="00401F9A"/>
    <w:rsid w:val="00401F9E"/>
    <w:rsid w:val="00402002"/>
    <w:rsid w:val="00402127"/>
    <w:rsid w:val="0040212A"/>
    <w:rsid w:val="0040217D"/>
    <w:rsid w:val="0040221F"/>
    <w:rsid w:val="00402247"/>
    <w:rsid w:val="004022A3"/>
    <w:rsid w:val="004022F8"/>
    <w:rsid w:val="004023DF"/>
    <w:rsid w:val="0040241F"/>
    <w:rsid w:val="00402478"/>
    <w:rsid w:val="0040248B"/>
    <w:rsid w:val="00402493"/>
    <w:rsid w:val="00402500"/>
    <w:rsid w:val="00402553"/>
    <w:rsid w:val="004025CA"/>
    <w:rsid w:val="004025E0"/>
    <w:rsid w:val="0040260D"/>
    <w:rsid w:val="00402612"/>
    <w:rsid w:val="00402639"/>
    <w:rsid w:val="004026B0"/>
    <w:rsid w:val="004026F8"/>
    <w:rsid w:val="00402737"/>
    <w:rsid w:val="004027A0"/>
    <w:rsid w:val="004027C8"/>
    <w:rsid w:val="00402A99"/>
    <w:rsid w:val="00402AC5"/>
    <w:rsid w:val="00402BB6"/>
    <w:rsid w:val="00402BD5"/>
    <w:rsid w:val="00402C14"/>
    <w:rsid w:val="00402CB7"/>
    <w:rsid w:val="00402D38"/>
    <w:rsid w:val="00402D3A"/>
    <w:rsid w:val="00402E96"/>
    <w:rsid w:val="00402FC3"/>
    <w:rsid w:val="00403040"/>
    <w:rsid w:val="00403083"/>
    <w:rsid w:val="004030B5"/>
    <w:rsid w:val="004030C9"/>
    <w:rsid w:val="00403156"/>
    <w:rsid w:val="00403284"/>
    <w:rsid w:val="00403468"/>
    <w:rsid w:val="004034FE"/>
    <w:rsid w:val="0040365A"/>
    <w:rsid w:val="00403703"/>
    <w:rsid w:val="00403871"/>
    <w:rsid w:val="004038A8"/>
    <w:rsid w:val="0040397B"/>
    <w:rsid w:val="004039D2"/>
    <w:rsid w:val="004039D3"/>
    <w:rsid w:val="004039DF"/>
    <w:rsid w:val="00403A08"/>
    <w:rsid w:val="00403A62"/>
    <w:rsid w:val="00403ADF"/>
    <w:rsid w:val="00403B22"/>
    <w:rsid w:val="00403B89"/>
    <w:rsid w:val="00403B8E"/>
    <w:rsid w:val="00403C0E"/>
    <w:rsid w:val="00403C7A"/>
    <w:rsid w:val="00403CE0"/>
    <w:rsid w:val="00403D3A"/>
    <w:rsid w:val="00403E26"/>
    <w:rsid w:val="00403E76"/>
    <w:rsid w:val="004040D6"/>
    <w:rsid w:val="00404160"/>
    <w:rsid w:val="00404177"/>
    <w:rsid w:val="0040450E"/>
    <w:rsid w:val="00404512"/>
    <w:rsid w:val="004045C4"/>
    <w:rsid w:val="00404631"/>
    <w:rsid w:val="004046EF"/>
    <w:rsid w:val="0040470A"/>
    <w:rsid w:val="00404846"/>
    <w:rsid w:val="00404960"/>
    <w:rsid w:val="004049D8"/>
    <w:rsid w:val="00404A7D"/>
    <w:rsid w:val="00404A83"/>
    <w:rsid w:val="00404AC1"/>
    <w:rsid w:val="00404B7E"/>
    <w:rsid w:val="00404C04"/>
    <w:rsid w:val="00404C40"/>
    <w:rsid w:val="00404CB1"/>
    <w:rsid w:val="00404E26"/>
    <w:rsid w:val="00404E99"/>
    <w:rsid w:val="00404F51"/>
    <w:rsid w:val="00404F6A"/>
    <w:rsid w:val="00405020"/>
    <w:rsid w:val="00405026"/>
    <w:rsid w:val="0040511A"/>
    <w:rsid w:val="00405166"/>
    <w:rsid w:val="00405190"/>
    <w:rsid w:val="00405200"/>
    <w:rsid w:val="00405485"/>
    <w:rsid w:val="004054AB"/>
    <w:rsid w:val="00405691"/>
    <w:rsid w:val="004056E4"/>
    <w:rsid w:val="0040579F"/>
    <w:rsid w:val="004057B8"/>
    <w:rsid w:val="004057D3"/>
    <w:rsid w:val="004057E8"/>
    <w:rsid w:val="00405800"/>
    <w:rsid w:val="004058B1"/>
    <w:rsid w:val="004058D4"/>
    <w:rsid w:val="00405988"/>
    <w:rsid w:val="00405A02"/>
    <w:rsid w:val="00405B1B"/>
    <w:rsid w:val="00405B64"/>
    <w:rsid w:val="00405D03"/>
    <w:rsid w:val="00405D85"/>
    <w:rsid w:val="00405DA1"/>
    <w:rsid w:val="00405DB3"/>
    <w:rsid w:val="00405DC0"/>
    <w:rsid w:val="00405E69"/>
    <w:rsid w:val="00405E75"/>
    <w:rsid w:val="00405EAE"/>
    <w:rsid w:val="00406019"/>
    <w:rsid w:val="00406059"/>
    <w:rsid w:val="004060FF"/>
    <w:rsid w:val="00406281"/>
    <w:rsid w:val="004062ED"/>
    <w:rsid w:val="004063FC"/>
    <w:rsid w:val="00406495"/>
    <w:rsid w:val="004064C4"/>
    <w:rsid w:val="00406527"/>
    <w:rsid w:val="00406585"/>
    <w:rsid w:val="004065B3"/>
    <w:rsid w:val="004065FD"/>
    <w:rsid w:val="00406673"/>
    <w:rsid w:val="00406707"/>
    <w:rsid w:val="0040679B"/>
    <w:rsid w:val="00406838"/>
    <w:rsid w:val="00406859"/>
    <w:rsid w:val="004068C9"/>
    <w:rsid w:val="004068DA"/>
    <w:rsid w:val="00406B26"/>
    <w:rsid w:val="00406C73"/>
    <w:rsid w:val="00406CB1"/>
    <w:rsid w:val="00406DBA"/>
    <w:rsid w:val="00406DBC"/>
    <w:rsid w:val="00406E12"/>
    <w:rsid w:val="00406E45"/>
    <w:rsid w:val="00406E5A"/>
    <w:rsid w:val="00406E62"/>
    <w:rsid w:val="00406F00"/>
    <w:rsid w:val="00406F3B"/>
    <w:rsid w:val="00406F99"/>
    <w:rsid w:val="00407009"/>
    <w:rsid w:val="0040708E"/>
    <w:rsid w:val="00407130"/>
    <w:rsid w:val="0040713E"/>
    <w:rsid w:val="004071AA"/>
    <w:rsid w:val="004072E4"/>
    <w:rsid w:val="00407300"/>
    <w:rsid w:val="0040730F"/>
    <w:rsid w:val="004073A9"/>
    <w:rsid w:val="00407481"/>
    <w:rsid w:val="004074A3"/>
    <w:rsid w:val="0040751E"/>
    <w:rsid w:val="00407526"/>
    <w:rsid w:val="00407554"/>
    <w:rsid w:val="00407586"/>
    <w:rsid w:val="0040760C"/>
    <w:rsid w:val="00407612"/>
    <w:rsid w:val="0040769A"/>
    <w:rsid w:val="004076F6"/>
    <w:rsid w:val="00407732"/>
    <w:rsid w:val="00407761"/>
    <w:rsid w:val="00407826"/>
    <w:rsid w:val="00407876"/>
    <w:rsid w:val="00407976"/>
    <w:rsid w:val="00407ABB"/>
    <w:rsid w:val="00407AEE"/>
    <w:rsid w:val="00407B71"/>
    <w:rsid w:val="00407BA5"/>
    <w:rsid w:val="00407C49"/>
    <w:rsid w:val="00407C5B"/>
    <w:rsid w:val="00407C5D"/>
    <w:rsid w:val="00407C96"/>
    <w:rsid w:val="00407D82"/>
    <w:rsid w:val="00407D87"/>
    <w:rsid w:val="00407DEA"/>
    <w:rsid w:val="00407F05"/>
    <w:rsid w:val="00407F50"/>
    <w:rsid w:val="0041001F"/>
    <w:rsid w:val="00410072"/>
    <w:rsid w:val="00410170"/>
    <w:rsid w:val="004102EA"/>
    <w:rsid w:val="00410351"/>
    <w:rsid w:val="00410355"/>
    <w:rsid w:val="004103F9"/>
    <w:rsid w:val="00410433"/>
    <w:rsid w:val="00410491"/>
    <w:rsid w:val="004104BF"/>
    <w:rsid w:val="004105EC"/>
    <w:rsid w:val="0041067A"/>
    <w:rsid w:val="004106F1"/>
    <w:rsid w:val="004108CE"/>
    <w:rsid w:val="004108DE"/>
    <w:rsid w:val="004109A6"/>
    <w:rsid w:val="004109B1"/>
    <w:rsid w:val="004109E5"/>
    <w:rsid w:val="00410AF4"/>
    <w:rsid w:val="00410BE4"/>
    <w:rsid w:val="00410C24"/>
    <w:rsid w:val="00410E7B"/>
    <w:rsid w:val="00410E9B"/>
    <w:rsid w:val="00410F96"/>
    <w:rsid w:val="0041105D"/>
    <w:rsid w:val="004110A7"/>
    <w:rsid w:val="00411186"/>
    <w:rsid w:val="004111FA"/>
    <w:rsid w:val="00411311"/>
    <w:rsid w:val="00411367"/>
    <w:rsid w:val="0041144B"/>
    <w:rsid w:val="0041148E"/>
    <w:rsid w:val="004114E4"/>
    <w:rsid w:val="00411552"/>
    <w:rsid w:val="00411554"/>
    <w:rsid w:val="0041157B"/>
    <w:rsid w:val="00411608"/>
    <w:rsid w:val="00411669"/>
    <w:rsid w:val="004116E7"/>
    <w:rsid w:val="004116FA"/>
    <w:rsid w:val="00411713"/>
    <w:rsid w:val="00411726"/>
    <w:rsid w:val="004117F0"/>
    <w:rsid w:val="0041183B"/>
    <w:rsid w:val="00411864"/>
    <w:rsid w:val="00411881"/>
    <w:rsid w:val="00411A80"/>
    <w:rsid w:val="00411AAC"/>
    <w:rsid w:val="00411AE4"/>
    <w:rsid w:val="00411B4C"/>
    <w:rsid w:val="00411C53"/>
    <w:rsid w:val="00411C96"/>
    <w:rsid w:val="00411CFD"/>
    <w:rsid w:val="00411D72"/>
    <w:rsid w:val="00411D7A"/>
    <w:rsid w:val="00411DB8"/>
    <w:rsid w:val="00411DCC"/>
    <w:rsid w:val="00411E85"/>
    <w:rsid w:val="00411F07"/>
    <w:rsid w:val="00411F32"/>
    <w:rsid w:val="00411F7C"/>
    <w:rsid w:val="00412031"/>
    <w:rsid w:val="00412039"/>
    <w:rsid w:val="00412104"/>
    <w:rsid w:val="0041216D"/>
    <w:rsid w:val="00412255"/>
    <w:rsid w:val="004123ED"/>
    <w:rsid w:val="004124CA"/>
    <w:rsid w:val="00412537"/>
    <w:rsid w:val="00412592"/>
    <w:rsid w:val="00412599"/>
    <w:rsid w:val="004125C5"/>
    <w:rsid w:val="004125DC"/>
    <w:rsid w:val="004125EC"/>
    <w:rsid w:val="00412644"/>
    <w:rsid w:val="00412660"/>
    <w:rsid w:val="0041268D"/>
    <w:rsid w:val="004126D3"/>
    <w:rsid w:val="004127B9"/>
    <w:rsid w:val="00412833"/>
    <w:rsid w:val="00412865"/>
    <w:rsid w:val="004128A4"/>
    <w:rsid w:val="004128B5"/>
    <w:rsid w:val="004128BF"/>
    <w:rsid w:val="0041292B"/>
    <w:rsid w:val="00412B02"/>
    <w:rsid w:val="00412BB0"/>
    <w:rsid w:val="00412BB2"/>
    <w:rsid w:val="00412BE6"/>
    <w:rsid w:val="00412CA6"/>
    <w:rsid w:val="00412D77"/>
    <w:rsid w:val="00412DD9"/>
    <w:rsid w:val="00412DF4"/>
    <w:rsid w:val="00412EC9"/>
    <w:rsid w:val="00412ED1"/>
    <w:rsid w:val="00412EDF"/>
    <w:rsid w:val="00412EF1"/>
    <w:rsid w:val="00412F02"/>
    <w:rsid w:val="00412F3D"/>
    <w:rsid w:val="00412FCE"/>
    <w:rsid w:val="004130DA"/>
    <w:rsid w:val="004131CA"/>
    <w:rsid w:val="004131DB"/>
    <w:rsid w:val="00413223"/>
    <w:rsid w:val="0041327B"/>
    <w:rsid w:val="0041329A"/>
    <w:rsid w:val="00413356"/>
    <w:rsid w:val="0041337A"/>
    <w:rsid w:val="004133EF"/>
    <w:rsid w:val="00413429"/>
    <w:rsid w:val="0041348C"/>
    <w:rsid w:val="004134DD"/>
    <w:rsid w:val="00413598"/>
    <w:rsid w:val="004135AF"/>
    <w:rsid w:val="00413785"/>
    <w:rsid w:val="004137B8"/>
    <w:rsid w:val="004137CF"/>
    <w:rsid w:val="00413949"/>
    <w:rsid w:val="00413A9B"/>
    <w:rsid w:val="00413AD0"/>
    <w:rsid w:val="00413B3E"/>
    <w:rsid w:val="00413BA9"/>
    <w:rsid w:val="00413C67"/>
    <w:rsid w:val="00413CDA"/>
    <w:rsid w:val="00413CEF"/>
    <w:rsid w:val="00413DC0"/>
    <w:rsid w:val="00413DEB"/>
    <w:rsid w:val="00413E1F"/>
    <w:rsid w:val="00413E9B"/>
    <w:rsid w:val="00413F15"/>
    <w:rsid w:val="00413F3C"/>
    <w:rsid w:val="00413F6D"/>
    <w:rsid w:val="004140A8"/>
    <w:rsid w:val="004140DE"/>
    <w:rsid w:val="00414298"/>
    <w:rsid w:val="00414380"/>
    <w:rsid w:val="004143D8"/>
    <w:rsid w:val="00414473"/>
    <w:rsid w:val="00414508"/>
    <w:rsid w:val="004146C9"/>
    <w:rsid w:val="004147DD"/>
    <w:rsid w:val="00414805"/>
    <w:rsid w:val="004148CC"/>
    <w:rsid w:val="004149E4"/>
    <w:rsid w:val="00414A1E"/>
    <w:rsid w:val="00414B3D"/>
    <w:rsid w:val="00414B5B"/>
    <w:rsid w:val="00414DD5"/>
    <w:rsid w:val="00414E72"/>
    <w:rsid w:val="00414E9E"/>
    <w:rsid w:val="00414FB3"/>
    <w:rsid w:val="004150DF"/>
    <w:rsid w:val="00415115"/>
    <w:rsid w:val="00415126"/>
    <w:rsid w:val="0041523F"/>
    <w:rsid w:val="004152B8"/>
    <w:rsid w:val="004152C2"/>
    <w:rsid w:val="0041536D"/>
    <w:rsid w:val="004154B2"/>
    <w:rsid w:val="004154B3"/>
    <w:rsid w:val="004155B0"/>
    <w:rsid w:val="00415609"/>
    <w:rsid w:val="00415634"/>
    <w:rsid w:val="004156EC"/>
    <w:rsid w:val="00415730"/>
    <w:rsid w:val="00415838"/>
    <w:rsid w:val="0041584A"/>
    <w:rsid w:val="004158B3"/>
    <w:rsid w:val="00415931"/>
    <w:rsid w:val="00415936"/>
    <w:rsid w:val="0041598D"/>
    <w:rsid w:val="004159FA"/>
    <w:rsid w:val="00415A47"/>
    <w:rsid w:val="00415AB6"/>
    <w:rsid w:val="00415ADB"/>
    <w:rsid w:val="00415B07"/>
    <w:rsid w:val="00415B35"/>
    <w:rsid w:val="00415C5B"/>
    <w:rsid w:val="00415D07"/>
    <w:rsid w:val="00415DBB"/>
    <w:rsid w:val="00415E5F"/>
    <w:rsid w:val="00415F04"/>
    <w:rsid w:val="00416025"/>
    <w:rsid w:val="0041602C"/>
    <w:rsid w:val="004160C9"/>
    <w:rsid w:val="004161BE"/>
    <w:rsid w:val="0041621C"/>
    <w:rsid w:val="00416264"/>
    <w:rsid w:val="004162DA"/>
    <w:rsid w:val="00416322"/>
    <w:rsid w:val="00416378"/>
    <w:rsid w:val="004164C0"/>
    <w:rsid w:val="00416559"/>
    <w:rsid w:val="00416641"/>
    <w:rsid w:val="00416696"/>
    <w:rsid w:val="004166A6"/>
    <w:rsid w:val="004166C5"/>
    <w:rsid w:val="004166FA"/>
    <w:rsid w:val="00416741"/>
    <w:rsid w:val="00416766"/>
    <w:rsid w:val="00416903"/>
    <w:rsid w:val="00416981"/>
    <w:rsid w:val="00416AA5"/>
    <w:rsid w:val="00416AB3"/>
    <w:rsid w:val="00416B9D"/>
    <w:rsid w:val="00416BA6"/>
    <w:rsid w:val="00416C01"/>
    <w:rsid w:val="00416E37"/>
    <w:rsid w:val="00416E5C"/>
    <w:rsid w:val="00416EC3"/>
    <w:rsid w:val="00416F79"/>
    <w:rsid w:val="00416FA1"/>
    <w:rsid w:val="0041707F"/>
    <w:rsid w:val="00417107"/>
    <w:rsid w:val="00417138"/>
    <w:rsid w:val="0041718B"/>
    <w:rsid w:val="004171F1"/>
    <w:rsid w:val="0041721A"/>
    <w:rsid w:val="0041731E"/>
    <w:rsid w:val="00417328"/>
    <w:rsid w:val="00417349"/>
    <w:rsid w:val="00417354"/>
    <w:rsid w:val="00417507"/>
    <w:rsid w:val="00417591"/>
    <w:rsid w:val="00417657"/>
    <w:rsid w:val="00417661"/>
    <w:rsid w:val="004176EF"/>
    <w:rsid w:val="00417763"/>
    <w:rsid w:val="00417835"/>
    <w:rsid w:val="00417948"/>
    <w:rsid w:val="00417A12"/>
    <w:rsid w:val="00417A2E"/>
    <w:rsid w:val="00417A45"/>
    <w:rsid w:val="00417B85"/>
    <w:rsid w:val="00417BBA"/>
    <w:rsid w:val="00417BC8"/>
    <w:rsid w:val="00417C40"/>
    <w:rsid w:val="00417C52"/>
    <w:rsid w:val="00417C5C"/>
    <w:rsid w:val="00417C68"/>
    <w:rsid w:val="00417CEB"/>
    <w:rsid w:val="00417E9A"/>
    <w:rsid w:val="00417F45"/>
    <w:rsid w:val="0042004E"/>
    <w:rsid w:val="00420060"/>
    <w:rsid w:val="00420266"/>
    <w:rsid w:val="00420276"/>
    <w:rsid w:val="004202E5"/>
    <w:rsid w:val="00420376"/>
    <w:rsid w:val="00420379"/>
    <w:rsid w:val="004203CF"/>
    <w:rsid w:val="004206CF"/>
    <w:rsid w:val="0042070F"/>
    <w:rsid w:val="0042074A"/>
    <w:rsid w:val="0042079F"/>
    <w:rsid w:val="00420802"/>
    <w:rsid w:val="00420946"/>
    <w:rsid w:val="00420971"/>
    <w:rsid w:val="00420973"/>
    <w:rsid w:val="00420A2B"/>
    <w:rsid w:val="00420A8D"/>
    <w:rsid w:val="00420AF6"/>
    <w:rsid w:val="00420B34"/>
    <w:rsid w:val="00420B4A"/>
    <w:rsid w:val="00420B4D"/>
    <w:rsid w:val="00420BF6"/>
    <w:rsid w:val="00420BF7"/>
    <w:rsid w:val="00420CF8"/>
    <w:rsid w:val="00420D0B"/>
    <w:rsid w:val="00420D4B"/>
    <w:rsid w:val="00420EA4"/>
    <w:rsid w:val="00420F47"/>
    <w:rsid w:val="00420FAA"/>
    <w:rsid w:val="00420FD4"/>
    <w:rsid w:val="0042104F"/>
    <w:rsid w:val="0042117F"/>
    <w:rsid w:val="004211D2"/>
    <w:rsid w:val="00421221"/>
    <w:rsid w:val="00421258"/>
    <w:rsid w:val="00421270"/>
    <w:rsid w:val="00421275"/>
    <w:rsid w:val="00421290"/>
    <w:rsid w:val="004212E9"/>
    <w:rsid w:val="00421350"/>
    <w:rsid w:val="00421357"/>
    <w:rsid w:val="004213DA"/>
    <w:rsid w:val="00421456"/>
    <w:rsid w:val="004214AB"/>
    <w:rsid w:val="004214F9"/>
    <w:rsid w:val="004216A2"/>
    <w:rsid w:val="004216F0"/>
    <w:rsid w:val="004217F4"/>
    <w:rsid w:val="00421844"/>
    <w:rsid w:val="00421AD1"/>
    <w:rsid w:val="00421B41"/>
    <w:rsid w:val="00421B57"/>
    <w:rsid w:val="00421B96"/>
    <w:rsid w:val="00421BC8"/>
    <w:rsid w:val="00421BE0"/>
    <w:rsid w:val="00421C04"/>
    <w:rsid w:val="00421D07"/>
    <w:rsid w:val="00421D23"/>
    <w:rsid w:val="00421DAB"/>
    <w:rsid w:val="00421EF4"/>
    <w:rsid w:val="00421F59"/>
    <w:rsid w:val="00422017"/>
    <w:rsid w:val="00422032"/>
    <w:rsid w:val="0042204B"/>
    <w:rsid w:val="00422097"/>
    <w:rsid w:val="00422132"/>
    <w:rsid w:val="0042219C"/>
    <w:rsid w:val="0042227D"/>
    <w:rsid w:val="0042237A"/>
    <w:rsid w:val="004223DC"/>
    <w:rsid w:val="004223F5"/>
    <w:rsid w:val="0042244C"/>
    <w:rsid w:val="00422530"/>
    <w:rsid w:val="00422543"/>
    <w:rsid w:val="004225E5"/>
    <w:rsid w:val="0042268C"/>
    <w:rsid w:val="0042273B"/>
    <w:rsid w:val="0042297F"/>
    <w:rsid w:val="00422AC6"/>
    <w:rsid w:val="00422B43"/>
    <w:rsid w:val="00422C0E"/>
    <w:rsid w:val="00422D6B"/>
    <w:rsid w:val="00422D9C"/>
    <w:rsid w:val="00422DDC"/>
    <w:rsid w:val="00422E3F"/>
    <w:rsid w:val="00422EB7"/>
    <w:rsid w:val="00422F36"/>
    <w:rsid w:val="00422F69"/>
    <w:rsid w:val="00422FB5"/>
    <w:rsid w:val="0042302B"/>
    <w:rsid w:val="00423066"/>
    <w:rsid w:val="004230C5"/>
    <w:rsid w:val="004231E7"/>
    <w:rsid w:val="00423267"/>
    <w:rsid w:val="004232A6"/>
    <w:rsid w:val="004232B0"/>
    <w:rsid w:val="00423316"/>
    <w:rsid w:val="00423397"/>
    <w:rsid w:val="00423400"/>
    <w:rsid w:val="00423692"/>
    <w:rsid w:val="00423696"/>
    <w:rsid w:val="0042373B"/>
    <w:rsid w:val="00423770"/>
    <w:rsid w:val="00423805"/>
    <w:rsid w:val="0042380F"/>
    <w:rsid w:val="00423885"/>
    <w:rsid w:val="0042399F"/>
    <w:rsid w:val="00423A6F"/>
    <w:rsid w:val="00423A82"/>
    <w:rsid w:val="00423ABC"/>
    <w:rsid w:val="00423AF7"/>
    <w:rsid w:val="00423D00"/>
    <w:rsid w:val="00423D7F"/>
    <w:rsid w:val="00424016"/>
    <w:rsid w:val="004240AF"/>
    <w:rsid w:val="004240B5"/>
    <w:rsid w:val="0042421D"/>
    <w:rsid w:val="004242D1"/>
    <w:rsid w:val="004242F9"/>
    <w:rsid w:val="00424305"/>
    <w:rsid w:val="00424314"/>
    <w:rsid w:val="0042431C"/>
    <w:rsid w:val="00424474"/>
    <w:rsid w:val="004244EA"/>
    <w:rsid w:val="00424575"/>
    <w:rsid w:val="004245F7"/>
    <w:rsid w:val="00424651"/>
    <w:rsid w:val="00424724"/>
    <w:rsid w:val="00424768"/>
    <w:rsid w:val="00424850"/>
    <w:rsid w:val="00424922"/>
    <w:rsid w:val="00424933"/>
    <w:rsid w:val="0042496A"/>
    <w:rsid w:val="004249F1"/>
    <w:rsid w:val="00424B0C"/>
    <w:rsid w:val="00424B43"/>
    <w:rsid w:val="00424B61"/>
    <w:rsid w:val="00424BC2"/>
    <w:rsid w:val="00424C9B"/>
    <w:rsid w:val="00424D56"/>
    <w:rsid w:val="00424DA6"/>
    <w:rsid w:val="00424EF6"/>
    <w:rsid w:val="00424EF9"/>
    <w:rsid w:val="00424FCE"/>
    <w:rsid w:val="00425032"/>
    <w:rsid w:val="004250C8"/>
    <w:rsid w:val="00425255"/>
    <w:rsid w:val="00425301"/>
    <w:rsid w:val="00425305"/>
    <w:rsid w:val="0042534F"/>
    <w:rsid w:val="0042541D"/>
    <w:rsid w:val="0042547A"/>
    <w:rsid w:val="00425498"/>
    <w:rsid w:val="00425508"/>
    <w:rsid w:val="00425517"/>
    <w:rsid w:val="0042551A"/>
    <w:rsid w:val="00425567"/>
    <w:rsid w:val="0042563D"/>
    <w:rsid w:val="004258A8"/>
    <w:rsid w:val="004258E6"/>
    <w:rsid w:val="0042595F"/>
    <w:rsid w:val="004259DA"/>
    <w:rsid w:val="00425AC9"/>
    <w:rsid w:val="00425B54"/>
    <w:rsid w:val="00425B7F"/>
    <w:rsid w:val="00425C24"/>
    <w:rsid w:val="00425C3A"/>
    <w:rsid w:val="00425D05"/>
    <w:rsid w:val="00425D2E"/>
    <w:rsid w:val="00425E1E"/>
    <w:rsid w:val="00425EAB"/>
    <w:rsid w:val="00426076"/>
    <w:rsid w:val="00426189"/>
    <w:rsid w:val="00426334"/>
    <w:rsid w:val="004263AA"/>
    <w:rsid w:val="00426404"/>
    <w:rsid w:val="00426457"/>
    <w:rsid w:val="00426482"/>
    <w:rsid w:val="004264C0"/>
    <w:rsid w:val="00426529"/>
    <w:rsid w:val="0042653A"/>
    <w:rsid w:val="004265BF"/>
    <w:rsid w:val="00426688"/>
    <w:rsid w:val="004266D3"/>
    <w:rsid w:val="004267A4"/>
    <w:rsid w:val="00426822"/>
    <w:rsid w:val="004269E1"/>
    <w:rsid w:val="00426AE8"/>
    <w:rsid w:val="00426B1A"/>
    <w:rsid w:val="00426D31"/>
    <w:rsid w:val="00426E16"/>
    <w:rsid w:val="00426E2F"/>
    <w:rsid w:val="00426ED5"/>
    <w:rsid w:val="00426EDA"/>
    <w:rsid w:val="00426EE5"/>
    <w:rsid w:val="00426EED"/>
    <w:rsid w:val="00426F68"/>
    <w:rsid w:val="00426F92"/>
    <w:rsid w:val="00427199"/>
    <w:rsid w:val="00427263"/>
    <w:rsid w:val="004272D3"/>
    <w:rsid w:val="0042732D"/>
    <w:rsid w:val="004273DA"/>
    <w:rsid w:val="004274A6"/>
    <w:rsid w:val="004274E0"/>
    <w:rsid w:val="00427505"/>
    <w:rsid w:val="00427542"/>
    <w:rsid w:val="004275FA"/>
    <w:rsid w:val="00427610"/>
    <w:rsid w:val="00427622"/>
    <w:rsid w:val="00427672"/>
    <w:rsid w:val="004276D4"/>
    <w:rsid w:val="0042788A"/>
    <w:rsid w:val="00427896"/>
    <w:rsid w:val="004278D1"/>
    <w:rsid w:val="00427A7F"/>
    <w:rsid w:val="00427A92"/>
    <w:rsid w:val="00427BE5"/>
    <w:rsid w:val="00427BF5"/>
    <w:rsid w:val="00427BF9"/>
    <w:rsid w:val="00427CFA"/>
    <w:rsid w:val="00427ECF"/>
    <w:rsid w:val="00427F26"/>
    <w:rsid w:val="00427F58"/>
    <w:rsid w:val="00427F94"/>
    <w:rsid w:val="00427FFC"/>
    <w:rsid w:val="00430066"/>
    <w:rsid w:val="00430074"/>
    <w:rsid w:val="00430077"/>
    <w:rsid w:val="00430155"/>
    <w:rsid w:val="004301D9"/>
    <w:rsid w:val="004301E7"/>
    <w:rsid w:val="0043020E"/>
    <w:rsid w:val="004302BE"/>
    <w:rsid w:val="0043030F"/>
    <w:rsid w:val="00430387"/>
    <w:rsid w:val="004303B3"/>
    <w:rsid w:val="00430501"/>
    <w:rsid w:val="004305B5"/>
    <w:rsid w:val="00430639"/>
    <w:rsid w:val="004306BB"/>
    <w:rsid w:val="004307E5"/>
    <w:rsid w:val="00430889"/>
    <w:rsid w:val="004308D0"/>
    <w:rsid w:val="00430A4E"/>
    <w:rsid w:val="00430A61"/>
    <w:rsid w:val="00430A9F"/>
    <w:rsid w:val="00430BAC"/>
    <w:rsid w:val="00430BFE"/>
    <w:rsid w:val="00430C94"/>
    <w:rsid w:val="00430D29"/>
    <w:rsid w:val="00430D8D"/>
    <w:rsid w:val="00430DD6"/>
    <w:rsid w:val="00430F1D"/>
    <w:rsid w:val="00430F81"/>
    <w:rsid w:val="00431077"/>
    <w:rsid w:val="004310DC"/>
    <w:rsid w:val="004310E6"/>
    <w:rsid w:val="00431169"/>
    <w:rsid w:val="00431226"/>
    <w:rsid w:val="00431233"/>
    <w:rsid w:val="0043123E"/>
    <w:rsid w:val="00431323"/>
    <w:rsid w:val="0043132F"/>
    <w:rsid w:val="004313C8"/>
    <w:rsid w:val="00431421"/>
    <w:rsid w:val="004315AA"/>
    <w:rsid w:val="0043166F"/>
    <w:rsid w:val="00431714"/>
    <w:rsid w:val="0043182F"/>
    <w:rsid w:val="00431962"/>
    <w:rsid w:val="00431AAA"/>
    <w:rsid w:val="00431B82"/>
    <w:rsid w:val="00431BD6"/>
    <w:rsid w:val="00431C17"/>
    <w:rsid w:val="00431C7F"/>
    <w:rsid w:val="00431D0E"/>
    <w:rsid w:val="00431DD5"/>
    <w:rsid w:val="00431DF5"/>
    <w:rsid w:val="00431E29"/>
    <w:rsid w:val="00431EC5"/>
    <w:rsid w:val="00431FE2"/>
    <w:rsid w:val="00432056"/>
    <w:rsid w:val="00432079"/>
    <w:rsid w:val="0043210D"/>
    <w:rsid w:val="0043219E"/>
    <w:rsid w:val="0043223E"/>
    <w:rsid w:val="0043225B"/>
    <w:rsid w:val="004322A1"/>
    <w:rsid w:val="004322D2"/>
    <w:rsid w:val="004322DC"/>
    <w:rsid w:val="00432321"/>
    <w:rsid w:val="00432428"/>
    <w:rsid w:val="0043251C"/>
    <w:rsid w:val="00432553"/>
    <w:rsid w:val="0043261C"/>
    <w:rsid w:val="0043264B"/>
    <w:rsid w:val="004326D1"/>
    <w:rsid w:val="004326DE"/>
    <w:rsid w:val="004327C1"/>
    <w:rsid w:val="004327D2"/>
    <w:rsid w:val="0043280A"/>
    <w:rsid w:val="004328CD"/>
    <w:rsid w:val="00432916"/>
    <w:rsid w:val="00432B18"/>
    <w:rsid w:val="00432B72"/>
    <w:rsid w:val="00432C59"/>
    <w:rsid w:val="00432D46"/>
    <w:rsid w:val="00432D52"/>
    <w:rsid w:val="00432F0A"/>
    <w:rsid w:val="00432F9D"/>
    <w:rsid w:val="00433041"/>
    <w:rsid w:val="004330DE"/>
    <w:rsid w:val="00433145"/>
    <w:rsid w:val="00433203"/>
    <w:rsid w:val="00433308"/>
    <w:rsid w:val="00433315"/>
    <w:rsid w:val="00433329"/>
    <w:rsid w:val="00433427"/>
    <w:rsid w:val="004334A5"/>
    <w:rsid w:val="00433565"/>
    <w:rsid w:val="0043365E"/>
    <w:rsid w:val="004336AE"/>
    <w:rsid w:val="0043377C"/>
    <w:rsid w:val="004339BF"/>
    <w:rsid w:val="004339C5"/>
    <w:rsid w:val="004339F5"/>
    <w:rsid w:val="00433AD1"/>
    <w:rsid w:val="00433B22"/>
    <w:rsid w:val="00433B6B"/>
    <w:rsid w:val="00433BCD"/>
    <w:rsid w:val="00433CF7"/>
    <w:rsid w:val="00433E3C"/>
    <w:rsid w:val="00433F1C"/>
    <w:rsid w:val="00433F84"/>
    <w:rsid w:val="00434020"/>
    <w:rsid w:val="00434142"/>
    <w:rsid w:val="00434193"/>
    <w:rsid w:val="0043420F"/>
    <w:rsid w:val="00434240"/>
    <w:rsid w:val="0043439A"/>
    <w:rsid w:val="004343A1"/>
    <w:rsid w:val="004343BE"/>
    <w:rsid w:val="00434424"/>
    <w:rsid w:val="00434555"/>
    <w:rsid w:val="0043458B"/>
    <w:rsid w:val="004346B7"/>
    <w:rsid w:val="00434808"/>
    <w:rsid w:val="004349D3"/>
    <w:rsid w:val="00434A85"/>
    <w:rsid w:val="00434A95"/>
    <w:rsid w:val="00434AE8"/>
    <w:rsid w:val="00434CA6"/>
    <w:rsid w:val="00434D63"/>
    <w:rsid w:val="00434DB8"/>
    <w:rsid w:val="00434E9E"/>
    <w:rsid w:val="00434FE2"/>
    <w:rsid w:val="00435027"/>
    <w:rsid w:val="00435046"/>
    <w:rsid w:val="00435050"/>
    <w:rsid w:val="00435075"/>
    <w:rsid w:val="004350D8"/>
    <w:rsid w:val="004351B9"/>
    <w:rsid w:val="004351F0"/>
    <w:rsid w:val="00435346"/>
    <w:rsid w:val="0043535C"/>
    <w:rsid w:val="00435424"/>
    <w:rsid w:val="00435430"/>
    <w:rsid w:val="004354CF"/>
    <w:rsid w:val="004355C0"/>
    <w:rsid w:val="004355F5"/>
    <w:rsid w:val="0043568A"/>
    <w:rsid w:val="004356E0"/>
    <w:rsid w:val="004358EB"/>
    <w:rsid w:val="00435966"/>
    <w:rsid w:val="00435979"/>
    <w:rsid w:val="00435A34"/>
    <w:rsid w:val="00435AC9"/>
    <w:rsid w:val="00435C12"/>
    <w:rsid w:val="00435C17"/>
    <w:rsid w:val="00435D39"/>
    <w:rsid w:val="00435D65"/>
    <w:rsid w:val="00435D82"/>
    <w:rsid w:val="00435DCA"/>
    <w:rsid w:val="00435DDF"/>
    <w:rsid w:val="00435F56"/>
    <w:rsid w:val="00435FFE"/>
    <w:rsid w:val="00436009"/>
    <w:rsid w:val="00436158"/>
    <w:rsid w:val="00436182"/>
    <w:rsid w:val="00436213"/>
    <w:rsid w:val="0043636C"/>
    <w:rsid w:val="0043637E"/>
    <w:rsid w:val="00436394"/>
    <w:rsid w:val="004363C0"/>
    <w:rsid w:val="00436501"/>
    <w:rsid w:val="00436574"/>
    <w:rsid w:val="004365EA"/>
    <w:rsid w:val="00436635"/>
    <w:rsid w:val="004367A1"/>
    <w:rsid w:val="00436851"/>
    <w:rsid w:val="00436977"/>
    <w:rsid w:val="004369A0"/>
    <w:rsid w:val="004369AC"/>
    <w:rsid w:val="004369DA"/>
    <w:rsid w:val="00436A1B"/>
    <w:rsid w:val="00436B02"/>
    <w:rsid w:val="00436B29"/>
    <w:rsid w:val="00436B4A"/>
    <w:rsid w:val="00436B60"/>
    <w:rsid w:val="00436CB4"/>
    <w:rsid w:val="00436D64"/>
    <w:rsid w:val="00436D76"/>
    <w:rsid w:val="00436DB6"/>
    <w:rsid w:val="00436E0F"/>
    <w:rsid w:val="00436E70"/>
    <w:rsid w:val="00436EA8"/>
    <w:rsid w:val="00436EC9"/>
    <w:rsid w:val="00437083"/>
    <w:rsid w:val="004370A9"/>
    <w:rsid w:val="00437102"/>
    <w:rsid w:val="0043715C"/>
    <w:rsid w:val="00437179"/>
    <w:rsid w:val="00437388"/>
    <w:rsid w:val="004375E4"/>
    <w:rsid w:val="00437694"/>
    <w:rsid w:val="004376C5"/>
    <w:rsid w:val="004378BE"/>
    <w:rsid w:val="0043796C"/>
    <w:rsid w:val="00437B40"/>
    <w:rsid w:val="00437BF8"/>
    <w:rsid w:val="00437C81"/>
    <w:rsid w:val="00437CD3"/>
    <w:rsid w:val="00437CDC"/>
    <w:rsid w:val="00437F81"/>
    <w:rsid w:val="00437FB7"/>
    <w:rsid w:val="00437FDB"/>
    <w:rsid w:val="00437FEF"/>
    <w:rsid w:val="00440050"/>
    <w:rsid w:val="0044016E"/>
    <w:rsid w:val="00440224"/>
    <w:rsid w:val="00440314"/>
    <w:rsid w:val="00440349"/>
    <w:rsid w:val="004403C0"/>
    <w:rsid w:val="004403D4"/>
    <w:rsid w:val="0044044E"/>
    <w:rsid w:val="0044048E"/>
    <w:rsid w:val="00440547"/>
    <w:rsid w:val="00440590"/>
    <w:rsid w:val="004405FD"/>
    <w:rsid w:val="00440631"/>
    <w:rsid w:val="004409D9"/>
    <w:rsid w:val="004409EF"/>
    <w:rsid w:val="004409F9"/>
    <w:rsid w:val="00440B53"/>
    <w:rsid w:val="00440CBD"/>
    <w:rsid w:val="00440D0F"/>
    <w:rsid w:val="00440ED6"/>
    <w:rsid w:val="00440F17"/>
    <w:rsid w:val="00440FBF"/>
    <w:rsid w:val="00440FC8"/>
    <w:rsid w:val="0044100D"/>
    <w:rsid w:val="00441024"/>
    <w:rsid w:val="0044102B"/>
    <w:rsid w:val="0044103B"/>
    <w:rsid w:val="004411B0"/>
    <w:rsid w:val="0044122F"/>
    <w:rsid w:val="00441230"/>
    <w:rsid w:val="00441232"/>
    <w:rsid w:val="00441241"/>
    <w:rsid w:val="0044129F"/>
    <w:rsid w:val="00441309"/>
    <w:rsid w:val="0044133D"/>
    <w:rsid w:val="004413F2"/>
    <w:rsid w:val="0044147F"/>
    <w:rsid w:val="004414A3"/>
    <w:rsid w:val="004415D5"/>
    <w:rsid w:val="00441650"/>
    <w:rsid w:val="004416A0"/>
    <w:rsid w:val="004416B1"/>
    <w:rsid w:val="0044174F"/>
    <w:rsid w:val="00441784"/>
    <w:rsid w:val="004418D0"/>
    <w:rsid w:val="004418D6"/>
    <w:rsid w:val="004418E6"/>
    <w:rsid w:val="00441935"/>
    <w:rsid w:val="00441953"/>
    <w:rsid w:val="004419AF"/>
    <w:rsid w:val="00441A89"/>
    <w:rsid w:val="00441AB8"/>
    <w:rsid w:val="00441B17"/>
    <w:rsid w:val="00441D06"/>
    <w:rsid w:val="00441D39"/>
    <w:rsid w:val="00441D98"/>
    <w:rsid w:val="00441DED"/>
    <w:rsid w:val="00441E22"/>
    <w:rsid w:val="00441E23"/>
    <w:rsid w:val="00441E3E"/>
    <w:rsid w:val="00441E81"/>
    <w:rsid w:val="00441EE4"/>
    <w:rsid w:val="00442044"/>
    <w:rsid w:val="00442335"/>
    <w:rsid w:val="00442499"/>
    <w:rsid w:val="00442512"/>
    <w:rsid w:val="004425A3"/>
    <w:rsid w:val="004425DA"/>
    <w:rsid w:val="00442611"/>
    <w:rsid w:val="0044263C"/>
    <w:rsid w:val="00442645"/>
    <w:rsid w:val="00442665"/>
    <w:rsid w:val="0044272A"/>
    <w:rsid w:val="0044275F"/>
    <w:rsid w:val="00442812"/>
    <w:rsid w:val="00442AA3"/>
    <w:rsid w:val="00442AE7"/>
    <w:rsid w:val="00442B1F"/>
    <w:rsid w:val="00442B4C"/>
    <w:rsid w:val="00442B95"/>
    <w:rsid w:val="00442BC6"/>
    <w:rsid w:val="00442C33"/>
    <w:rsid w:val="00442C88"/>
    <w:rsid w:val="00442CCE"/>
    <w:rsid w:val="00442CFA"/>
    <w:rsid w:val="00442D36"/>
    <w:rsid w:val="00442DB6"/>
    <w:rsid w:val="00442DDE"/>
    <w:rsid w:val="00442E48"/>
    <w:rsid w:val="0044307E"/>
    <w:rsid w:val="0044321D"/>
    <w:rsid w:val="00443277"/>
    <w:rsid w:val="004432B5"/>
    <w:rsid w:val="004432E5"/>
    <w:rsid w:val="004432EA"/>
    <w:rsid w:val="00443343"/>
    <w:rsid w:val="00443362"/>
    <w:rsid w:val="004433CE"/>
    <w:rsid w:val="004434A5"/>
    <w:rsid w:val="0044353D"/>
    <w:rsid w:val="00443578"/>
    <w:rsid w:val="004435AE"/>
    <w:rsid w:val="004436CF"/>
    <w:rsid w:val="00443714"/>
    <w:rsid w:val="004437BF"/>
    <w:rsid w:val="004437D6"/>
    <w:rsid w:val="0044391C"/>
    <w:rsid w:val="00443AC4"/>
    <w:rsid w:val="00443B12"/>
    <w:rsid w:val="00443B47"/>
    <w:rsid w:val="00443BDE"/>
    <w:rsid w:val="00443C56"/>
    <w:rsid w:val="00443CE0"/>
    <w:rsid w:val="00443D11"/>
    <w:rsid w:val="00443F42"/>
    <w:rsid w:val="00443F63"/>
    <w:rsid w:val="00444004"/>
    <w:rsid w:val="0044402A"/>
    <w:rsid w:val="00444117"/>
    <w:rsid w:val="004441D9"/>
    <w:rsid w:val="004442BF"/>
    <w:rsid w:val="0044434E"/>
    <w:rsid w:val="00444369"/>
    <w:rsid w:val="004444B9"/>
    <w:rsid w:val="00444597"/>
    <w:rsid w:val="004446AD"/>
    <w:rsid w:val="00444733"/>
    <w:rsid w:val="00444754"/>
    <w:rsid w:val="0044476C"/>
    <w:rsid w:val="00444782"/>
    <w:rsid w:val="00444858"/>
    <w:rsid w:val="0044496A"/>
    <w:rsid w:val="004449A3"/>
    <w:rsid w:val="004449E3"/>
    <w:rsid w:val="00444A4C"/>
    <w:rsid w:val="00444A94"/>
    <w:rsid w:val="00444B68"/>
    <w:rsid w:val="00444C04"/>
    <w:rsid w:val="00444CF4"/>
    <w:rsid w:val="00444D9F"/>
    <w:rsid w:val="00444DC1"/>
    <w:rsid w:val="00444DE2"/>
    <w:rsid w:val="00444DEF"/>
    <w:rsid w:val="00444EC1"/>
    <w:rsid w:val="00444ED9"/>
    <w:rsid w:val="00444F65"/>
    <w:rsid w:val="00444F86"/>
    <w:rsid w:val="00444F97"/>
    <w:rsid w:val="00444F9E"/>
    <w:rsid w:val="0044502B"/>
    <w:rsid w:val="00445068"/>
    <w:rsid w:val="0044510F"/>
    <w:rsid w:val="0044521D"/>
    <w:rsid w:val="0044522C"/>
    <w:rsid w:val="004453CD"/>
    <w:rsid w:val="00445420"/>
    <w:rsid w:val="00445460"/>
    <w:rsid w:val="0044548E"/>
    <w:rsid w:val="004454D2"/>
    <w:rsid w:val="004454DB"/>
    <w:rsid w:val="004455C0"/>
    <w:rsid w:val="00445697"/>
    <w:rsid w:val="00445784"/>
    <w:rsid w:val="00445793"/>
    <w:rsid w:val="00445979"/>
    <w:rsid w:val="00445A91"/>
    <w:rsid w:val="00445AE8"/>
    <w:rsid w:val="00445C0E"/>
    <w:rsid w:val="00445C3C"/>
    <w:rsid w:val="00445C49"/>
    <w:rsid w:val="00445C91"/>
    <w:rsid w:val="00445CCE"/>
    <w:rsid w:val="00445D15"/>
    <w:rsid w:val="00445D33"/>
    <w:rsid w:val="00445DE0"/>
    <w:rsid w:val="00445E90"/>
    <w:rsid w:val="00445EAE"/>
    <w:rsid w:val="00445F7B"/>
    <w:rsid w:val="00445F95"/>
    <w:rsid w:val="00446157"/>
    <w:rsid w:val="00446161"/>
    <w:rsid w:val="0044626B"/>
    <w:rsid w:val="004462AF"/>
    <w:rsid w:val="0044633C"/>
    <w:rsid w:val="00446350"/>
    <w:rsid w:val="0044635D"/>
    <w:rsid w:val="00446406"/>
    <w:rsid w:val="0044640E"/>
    <w:rsid w:val="0044644C"/>
    <w:rsid w:val="004464E1"/>
    <w:rsid w:val="0044650B"/>
    <w:rsid w:val="0044655D"/>
    <w:rsid w:val="00446640"/>
    <w:rsid w:val="004466A1"/>
    <w:rsid w:val="004466EB"/>
    <w:rsid w:val="00446732"/>
    <w:rsid w:val="004467D6"/>
    <w:rsid w:val="004467E1"/>
    <w:rsid w:val="0044686C"/>
    <w:rsid w:val="00446AFA"/>
    <w:rsid w:val="00446B4B"/>
    <w:rsid w:val="00446B52"/>
    <w:rsid w:val="00446C62"/>
    <w:rsid w:val="00446C95"/>
    <w:rsid w:val="00446CCF"/>
    <w:rsid w:val="00446DC0"/>
    <w:rsid w:val="00446ED4"/>
    <w:rsid w:val="00446FF1"/>
    <w:rsid w:val="00447047"/>
    <w:rsid w:val="004470C9"/>
    <w:rsid w:val="004470E6"/>
    <w:rsid w:val="0044712A"/>
    <w:rsid w:val="00447444"/>
    <w:rsid w:val="0044764F"/>
    <w:rsid w:val="0044767F"/>
    <w:rsid w:val="004476E5"/>
    <w:rsid w:val="004476F8"/>
    <w:rsid w:val="00447821"/>
    <w:rsid w:val="0044786D"/>
    <w:rsid w:val="004478ED"/>
    <w:rsid w:val="00447936"/>
    <w:rsid w:val="00447950"/>
    <w:rsid w:val="004479C2"/>
    <w:rsid w:val="00447B26"/>
    <w:rsid w:val="00447BFD"/>
    <w:rsid w:val="00447CC6"/>
    <w:rsid w:val="00447D05"/>
    <w:rsid w:val="00447D83"/>
    <w:rsid w:val="00447DA1"/>
    <w:rsid w:val="00447DAF"/>
    <w:rsid w:val="00447DCE"/>
    <w:rsid w:val="00447E40"/>
    <w:rsid w:val="00447E92"/>
    <w:rsid w:val="00447EA4"/>
    <w:rsid w:val="00447EFD"/>
    <w:rsid w:val="00447F04"/>
    <w:rsid w:val="00447F40"/>
    <w:rsid w:val="00447FA4"/>
    <w:rsid w:val="00450059"/>
    <w:rsid w:val="004500A6"/>
    <w:rsid w:val="004500B7"/>
    <w:rsid w:val="004500DF"/>
    <w:rsid w:val="004500F0"/>
    <w:rsid w:val="0045028B"/>
    <w:rsid w:val="004502A2"/>
    <w:rsid w:val="004502A5"/>
    <w:rsid w:val="004502E4"/>
    <w:rsid w:val="00450462"/>
    <w:rsid w:val="004504D0"/>
    <w:rsid w:val="004504DF"/>
    <w:rsid w:val="0045052A"/>
    <w:rsid w:val="00450618"/>
    <w:rsid w:val="004506A7"/>
    <w:rsid w:val="004506CC"/>
    <w:rsid w:val="00450749"/>
    <w:rsid w:val="004507E9"/>
    <w:rsid w:val="004508D8"/>
    <w:rsid w:val="004509B1"/>
    <w:rsid w:val="00450A2A"/>
    <w:rsid w:val="00450B6F"/>
    <w:rsid w:val="00450B91"/>
    <w:rsid w:val="00450BD3"/>
    <w:rsid w:val="00450C28"/>
    <w:rsid w:val="00450DD9"/>
    <w:rsid w:val="00450E49"/>
    <w:rsid w:val="00451164"/>
    <w:rsid w:val="004511E6"/>
    <w:rsid w:val="0045120E"/>
    <w:rsid w:val="00451283"/>
    <w:rsid w:val="00451289"/>
    <w:rsid w:val="00451363"/>
    <w:rsid w:val="00451446"/>
    <w:rsid w:val="004514DA"/>
    <w:rsid w:val="004515B4"/>
    <w:rsid w:val="004515BD"/>
    <w:rsid w:val="00451647"/>
    <w:rsid w:val="004516A0"/>
    <w:rsid w:val="004516A6"/>
    <w:rsid w:val="004516B7"/>
    <w:rsid w:val="004517FE"/>
    <w:rsid w:val="00451818"/>
    <w:rsid w:val="00451933"/>
    <w:rsid w:val="0045194C"/>
    <w:rsid w:val="0045195F"/>
    <w:rsid w:val="00451961"/>
    <w:rsid w:val="00451A07"/>
    <w:rsid w:val="00451AC2"/>
    <w:rsid w:val="00451AEB"/>
    <w:rsid w:val="00451B21"/>
    <w:rsid w:val="00451B23"/>
    <w:rsid w:val="00451BE5"/>
    <w:rsid w:val="00451D18"/>
    <w:rsid w:val="00451D29"/>
    <w:rsid w:val="00451D98"/>
    <w:rsid w:val="00451F97"/>
    <w:rsid w:val="00451FC8"/>
    <w:rsid w:val="00451FE9"/>
    <w:rsid w:val="00452004"/>
    <w:rsid w:val="00452068"/>
    <w:rsid w:val="0045212A"/>
    <w:rsid w:val="004521DF"/>
    <w:rsid w:val="00452268"/>
    <w:rsid w:val="0045227B"/>
    <w:rsid w:val="00452283"/>
    <w:rsid w:val="0045229C"/>
    <w:rsid w:val="00452310"/>
    <w:rsid w:val="00452349"/>
    <w:rsid w:val="00452422"/>
    <w:rsid w:val="00452432"/>
    <w:rsid w:val="00452484"/>
    <w:rsid w:val="004524B1"/>
    <w:rsid w:val="00452693"/>
    <w:rsid w:val="00452694"/>
    <w:rsid w:val="004527B6"/>
    <w:rsid w:val="004527DE"/>
    <w:rsid w:val="0045287C"/>
    <w:rsid w:val="00452A08"/>
    <w:rsid w:val="00452A6E"/>
    <w:rsid w:val="00452B56"/>
    <w:rsid w:val="00452D24"/>
    <w:rsid w:val="00452D50"/>
    <w:rsid w:val="00452D93"/>
    <w:rsid w:val="00452DAE"/>
    <w:rsid w:val="00452EA8"/>
    <w:rsid w:val="00452EAA"/>
    <w:rsid w:val="00452F42"/>
    <w:rsid w:val="00452F97"/>
    <w:rsid w:val="0045304C"/>
    <w:rsid w:val="004530A7"/>
    <w:rsid w:val="004530C7"/>
    <w:rsid w:val="004530C9"/>
    <w:rsid w:val="00453116"/>
    <w:rsid w:val="00453220"/>
    <w:rsid w:val="004533DA"/>
    <w:rsid w:val="00453479"/>
    <w:rsid w:val="004534A2"/>
    <w:rsid w:val="004534E3"/>
    <w:rsid w:val="0045352F"/>
    <w:rsid w:val="0045371D"/>
    <w:rsid w:val="00453737"/>
    <w:rsid w:val="004537B0"/>
    <w:rsid w:val="004537BA"/>
    <w:rsid w:val="00453859"/>
    <w:rsid w:val="0045385A"/>
    <w:rsid w:val="0045387D"/>
    <w:rsid w:val="00453928"/>
    <w:rsid w:val="00453948"/>
    <w:rsid w:val="004539D1"/>
    <w:rsid w:val="00453A14"/>
    <w:rsid w:val="00453A52"/>
    <w:rsid w:val="00453AC1"/>
    <w:rsid w:val="00453AC2"/>
    <w:rsid w:val="00453B01"/>
    <w:rsid w:val="00453C80"/>
    <w:rsid w:val="00453C97"/>
    <w:rsid w:val="00453D21"/>
    <w:rsid w:val="00453DB9"/>
    <w:rsid w:val="00453DF8"/>
    <w:rsid w:val="00453E43"/>
    <w:rsid w:val="00453E4A"/>
    <w:rsid w:val="00453E4F"/>
    <w:rsid w:val="00453E8B"/>
    <w:rsid w:val="00453EA0"/>
    <w:rsid w:val="00453EE0"/>
    <w:rsid w:val="00453FBC"/>
    <w:rsid w:val="00453FC0"/>
    <w:rsid w:val="00454000"/>
    <w:rsid w:val="0045409E"/>
    <w:rsid w:val="004540BC"/>
    <w:rsid w:val="004540BD"/>
    <w:rsid w:val="00454149"/>
    <w:rsid w:val="00454152"/>
    <w:rsid w:val="004541E0"/>
    <w:rsid w:val="004541EC"/>
    <w:rsid w:val="0045421D"/>
    <w:rsid w:val="00454460"/>
    <w:rsid w:val="004544B6"/>
    <w:rsid w:val="00454682"/>
    <w:rsid w:val="004546DC"/>
    <w:rsid w:val="00454981"/>
    <w:rsid w:val="004549FB"/>
    <w:rsid w:val="00454A70"/>
    <w:rsid w:val="00454C00"/>
    <w:rsid w:val="00454D1F"/>
    <w:rsid w:val="00454D7A"/>
    <w:rsid w:val="00454E7F"/>
    <w:rsid w:val="00454E85"/>
    <w:rsid w:val="00455060"/>
    <w:rsid w:val="00455130"/>
    <w:rsid w:val="004551E4"/>
    <w:rsid w:val="00455235"/>
    <w:rsid w:val="0045525A"/>
    <w:rsid w:val="0045535B"/>
    <w:rsid w:val="00455397"/>
    <w:rsid w:val="004553CF"/>
    <w:rsid w:val="004553D0"/>
    <w:rsid w:val="004553E3"/>
    <w:rsid w:val="00455473"/>
    <w:rsid w:val="004554B5"/>
    <w:rsid w:val="004554CE"/>
    <w:rsid w:val="004554D7"/>
    <w:rsid w:val="004555B0"/>
    <w:rsid w:val="004556F0"/>
    <w:rsid w:val="00455719"/>
    <w:rsid w:val="00455746"/>
    <w:rsid w:val="00455797"/>
    <w:rsid w:val="00455878"/>
    <w:rsid w:val="00455935"/>
    <w:rsid w:val="0045593F"/>
    <w:rsid w:val="004559B1"/>
    <w:rsid w:val="00455A79"/>
    <w:rsid w:val="00455AF2"/>
    <w:rsid w:val="00455B2F"/>
    <w:rsid w:val="00455B8C"/>
    <w:rsid w:val="00455BB7"/>
    <w:rsid w:val="00455C5D"/>
    <w:rsid w:val="00455D7C"/>
    <w:rsid w:val="00455DAF"/>
    <w:rsid w:val="00455DE1"/>
    <w:rsid w:val="00455F95"/>
    <w:rsid w:val="0045613D"/>
    <w:rsid w:val="00456162"/>
    <w:rsid w:val="0045619A"/>
    <w:rsid w:val="0045627D"/>
    <w:rsid w:val="004562C8"/>
    <w:rsid w:val="00456332"/>
    <w:rsid w:val="0045634B"/>
    <w:rsid w:val="004563A7"/>
    <w:rsid w:val="00456433"/>
    <w:rsid w:val="00456464"/>
    <w:rsid w:val="00456486"/>
    <w:rsid w:val="004564F8"/>
    <w:rsid w:val="0045653E"/>
    <w:rsid w:val="00456541"/>
    <w:rsid w:val="0045658C"/>
    <w:rsid w:val="004565B1"/>
    <w:rsid w:val="004565E4"/>
    <w:rsid w:val="004566C0"/>
    <w:rsid w:val="00456771"/>
    <w:rsid w:val="00456874"/>
    <w:rsid w:val="00456895"/>
    <w:rsid w:val="00456897"/>
    <w:rsid w:val="004568FC"/>
    <w:rsid w:val="00456919"/>
    <w:rsid w:val="00456935"/>
    <w:rsid w:val="0045693A"/>
    <w:rsid w:val="00456959"/>
    <w:rsid w:val="00456967"/>
    <w:rsid w:val="004569B0"/>
    <w:rsid w:val="00456A03"/>
    <w:rsid w:val="00456A15"/>
    <w:rsid w:val="00456A1D"/>
    <w:rsid w:val="00456B13"/>
    <w:rsid w:val="00456B37"/>
    <w:rsid w:val="00456B5A"/>
    <w:rsid w:val="00456BB7"/>
    <w:rsid w:val="00456C21"/>
    <w:rsid w:val="00456CDE"/>
    <w:rsid w:val="00456D1D"/>
    <w:rsid w:val="00456D46"/>
    <w:rsid w:val="00456DA0"/>
    <w:rsid w:val="00456ED3"/>
    <w:rsid w:val="00457047"/>
    <w:rsid w:val="004570DB"/>
    <w:rsid w:val="004570E6"/>
    <w:rsid w:val="004572F4"/>
    <w:rsid w:val="00457311"/>
    <w:rsid w:val="00457348"/>
    <w:rsid w:val="0045748B"/>
    <w:rsid w:val="004574C9"/>
    <w:rsid w:val="004574E6"/>
    <w:rsid w:val="00457513"/>
    <w:rsid w:val="00457519"/>
    <w:rsid w:val="00457667"/>
    <w:rsid w:val="00457697"/>
    <w:rsid w:val="004576B3"/>
    <w:rsid w:val="00457729"/>
    <w:rsid w:val="004577A0"/>
    <w:rsid w:val="00457843"/>
    <w:rsid w:val="004578A8"/>
    <w:rsid w:val="004578F8"/>
    <w:rsid w:val="004579B4"/>
    <w:rsid w:val="00457A07"/>
    <w:rsid w:val="00457ADA"/>
    <w:rsid w:val="00457C07"/>
    <w:rsid w:val="00457C1A"/>
    <w:rsid w:val="00457C78"/>
    <w:rsid w:val="00457CE9"/>
    <w:rsid w:val="00457D53"/>
    <w:rsid w:val="00457DF1"/>
    <w:rsid w:val="00457E36"/>
    <w:rsid w:val="00457E7B"/>
    <w:rsid w:val="0046000E"/>
    <w:rsid w:val="0046013B"/>
    <w:rsid w:val="00460145"/>
    <w:rsid w:val="0046025B"/>
    <w:rsid w:val="004603AB"/>
    <w:rsid w:val="004603B4"/>
    <w:rsid w:val="004603E8"/>
    <w:rsid w:val="004603EF"/>
    <w:rsid w:val="00460430"/>
    <w:rsid w:val="0046053C"/>
    <w:rsid w:val="00460608"/>
    <w:rsid w:val="0046068A"/>
    <w:rsid w:val="004606D4"/>
    <w:rsid w:val="0046070E"/>
    <w:rsid w:val="00460889"/>
    <w:rsid w:val="004608CE"/>
    <w:rsid w:val="004608D1"/>
    <w:rsid w:val="004608F5"/>
    <w:rsid w:val="00460934"/>
    <w:rsid w:val="0046097F"/>
    <w:rsid w:val="00460A35"/>
    <w:rsid w:val="00460A55"/>
    <w:rsid w:val="00460B2C"/>
    <w:rsid w:val="00460BA8"/>
    <w:rsid w:val="00460C11"/>
    <w:rsid w:val="00460C48"/>
    <w:rsid w:val="00460C7E"/>
    <w:rsid w:val="00460D42"/>
    <w:rsid w:val="00460E8A"/>
    <w:rsid w:val="00460E95"/>
    <w:rsid w:val="00460EFC"/>
    <w:rsid w:val="00460FB7"/>
    <w:rsid w:val="00460FBC"/>
    <w:rsid w:val="00460FE1"/>
    <w:rsid w:val="0046102F"/>
    <w:rsid w:val="00461131"/>
    <w:rsid w:val="00461215"/>
    <w:rsid w:val="00461220"/>
    <w:rsid w:val="004612D1"/>
    <w:rsid w:val="00461409"/>
    <w:rsid w:val="0046142B"/>
    <w:rsid w:val="004614B1"/>
    <w:rsid w:val="0046157F"/>
    <w:rsid w:val="004615BE"/>
    <w:rsid w:val="004615EB"/>
    <w:rsid w:val="004617D0"/>
    <w:rsid w:val="00461861"/>
    <w:rsid w:val="00461876"/>
    <w:rsid w:val="00461914"/>
    <w:rsid w:val="00461993"/>
    <w:rsid w:val="00461A13"/>
    <w:rsid w:val="00461C97"/>
    <w:rsid w:val="00461D0F"/>
    <w:rsid w:val="00461E0F"/>
    <w:rsid w:val="00461E3B"/>
    <w:rsid w:val="00461E80"/>
    <w:rsid w:val="00461EA4"/>
    <w:rsid w:val="00461EA7"/>
    <w:rsid w:val="00461F42"/>
    <w:rsid w:val="00461F54"/>
    <w:rsid w:val="00461F88"/>
    <w:rsid w:val="00461FD0"/>
    <w:rsid w:val="0046218E"/>
    <w:rsid w:val="00462257"/>
    <w:rsid w:val="00462270"/>
    <w:rsid w:val="004623B8"/>
    <w:rsid w:val="00462668"/>
    <w:rsid w:val="0046277F"/>
    <w:rsid w:val="004627BB"/>
    <w:rsid w:val="004627E9"/>
    <w:rsid w:val="00462862"/>
    <w:rsid w:val="004628A0"/>
    <w:rsid w:val="00462960"/>
    <w:rsid w:val="00462A4D"/>
    <w:rsid w:val="00462A68"/>
    <w:rsid w:val="00462A71"/>
    <w:rsid w:val="00462ABC"/>
    <w:rsid w:val="00462B00"/>
    <w:rsid w:val="00462DBD"/>
    <w:rsid w:val="00462E29"/>
    <w:rsid w:val="00462ED3"/>
    <w:rsid w:val="00463093"/>
    <w:rsid w:val="004631B2"/>
    <w:rsid w:val="004631CC"/>
    <w:rsid w:val="004632AE"/>
    <w:rsid w:val="004632FD"/>
    <w:rsid w:val="0046339F"/>
    <w:rsid w:val="004633A7"/>
    <w:rsid w:val="004633D1"/>
    <w:rsid w:val="0046342B"/>
    <w:rsid w:val="00463455"/>
    <w:rsid w:val="0046347A"/>
    <w:rsid w:val="004634E4"/>
    <w:rsid w:val="00463503"/>
    <w:rsid w:val="0046353C"/>
    <w:rsid w:val="00463596"/>
    <w:rsid w:val="004635B8"/>
    <w:rsid w:val="004635DB"/>
    <w:rsid w:val="0046365D"/>
    <w:rsid w:val="00463662"/>
    <w:rsid w:val="0046367A"/>
    <w:rsid w:val="00463727"/>
    <w:rsid w:val="00463730"/>
    <w:rsid w:val="00463785"/>
    <w:rsid w:val="00463811"/>
    <w:rsid w:val="00463818"/>
    <w:rsid w:val="00463821"/>
    <w:rsid w:val="0046389C"/>
    <w:rsid w:val="004638E5"/>
    <w:rsid w:val="00463919"/>
    <w:rsid w:val="00463A98"/>
    <w:rsid w:val="00463BA7"/>
    <w:rsid w:val="00463CE1"/>
    <w:rsid w:val="00463D62"/>
    <w:rsid w:val="00463FA2"/>
    <w:rsid w:val="00463FD0"/>
    <w:rsid w:val="00464051"/>
    <w:rsid w:val="00464169"/>
    <w:rsid w:val="00464260"/>
    <w:rsid w:val="0046428C"/>
    <w:rsid w:val="004642C8"/>
    <w:rsid w:val="00464365"/>
    <w:rsid w:val="004643AF"/>
    <w:rsid w:val="0046442C"/>
    <w:rsid w:val="004644E8"/>
    <w:rsid w:val="004645D7"/>
    <w:rsid w:val="004646F9"/>
    <w:rsid w:val="0046471D"/>
    <w:rsid w:val="00464789"/>
    <w:rsid w:val="004647A7"/>
    <w:rsid w:val="004647B2"/>
    <w:rsid w:val="00464875"/>
    <w:rsid w:val="0046489D"/>
    <w:rsid w:val="004648A5"/>
    <w:rsid w:val="004648BB"/>
    <w:rsid w:val="004648D7"/>
    <w:rsid w:val="004649F7"/>
    <w:rsid w:val="00464A69"/>
    <w:rsid w:val="00464B13"/>
    <w:rsid w:val="00464B96"/>
    <w:rsid w:val="00464BD2"/>
    <w:rsid w:val="00464BE9"/>
    <w:rsid w:val="00464BF4"/>
    <w:rsid w:val="00464C6F"/>
    <w:rsid w:val="00464CA6"/>
    <w:rsid w:val="00464D1C"/>
    <w:rsid w:val="00464D2D"/>
    <w:rsid w:val="00464DDA"/>
    <w:rsid w:val="00464E36"/>
    <w:rsid w:val="00464E7F"/>
    <w:rsid w:val="00464EDF"/>
    <w:rsid w:val="00464F25"/>
    <w:rsid w:val="00464F50"/>
    <w:rsid w:val="00464FFF"/>
    <w:rsid w:val="00465197"/>
    <w:rsid w:val="00465200"/>
    <w:rsid w:val="00465254"/>
    <w:rsid w:val="00465344"/>
    <w:rsid w:val="0046539C"/>
    <w:rsid w:val="004653E1"/>
    <w:rsid w:val="0046541C"/>
    <w:rsid w:val="0046544A"/>
    <w:rsid w:val="004654B0"/>
    <w:rsid w:val="00465549"/>
    <w:rsid w:val="004655F2"/>
    <w:rsid w:val="00465604"/>
    <w:rsid w:val="004656B7"/>
    <w:rsid w:val="00465875"/>
    <w:rsid w:val="004658B6"/>
    <w:rsid w:val="004659A2"/>
    <w:rsid w:val="004659E6"/>
    <w:rsid w:val="00465A37"/>
    <w:rsid w:val="00465C8E"/>
    <w:rsid w:val="00465DB2"/>
    <w:rsid w:val="00465E26"/>
    <w:rsid w:val="00465EFC"/>
    <w:rsid w:val="00465F50"/>
    <w:rsid w:val="00465F59"/>
    <w:rsid w:val="00465FAB"/>
    <w:rsid w:val="00465FAC"/>
    <w:rsid w:val="00466020"/>
    <w:rsid w:val="004660EB"/>
    <w:rsid w:val="00466159"/>
    <w:rsid w:val="00466172"/>
    <w:rsid w:val="00466231"/>
    <w:rsid w:val="00466264"/>
    <w:rsid w:val="0046626A"/>
    <w:rsid w:val="004662CD"/>
    <w:rsid w:val="004662DA"/>
    <w:rsid w:val="004664A9"/>
    <w:rsid w:val="00466569"/>
    <w:rsid w:val="00466674"/>
    <w:rsid w:val="00466796"/>
    <w:rsid w:val="0046688A"/>
    <w:rsid w:val="004668AE"/>
    <w:rsid w:val="004668AF"/>
    <w:rsid w:val="00466916"/>
    <w:rsid w:val="00466999"/>
    <w:rsid w:val="004669CB"/>
    <w:rsid w:val="00466A5A"/>
    <w:rsid w:val="00466A78"/>
    <w:rsid w:val="00466A85"/>
    <w:rsid w:val="00466A8E"/>
    <w:rsid w:val="00466A94"/>
    <w:rsid w:val="00466AD7"/>
    <w:rsid w:val="00466B94"/>
    <w:rsid w:val="00466BEE"/>
    <w:rsid w:val="00466C08"/>
    <w:rsid w:val="00466D69"/>
    <w:rsid w:val="00466E4C"/>
    <w:rsid w:val="00466F63"/>
    <w:rsid w:val="00467011"/>
    <w:rsid w:val="00467022"/>
    <w:rsid w:val="00467041"/>
    <w:rsid w:val="004670BF"/>
    <w:rsid w:val="004670C6"/>
    <w:rsid w:val="00467185"/>
    <w:rsid w:val="00467186"/>
    <w:rsid w:val="004672C2"/>
    <w:rsid w:val="00467485"/>
    <w:rsid w:val="004674AE"/>
    <w:rsid w:val="00467542"/>
    <w:rsid w:val="00467666"/>
    <w:rsid w:val="00467686"/>
    <w:rsid w:val="00467720"/>
    <w:rsid w:val="004678D1"/>
    <w:rsid w:val="00467951"/>
    <w:rsid w:val="004679B3"/>
    <w:rsid w:val="004679F6"/>
    <w:rsid w:val="00467A52"/>
    <w:rsid w:val="00467ACD"/>
    <w:rsid w:val="00467AD2"/>
    <w:rsid w:val="00467B2E"/>
    <w:rsid w:val="00467C7D"/>
    <w:rsid w:val="00467CCA"/>
    <w:rsid w:val="00467D14"/>
    <w:rsid w:val="00467E20"/>
    <w:rsid w:val="00467F98"/>
    <w:rsid w:val="00467FD6"/>
    <w:rsid w:val="00467FDA"/>
    <w:rsid w:val="00470006"/>
    <w:rsid w:val="00470099"/>
    <w:rsid w:val="004700BB"/>
    <w:rsid w:val="004700C6"/>
    <w:rsid w:val="00470191"/>
    <w:rsid w:val="00470193"/>
    <w:rsid w:val="0047019D"/>
    <w:rsid w:val="0047019F"/>
    <w:rsid w:val="004701F2"/>
    <w:rsid w:val="004701FF"/>
    <w:rsid w:val="0047034C"/>
    <w:rsid w:val="0047043C"/>
    <w:rsid w:val="004704C9"/>
    <w:rsid w:val="004704D7"/>
    <w:rsid w:val="004704EB"/>
    <w:rsid w:val="00470520"/>
    <w:rsid w:val="004705D7"/>
    <w:rsid w:val="0047063F"/>
    <w:rsid w:val="00470679"/>
    <w:rsid w:val="004706D8"/>
    <w:rsid w:val="004707DF"/>
    <w:rsid w:val="004708B4"/>
    <w:rsid w:val="0047098D"/>
    <w:rsid w:val="004709B8"/>
    <w:rsid w:val="00470A82"/>
    <w:rsid w:val="00470B81"/>
    <w:rsid w:val="00470BCE"/>
    <w:rsid w:val="00470CA8"/>
    <w:rsid w:val="00470CB3"/>
    <w:rsid w:val="00470D04"/>
    <w:rsid w:val="00470D33"/>
    <w:rsid w:val="00470D73"/>
    <w:rsid w:val="00470E1F"/>
    <w:rsid w:val="00470E64"/>
    <w:rsid w:val="00470EDA"/>
    <w:rsid w:val="00470F2E"/>
    <w:rsid w:val="00470F9E"/>
    <w:rsid w:val="00470FE1"/>
    <w:rsid w:val="00471034"/>
    <w:rsid w:val="004710BF"/>
    <w:rsid w:val="00471150"/>
    <w:rsid w:val="004711AC"/>
    <w:rsid w:val="004711D6"/>
    <w:rsid w:val="00471349"/>
    <w:rsid w:val="00471372"/>
    <w:rsid w:val="00471435"/>
    <w:rsid w:val="0047143B"/>
    <w:rsid w:val="0047143D"/>
    <w:rsid w:val="0047173F"/>
    <w:rsid w:val="00471802"/>
    <w:rsid w:val="0047191C"/>
    <w:rsid w:val="004719A1"/>
    <w:rsid w:val="00471AE3"/>
    <w:rsid w:val="00471B00"/>
    <w:rsid w:val="00471BFF"/>
    <w:rsid w:val="00471C42"/>
    <w:rsid w:val="00471E96"/>
    <w:rsid w:val="00471F90"/>
    <w:rsid w:val="00472087"/>
    <w:rsid w:val="004720B5"/>
    <w:rsid w:val="00472148"/>
    <w:rsid w:val="0047214B"/>
    <w:rsid w:val="00472275"/>
    <w:rsid w:val="004722BD"/>
    <w:rsid w:val="00472495"/>
    <w:rsid w:val="00472506"/>
    <w:rsid w:val="00472518"/>
    <w:rsid w:val="00472537"/>
    <w:rsid w:val="0047262D"/>
    <w:rsid w:val="00472631"/>
    <w:rsid w:val="004726F8"/>
    <w:rsid w:val="00472A71"/>
    <w:rsid w:val="00472A84"/>
    <w:rsid w:val="00472A88"/>
    <w:rsid w:val="00472AB7"/>
    <w:rsid w:val="00472AC6"/>
    <w:rsid w:val="00472ADB"/>
    <w:rsid w:val="00472B67"/>
    <w:rsid w:val="00472C00"/>
    <w:rsid w:val="00472C1D"/>
    <w:rsid w:val="00472E76"/>
    <w:rsid w:val="00472F4F"/>
    <w:rsid w:val="00472FAB"/>
    <w:rsid w:val="00473028"/>
    <w:rsid w:val="00473070"/>
    <w:rsid w:val="00473091"/>
    <w:rsid w:val="004731CA"/>
    <w:rsid w:val="0047329A"/>
    <w:rsid w:val="0047334A"/>
    <w:rsid w:val="00473451"/>
    <w:rsid w:val="0047360B"/>
    <w:rsid w:val="004736A4"/>
    <w:rsid w:val="00473703"/>
    <w:rsid w:val="00473878"/>
    <w:rsid w:val="004739C7"/>
    <w:rsid w:val="004739D5"/>
    <w:rsid w:val="00473AFE"/>
    <w:rsid w:val="00473B3F"/>
    <w:rsid w:val="00473BD6"/>
    <w:rsid w:val="00473C1C"/>
    <w:rsid w:val="00473DA5"/>
    <w:rsid w:val="00473DE3"/>
    <w:rsid w:val="00473DEB"/>
    <w:rsid w:val="00473E3F"/>
    <w:rsid w:val="00473F32"/>
    <w:rsid w:val="004740A1"/>
    <w:rsid w:val="004740CF"/>
    <w:rsid w:val="00474103"/>
    <w:rsid w:val="00474105"/>
    <w:rsid w:val="0047412B"/>
    <w:rsid w:val="0047429E"/>
    <w:rsid w:val="00474428"/>
    <w:rsid w:val="004744FD"/>
    <w:rsid w:val="0047451A"/>
    <w:rsid w:val="00474575"/>
    <w:rsid w:val="004745E4"/>
    <w:rsid w:val="004745EE"/>
    <w:rsid w:val="0047462B"/>
    <w:rsid w:val="00474683"/>
    <w:rsid w:val="0047468F"/>
    <w:rsid w:val="0047469C"/>
    <w:rsid w:val="004746B2"/>
    <w:rsid w:val="004746D8"/>
    <w:rsid w:val="004746D9"/>
    <w:rsid w:val="0047472D"/>
    <w:rsid w:val="00474894"/>
    <w:rsid w:val="004748E7"/>
    <w:rsid w:val="004748EA"/>
    <w:rsid w:val="0047491E"/>
    <w:rsid w:val="004749EA"/>
    <w:rsid w:val="00474AB2"/>
    <w:rsid w:val="00474AC5"/>
    <w:rsid w:val="00474CB9"/>
    <w:rsid w:val="00474D2F"/>
    <w:rsid w:val="00474F03"/>
    <w:rsid w:val="00474F8A"/>
    <w:rsid w:val="00474F8F"/>
    <w:rsid w:val="0047517F"/>
    <w:rsid w:val="00475182"/>
    <w:rsid w:val="0047518C"/>
    <w:rsid w:val="004751FB"/>
    <w:rsid w:val="0047525D"/>
    <w:rsid w:val="0047527A"/>
    <w:rsid w:val="004752B1"/>
    <w:rsid w:val="004752C5"/>
    <w:rsid w:val="004752DF"/>
    <w:rsid w:val="004752EB"/>
    <w:rsid w:val="00475445"/>
    <w:rsid w:val="004755CC"/>
    <w:rsid w:val="004755DA"/>
    <w:rsid w:val="00475616"/>
    <w:rsid w:val="004756FB"/>
    <w:rsid w:val="00475742"/>
    <w:rsid w:val="004758B7"/>
    <w:rsid w:val="00475911"/>
    <w:rsid w:val="004759FA"/>
    <w:rsid w:val="00475AE4"/>
    <w:rsid w:val="00475BC8"/>
    <w:rsid w:val="00475BD8"/>
    <w:rsid w:val="00475C15"/>
    <w:rsid w:val="00475C55"/>
    <w:rsid w:val="00475CBB"/>
    <w:rsid w:val="00475DC3"/>
    <w:rsid w:val="00475E50"/>
    <w:rsid w:val="00475E67"/>
    <w:rsid w:val="00475F06"/>
    <w:rsid w:val="00475F2F"/>
    <w:rsid w:val="00475F5D"/>
    <w:rsid w:val="0047605F"/>
    <w:rsid w:val="0047606C"/>
    <w:rsid w:val="004760DD"/>
    <w:rsid w:val="004761D8"/>
    <w:rsid w:val="004761E3"/>
    <w:rsid w:val="0047621A"/>
    <w:rsid w:val="00476266"/>
    <w:rsid w:val="0047629B"/>
    <w:rsid w:val="00476371"/>
    <w:rsid w:val="004763AF"/>
    <w:rsid w:val="0047643B"/>
    <w:rsid w:val="00476522"/>
    <w:rsid w:val="004765DA"/>
    <w:rsid w:val="004765FD"/>
    <w:rsid w:val="00476622"/>
    <w:rsid w:val="004766BF"/>
    <w:rsid w:val="004766C9"/>
    <w:rsid w:val="004766CB"/>
    <w:rsid w:val="0047672C"/>
    <w:rsid w:val="00476741"/>
    <w:rsid w:val="00476753"/>
    <w:rsid w:val="00476758"/>
    <w:rsid w:val="0047676C"/>
    <w:rsid w:val="00476855"/>
    <w:rsid w:val="004769D0"/>
    <w:rsid w:val="004769E6"/>
    <w:rsid w:val="00476A2B"/>
    <w:rsid w:val="00476B1F"/>
    <w:rsid w:val="00476C38"/>
    <w:rsid w:val="00476C4D"/>
    <w:rsid w:val="00476C6C"/>
    <w:rsid w:val="00476CB1"/>
    <w:rsid w:val="00476CBA"/>
    <w:rsid w:val="00476DF1"/>
    <w:rsid w:val="00476E45"/>
    <w:rsid w:val="00476EE0"/>
    <w:rsid w:val="00476F1B"/>
    <w:rsid w:val="00476F20"/>
    <w:rsid w:val="0047704E"/>
    <w:rsid w:val="00477091"/>
    <w:rsid w:val="0047718B"/>
    <w:rsid w:val="004771A8"/>
    <w:rsid w:val="00477259"/>
    <w:rsid w:val="00477298"/>
    <w:rsid w:val="004772D2"/>
    <w:rsid w:val="0047734B"/>
    <w:rsid w:val="00477487"/>
    <w:rsid w:val="004775E7"/>
    <w:rsid w:val="0047766C"/>
    <w:rsid w:val="0047767A"/>
    <w:rsid w:val="0047779A"/>
    <w:rsid w:val="004777CA"/>
    <w:rsid w:val="004777CD"/>
    <w:rsid w:val="0047786E"/>
    <w:rsid w:val="00477878"/>
    <w:rsid w:val="0047799C"/>
    <w:rsid w:val="004779DF"/>
    <w:rsid w:val="00477C11"/>
    <w:rsid w:val="00477C41"/>
    <w:rsid w:val="00477C7E"/>
    <w:rsid w:val="00477C90"/>
    <w:rsid w:val="00477D8B"/>
    <w:rsid w:val="00477DCB"/>
    <w:rsid w:val="00477E3A"/>
    <w:rsid w:val="00477EF2"/>
    <w:rsid w:val="00477F2F"/>
    <w:rsid w:val="00480013"/>
    <w:rsid w:val="0048012E"/>
    <w:rsid w:val="004801ED"/>
    <w:rsid w:val="00480213"/>
    <w:rsid w:val="00480312"/>
    <w:rsid w:val="00480704"/>
    <w:rsid w:val="0048071B"/>
    <w:rsid w:val="00480729"/>
    <w:rsid w:val="004807D0"/>
    <w:rsid w:val="00480828"/>
    <w:rsid w:val="00480874"/>
    <w:rsid w:val="00480884"/>
    <w:rsid w:val="004808AF"/>
    <w:rsid w:val="004808C2"/>
    <w:rsid w:val="00480910"/>
    <w:rsid w:val="004809D4"/>
    <w:rsid w:val="00480A20"/>
    <w:rsid w:val="00480A9A"/>
    <w:rsid w:val="00480D10"/>
    <w:rsid w:val="00480D51"/>
    <w:rsid w:val="00480DE6"/>
    <w:rsid w:val="00480E7C"/>
    <w:rsid w:val="00480EF6"/>
    <w:rsid w:val="00480FA9"/>
    <w:rsid w:val="00481073"/>
    <w:rsid w:val="00481092"/>
    <w:rsid w:val="004812E6"/>
    <w:rsid w:val="004813B5"/>
    <w:rsid w:val="0048142A"/>
    <w:rsid w:val="004814E8"/>
    <w:rsid w:val="00481500"/>
    <w:rsid w:val="0048155B"/>
    <w:rsid w:val="00481790"/>
    <w:rsid w:val="0048194A"/>
    <w:rsid w:val="004819A1"/>
    <w:rsid w:val="004819A8"/>
    <w:rsid w:val="004819B7"/>
    <w:rsid w:val="00481B62"/>
    <w:rsid w:val="00481C12"/>
    <w:rsid w:val="00481C47"/>
    <w:rsid w:val="00481DE6"/>
    <w:rsid w:val="00481DE8"/>
    <w:rsid w:val="00481EF7"/>
    <w:rsid w:val="00481F26"/>
    <w:rsid w:val="00481F5B"/>
    <w:rsid w:val="00481F8A"/>
    <w:rsid w:val="00481F93"/>
    <w:rsid w:val="00481FA3"/>
    <w:rsid w:val="00481FDA"/>
    <w:rsid w:val="0048204F"/>
    <w:rsid w:val="0048207C"/>
    <w:rsid w:val="004820ED"/>
    <w:rsid w:val="00482109"/>
    <w:rsid w:val="00482236"/>
    <w:rsid w:val="00482238"/>
    <w:rsid w:val="0048225B"/>
    <w:rsid w:val="004822A8"/>
    <w:rsid w:val="00482549"/>
    <w:rsid w:val="0048255F"/>
    <w:rsid w:val="00482573"/>
    <w:rsid w:val="0048259B"/>
    <w:rsid w:val="004825C8"/>
    <w:rsid w:val="00482642"/>
    <w:rsid w:val="0048265D"/>
    <w:rsid w:val="00482675"/>
    <w:rsid w:val="004826D9"/>
    <w:rsid w:val="00482907"/>
    <w:rsid w:val="00482928"/>
    <w:rsid w:val="0048298C"/>
    <w:rsid w:val="00482B03"/>
    <w:rsid w:val="00482B6E"/>
    <w:rsid w:val="00482B93"/>
    <w:rsid w:val="00482BBC"/>
    <w:rsid w:val="00482BC8"/>
    <w:rsid w:val="00482C7A"/>
    <w:rsid w:val="00482D67"/>
    <w:rsid w:val="00482D76"/>
    <w:rsid w:val="00482E51"/>
    <w:rsid w:val="00482E77"/>
    <w:rsid w:val="00482ECD"/>
    <w:rsid w:val="00482F5E"/>
    <w:rsid w:val="00482FF5"/>
    <w:rsid w:val="00483086"/>
    <w:rsid w:val="004830AC"/>
    <w:rsid w:val="004830F6"/>
    <w:rsid w:val="0048317D"/>
    <w:rsid w:val="004831E7"/>
    <w:rsid w:val="004833B5"/>
    <w:rsid w:val="0048340D"/>
    <w:rsid w:val="00483461"/>
    <w:rsid w:val="004834EE"/>
    <w:rsid w:val="0048355E"/>
    <w:rsid w:val="00483581"/>
    <w:rsid w:val="0048363C"/>
    <w:rsid w:val="004838FF"/>
    <w:rsid w:val="00483A36"/>
    <w:rsid w:val="00483CDE"/>
    <w:rsid w:val="00483CF3"/>
    <w:rsid w:val="00483D26"/>
    <w:rsid w:val="00483D3D"/>
    <w:rsid w:val="00483DFB"/>
    <w:rsid w:val="00483E1A"/>
    <w:rsid w:val="00483ED7"/>
    <w:rsid w:val="00483F35"/>
    <w:rsid w:val="00483FF5"/>
    <w:rsid w:val="00484059"/>
    <w:rsid w:val="004840A7"/>
    <w:rsid w:val="0048414E"/>
    <w:rsid w:val="00484187"/>
    <w:rsid w:val="00484195"/>
    <w:rsid w:val="004842BE"/>
    <w:rsid w:val="00484318"/>
    <w:rsid w:val="00484322"/>
    <w:rsid w:val="004843A1"/>
    <w:rsid w:val="004843BF"/>
    <w:rsid w:val="004844FE"/>
    <w:rsid w:val="0048454E"/>
    <w:rsid w:val="004845C3"/>
    <w:rsid w:val="0048473B"/>
    <w:rsid w:val="00484800"/>
    <w:rsid w:val="00484853"/>
    <w:rsid w:val="00484939"/>
    <w:rsid w:val="00484943"/>
    <w:rsid w:val="0048498F"/>
    <w:rsid w:val="004849E6"/>
    <w:rsid w:val="004849EA"/>
    <w:rsid w:val="00484A00"/>
    <w:rsid w:val="00484A13"/>
    <w:rsid w:val="00484A5E"/>
    <w:rsid w:val="00484B39"/>
    <w:rsid w:val="00484B52"/>
    <w:rsid w:val="00484BD8"/>
    <w:rsid w:val="00484DF3"/>
    <w:rsid w:val="00484E6B"/>
    <w:rsid w:val="00484EE5"/>
    <w:rsid w:val="00485119"/>
    <w:rsid w:val="0048512B"/>
    <w:rsid w:val="004851B9"/>
    <w:rsid w:val="0048525D"/>
    <w:rsid w:val="0048535F"/>
    <w:rsid w:val="004853FF"/>
    <w:rsid w:val="004855AE"/>
    <w:rsid w:val="0048562E"/>
    <w:rsid w:val="00485698"/>
    <w:rsid w:val="0048575D"/>
    <w:rsid w:val="00485B3C"/>
    <w:rsid w:val="00485CE7"/>
    <w:rsid w:val="00485D8F"/>
    <w:rsid w:val="00485E52"/>
    <w:rsid w:val="00485E63"/>
    <w:rsid w:val="00485ECA"/>
    <w:rsid w:val="00485EFF"/>
    <w:rsid w:val="00485F0A"/>
    <w:rsid w:val="00485F62"/>
    <w:rsid w:val="004860E1"/>
    <w:rsid w:val="00486140"/>
    <w:rsid w:val="00486175"/>
    <w:rsid w:val="004861C3"/>
    <w:rsid w:val="004861D4"/>
    <w:rsid w:val="00486200"/>
    <w:rsid w:val="00486217"/>
    <w:rsid w:val="004862C8"/>
    <w:rsid w:val="00486304"/>
    <w:rsid w:val="004863BE"/>
    <w:rsid w:val="004863CB"/>
    <w:rsid w:val="00486440"/>
    <w:rsid w:val="00486448"/>
    <w:rsid w:val="0048647D"/>
    <w:rsid w:val="00486515"/>
    <w:rsid w:val="00486532"/>
    <w:rsid w:val="00486565"/>
    <w:rsid w:val="004865B6"/>
    <w:rsid w:val="004866B7"/>
    <w:rsid w:val="00486721"/>
    <w:rsid w:val="00486736"/>
    <w:rsid w:val="00486771"/>
    <w:rsid w:val="004867CE"/>
    <w:rsid w:val="00486825"/>
    <w:rsid w:val="00486848"/>
    <w:rsid w:val="004868BA"/>
    <w:rsid w:val="004868D8"/>
    <w:rsid w:val="004868DF"/>
    <w:rsid w:val="004868E3"/>
    <w:rsid w:val="00486933"/>
    <w:rsid w:val="00486A32"/>
    <w:rsid w:val="00486A93"/>
    <w:rsid w:val="00486ADE"/>
    <w:rsid w:val="00486AEF"/>
    <w:rsid w:val="00486C90"/>
    <w:rsid w:val="00486D62"/>
    <w:rsid w:val="00486DD3"/>
    <w:rsid w:val="00486E8C"/>
    <w:rsid w:val="00486EF5"/>
    <w:rsid w:val="00486FB3"/>
    <w:rsid w:val="0048717F"/>
    <w:rsid w:val="004871B8"/>
    <w:rsid w:val="0048720B"/>
    <w:rsid w:val="004872A4"/>
    <w:rsid w:val="004872C0"/>
    <w:rsid w:val="00487381"/>
    <w:rsid w:val="004873B1"/>
    <w:rsid w:val="004873FD"/>
    <w:rsid w:val="00487462"/>
    <w:rsid w:val="004874B5"/>
    <w:rsid w:val="004874F0"/>
    <w:rsid w:val="0048750E"/>
    <w:rsid w:val="0048768A"/>
    <w:rsid w:val="00487745"/>
    <w:rsid w:val="004878E8"/>
    <w:rsid w:val="00487921"/>
    <w:rsid w:val="004879F9"/>
    <w:rsid w:val="00487A60"/>
    <w:rsid w:val="00487B49"/>
    <w:rsid w:val="00487B64"/>
    <w:rsid w:val="00487C21"/>
    <w:rsid w:val="00487C77"/>
    <w:rsid w:val="00487CD7"/>
    <w:rsid w:val="00487FAC"/>
    <w:rsid w:val="00490195"/>
    <w:rsid w:val="00490247"/>
    <w:rsid w:val="004902D6"/>
    <w:rsid w:val="004902E6"/>
    <w:rsid w:val="00490316"/>
    <w:rsid w:val="0049033E"/>
    <w:rsid w:val="0049036F"/>
    <w:rsid w:val="004903A5"/>
    <w:rsid w:val="00490430"/>
    <w:rsid w:val="004904A8"/>
    <w:rsid w:val="004904D7"/>
    <w:rsid w:val="004904E3"/>
    <w:rsid w:val="00490555"/>
    <w:rsid w:val="004905BF"/>
    <w:rsid w:val="00490657"/>
    <w:rsid w:val="00490667"/>
    <w:rsid w:val="00490765"/>
    <w:rsid w:val="0049077D"/>
    <w:rsid w:val="004908CD"/>
    <w:rsid w:val="004909EB"/>
    <w:rsid w:val="00490C93"/>
    <w:rsid w:val="00490D82"/>
    <w:rsid w:val="00490E12"/>
    <w:rsid w:val="00490EB7"/>
    <w:rsid w:val="00490EDD"/>
    <w:rsid w:val="00491004"/>
    <w:rsid w:val="0049107E"/>
    <w:rsid w:val="004910A1"/>
    <w:rsid w:val="004910BA"/>
    <w:rsid w:val="004910E7"/>
    <w:rsid w:val="0049128C"/>
    <w:rsid w:val="0049128E"/>
    <w:rsid w:val="004914D1"/>
    <w:rsid w:val="00491503"/>
    <w:rsid w:val="0049153A"/>
    <w:rsid w:val="0049153D"/>
    <w:rsid w:val="004915A5"/>
    <w:rsid w:val="00491615"/>
    <w:rsid w:val="0049175C"/>
    <w:rsid w:val="004918DA"/>
    <w:rsid w:val="00491938"/>
    <w:rsid w:val="00491A5F"/>
    <w:rsid w:val="00491A98"/>
    <w:rsid w:val="00491BED"/>
    <w:rsid w:val="00491C42"/>
    <w:rsid w:val="00491C85"/>
    <w:rsid w:val="00491E1B"/>
    <w:rsid w:val="00491E92"/>
    <w:rsid w:val="00491EC6"/>
    <w:rsid w:val="00491FAD"/>
    <w:rsid w:val="00491FD2"/>
    <w:rsid w:val="0049207E"/>
    <w:rsid w:val="004920A1"/>
    <w:rsid w:val="004920E8"/>
    <w:rsid w:val="0049211B"/>
    <w:rsid w:val="00492151"/>
    <w:rsid w:val="004921A3"/>
    <w:rsid w:val="004921D4"/>
    <w:rsid w:val="004922C7"/>
    <w:rsid w:val="00492454"/>
    <w:rsid w:val="004924F0"/>
    <w:rsid w:val="0049251A"/>
    <w:rsid w:val="0049258E"/>
    <w:rsid w:val="00492626"/>
    <w:rsid w:val="004927B4"/>
    <w:rsid w:val="00492842"/>
    <w:rsid w:val="00492844"/>
    <w:rsid w:val="00492934"/>
    <w:rsid w:val="00492963"/>
    <w:rsid w:val="004929FC"/>
    <w:rsid w:val="00492A0E"/>
    <w:rsid w:val="00492ADF"/>
    <w:rsid w:val="00492AF2"/>
    <w:rsid w:val="00492BA2"/>
    <w:rsid w:val="00492BC2"/>
    <w:rsid w:val="00492BC7"/>
    <w:rsid w:val="00492BD7"/>
    <w:rsid w:val="00492BF7"/>
    <w:rsid w:val="00492BFD"/>
    <w:rsid w:val="00492C01"/>
    <w:rsid w:val="00492C23"/>
    <w:rsid w:val="00492C64"/>
    <w:rsid w:val="00492C9B"/>
    <w:rsid w:val="00492CDB"/>
    <w:rsid w:val="00492CE4"/>
    <w:rsid w:val="00492D5E"/>
    <w:rsid w:val="00492DBB"/>
    <w:rsid w:val="00492E7F"/>
    <w:rsid w:val="00492E90"/>
    <w:rsid w:val="00492F22"/>
    <w:rsid w:val="00492F36"/>
    <w:rsid w:val="0049300D"/>
    <w:rsid w:val="0049303E"/>
    <w:rsid w:val="0049311E"/>
    <w:rsid w:val="00493123"/>
    <w:rsid w:val="004931B8"/>
    <w:rsid w:val="00493208"/>
    <w:rsid w:val="0049322C"/>
    <w:rsid w:val="004932C6"/>
    <w:rsid w:val="004932E7"/>
    <w:rsid w:val="0049331C"/>
    <w:rsid w:val="00493341"/>
    <w:rsid w:val="0049345A"/>
    <w:rsid w:val="004934CC"/>
    <w:rsid w:val="004934D6"/>
    <w:rsid w:val="004934E8"/>
    <w:rsid w:val="004934F9"/>
    <w:rsid w:val="0049353C"/>
    <w:rsid w:val="0049357E"/>
    <w:rsid w:val="00493712"/>
    <w:rsid w:val="00493824"/>
    <w:rsid w:val="00493832"/>
    <w:rsid w:val="004938B9"/>
    <w:rsid w:val="004938ED"/>
    <w:rsid w:val="0049392E"/>
    <w:rsid w:val="00493933"/>
    <w:rsid w:val="004939C1"/>
    <w:rsid w:val="004939C7"/>
    <w:rsid w:val="004939D6"/>
    <w:rsid w:val="00493B25"/>
    <w:rsid w:val="00493B82"/>
    <w:rsid w:val="00493B9F"/>
    <w:rsid w:val="00493BB9"/>
    <w:rsid w:val="00493BBF"/>
    <w:rsid w:val="00493BD6"/>
    <w:rsid w:val="00493C74"/>
    <w:rsid w:val="00493C95"/>
    <w:rsid w:val="00493D11"/>
    <w:rsid w:val="00493DA3"/>
    <w:rsid w:val="00493E99"/>
    <w:rsid w:val="0049402E"/>
    <w:rsid w:val="0049411B"/>
    <w:rsid w:val="00494231"/>
    <w:rsid w:val="00494319"/>
    <w:rsid w:val="00494392"/>
    <w:rsid w:val="004943AB"/>
    <w:rsid w:val="00494414"/>
    <w:rsid w:val="00494499"/>
    <w:rsid w:val="004944D7"/>
    <w:rsid w:val="004944DB"/>
    <w:rsid w:val="00494603"/>
    <w:rsid w:val="0049469C"/>
    <w:rsid w:val="004946AA"/>
    <w:rsid w:val="004946F8"/>
    <w:rsid w:val="00494740"/>
    <w:rsid w:val="00494761"/>
    <w:rsid w:val="004947A3"/>
    <w:rsid w:val="004947E0"/>
    <w:rsid w:val="00494938"/>
    <w:rsid w:val="00494996"/>
    <w:rsid w:val="004949AE"/>
    <w:rsid w:val="00494A49"/>
    <w:rsid w:val="00494A52"/>
    <w:rsid w:val="00494AC2"/>
    <w:rsid w:val="00494B4E"/>
    <w:rsid w:val="00494B77"/>
    <w:rsid w:val="00494CED"/>
    <w:rsid w:val="00494D3A"/>
    <w:rsid w:val="00494D67"/>
    <w:rsid w:val="00494D75"/>
    <w:rsid w:val="00494E03"/>
    <w:rsid w:val="00495042"/>
    <w:rsid w:val="004950BB"/>
    <w:rsid w:val="0049513F"/>
    <w:rsid w:val="0049518E"/>
    <w:rsid w:val="0049537C"/>
    <w:rsid w:val="004953D2"/>
    <w:rsid w:val="004954C7"/>
    <w:rsid w:val="0049550C"/>
    <w:rsid w:val="00495510"/>
    <w:rsid w:val="00495562"/>
    <w:rsid w:val="00495698"/>
    <w:rsid w:val="004956A0"/>
    <w:rsid w:val="004956C2"/>
    <w:rsid w:val="004956E0"/>
    <w:rsid w:val="00495747"/>
    <w:rsid w:val="00495854"/>
    <w:rsid w:val="004958AA"/>
    <w:rsid w:val="004958C4"/>
    <w:rsid w:val="00495967"/>
    <w:rsid w:val="00495AC1"/>
    <w:rsid w:val="00495BAD"/>
    <w:rsid w:val="00495C4B"/>
    <w:rsid w:val="00495C6F"/>
    <w:rsid w:val="00495CE4"/>
    <w:rsid w:val="00495DFF"/>
    <w:rsid w:val="00495EE3"/>
    <w:rsid w:val="00495F71"/>
    <w:rsid w:val="00495FAE"/>
    <w:rsid w:val="00495FE7"/>
    <w:rsid w:val="00495FFE"/>
    <w:rsid w:val="00496072"/>
    <w:rsid w:val="0049615E"/>
    <w:rsid w:val="004961B3"/>
    <w:rsid w:val="0049627E"/>
    <w:rsid w:val="00496290"/>
    <w:rsid w:val="004962A2"/>
    <w:rsid w:val="004962A3"/>
    <w:rsid w:val="004963ED"/>
    <w:rsid w:val="00496460"/>
    <w:rsid w:val="004965E7"/>
    <w:rsid w:val="0049667B"/>
    <w:rsid w:val="004966A8"/>
    <w:rsid w:val="00496739"/>
    <w:rsid w:val="00496750"/>
    <w:rsid w:val="0049687A"/>
    <w:rsid w:val="00496906"/>
    <w:rsid w:val="0049691F"/>
    <w:rsid w:val="00496930"/>
    <w:rsid w:val="00496A2F"/>
    <w:rsid w:val="00496A92"/>
    <w:rsid w:val="00496B1B"/>
    <w:rsid w:val="00496C04"/>
    <w:rsid w:val="00496C5A"/>
    <w:rsid w:val="00496CE4"/>
    <w:rsid w:val="00496D4C"/>
    <w:rsid w:val="00496D6B"/>
    <w:rsid w:val="00496F8A"/>
    <w:rsid w:val="00496FA3"/>
    <w:rsid w:val="0049700F"/>
    <w:rsid w:val="004970DF"/>
    <w:rsid w:val="004970EA"/>
    <w:rsid w:val="004971CA"/>
    <w:rsid w:val="00497290"/>
    <w:rsid w:val="00497293"/>
    <w:rsid w:val="004972BD"/>
    <w:rsid w:val="00497378"/>
    <w:rsid w:val="004973A8"/>
    <w:rsid w:val="004973F5"/>
    <w:rsid w:val="00497438"/>
    <w:rsid w:val="00497450"/>
    <w:rsid w:val="00497462"/>
    <w:rsid w:val="00497480"/>
    <w:rsid w:val="00497554"/>
    <w:rsid w:val="0049779B"/>
    <w:rsid w:val="004977D6"/>
    <w:rsid w:val="00497871"/>
    <w:rsid w:val="00497954"/>
    <w:rsid w:val="004979B0"/>
    <w:rsid w:val="00497A39"/>
    <w:rsid w:val="00497A4D"/>
    <w:rsid w:val="00497AF4"/>
    <w:rsid w:val="00497BA8"/>
    <w:rsid w:val="00497BA9"/>
    <w:rsid w:val="00497EC6"/>
    <w:rsid w:val="00497F64"/>
    <w:rsid w:val="00497FD3"/>
    <w:rsid w:val="004A0039"/>
    <w:rsid w:val="004A01E5"/>
    <w:rsid w:val="004A0258"/>
    <w:rsid w:val="004A0346"/>
    <w:rsid w:val="004A0425"/>
    <w:rsid w:val="004A0460"/>
    <w:rsid w:val="004A049E"/>
    <w:rsid w:val="004A04B0"/>
    <w:rsid w:val="004A0554"/>
    <w:rsid w:val="004A05AB"/>
    <w:rsid w:val="004A05FA"/>
    <w:rsid w:val="004A0656"/>
    <w:rsid w:val="004A07D1"/>
    <w:rsid w:val="004A085D"/>
    <w:rsid w:val="004A0968"/>
    <w:rsid w:val="004A0AFD"/>
    <w:rsid w:val="004A0DBF"/>
    <w:rsid w:val="004A0DC5"/>
    <w:rsid w:val="004A0E52"/>
    <w:rsid w:val="004A0EE1"/>
    <w:rsid w:val="004A0F38"/>
    <w:rsid w:val="004A0F95"/>
    <w:rsid w:val="004A0FE9"/>
    <w:rsid w:val="004A1043"/>
    <w:rsid w:val="004A1089"/>
    <w:rsid w:val="004A10DC"/>
    <w:rsid w:val="004A1101"/>
    <w:rsid w:val="004A110C"/>
    <w:rsid w:val="004A11B6"/>
    <w:rsid w:val="004A1294"/>
    <w:rsid w:val="004A1304"/>
    <w:rsid w:val="004A1379"/>
    <w:rsid w:val="004A14B5"/>
    <w:rsid w:val="004A14D6"/>
    <w:rsid w:val="004A14F4"/>
    <w:rsid w:val="004A1534"/>
    <w:rsid w:val="004A15A7"/>
    <w:rsid w:val="004A15AE"/>
    <w:rsid w:val="004A1660"/>
    <w:rsid w:val="004A16F3"/>
    <w:rsid w:val="004A1759"/>
    <w:rsid w:val="004A17D7"/>
    <w:rsid w:val="004A1885"/>
    <w:rsid w:val="004A1893"/>
    <w:rsid w:val="004A18D5"/>
    <w:rsid w:val="004A19CE"/>
    <w:rsid w:val="004A1A9D"/>
    <w:rsid w:val="004A1B5A"/>
    <w:rsid w:val="004A1B61"/>
    <w:rsid w:val="004A1B7A"/>
    <w:rsid w:val="004A1BB8"/>
    <w:rsid w:val="004A1BD7"/>
    <w:rsid w:val="004A1BF0"/>
    <w:rsid w:val="004A1C2D"/>
    <w:rsid w:val="004A1CF9"/>
    <w:rsid w:val="004A1DF1"/>
    <w:rsid w:val="004A1EFA"/>
    <w:rsid w:val="004A1FC4"/>
    <w:rsid w:val="004A2024"/>
    <w:rsid w:val="004A20CD"/>
    <w:rsid w:val="004A212F"/>
    <w:rsid w:val="004A223A"/>
    <w:rsid w:val="004A2291"/>
    <w:rsid w:val="004A2384"/>
    <w:rsid w:val="004A2436"/>
    <w:rsid w:val="004A2589"/>
    <w:rsid w:val="004A25BD"/>
    <w:rsid w:val="004A25D6"/>
    <w:rsid w:val="004A268F"/>
    <w:rsid w:val="004A269C"/>
    <w:rsid w:val="004A26B5"/>
    <w:rsid w:val="004A26C7"/>
    <w:rsid w:val="004A2771"/>
    <w:rsid w:val="004A2831"/>
    <w:rsid w:val="004A28F9"/>
    <w:rsid w:val="004A299D"/>
    <w:rsid w:val="004A29B5"/>
    <w:rsid w:val="004A2A76"/>
    <w:rsid w:val="004A2AF7"/>
    <w:rsid w:val="004A2B66"/>
    <w:rsid w:val="004A2B7A"/>
    <w:rsid w:val="004A2C1C"/>
    <w:rsid w:val="004A2D78"/>
    <w:rsid w:val="004A2E36"/>
    <w:rsid w:val="004A2E5B"/>
    <w:rsid w:val="004A2ED4"/>
    <w:rsid w:val="004A2F45"/>
    <w:rsid w:val="004A2F89"/>
    <w:rsid w:val="004A30A6"/>
    <w:rsid w:val="004A321A"/>
    <w:rsid w:val="004A32CF"/>
    <w:rsid w:val="004A3318"/>
    <w:rsid w:val="004A33FC"/>
    <w:rsid w:val="004A3558"/>
    <w:rsid w:val="004A359E"/>
    <w:rsid w:val="004A359F"/>
    <w:rsid w:val="004A35BA"/>
    <w:rsid w:val="004A35CE"/>
    <w:rsid w:val="004A35FB"/>
    <w:rsid w:val="004A3789"/>
    <w:rsid w:val="004A37C1"/>
    <w:rsid w:val="004A38BD"/>
    <w:rsid w:val="004A3914"/>
    <w:rsid w:val="004A3A26"/>
    <w:rsid w:val="004A3A59"/>
    <w:rsid w:val="004A3A85"/>
    <w:rsid w:val="004A3A9C"/>
    <w:rsid w:val="004A3AE8"/>
    <w:rsid w:val="004A3AF3"/>
    <w:rsid w:val="004A3B22"/>
    <w:rsid w:val="004A3BB3"/>
    <w:rsid w:val="004A3BB5"/>
    <w:rsid w:val="004A3BCD"/>
    <w:rsid w:val="004A3C0F"/>
    <w:rsid w:val="004A3D0F"/>
    <w:rsid w:val="004A3DB7"/>
    <w:rsid w:val="004A3DE7"/>
    <w:rsid w:val="004A3E9C"/>
    <w:rsid w:val="004A4071"/>
    <w:rsid w:val="004A4080"/>
    <w:rsid w:val="004A4120"/>
    <w:rsid w:val="004A412B"/>
    <w:rsid w:val="004A434F"/>
    <w:rsid w:val="004A446F"/>
    <w:rsid w:val="004A4525"/>
    <w:rsid w:val="004A452C"/>
    <w:rsid w:val="004A4567"/>
    <w:rsid w:val="004A471A"/>
    <w:rsid w:val="004A4754"/>
    <w:rsid w:val="004A4893"/>
    <w:rsid w:val="004A48DE"/>
    <w:rsid w:val="004A491C"/>
    <w:rsid w:val="004A4933"/>
    <w:rsid w:val="004A4AA6"/>
    <w:rsid w:val="004A4B37"/>
    <w:rsid w:val="004A4C0B"/>
    <w:rsid w:val="004A4C23"/>
    <w:rsid w:val="004A4D0F"/>
    <w:rsid w:val="004A4DDC"/>
    <w:rsid w:val="004A4EAE"/>
    <w:rsid w:val="004A500D"/>
    <w:rsid w:val="004A5025"/>
    <w:rsid w:val="004A5036"/>
    <w:rsid w:val="004A5041"/>
    <w:rsid w:val="004A50D7"/>
    <w:rsid w:val="004A5143"/>
    <w:rsid w:val="004A5241"/>
    <w:rsid w:val="004A5247"/>
    <w:rsid w:val="004A52D4"/>
    <w:rsid w:val="004A532A"/>
    <w:rsid w:val="004A5337"/>
    <w:rsid w:val="004A5344"/>
    <w:rsid w:val="004A541D"/>
    <w:rsid w:val="004A54A4"/>
    <w:rsid w:val="004A554E"/>
    <w:rsid w:val="004A5592"/>
    <w:rsid w:val="004A559D"/>
    <w:rsid w:val="004A55CC"/>
    <w:rsid w:val="004A5684"/>
    <w:rsid w:val="004A56AD"/>
    <w:rsid w:val="004A5709"/>
    <w:rsid w:val="004A5761"/>
    <w:rsid w:val="004A5795"/>
    <w:rsid w:val="004A5830"/>
    <w:rsid w:val="004A5877"/>
    <w:rsid w:val="004A58ED"/>
    <w:rsid w:val="004A590F"/>
    <w:rsid w:val="004A594B"/>
    <w:rsid w:val="004A5B61"/>
    <w:rsid w:val="004A5C3A"/>
    <w:rsid w:val="004A5C3C"/>
    <w:rsid w:val="004A5CE2"/>
    <w:rsid w:val="004A5D9C"/>
    <w:rsid w:val="004A5E75"/>
    <w:rsid w:val="004A605D"/>
    <w:rsid w:val="004A6073"/>
    <w:rsid w:val="004A6096"/>
    <w:rsid w:val="004A60B2"/>
    <w:rsid w:val="004A6195"/>
    <w:rsid w:val="004A6219"/>
    <w:rsid w:val="004A630E"/>
    <w:rsid w:val="004A6402"/>
    <w:rsid w:val="004A645D"/>
    <w:rsid w:val="004A6462"/>
    <w:rsid w:val="004A6643"/>
    <w:rsid w:val="004A6649"/>
    <w:rsid w:val="004A6672"/>
    <w:rsid w:val="004A67B4"/>
    <w:rsid w:val="004A685B"/>
    <w:rsid w:val="004A688B"/>
    <w:rsid w:val="004A6933"/>
    <w:rsid w:val="004A6938"/>
    <w:rsid w:val="004A6A24"/>
    <w:rsid w:val="004A6A9A"/>
    <w:rsid w:val="004A6BCD"/>
    <w:rsid w:val="004A6C01"/>
    <w:rsid w:val="004A6E84"/>
    <w:rsid w:val="004A6E86"/>
    <w:rsid w:val="004A6ED4"/>
    <w:rsid w:val="004A7031"/>
    <w:rsid w:val="004A7124"/>
    <w:rsid w:val="004A717A"/>
    <w:rsid w:val="004A71C4"/>
    <w:rsid w:val="004A7207"/>
    <w:rsid w:val="004A722C"/>
    <w:rsid w:val="004A7286"/>
    <w:rsid w:val="004A72D1"/>
    <w:rsid w:val="004A7418"/>
    <w:rsid w:val="004A743C"/>
    <w:rsid w:val="004A746F"/>
    <w:rsid w:val="004A74E5"/>
    <w:rsid w:val="004A7532"/>
    <w:rsid w:val="004A756F"/>
    <w:rsid w:val="004A75C6"/>
    <w:rsid w:val="004A779A"/>
    <w:rsid w:val="004A7859"/>
    <w:rsid w:val="004A7915"/>
    <w:rsid w:val="004A7925"/>
    <w:rsid w:val="004A7947"/>
    <w:rsid w:val="004A7979"/>
    <w:rsid w:val="004A79A6"/>
    <w:rsid w:val="004A79CB"/>
    <w:rsid w:val="004A7B5C"/>
    <w:rsid w:val="004A7C8D"/>
    <w:rsid w:val="004A7D52"/>
    <w:rsid w:val="004A7F54"/>
    <w:rsid w:val="004A7FD4"/>
    <w:rsid w:val="004B012F"/>
    <w:rsid w:val="004B0202"/>
    <w:rsid w:val="004B0205"/>
    <w:rsid w:val="004B0378"/>
    <w:rsid w:val="004B03E3"/>
    <w:rsid w:val="004B0428"/>
    <w:rsid w:val="004B047E"/>
    <w:rsid w:val="004B04BC"/>
    <w:rsid w:val="004B05DD"/>
    <w:rsid w:val="004B05F9"/>
    <w:rsid w:val="004B07C2"/>
    <w:rsid w:val="004B080A"/>
    <w:rsid w:val="004B0822"/>
    <w:rsid w:val="004B0862"/>
    <w:rsid w:val="004B0885"/>
    <w:rsid w:val="004B0886"/>
    <w:rsid w:val="004B08C8"/>
    <w:rsid w:val="004B08DC"/>
    <w:rsid w:val="004B0944"/>
    <w:rsid w:val="004B0948"/>
    <w:rsid w:val="004B099D"/>
    <w:rsid w:val="004B09E7"/>
    <w:rsid w:val="004B0AD2"/>
    <w:rsid w:val="004B0B1F"/>
    <w:rsid w:val="004B0B56"/>
    <w:rsid w:val="004B0C6A"/>
    <w:rsid w:val="004B0D14"/>
    <w:rsid w:val="004B0DD2"/>
    <w:rsid w:val="004B0DFF"/>
    <w:rsid w:val="004B0E20"/>
    <w:rsid w:val="004B0E21"/>
    <w:rsid w:val="004B0E3A"/>
    <w:rsid w:val="004B0EE3"/>
    <w:rsid w:val="004B0F36"/>
    <w:rsid w:val="004B10FC"/>
    <w:rsid w:val="004B1134"/>
    <w:rsid w:val="004B11A6"/>
    <w:rsid w:val="004B11D5"/>
    <w:rsid w:val="004B1350"/>
    <w:rsid w:val="004B145F"/>
    <w:rsid w:val="004B1478"/>
    <w:rsid w:val="004B149F"/>
    <w:rsid w:val="004B14A9"/>
    <w:rsid w:val="004B1501"/>
    <w:rsid w:val="004B1509"/>
    <w:rsid w:val="004B1557"/>
    <w:rsid w:val="004B15FC"/>
    <w:rsid w:val="004B1716"/>
    <w:rsid w:val="004B185A"/>
    <w:rsid w:val="004B18A2"/>
    <w:rsid w:val="004B18E1"/>
    <w:rsid w:val="004B1942"/>
    <w:rsid w:val="004B1A21"/>
    <w:rsid w:val="004B1A77"/>
    <w:rsid w:val="004B1A82"/>
    <w:rsid w:val="004B1BA5"/>
    <w:rsid w:val="004B1BAE"/>
    <w:rsid w:val="004B1C8C"/>
    <w:rsid w:val="004B1E83"/>
    <w:rsid w:val="004B1F9A"/>
    <w:rsid w:val="004B1FE0"/>
    <w:rsid w:val="004B200F"/>
    <w:rsid w:val="004B2157"/>
    <w:rsid w:val="004B2171"/>
    <w:rsid w:val="004B221A"/>
    <w:rsid w:val="004B225C"/>
    <w:rsid w:val="004B2280"/>
    <w:rsid w:val="004B23B8"/>
    <w:rsid w:val="004B2420"/>
    <w:rsid w:val="004B245B"/>
    <w:rsid w:val="004B2469"/>
    <w:rsid w:val="004B24ED"/>
    <w:rsid w:val="004B25B2"/>
    <w:rsid w:val="004B25F0"/>
    <w:rsid w:val="004B25F7"/>
    <w:rsid w:val="004B27DF"/>
    <w:rsid w:val="004B2827"/>
    <w:rsid w:val="004B28E0"/>
    <w:rsid w:val="004B2978"/>
    <w:rsid w:val="004B29A8"/>
    <w:rsid w:val="004B2A02"/>
    <w:rsid w:val="004B2A8F"/>
    <w:rsid w:val="004B2B24"/>
    <w:rsid w:val="004B2B7C"/>
    <w:rsid w:val="004B2D18"/>
    <w:rsid w:val="004B2DD1"/>
    <w:rsid w:val="004B2E06"/>
    <w:rsid w:val="004B2E34"/>
    <w:rsid w:val="004B2E92"/>
    <w:rsid w:val="004B2F2F"/>
    <w:rsid w:val="004B2F76"/>
    <w:rsid w:val="004B3054"/>
    <w:rsid w:val="004B305C"/>
    <w:rsid w:val="004B31C4"/>
    <w:rsid w:val="004B31DA"/>
    <w:rsid w:val="004B32AB"/>
    <w:rsid w:val="004B32C4"/>
    <w:rsid w:val="004B330E"/>
    <w:rsid w:val="004B3383"/>
    <w:rsid w:val="004B33AE"/>
    <w:rsid w:val="004B3457"/>
    <w:rsid w:val="004B3484"/>
    <w:rsid w:val="004B3583"/>
    <w:rsid w:val="004B35B5"/>
    <w:rsid w:val="004B3642"/>
    <w:rsid w:val="004B3687"/>
    <w:rsid w:val="004B36B2"/>
    <w:rsid w:val="004B3732"/>
    <w:rsid w:val="004B3917"/>
    <w:rsid w:val="004B392E"/>
    <w:rsid w:val="004B39D3"/>
    <w:rsid w:val="004B3A0C"/>
    <w:rsid w:val="004B3A61"/>
    <w:rsid w:val="004B3A66"/>
    <w:rsid w:val="004B3AC8"/>
    <w:rsid w:val="004B3B15"/>
    <w:rsid w:val="004B3BAB"/>
    <w:rsid w:val="004B3BAC"/>
    <w:rsid w:val="004B3C08"/>
    <w:rsid w:val="004B3CF2"/>
    <w:rsid w:val="004B3D28"/>
    <w:rsid w:val="004B3E07"/>
    <w:rsid w:val="004B3E8D"/>
    <w:rsid w:val="004B3EC9"/>
    <w:rsid w:val="004B3EDD"/>
    <w:rsid w:val="004B3EEE"/>
    <w:rsid w:val="004B3F96"/>
    <w:rsid w:val="004B4016"/>
    <w:rsid w:val="004B418D"/>
    <w:rsid w:val="004B41F3"/>
    <w:rsid w:val="004B4202"/>
    <w:rsid w:val="004B4215"/>
    <w:rsid w:val="004B4217"/>
    <w:rsid w:val="004B4290"/>
    <w:rsid w:val="004B4335"/>
    <w:rsid w:val="004B43DE"/>
    <w:rsid w:val="004B4401"/>
    <w:rsid w:val="004B44D6"/>
    <w:rsid w:val="004B454A"/>
    <w:rsid w:val="004B45B0"/>
    <w:rsid w:val="004B45C7"/>
    <w:rsid w:val="004B4607"/>
    <w:rsid w:val="004B4702"/>
    <w:rsid w:val="004B47AC"/>
    <w:rsid w:val="004B47E3"/>
    <w:rsid w:val="004B485D"/>
    <w:rsid w:val="004B4A43"/>
    <w:rsid w:val="004B4A93"/>
    <w:rsid w:val="004B4AB7"/>
    <w:rsid w:val="004B4B02"/>
    <w:rsid w:val="004B4B7F"/>
    <w:rsid w:val="004B4D2D"/>
    <w:rsid w:val="004B4D7F"/>
    <w:rsid w:val="004B4D86"/>
    <w:rsid w:val="004B4DA9"/>
    <w:rsid w:val="004B4DEA"/>
    <w:rsid w:val="004B4EDE"/>
    <w:rsid w:val="004B4FAA"/>
    <w:rsid w:val="004B5083"/>
    <w:rsid w:val="004B5096"/>
    <w:rsid w:val="004B50F5"/>
    <w:rsid w:val="004B51DF"/>
    <w:rsid w:val="004B521F"/>
    <w:rsid w:val="004B5354"/>
    <w:rsid w:val="004B543D"/>
    <w:rsid w:val="004B545E"/>
    <w:rsid w:val="004B5595"/>
    <w:rsid w:val="004B55A7"/>
    <w:rsid w:val="004B55AD"/>
    <w:rsid w:val="004B567F"/>
    <w:rsid w:val="004B5774"/>
    <w:rsid w:val="004B57F8"/>
    <w:rsid w:val="004B5845"/>
    <w:rsid w:val="004B5982"/>
    <w:rsid w:val="004B5998"/>
    <w:rsid w:val="004B5A15"/>
    <w:rsid w:val="004B5AAE"/>
    <w:rsid w:val="004B5C2A"/>
    <w:rsid w:val="004B5C2B"/>
    <w:rsid w:val="004B5D2F"/>
    <w:rsid w:val="004B5D74"/>
    <w:rsid w:val="004B5DE9"/>
    <w:rsid w:val="004B5E04"/>
    <w:rsid w:val="004B5E50"/>
    <w:rsid w:val="004B5E8D"/>
    <w:rsid w:val="004B5E91"/>
    <w:rsid w:val="004B5E95"/>
    <w:rsid w:val="004B5F05"/>
    <w:rsid w:val="004B60B2"/>
    <w:rsid w:val="004B60CE"/>
    <w:rsid w:val="004B6169"/>
    <w:rsid w:val="004B61AB"/>
    <w:rsid w:val="004B626E"/>
    <w:rsid w:val="004B63F4"/>
    <w:rsid w:val="004B6438"/>
    <w:rsid w:val="004B643B"/>
    <w:rsid w:val="004B6521"/>
    <w:rsid w:val="004B65AC"/>
    <w:rsid w:val="004B65F0"/>
    <w:rsid w:val="004B670E"/>
    <w:rsid w:val="004B6729"/>
    <w:rsid w:val="004B676C"/>
    <w:rsid w:val="004B67CC"/>
    <w:rsid w:val="004B67E1"/>
    <w:rsid w:val="004B6820"/>
    <w:rsid w:val="004B68CE"/>
    <w:rsid w:val="004B69A9"/>
    <w:rsid w:val="004B69F9"/>
    <w:rsid w:val="004B6ADC"/>
    <w:rsid w:val="004B6C16"/>
    <w:rsid w:val="004B6C4B"/>
    <w:rsid w:val="004B6C86"/>
    <w:rsid w:val="004B6C8A"/>
    <w:rsid w:val="004B6CA6"/>
    <w:rsid w:val="004B6DF7"/>
    <w:rsid w:val="004B6DF9"/>
    <w:rsid w:val="004B6E7B"/>
    <w:rsid w:val="004B6EDD"/>
    <w:rsid w:val="004B6F33"/>
    <w:rsid w:val="004B6F78"/>
    <w:rsid w:val="004B6F88"/>
    <w:rsid w:val="004B712F"/>
    <w:rsid w:val="004B7136"/>
    <w:rsid w:val="004B721D"/>
    <w:rsid w:val="004B72BA"/>
    <w:rsid w:val="004B7353"/>
    <w:rsid w:val="004B7541"/>
    <w:rsid w:val="004B75E7"/>
    <w:rsid w:val="004B76AF"/>
    <w:rsid w:val="004B76D1"/>
    <w:rsid w:val="004B77C8"/>
    <w:rsid w:val="004B78AA"/>
    <w:rsid w:val="004B7A31"/>
    <w:rsid w:val="004B7BFC"/>
    <w:rsid w:val="004B7C28"/>
    <w:rsid w:val="004B7CE8"/>
    <w:rsid w:val="004B7D91"/>
    <w:rsid w:val="004B7DE9"/>
    <w:rsid w:val="004B7F50"/>
    <w:rsid w:val="004C0037"/>
    <w:rsid w:val="004C00B5"/>
    <w:rsid w:val="004C00C4"/>
    <w:rsid w:val="004C00FD"/>
    <w:rsid w:val="004C0255"/>
    <w:rsid w:val="004C02B0"/>
    <w:rsid w:val="004C03AC"/>
    <w:rsid w:val="004C043F"/>
    <w:rsid w:val="004C047C"/>
    <w:rsid w:val="004C048A"/>
    <w:rsid w:val="004C0536"/>
    <w:rsid w:val="004C05DA"/>
    <w:rsid w:val="004C0687"/>
    <w:rsid w:val="004C06CE"/>
    <w:rsid w:val="004C06D7"/>
    <w:rsid w:val="004C0708"/>
    <w:rsid w:val="004C0754"/>
    <w:rsid w:val="004C08A6"/>
    <w:rsid w:val="004C096A"/>
    <w:rsid w:val="004C0A2E"/>
    <w:rsid w:val="004C0A64"/>
    <w:rsid w:val="004C0AA0"/>
    <w:rsid w:val="004C0B0B"/>
    <w:rsid w:val="004C0B26"/>
    <w:rsid w:val="004C0BAC"/>
    <w:rsid w:val="004C0CBF"/>
    <w:rsid w:val="004C0D08"/>
    <w:rsid w:val="004C0D18"/>
    <w:rsid w:val="004C0D77"/>
    <w:rsid w:val="004C0F09"/>
    <w:rsid w:val="004C0F4B"/>
    <w:rsid w:val="004C0FB4"/>
    <w:rsid w:val="004C0FD7"/>
    <w:rsid w:val="004C1021"/>
    <w:rsid w:val="004C1130"/>
    <w:rsid w:val="004C1198"/>
    <w:rsid w:val="004C121A"/>
    <w:rsid w:val="004C1308"/>
    <w:rsid w:val="004C13BE"/>
    <w:rsid w:val="004C13CD"/>
    <w:rsid w:val="004C13D8"/>
    <w:rsid w:val="004C1461"/>
    <w:rsid w:val="004C1531"/>
    <w:rsid w:val="004C15A2"/>
    <w:rsid w:val="004C15BB"/>
    <w:rsid w:val="004C1605"/>
    <w:rsid w:val="004C1669"/>
    <w:rsid w:val="004C1672"/>
    <w:rsid w:val="004C16A9"/>
    <w:rsid w:val="004C16B0"/>
    <w:rsid w:val="004C1739"/>
    <w:rsid w:val="004C173A"/>
    <w:rsid w:val="004C173C"/>
    <w:rsid w:val="004C1761"/>
    <w:rsid w:val="004C17D0"/>
    <w:rsid w:val="004C1840"/>
    <w:rsid w:val="004C18BA"/>
    <w:rsid w:val="004C18BE"/>
    <w:rsid w:val="004C1999"/>
    <w:rsid w:val="004C1A20"/>
    <w:rsid w:val="004C1A58"/>
    <w:rsid w:val="004C1BBF"/>
    <w:rsid w:val="004C1BD8"/>
    <w:rsid w:val="004C1C54"/>
    <w:rsid w:val="004C1CAB"/>
    <w:rsid w:val="004C1D57"/>
    <w:rsid w:val="004C1DDD"/>
    <w:rsid w:val="004C1E14"/>
    <w:rsid w:val="004C1EDC"/>
    <w:rsid w:val="004C1FA4"/>
    <w:rsid w:val="004C1FFD"/>
    <w:rsid w:val="004C2020"/>
    <w:rsid w:val="004C211D"/>
    <w:rsid w:val="004C2121"/>
    <w:rsid w:val="004C2214"/>
    <w:rsid w:val="004C2229"/>
    <w:rsid w:val="004C22BD"/>
    <w:rsid w:val="004C2341"/>
    <w:rsid w:val="004C23C3"/>
    <w:rsid w:val="004C25A8"/>
    <w:rsid w:val="004C25E0"/>
    <w:rsid w:val="004C261C"/>
    <w:rsid w:val="004C2638"/>
    <w:rsid w:val="004C2655"/>
    <w:rsid w:val="004C271C"/>
    <w:rsid w:val="004C2771"/>
    <w:rsid w:val="004C27A7"/>
    <w:rsid w:val="004C27E3"/>
    <w:rsid w:val="004C288A"/>
    <w:rsid w:val="004C28C6"/>
    <w:rsid w:val="004C29B8"/>
    <w:rsid w:val="004C2A42"/>
    <w:rsid w:val="004C2A43"/>
    <w:rsid w:val="004C2B32"/>
    <w:rsid w:val="004C2B5A"/>
    <w:rsid w:val="004C2BF7"/>
    <w:rsid w:val="004C2D0B"/>
    <w:rsid w:val="004C2D6A"/>
    <w:rsid w:val="004C2D73"/>
    <w:rsid w:val="004C2E65"/>
    <w:rsid w:val="004C2E69"/>
    <w:rsid w:val="004C2EE0"/>
    <w:rsid w:val="004C2F51"/>
    <w:rsid w:val="004C2F97"/>
    <w:rsid w:val="004C2FBA"/>
    <w:rsid w:val="004C302C"/>
    <w:rsid w:val="004C3186"/>
    <w:rsid w:val="004C31E8"/>
    <w:rsid w:val="004C31F3"/>
    <w:rsid w:val="004C32C2"/>
    <w:rsid w:val="004C3304"/>
    <w:rsid w:val="004C3336"/>
    <w:rsid w:val="004C337B"/>
    <w:rsid w:val="004C3455"/>
    <w:rsid w:val="004C34BF"/>
    <w:rsid w:val="004C3512"/>
    <w:rsid w:val="004C3626"/>
    <w:rsid w:val="004C36E4"/>
    <w:rsid w:val="004C36F9"/>
    <w:rsid w:val="004C383F"/>
    <w:rsid w:val="004C384D"/>
    <w:rsid w:val="004C3883"/>
    <w:rsid w:val="004C3898"/>
    <w:rsid w:val="004C39B0"/>
    <w:rsid w:val="004C3A26"/>
    <w:rsid w:val="004C3B42"/>
    <w:rsid w:val="004C3B4F"/>
    <w:rsid w:val="004C3BA0"/>
    <w:rsid w:val="004C3BBD"/>
    <w:rsid w:val="004C3C1E"/>
    <w:rsid w:val="004C3C96"/>
    <w:rsid w:val="004C3CB9"/>
    <w:rsid w:val="004C3D17"/>
    <w:rsid w:val="004C3E2B"/>
    <w:rsid w:val="004C3E37"/>
    <w:rsid w:val="004C3EA7"/>
    <w:rsid w:val="004C3F02"/>
    <w:rsid w:val="004C3FCF"/>
    <w:rsid w:val="004C415F"/>
    <w:rsid w:val="004C4187"/>
    <w:rsid w:val="004C41D8"/>
    <w:rsid w:val="004C41F3"/>
    <w:rsid w:val="004C4257"/>
    <w:rsid w:val="004C4297"/>
    <w:rsid w:val="004C44A2"/>
    <w:rsid w:val="004C44E6"/>
    <w:rsid w:val="004C4536"/>
    <w:rsid w:val="004C4585"/>
    <w:rsid w:val="004C4598"/>
    <w:rsid w:val="004C45B9"/>
    <w:rsid w:val="004C4692"/>
    <w:rsid w:val="004C46CB"/>
    <w:rsid w:val="004C47A2"/>
    <w:rsid w:val="004C4802"/>
    <w:rsid w:val="004C4895"/>
    <w:rsid w:val="004C492D"/>
    <w:rsid w:val="004C499F"/>
    <w:rsid w:val="004C4AA5"/>
    <w:rsid w:val="004C4AC8"/>
    <w:rsid w:val="004C4B15"/>
    <w:rsid w:val="004C4B6C"/>
    <w:rsid w:val="004C4BE7"/>
    <w:rsid w:val="004C4C48"/>
    <w:rsid w:val="004C4CCA"/>
    <w:rsid w:val="004C4CE5"/>
    <w:rsid w:val="004C4D80"/>
    <w:rsid w:val="004C4D8B"/>
    <w:rsid w:val="004C4D92"/>
    <w:rsid w:val="004C4E71"/>
    <w:rsid w:val="004C4EC1"/>
    <w:rsid w:val="004C4FDD"/>
    <w:rsid w:val="004C4FF6"/>
    <w:rsid w:val="004C5078"/>
    <w:rsid w:val="004C50B9"/>
    <w:rsid w:val="004C5113"/>
    <w:rsid w:val="004C51DD"/>
    <w:rsid w:val="004C51E6"/>
    <w:rsid w:val="004C521D"/>
    <w:rsid w:val="004C52C0"/>
    <w:rsid w:val="004C5381"/>
    <w:rsid w:val="004C5468"/>
    <w:rsid w:val="004C54D3"/>
    <w:rsid w:val="004C54DF"/>
    <w:rsid w:val="004C5645"/>
    <w:rsid w:val="004C568E"/>
    <w:rsid w:val="004C58A6"/>
    <w:rsid w:val="004C5979"/>
    <w:rsid w:val="004C597A"/>
    <w:rsid w:val="004C59DE"/>
    <w:rsid w:val="004C5AC6"/>
    <w:rsid w:val="004C5B6E"/>
    <w:rsid w:val="004C5BD9"/>
    <w:rsid w:val="004C5C06"/>
    <w:rsid w:val="004C5CBC"/>
    <w:rsid w:val="004C5CEB"/>
    <w:rsid w:val="004C5D7A"/>
    <w:rsid w:val="004C5E7C"/>
    <w:rsid w:val="004C5E8E"/>
    <w:rsid w:val="004C5F04"/>
    <w:rsid w:val="004C6022"/>
    <w:rsid w:val="004C614B"/>
    <w:rsid w:val="004C614E"/>
    <w:rsid w:val="004C617A"/>
    <w:rsid w:val="004C61A8"/>
    <w:rsid w:val="004C61B2"/>
    <w:rsid w:val="004C61CE"/>
    <w:rsid w:val="004C61FE"/>
    <w:rsid w:val="004C620D"/>
    <w:rsid w:val="004C6226"/>
    <w:rsid w:val="004C62A8"/>
    <w:rsid w:val="004C62E7"/>
    <w:rsid w:val="004C636C"/>
    <w:rsid w:val="004C63E8"/>
    <w:rsid w:val="004C6411"/>
    <w:rsid w:val="004C641F"/>
    <w:rsid w:val="004C6541"/>
    <w:rsid w:val="004C65B2"/>
    <w:rsid w:val="004C66A8"/>
    <w:rsid w:val="004C672C"/>
    <w:rsid w:val="004C6805"/>
    <w:rsid w:val="004C6848"/>
    <w:rsid w:val="004C6A00"/>
    <w:rsid w:val="004C6A13"/>
    <w:rsid w:val="004C6C14"/>
    <w:rsid w:val="004C6CB0"/>
    <w:rsid w:val="004C6D36"/>
    <w:rsid w:val="004C6DB4"/>
    <w:rsid w:val="004C6DBD"/>
    <w:rsid w:val="004C6E86"/>
    <w:rsid w:val="004C6EAD"/>
    <w:rsid w:val="004C6ED0"/>
    <w:rsid w:val="004C703E"/>
    <w:rsid w:val="004C708F"/>
    <w:rsid w:val="004C7105"/>
    <w:rsid w:val="004C739B"/>
    <w:rsid w:val="004C74DB"/>
    <w:rsid w:val="004C75FE"/>
    <w:rsid w:val="004C76BB"/>
    <w:rsid w:val="004C76D4"/>
    <w:rsid w:val="004C7789"/>
    <w:rsid w:val="004C7815"/>
    <w:rsid w:val="004C78F4"/>
    <w:rsid w:val="004C79C3"/>
    <w:rsid w:val="004C7AFC"/>
    <w:rsid w:val="004C7B3C"/>
    <w:rsid w:val="004C7B84"/>
    <w:rsid w:val="004C7BCB"/>
    <w:rsid w:val="004C7C4B"/>
    <w:rsid w:val="004C7D5B"/>
    <w:rsid w:val="004C7DBE"/>
    <w:rsid w:val="004C7EB2"/>
    <w:rsid w:val="004C7F43"/>
    <w:rsid w:val="004C7FB3"/>
    <w:rsid w:val="004D00B5"/>
    <w:rsid w:val="004D00EA"/>
    <w:rsid w:val="004D0263"/>
    <w:rsid w:val="004D02FF"/>
    <w:rsid w:val="004D0338"/>
    <w:rsid w:val="004D0367"/>
    <w:rsid w:val="004D03D9"/>
    <w:rsid w:val="004D0450"/>
    <w:rsid w:val="004D0459"/>
    <w:rsid w:val="004D050E"/>
    <w:rsid w:val="004D0527"/>
    <w:rsid w:val="004D0535"/>
    <w:rsid w:val="004D05C5"/>
    <w:rsid w:val="004D05F7"/>
    <w:rsid w:val="004D066F"/>
    <w:rsid w:val="004D0698"/>
    <w:rsid w:val="004D0827"/>
    <w:rsid w:val="004D088D"/>
    <w:rsid w:val="004D0A42"/>
    <w:rsid w:val="004D0A76"/>
    <w:rsid w:val="004D0B65"/>
    <w:rsid w:val="004D0D40"/>
    <w:rsid w:val="004D0D83"/>
    <w:rsid w:val="004D0EA4"/>
    <w:rsid w:val="004D0EBC"/>
    <w:rsid w:val="004D0ED8"/>
    <w:rsid w:val="004D0EEE"/>
    <w:rsid w:val="004D1017"/>
    <w:rsid w:val="004D1021"/>
    <w:rsid w:val="004D1055"/>
    <w:rsid w:val="004D105C"/>
    <w:rsid w:val="004D1061"/>
    <w:rsid w:val="004D118C"/>
    <w:rsid w:val="004D1242"/>
    <w:rsid w:val="004D127E"/>
    <w:rsid w:val="004D127F"/>
    <w:rsid w:val="004D12B8"/>
    <w:rsid w:val="004D1379"/>
    <w:rsid w:val="004D1382"/>
    <w:rsid w:val="004D13F2"/>
    <w:rsid w:val="004D1418"/>
    <w:rsid w:val="004D145B"/>
    <w:rsid w:val="004D1494"/>
    <w:rsid w:val="004D14F6"/>
    <w:rsid w:val="004D1627"/>
    <w:rsid w:val="004D1631"/>
    <w:rsid w:val="004D165E"/>
    <w:rsid w:val="004D16F1"/>
    <w:rsid w:val="004D1A70"/>
    <w:rsid w:val="004D1AA0"/>
    <w:rsid w:val="004D1AAB"/>
    <w:rsid w:val="004D1AC4"/>
    <w:rsid w:val="004D1B32"/>
    <w:rsid w:val="004D1B76"/>
    <w:rsid w:val="004D1C14"/>
    <w:rsid w:val="004D1C46"/>
    <w:rsid w:val="004D1CBE"/>
    <w:rsid w:val="004D1E04"/>
    <w:rsid w:val="004D1E39"/>
    <w:rsid w:val="004D202A"/>
    <w:rsid w:val="004D2195"/>
    <w:rsid w:val="004D2299"/>
    <w:rsid w:val="004D22B8"/>
    <w:rsid w:val="004D23C9"/>
    <w:rsid w:val="004D25F0"/>
    <w:rsid w:val="004D25FE"/>
    <w:rsid w:val="004D261A"/>
    <w:rsid w:val="004D261E"/>
    <w:rsid w:val="004D2624"/>
    <w:rsid w:val="004D262A"/>
    <w:rsid w:val="004D2682"/>
    <w:rsid w:val="004D2690"/>
    <w:rsid w:val="004D26F6"/>
    <w:rsid w:val="004D275C"/>
    <w:rsid w:val="004D27B8"/>
    <w:rsid w:val="004D27D4"/>
    <w:rsid w:val="004D2890"/>
    <w:rsid w:val="004D290E"/>
    <w:rsid w:val="004D2A55"/>
    <w:rsid w:val="004D2ABE"/>
    <w:rsid w:val="004D2ACB"/>
    <w:rsid w:val="004D2CB4"/>
    <w:rsid w:val="004D2D46"/>
    <w:rsid w:val="004D2D94"/>
    <w:rsid w:val="004D2EF0"/>
    <w:rsid w:val="004D2EF4"/>
    <w:rsid w:val="004D2F88"/>
    <w:rsid w:val="004D3192"/>
    <w:rsid w:val="004D322D"/>
    <w:rsid w:val="004D3373"/>
    <w:rsid w:val="004D3445"/>
    <w:rsid w:val="004D3464"/>
    <w:rsid w:val="004D346E"/>
    <w:rsid w:val="004D34BD"/>
    <w:rsid w:val="004D3546"/>
    <w:rsid w:val="004D3563"/>
    <w:rsid w:val="004D3573"/>
    <w:rsid w:val="004D36AE"/>
    <w:rsid w:val="004D36F5"/>
    <w:rsid w:val="004D377F"/>
    <w:rsid w:val="004D37B6"/>
    <w:rsid w:val="004D39F5"/>
    <w:rsid w:val="004D3AB9"/>
    <w:rsid w:val="004D3B04"/>
    <w:rsid w:val="004D3B0C"/>
    <w:rsid w:val="004D3B24"/>
    <w:rsid w:val="004D3BF7"/>
    <w:rsid w:val="004D3C02"/>
    <w:rsid w:val="004D3CCE"/>
    <w:rsid w:val="004D3CD0"/>
    <w:rsid w:val="004D3DD7"/>
    <w:rsid w:val="004D3E08"/>
    <w:rsid w:val="004D3E53"/>
    <w:rsid w:val="004D3E91"/>
    <w:rsid w:val="004D3FB1"/>
    <w:rsid w:val="004D3FB4"/>
    <w:rsid w:val="004D3FB6"/>
    <w:rsid w:val="004D40F5"/>
    <w:rsid w:val="004D4167"/>
    <w:rsid w:val="004D41AB"/>
    <w:rsid w:val="004D4207"/>
    <w:rsid w:val="004D4262"/>
    <w:rsid w:val="004D42B1"/>
    <w:rsid w:val="004D42B2"/>
    <w:rsid w:val="004D4309"/>
    <w:rsid w:val="004D434A"/>
    <w:rsid w:val="004D438E"/>
    <w:rsid w:val="004D463A"/>
    <w:rsid w:val="004D4657"/>
    <w:rsid w:val="004D4662"/>
    <w:rsid w:val="004D4675"/>
    <w:rsid w:val="004D488D"/>
    <w:rsid w:val="004D4960"/>
    <w:rsid w:val="004D49A0"/>
    <w:rsid w:val="004D4A75"/>
    <w:rsid w:val="004D4AED"/>
    <w:rsid w:val="004D4B0D"/>
    <w:rsid w:val="004D4B60"/>
    <w:rsid w:val="004D4DDE"/>
    <w:rsid w:val="004D4EBF"/>
    <w:rsid w:val="004D4F24"/>
    <w:rsid w:val="004D50A7"/>
    <w:rsid w:val="004D50C0"/>
    <w:rsid w:val="004D50C6"/>
    <w:rsid w:val="004D5122"/>
    <w:rsid w:val="004D5177"/>
    <w:rsid w:val="004D5259"/>
    <w:rsid w:val="004D5309"/>
    <w:rsid w:val="004D532E"/>
    <w:rsid w:val="004D532F"/>
    <w:rsid w:val="004D5396"/>
    <w:rsid w:val="004D53D7"/>
    <w:rsid w:val="004D5449"/>
    <w:rsid w:val="004D54A1"/>
    <w:rsid w:val="004D551E"/>
    <w:rsid w:val="004D568E"/>
    <w:rsid w:val="004D56A3"/>
    <w:rsid w:val="004D56E0"/>
    <w:rsid w:val="004D57A2"/>
    <w:rsid w:val="004D57E6"/>
    <w:rsid w:val="004D5944"/>
    <w:rsid w:val="004D59D0"/>
    <w:rsid w:val="004D59D6"/>
    <w:rsid w:val="004D59EB"/>
    <w:rsid w:val="004D5A78"/>
    <w:rsid w:val="004D5AB8"/>
    <w:rsid w:val="004D5AF9"/>
    <w:rsid w:val="004D5CAA"/>
    <w:rsid w:val="004D5D4E"/>
    <w:rsid w:val="004D5D54"/>
    <w:rsid w:val="004D5DE1"/>
    <w:rsid w:val="004D5E92"/>
    <w:rsid w:val="004D5EEE"/>
    <w:rsid w:val="004D5EF6"/>
    <w:rsid w:val="004D5F27"/>
    <w:rsid w:val="004D5FF2"/>
    <w:rsid w:val="004D6024"/>
    <w:rsid w:val="004D61B1"/>
    <w:rsid w:val="004D6209"/>
    <w:rsid w:val="004D6263"/>
    <w:rsid w:val="004D628F"/>
    <w:rsid w:val="004D62B5"/>
    <w:rsid w:val="004D6392"/>
    <w:rsid w:val="004D63D5"/>
    <w:rsid w:val="004D6507"/>
    <w:rsid w:val="004D6526"/>
    <w:rsid w:val="004D6586"/>
    <w:rsid w:val="004D6596"/>
    <w:rsid w:val="004D65FB"/>
    <w:rsid w:val="004D662C"/>
    <w:rsid w:val="004D66A6"/>
    <w:rsid w:val="004D67BF"/>
    <w:rsid w:val="004D680F"/>
    <w:rsid w:val="004D681D"/>
    <w:rsid w:val="004D6911"/>
    <w:rsid w:val="004D6A35"/>
    <w:rsid w:val="004D6A5E"/>
    <w:rsid w:val="004D6B19"/>
    <w:rsid w:val="004D6BFB"/>
    <w:rsid w:val="004D6C2B"/>
    <w:rsid w:val="004D6F2A"/>
    <w:rsid w:val="004D704C"/>
    <w:rsid w:val="004D7103"/>
    <w:rsid w:val="004D710D"/>
    <w:rsid w:val="004D71C1"/>
    <w:rsid w:val="004D7223"/>
    <w:rsid w:val="004D7267"/>
    <w:rsid w:val="004D7492"/>
    <w:rsid w:val="004D74BF"/>
    <w:rsid w:val="004D7516"/>
    <w:rsid w:val="004D75D7"/>
    <w:rsid w:val="004D7632"/>
    <w:rsid w:val="004D76DE"/>
    <w:rsid w:val="004D76FC"/>
    <w:rsid w:val="004D7717"/>
    <w:rsid w:val="004D7764"/>
    <w:rsid w:val="004D777F"/>
    <w:rsid w:val="004D780C"/>
    <w:rsid w:val="004D7963"/>
    <w:rsid w:val="004D79E4"/>
    <w:rsid w:val="004D7B3E"/>
    <w:rsid w:val="004D7B96"/>
    <w:rsid w:val="004D7C18"/>
    <w:rsid w:val="004D7E13"/>
    <w:rsid w:val="004D7EF5"/>
    <w:rsid w:val="004D7F1C"/>
    <w:rsid w:val="004D7F24"/>
    <w:rsid w:val="004D7F3B"/>
    <w:rsid w:val="004D7FE8"/>
    <w:rsid w:val="004E0122"/>
    <w:rsid w:val="004E01C8"/>
    <w:rsid w:val="004E0243"/>
    <w:rsid w:val="004E032D"/>
    <w:rsid w:val="004E0454"/>
    <w:rsid w:val="004E04AB"/>
    <w:rsid w:val="004E04C0"/>
    <w:rsid w:val="004E04DF"/>
    <w:rsid w:val="004E06E8"/>
    <w:rsid w:val="004E0712"/>
    <w:rsid w:val="004E079A"/>
    <w:rsid w:val="004E083C"/>
    <w:rsid w:val="004E0A50"/>
    <w:rsid w:val="004E0BF7"/>
    <w:rsid w:val="004E0CDC"/>
    <w:rsid w:val="004E0D16"/>
    <w:rsid w:val="004E0E33"/>
    <w:rsid w:val="004E0EE5"/>
    <w:rsid w:val="004E0FA9"/>
    <w:rsid w:val="004E104D"/>
    <w:rsid w:val="004E109A"/>
    <w:rsid w:val="004E10AE"/>
    <w:rsid w:val="004E10C0"/>
    <w:rsid w:val="004E111C"/>
    <w:rsid w:val="004E1194"/>
    <w:rsid w:val="004E1253"/>
    <w:rsid w:val="004E12D9"/>
    <w:rsid w:val="004E13BC"/>
    <w:rsid w:val="004E14AA"/>
    <w:rsid w:val="004E150A"/>
    <w:rsid w:val="004E1580"/>
    <w:rsid w:val="004E15F6"/>
    <w:rsid w:val="004E1610"/>
    <w:rsid w:val="004E172C"/>
    <w:rsid w:val="004E179E"/>
    <w:rsid w:val="004E1B9E"/>
    <w:rsid w:val="004E1BEB"/>
    <w:rsid w:val="004E1C4B"/>
    <w:rsid w:val="004E1D4E"/>
    <w:rsid w:val="004E1E3B"/>
    <w:rsid w:val="004E1E44"/>
    <w:rsid w:val="004E1EE5"/>
    <w:rsid w:val="004E1EF6"/>
    <w:rsid w:val="004E1F25"/>
    <w:rsid w:val="004E1FF9"/>
    <w:rsid w:val="004E2074"/>
    <w:rsid w:val="004E20DC"/>
    <w:rsid w:val="004E210E"/>
    <w:rsid w:val="004E218C"/>
    <w:rsid w:val="004E21D3"/>
    <w:rsid w:val="004E21DC"/>
    <w:rsid w:val="004E21F5"/>
    <w:rsid w:val="004E225D"/>
    <w:rsid w:val="004E243E"/>
    <w:rsid w:val="004E2453"/>
    <w:rsid w:val="004E256C"/>
    <w:rsid w:val="004E261F"/>
    <w:rsid w:val="004E2652"/>
    <w:rsid w:val="004E269D"/>
    <w:rsid w:val="004E26EA"/>
    <w:rsid w:val="004E285E"/>
    <w:rsid w:val="004E294E"/>
    <w:rsid w:val="004E2968"/>
    <w:rsid w:val="004E2A83"/>
    <w:rsid w:val="004E2A9F"/>
    <w:rsid w:val="004E2AE6"/>
    <w:rsid w:val="004E2AE8"/>
    <w:rsid w:val="004E2BB2"/>
    <w:rsid w:val="004E2BB9"/>
    <w:rsid w:val="004E2BD2"/>
    <w:rsid w:val="004E2CA4"/>
    <w:rsid w:val="004E2E24"/>
    <w:rsid w:val="004E30B1"/>
    <w:rsid w:val="004E30FB"/>
    <w:rsid w:val="004E31AB"/>
    <w:rsid w:val="004E31E1"/>
    <w:rsid w:val="004E32F9"/>
    <w:rsid w:val="004E3311"/>
    <w:rsid w:val="004E33FD"/>
    <w:rsid w:val="004E348A"/>
    <w:rsid w:val="004E35AC"/>
    <w:rsid w:val="004E3877"/>
    <w:rsid w:val="004E39C1"/>
    <w:rsid w:val="004E3A84"/>
    <w:rsid w:val="004E3A96"/>
    <w:rsid w:val="004E3AE0"/>
    <w:rsid w:val="004E3AFF"/>
    <w:rsid w:val="004E3BB8"/>
    <w:rsid w:val="004E3CA5"/>
    <w:rsid w:val="004E3CCA"/>
    <w:rsid w:val="004E3D3F"/>
    <w:rsid w:val="004E3DD1"/>
    <w:rsid w:val="004E3E1F"/>
    <w:rsid w:val="004E3F12"/>
    <w:rsid w:val="004E3F61"/>
    <w:rsid w:val="004E401A"/>
    <w:rsid w:val="004E42D7"/>
    <w:rsid w:val="004E43C0"/>
    <w:rsid w:val="004E43DD"/>
    <w:rsid w:val="004E4440"/>
    <w:rsid w:val="004E4459"/>
    <w:rsid w:val="004E4496"/>
    <w:rsid w:val="004E450C"/>
    <w:rsid w:val="004E4682"/>
    <w:rsid w:val="004E46C7"/>
    <w:rsid w:val="004E46CB"/>
    <w:rsid w:val="004E47F0"/>
    <w:rsid w:val="004E487E"/>
    <w:rsid w:val="004E48D1"/>
    <w:rsid w:val="004E4969"/>
    <w:rsid w:val="004E4A18"/>
    <w:rsid w:val="004E4A71"/>
    <w:rsid w:val="004E4C2A"/>
    <w:rsid w:val="004E4D34"/>
    <w:rsid w:val="004E4D7B"/>
    <w:rsid w:val="004E4E41"/>
    <w:rsid w:val="004E4F24"/>
    <w:rsid w:val="004E4F26"/>
    <w:rsid w:val="004E4F97"/>
    <w:rsid w:val="004E5037"/>
    <w:rsid w:val="004E5073"/>
    <w:rsid w:val="004E5235"/>
    <w:rsid w:val="004E5332"/>
    <w:rsid w:val="004E548C"/>
    <w:rsid w:val="004E55A1"/>
    <w:rsid w:val="004E579E"/>
    <w:rsid w:val="004E581E"/>
    <w:rsid w:val="004E5882"/>
    <w:rsid w:val="004E58C3"/>
    <w:rsid w:val="004E59B8"/>
    <w:rsid w:val="004E5A0A"/>
    <w:rsid w:val="004E5B17"/>
    <w:rsid w:val="004E5B51"/>
    <w:rsid w:val="004E5BF9"/>
    <w:rsid w:val="004E5C8E"/>
    <w:rsid w:val="004E5C9B"/>
    <w:rsid w:val="004E5CC1"/>
    <w:rsid w:val="004E5DC5"/>
    <w:rsid w:val="004E6005"/>
    <w:rsid w:val="004E6070"/>
    <w:rsid w:val="004E60BF"/>
    <w:rsid w:val="004E6344"/>
    <w:rsid w:val="004E64B2"/>
    <w:rsid w:val="004E654D"/>
    <w:rsid w:val="004E6641"/>
    <w:rsid w:val="004E6754"/>
    <w:rsid w:val="004E67B4"/>
    <w:rsid w:val="004E68A3"/>
    <w:rsid w:val="004E6A10"/>
    <w:rsid w:val="004E6A8D"/>
    <w:rsid w:val="004E6A96"/>
    <w:rsid w:val="004E6AAF"/>
    <w:rsid w:val="004E6C24"/>
    <w:rsid w:val="004E6C9A"/>
    <w:rsid w:val="004E6CDC"/>
    <w:rsid w:val="004E6CF8"/>
    <w:rsid w:val="004E6DD4"/>
    <w:rsid w:val="004E6ED7"/>
    <w:rsid w:val="004E6F20"/>
    <w:rsid w:val="004E71D3"/>
    <w:rsid w:val="004E71D4"/>
    <w:rsid w:val="004E71E5"/>
    <w:rsid w:val="004E7213"/>
    <w:rsid w:val="004E7230"/>
    <w:rsid w:val="004E729D"/>
    <w:rsid w:val="004E737E"/>
    <w:rsid w:val="004E738E"/>
    <w:rsid w:val="004E73DC"/>
    <w:rsid w:val="004E740E"/>
    <w:rsid w:val="004E74D3"/>
    <w:rsid w:val="004E7569"/>
    <w:rsid w:val="004E75D7"/>
    <w:rsid w:val="004E7698"/>
    <w:rsid w:val="004E76AB"/>
    <w:rsid w:val="004E7792"/>
    <w:rsid w:val="004E791D"/>
    <w:rsid w:val="004E7A64"/>
    <w:rsid w:val="004E7BA6"/>
    <w:rsid w:val="004E7C99"/>
    <w:rsid w:val="004E7D55"/>
    <w:rsid w:val="004E7D75"/>
    <w:rsid w:val="004E7D77"/>
    <w:rsid w:val="004E7D87"/>
    <w:rsid w:val="004E7E32"/>
    <w:rsid w:val="004E7E53"/>
    <w:rsid w:val="004E7F02"/>
    <w:rsid w:val="004E7F09"/>
    <w:rsid w:val="004E7FE7"/>
    <w:rsid w:val="004F00E1"/>
    <w:rsid w:val="004F0101"/>
    <w:rsid w:val="004F013C"/>
    <w:rsid w:val="004F018F"/>
    <w:rsid w:val="004F02C7"/>
    <w:rsid w:val="004F02DE"/>
    <w:rsid w:val="004F0327"/>
    <w:rsid w:val="004F03B7"/>
    <w:rsid w:val="004F0442"/>
    <w:rsid w:val="004F0474"/>
    <w:rsid w:val="004F077E"/>
    <w:rsid w:val="004F0794"/>
    <w:rsid w:val="004F08D3"/>
    <w:rsid w:val="004F096F"/>
    <w:rsid w:val="004F0A39"/>
    <w:rsid w:val="004F0B17"/>
    <w:rsid w:val="004F0E0E"/>
    <w:rsid w:val="004F0E18"/>
    <w:rsid w:val="004F0E60"/>
    <w:rsid w:val="004F0E63"/>
    <w:rsid w:val="004F0E9E"/>
    <w:rsid w:val="004F0F00"/>
    <w:rsid w:val="004F0F9E"/>
    <w:rsid w:val="004F0FB3"/>
    <w:rsid w:val="004F0FDB"/>
    <w:rsid w:val="004F0FF6"/>
    <w:rsid w:val="004F10C4"/>
    <w:rsid w:val="004F1124"/>
    <w:rsid w:val="004F1146"/>
    <w:rsid w:val="004F1244"/>
    <w:rsid w:val="004F1269"/>
    <w:rsid w:val="004F12B8"/>
    <w:rsid w:val="004F131E"/>
    <w:rsid w:val="004F1361"/>
    <w:rsid w:val="004F13DD"/>
    <w:rsid w:val="004F142C"/>
    <w:rsid w:val="004F1448"/>
    <w:rsid w:val="004F148E"/>
    <w:rsid w:val="004F1495"/>
    <w:rsid w:val="004F14D7"/>
    <w:rsid w:val="004F1534"/>
    <w:rsid w:val="004F1636"/>
    <w:rsid w:val="004F1656"/>
    <w:rsid w:val="004F1680"/>
    <w:rsid w:val="004F16CA"/>
    <w:rsid w:val="004F17ED"/>
    <w:rsid w:val="004F193D"/>
    <w:rsid w:val="004F1945"/>
    <w:rsid w:val="004F1A03"/>
    <w:rsid w:val="004F1A52"/>
    <w:rsid w:val="004F1AFD"/>
    <w:rsid w:val="004F1B06"/>
    <w:rsid w:val="004F1B95"/>
    <w:rsid w:val="004F1BDA"/>
    <w:rsid w:val="004F1BED"/>
    <w:rsid w:val="004F1CAE"/>
    <w:rsid w:val="004F1CC7"/>
    <w:rsid w:val="004F1CDB"/>
    <w:rsid w:val="004F1DF0"/>
    <w:rsid w:val="004F1E96"/>
    <w:rsid w:val="004F1E9D"/>
    <w:rsid w:val="004F1F21"/>
    <w:rsid w:val="004F1F76"/>
    <w:rsid w:val="004F2140"/>
    <w:rsid w:val="004F2278"/>
    <w:rsid w:val="004F230A"/>
    <w:rsid w:val="004F235D"/>
    <w:rsid w:val="004F23CA"/>
    <w:rsid w:val="004F2420"/>
    <w:rsid w:val="004F246B"/>
    <w:rsid w:val="004F24A2"/>
    <w:rsid w:val="004F24F5"/>
    <w:rsid w:val="004F2537"/>
    <w:rsid w:val="004F272B"/>
    <w:rsid w:val="004F276D"/>
    <w:rsid w:val="004F2787"/>
    <w:rsid w:val="004F280C"/>
    <w:rsid w:val="004F287D"/>
    <w:rsid w:val="004F28A9"/>
    <w:rsid w:val="004F29F4"/>
    <w:rsid w:val="004F2BD7"/>
    <w:rsid w:val="004F2C5C"/>
    <w:rsid w:val="004F2CA2"/>
    <w:rsid w:val="004F2CA8"/>
    <w:rsid w:val="004F2CE3"/>
    <w:rsid w:val="004F2CE7"/>
    <w:rsid w:val="004F2D8A"/>
    <w:rsid w:val="004F2DA4"/>
    <w:rsid w:val="004F2DC5"/>
    <w:rsid w:val="004F2E91"/>
    <w:rsid w:val="004F2EAC"/>
    <w:rsid w:val="004F2EF0"/>
    <w:rsid w:val="004F2F41"/>
    <w:rsid w:val="004F2F4A"/>
    <w:rsid w:val="004F30FD"/>
    <w:rsid w:val="004F3181"/>
    <w:rsid w:val="004F325C"/>
    <w:rsid w:val="004F327A"/>
    <w:rsid w:val="004F3335"/>
    <w:rsid w:val="004F33A5"/>
    <w:rsid w:val="004F3485"/>
    <w:rsid w:val="004F3497"/>
    <w:rsid w:val="004F34BB"/>
    <w:rsid w:val="004F357D"/>
    <w:rsid w:val="004F35EC"/>
    <w:rsid w:val="004F3616"/>
    <w:rsid w:val="004F368E"/>
    <w:rsid w:val="004F36C9"/>
    <w:rsid w:val="004F36FB"/>
    <w:rsid w:val="004F376D"/>
    <w:rsid w:val="004F37BF"/>
    <w:rsid w:val="004F3958"/>
    <w:rsid w:val="004F3AED"/>
    <w:rsid w:val="004F3BEA"/>
    <w:rsid w:val="004F3DC9"/>
    <w:rsid w:val="004F3E02"/>
    <w:rsid w:val="004F3E5D"/>
    <w:rsid w:val="004F3E60"/>
    <w:rsid w:val="004F3EEA"/>
    <w:rsid w:val="004F4071"/>
    <w:rsid w:val="004F40B9"/>
    <w:rsid w:val="004F40CC"/>
    <w:rsid w:val="004F40F0"/>
    <w:rsid w:val="004F4149"/>
    <w:rsid w:val="004F416E"/>
    <w:rsid w:val="004F4240"/>
    <w:rsid w:val="004F42A8"/>
    <w:rsid w:val="004F4483"/>
    <w:rsid w:val="004F448C"/>
    <w:rsid w:val="004F4618"/>
    <w:rsid w:val="004F462F"/>
    <w:rsid w:val="004F4647"/>
    <w:rsid w:val="004F46D9"/>
    <w:rsid w:val="004F47D3"/>
    <w:rsid w:val="004F47E4"/>
    <w:rsid w:val="004F480A"/>
    <w:rsid w:val="004F485A"/>
    <w:rsid w:val="004F48E4"/>
    <w:rsid w:val="004F492F"/>
    <w:rsid w:val="004F497C"/>
    <w:rsid w:val="004F4989"/>
    <w:rsid w:val="004F49AF"/>
    <w:rsid w:val="004F4A03"/>
    <w:rsid w:val="004F4A4A"/>
    <w:rsid w:val="004F4A78"/>
    <w:rsid w:val="004F4AF4"/>
    <w:rsid w:val="004F4AFC"/>
    <w:rsid w:val="004F4DF6"/>
    <w:rsid w:val="004F4E25"/>
    <w:rsid w:val="004F4EC8"/>
    <w:rsid w:val="004F4F41"/>
    <w:rsid w:val="004F4F45"/>
    <w:rsid w:val="004F4F5B"/>
    <w:rsid w:val="004F503D"/>
    <w:rsid w:val="004F50D3"/>
    <w:rsid w:val="004F50E5"/>
    <w:rsid w:val="004F519B"/>
    <w:rsid w:val="004F51F0"/>
    <w:rsid w:val="004F524B"/>
    <w:rsid w:val="004F525E"/>
    <w:rsid w:val="004F526B"/>
    <w:rsid w:val="004F535F"/>
    <w:rsid w:val="004F53B6"/>
    <w:rsid w:val="004F53E5"/>
    <w:rsid w:val="004F544E"/>
    <w:rsid w:val="004F56B1"/>
    <w:rsid w:val="004F5741"/>
    <w:rsid w:val="004F5919"/>
    <w:rsid w:val="004F5A27"/>
    <w:rsid w:val="004F5AC1"/>
    <w:rsid w:val="004F5B64"/>
    <w:rsid w:val="004F5C7E"/>
    <w:rsid w:val="004F5CA0"/>
    <w:rsid w:val="004F5CBD"/>
    <w:rsid w:val="004F5D30"/>
    <w:rsid w:val="004F5DF6"/>
    <w:rsid w:val="004F5E28"/>
    <w:rsid w:val="004F5E5A"/>
    <w:rsid w:val="004F5E82"/>
    <w:rsid w:val="004F5F4C"/>
    <w:rsid w:val="004F5FF6"/>
    <w:rsid w:val="004F6129"/>
    <w:rsid w:val="004F6180"/>
    <w:rsid w:val="004F626C"/>
    <w:rsid w:val="004F62D1"/>
    <w:rsid w:val="004F62E7"/>
    <w:rsid w:val="004F636E"/>
    <w:rsid w:val="004F63AA"/>
    <w:rsid w:val="004F63FC"/>
    <w:rsid w:val="004F64DD"/>
    <w:rsid w:val="004F653B"/>
    <w:rsid w:val="004F66FB"/>
    <w:rsid w:val="004F6714"/>
    <w:rsid w:val="004F6913"/>
    <w:rsid w:val="004F6999"/>
    <w:rsid w:val="004F6A54"/>
    <w:rsid w:val="004F6A7A"/>
    <w:rsid w:val="004F6B36"/>
    <w:rsid w:val="004F6CC4"/>
    <w:rsid w:val="004F6DC1"/>
    <w:rsid w:val="004F6E55"/>
    <w:rsid w:val="004F6E72"/>
    <w:rsid w:val="004F6EEE"/>
    <w:rsid w:val="004F6EFD"/>
    <w:rsid w:val="004F6F79"/>
    <w:rsid w:val="004F6FD4"/>
    <w:rsid w:val="004F6FF5"/>
    <w:rsid w:val="004F7012"/>
    <w:rsid w:val="004F7029"/>
    <w:rsid w:val="004F70FB"/>
    <w:rsid w:val="004F71AE"/>
    <w:rsid w:val="004F720E"/>
    <w:rsid w:val="004F72AB"/>
    <w:rsid w:val="004F7395"/>
    <w:rsid w:val="004F744F"/>
    <w:rsid w:val="004F7630"/>
    <w:rsid w:val="004F767F"/>
    <w:rsid w:val="004F76F1"/>
    <w:rsid w:val="004F7709"/>
    <w:rsid w:val="004F77B5"/>
    <w:rsid w:val="004F7942"/>
    <w:rsid w:val="004F7961"/>
    <w:rsid w:val="004F799F"/>
    <w:rsid w:val="004F79A3"/>
    <w:rsid w:val="004F79E4"/>
    <w:rsid w:val="004F7AB4"/>
    <w:rsid w:val="004F7AD3"/>
    <w:rsid w:val="004F7B39"/>
    <w:rsid w:val="004F7B68"/>
    <w:rsid w:val="004F7B99"/>
    <w:rsid w:val="004F7C31"/>
    <w:rsid w:val="004F7C7B"/>
    <w:rsid w:val="004F7C8D"/>
    <w:rsid w:val="004F7CCA"/>
    <w:rsid w:val="004F7CEB"/>
    <w:rsid w:val="004F7CF4"/>
    <w:rsid w:val="004F7DE0"/>
    <w:rsid w:val="004F7EB5"/>
    <w:rsid w:val="004F7ED8"/>
    <w:rsid w:val="00500027"/>
    <w:rsid w:val="00500030"/>
    <w:rsid w:val="0050009B"/>
    <w:rsid w:val="00500103"/>
    <w:rsid w:val="0050017D"/>
    <w:rsid w:val="005001F5"/>
    <w:rsid w:val="00500384"/>
    <w:rsid w:val="00500402"/>
    <w:rsid w:val="00500479"/>
    <w:rsid w:val="00500525"/>
    <w:rsid w:val="005005BC"/>
    <w:rsid w:val="00500694"/>
    <w:rsid w:val="0050073B"/>
    <w:rsid w:val="0050074A"/>
    <w:rsid w:val="0050075D"/>
    <w:rsid w:val="005007C3"/>
    <w:rsid w:val="0050081B"/>
    <w:rsid w:val="005008CF"/>
    <w:rsid w:val="00500924"/>
    <w:rsid w:val="005009D6"/>
    <w:rsid w:val="00500A15"/>
    <w:rsid w:val="00500A81"/>
    <w:rsid w:val="00500C16"/>
    <w:rsid w:val="00500C4A"/>
    <w:rsid w:val="00500C78"/>
    <w:rsid w:val="00500C90"/>
    <w:rsid w:val="00500D36"/>
    <w:rsid w:val="00500D6C"/>
    <w:rsid w:val="00500D82"/>
    <w:rsid w:val="00500DCC"/>
    <w:rsid w:val="00500E2E"/>
    <w:rsid w:val="00500F25"/>
    <w:rsid w:val="00500F95"/>
    <w:rsid w:val="00501076"/>
    <w:rsid w:val="00501089"/>
    <w:rsid w:val="00501195"/>
    <w:rsid w:val="00501204"/>
    <w:rsid w:val="00501239"/>
    <w:rsid w:val="005012EB"/>
    <w:rsid w:val="005013A7"/>
    <w:rsid w:val="005013DA"/>
    <w:rsid w:val="0050145A"/>
    <w:rsid w:val="0050148F"/>
    <w:rsid w:val="00501555"/>
    <w:rsid w:val="005015CE"/>
    <w:rsid w:val="005015F0"/>
    <w:rsid w:val="0050161E"/>
    <w:rsid w:val="0050166E"/>
    <w:rsid w:val="005017C2"/>
    <w:rsid w:val="00501919"/>
    <w:rsid w:val="00501971"/>
    <w:rsid w:val="00501B5E"/>
    <w:rsid w:val="00501B83"/>
    <w:rsid w:val="00501B8F"/>
    <w:rsid w:val="00501C48"/>
    <w:rsid w:val="00501C77"/>
    <w:rsid w:val="00501D01"/>
    <w:rsid w:val="00501D55"/>
    <w:rsid w:val="00501D57"/>
    <w:rsid w:val="00501D84"/>
    <w:rsid w:val="00501DB1"/>
    <w:rsid w:val="00501DF8"/>
    <w:rsid w:val="00501E59"/>
    <w:rsid w:val="00501F3E"/>
    <w:rsid w:val="00501FC4"/>
    <w:rsid w:val="0050207A"/>
    <w:rsid w:val="00502091"/>
    <w:rsid w:val="00502166"/>
    <w:rsid w:val="0050217A"/>
    <w:rsid w:val="0050218C"/>
    <w:rsid w:val="00502327"/>
    <w:rsid w:val="0050239B"/>
    <w:rsid w:val="00502400"/>
    <w:rsid w:val="00502401"/>
    <w:rsid w:val="005024D5"/>
    <w:rsid w:val="005024F9"/>
    <w:rsid w:val="00502524"/>
    <w:rsid w:val="00502545"/>
    <w:rsid w:val="0050259F"/>
    <w:rsid w:val="0050262F"/>
    <w:rsid w:val="00502659"/>
    <w:rsid w:val="0050275E"/>
    <w:rsid w:val="005027A1"/>
    <w:rsid w:val="0050283F"/>
    <w:rsid w:val="005028E0"/>
    <w:rsid w:val="005028E5"/>
    <w:rsid w:val="00502928"/>
    <w:rsid w:val="00502A46"/>
    <w:rsid w:val="00502AFF"/>
    <w:rsid w:val="00502B83"/>
    <w:rsid w:val="00502BE5"/>
    <w:rsid w:val="00502E3F"/>
    <w:rsid w:val="00502E4D"/>
    <w:rsid w:val="00502E64"/>
    <w:rsid w:val="00502E80"/>
    <w:rsid w:val="00502EA4"/>
    <w:rsid w:val="00502EF3"/>
    <w:rsid w:val="00502F93"/>
    <w:rsid w:val="0050308F"/>
    <w:rsid w:val="0050318A"/>
    <w:rsid w:val="005032E9"/>
    <w:rsid w:val="005033B9"/>
    <w:rsid w:val="00503474"/>
    <w:rsid w:val="005034CC"/>
    <w:rsid w:val="005034D5"/>
    <w:rsid w:val="0050356D"/>
    <w:rsid w:val="0050366F"/>
    <w:rsid w:val="0050368D"/>
    <w:rsid w:val="005036D8"/>
    <w:rsid w:val="00503717"/>
    <w:rsid w:val="0050372F"/>
    <w:rsid w:val="00503825"/>
    <w:rsid w:val="0050383C"/>
    <w:rsid w:val="005038AC"/>
    <w:rsid w:val="00503909"/>
    <w:rsid w:val="00503925"/>
    <w:rsid w:val="005039A0"/>
    <w:rsid w:val="00503B91"/>
    <w:rsid w:val="00503BA2"/>
    <w:rsid w:val="00503C0B"/>
    <w:rsid w:val="00503C91"/>
    <w:rsid w:val="00503CA1"/>
    <w:rsid w:val="00503E9C"/>
    <w:rsid w:val="00503EC6"/>
    <w:rsid w:val="00503F67"/>
    <w:rsid w:val="005040FB"/>
    <w:rsid w:val="005040FD"/>
    <w:rsid w:val="00504170"/>
    <w:rsid w:val="00504187"/>
    <w:rsid w:val="00504243"/>
    <w:rsid w:val="00504320"/>
    <w:rsid w:val="0050433E"/>
    <w:rsid w:val="005043F5"/>
    <w:rsid w:val="005044D7"/>
    <w:rsid w:val="00504503"/>
    <w:rsid w:val="005045D1"/>
    <w:rsid w:val="00504609"/>
    <w:rsid w:val="00504865"/>
    <w:rsid w:val="0050488B"/>
    <w:rsid w:val="005048BC"/>
    <w:rsid w:val="00504938"/>
    <w:rsid w:val="00504950"/>
    <w:rsid w:val="0050498E"/>
    <w:rsid w:val="00504A4F"/>
    <w:rsid w:val="00504A71"/>
    <w:rsid w:val="00504B02"/>
    <w:rsid w:val="00504BE3"/>
    <w:rsid w:val="00504C9E"/>
    <w:rsid w:val="00504D13"/>
    <w:rsid w:val="00504E2A"/>
    <w:rsid w:val="00504EB0"/>
    <w:rsid w:val="00505002"/>
    <w:rsid w:val="0050504A"/>
    <w:rsid w:val="0050511F"/>
    <w:rsid w:val="00505132"/>
    <w:rsid w:val="005051C9"/>
    <w:rsid w:val="005052DD"/>
    <w:rsid w:val="00505373"/>
    <w:rsid w:val="00505424"/>
    <w:rsid w:val="0050544D"/>
    <w:rsid w:val="0050546F"/>
    <w:rsid w:val="0050549C"/>
    <w:rsid w:val="00505512"/>
    <w:rsid w:val="00505530"/>
    <w:rsid w:val="0050556F"/>
    <w:rsid w:val="0050560B"/>
    <w:rsid w:val="00505689"/>
    <w:rsid w:val="005056B3"/>
    <w:rsid w:val="005056BA"/>
    <w:rsid w:val="00505748"/>
    <w:rsid w:val="00505773"/>
    <w:rsid w:val="00505844"/>
    <w:rsid w:val="005058B1"/>
    <w:rsid w:val="005059B5"/>
    <w:rsid w:val="005059FC"/>
    <w:rsid w:val="00505AC7"/>
    <w:rsid w:val="00505C3F"/>
    <w:rsid w:val="00505C51"/>
    <w:rsid w:val="00505DA7"/>
    <w:rsid w:val="00505E3E"/>
    <w:rsid w:val="00505EFD"/>
    <w:rsid w:val="00505FAF"/>
    <w:rsid w:val="00505FC8"/>
    <w:rsid w:val="00506098"/>
    <w:rsid w:val="005061C6"/>
    <w:rsid w:val="00506392"/>
    <w:rsid w:val="005064A6"/>
    <w:rsid w:val="0050650A"/>
    <w:rsid w:val="0050650C"/>
    <w:rsid w:val="005066D8"/>
    <w:rsid w:val="005066FA"/>
    <w:rsid w:val="0050677C"/>
    <w:rsid w:val="0050690B"/>
    <w:rsid w:val="0050698C"/>
    <w:rsid w:val="0050698E"/>
    <w:rsid w:val="005069F1"/>
    <w:rsid w:val="00506A09"/>
    <w:rsid w:val="00506AED"/>
    <w:rsid w:val="00506B15"/>
    <w:rsid w:val="00506BC0"/>
    <w:rsid w:val="00506C49"/>
    <w:rsid w:val="00506C8E"/>
    <w:rsid w:val="00506CC5"/>
    <w:rsid w:val="00506CF3"/>
    <w:rsid w:val="00506D4D"/>
    <w:rsid w:val="00506D83"/>
    <w:rsid w:val="00506DB6"/>
    <w:rsid w:val="00506E09"/>
    <w:rsid w:val="00506E27"/>
    <w:rsid w:val="00506EA6"/>
    <w:rsid w:val="00506EBF"/>
    <w:rsid w:val="00507003"/>
    <w:rsid w:val="00507010"/>
    <w:rsid w:val="00507031"/>
    <w:rsid w:val="00507138"/>
    <w:rsid w:val="0050717C"/>
    <w:rsid w:val="005072E0"/>
    <w:rsid w:val="005072F3"/>
    <w:rsid w:val="00507368"/>
    <w:rsid w:val="0050747A"/>
    <w:rsid w:val="00507505"/>
    <w:rsid w:val="005075A5"/>
    <w:rsid w:val="005075B5"/>
    <w:rsid w:val="00507605"/>
    <w:rsid w:val="0050767D"/>
    <w:rsid w:val="00507688"/>
    <w:rsid w:val="0050768B"/>
    <w:rsid w:val="0050769D"/>
    <w:rsid w:val="005076A7"/>
    <w:rsid w:val="005076DD"/>
    <w:rsid w:val="00507721"/>
    <w:rsid w:val="00507767"/>
    <w:rsid w:val="0050783D"/>
    <w:rsid w:val="005079F0"/>
    <w:rsid w:val="00507A1D"/>
    <w:rsid w:val="00507A45"/>
    <w:rsid w:val="00507AC1"/>
    <w:rsid w:val="00507B2C"/>
    <w:rsid w:val="00507B5F"/>
    <w:rsid w:val="00507BF3"/>
    <w:rsid w:val="00507D45"/>
    <w:rsid w:val="00507D4C"/>
    <w:rsid w:val="00507D4E"/>
    <w:rsid w:val="00507D70"/>
    <w:rsid w:val="00507DC0"/>
    <w:rsid w:val="00507DE5"/>
    <w:rsid w:val="00507DFF"/>
    <w:rsid w:val="00507E31"/>
    <w:rsid w:val="00507E45"/>
    <w:rsid w:val="00507EE8"/>
    <w:rsid w:val="00507F60"/>
    <w:rsid w:val="0051003B"/>
    <w:rsid w:val="005101B1"/>
    <w:rsid w:val="005101F0"/>
    <w:rsid w:val="00510207"/>
    <w:rsid w:val="00510228"/>
    <w:rsid w:val="00510230"/>
    <w:rsid w:val="0051029D"/>
    <w:rsid w:val="005104C2"/>
    <w:rsid w:val="005104CF"/>
    <w:rsid w:val="00510582"/>
    <w:rsid w:val="00510594"/>
    <w:rsid w:val="0051059B"/>
    <w:rsid w:val="005105C2"/>
    <w:rsid w:val="00510610"/>
    <w:rsid w:val="00510661"/>
    <w:rsid w:val="0051068A"/>
    <w:rsid w:val="00510761"/>
    <w:rsid w:val="00510849"/>
    <w:rsid w:val="00510864"/>
    <w:rsid w:val="00510936"/>
    <w:rsid w:val="00510956"/>
    <w:rsid w:val="00510AA1"/>
    <w:rsid w:val="00510BCA"/>
    <w:rsid w:val="00510CF4"/>
    <w:rsid w:val="00510D4B"/>
    <w:rsid w:val="00510E95"/>
    <w:rsid w:val="00510EBA"/>
    <w:rsid w:val="00510F27"/>
    <w:rsid w:val="00510F7A"/>
    <w:rsid w:val="00510FFD"/>
    <w:rsid w:val="00511023"/>
    <w:rsid w:val="0051105B"/>
    <w:rsid w:val="00511134"/>
    <w:rsid w:val="00511142"/>
    <w:rsid w:val="005111F5"/>
    <w:rsid w:val="00511227"/>
    <w:rsid w:val="00511280"/>
    <w:rsid w:val="0051137C"/>
    <w:rsid w:val="0051138A"/>
    <w:rsid w:val="00511449"/>
    <w:rsid w:val="00511470"/>
    <w:rsid w:val="005114A9"/>
    <w:rsid w:val="00511602"/>
    <w:rsid w:val="0051162F"/>
    <w:rsid w:val="00511672"/>
    <w:rsid w:val="0051169C"/>
    <w:rsid w:val="005116D2"/>
    <w:rsid w:val="00511810"/>
    <w:rsid w:val="0051183B"/>
    <w:rsid w:val="0051187E"/>
    <w:rsid w:val="00511902"/>
    <w:rsid w:val="00511967"/>
    <w:rsid w:val="00511AA0"/>
    <w:rsid w:val="00511CC1"/>
    <w:rsid w:val="00511DB1"/>
    <w:rsid w:val="00511E57"/>
    <w:rsid w:val="00511EA3"/>
    <w:rsid w:val="00511F1C"/>
    <w:rsid w:val="00511F4A"/>
    <w:rsid w:val="00511F99"/>
    <w:rsid w:val="00511FD1"/>
    <w:rsid w:val="005120C4"/>
    <w:rsid w:val="00512104"/>
    <w:rsid w:val="005121A7"/>
    <w:rsid w:val="0051226D"/>
    <w:rsid w:val="005122E7"/>
    <w:rsid w:val="005122EF"/>
    <w:rsid w:val="00512337"/>
    <w:rsid w:val="0051238B"/>
    <w:rsid w:val="00512443"/>
    <w:rsid w:val="0051248B"/>
    <w:rsid w:val="0051249B"/>
    <w:rsid w:val="005124EC"/>
    <w:rsid w:val="005125EA"/>
    <w:rsid w:val="005127B1"/>
    <w:rsid w:val="005127DE"/>
    <w:rsid w:val="0051289C"/>
    <w:rsid w:val="005128D7"/>
    <w:rsid w:val="005128EF"/>
    <w:rsid w:val="00512983"/>
    <w:rsid w:val="005129A8"/>
    <w:rsid w:val="00512A82"/>
    <w:rsid w:val="00512CF1"/>
    <w:rsid w:val="00512D8D"/>
    <w:rsid w:val="00512E73"/>
    <w:rsid w:val="00512E98"/>
    <w:rsid w:val="0051300C"/>
    <w:rsid w:val="005130B4"/>
    <w:rsid w:val="005130CB"/>
    <w:rsid w:val="005130D1"/>
    <w:rsid w:val="00513194"/>
    <w:rsid w:val="005132B2"/>
    <w:rsid w:val="005132E0"/>
    <w:rsid w:val="00513436"/>
    <w:rsid w:val="005135DF"/>
    <w:rsid w:val="005135F2"/>
    <w:rsid w:val="00513733"/>
    <w:rsid w:val="00513745"/>
    <w:rsid w:val="00513905"/>
    <w:rsid w:val="0051394F"/>
    <w:rsid w:val="005139E3"/>
    <w:rsid w:val="00513B9C"/>
    <w:rsid w:val="00513B9D"/>
    <w:rsid w:val="00513BF1"/>
    <w:rsid w:val="00513CCD"/>
    <w:rsid w:val="00513EA6"/>
    <w:rsid w:val="00513EDF"/>
    <w:rsid w:val="00513FF4"/>
    <w:rsid w:val="00514033"/>
    <w:rsid w:val="005140A9"/>
    <w:rsid w:val="005140E4"/>
    <w:rsid w:val="005141E7"/>
    <w:rsid w:val="00514220"/>
    <w:rsid w:val="00514320"/>
    <w:rsid w:val="0051433D"/>
    <w:rsid w:val="00514354"/>
    <w:rsid w:val="0051440C"/>
    <w:rsid w:val="0051443C"/>
    <w:rsid w:val="00514486"/>
    <w:rsid w:val="005144DD"/>
    <w:rsid w:val="00514558"/>
    <w:rsid w:val="00514617"/>
    <w:rsid w:val="005146D3"/>
    <w:rsid w:val="005146F4"/>
    <w:rsid w:val="00514711"/>
    <w:rsid w:val="00514718"/>
    <w:rsid w:val="0051479C"/>
    <w:rsid w:val="005147D5"/>
    <w:rsid w:val="005147F6"/>
    <w:rsid w:val="00514858"/>
    <w:rsid w:val="005148DE"/>
    <w:rsid w:val="005149D9"/>
    <w:rsid w:val="00514AF9"/>
    <w:rsid w:val="00514BE4"/>
    <w:rsid w:val="00514BFD"/>
    <w:rsid w:val="00514C6F"/>
    <w:rsid w:val="00514CF4"/>
    <w:rsid w:val="00514D30"/>
    <w:rsid w:val="00514E0D"/>
    <w:rsid w:val="00514EB1"/>
    <w:rsid w:val="005150A0"/>
    <w:rsid w:val="00515119"/>
    <w:rsid w:val="0051514E"/>
    <w:rsid w:val="0051517E"/>
    <w:rsid w:val="005151F9"/>
    <w:rsid w:val="0051527B"/>
    <w:rsid w:val="005152A8"/>
    <w:rsid w:val="005152F1"/>
    <w:rsid w:val="0051530F"/>
    <w:rsid w:val="00515315"/>
    <w:rsid w:val="005153B0"/>
    <w:rsid w:val="00515414"/>
    <w:rsid w:val="00515453"/>
    <w:rsid w:val="005154D0"/>
    <w:rsid w:val="00515543"/>
    <w:rsid w:val="0051554D"/>
    <w:rsid w:val="0051562D"/>
    <w:rsid w:val="00515674"/>
    <w:rsid w:val="0051573F"/>
    <w:rsid w:val="00515763"/>
    <w:rsid w:val="00515771"/>
    <w:rsid w:val="005157F1"/>
    <w:rsid w:val="005158B9"/>
    <w:rsid w:val="00515906"/>
    <w:rsid w:val="00515916"/>
    <w:rsid w:val="00515974"/>
    <w:rsid w:val="00515A6B"/>
    <w:rsid w:val="00515B39"/>
    <w:rsid w:val="00515C77"/>
    <w:rsid w:val="00515CA7"/>
    <w:rsid w:val="00515D65"/>
    <w:rsid w:val="00515DA4"/>
    <w:rsid w:val="00515DBF"/>
    <w:rsid w:val="00515DDD"/>
    <w:rsid w:val="00515E3F"/>
    <w:rsid w:val="00515E6A"/>
    <w:rsid w:val="00515F59"/>
    <w:rsid w:val="00515F6B"/>
    <w:rsid w:val="00515F71"/>
    <w:rsid w:val="00516010"/>
    <w:rsid w:val="005160E6"/>
    <w:rsid w:val="0051614E"/>
    <w:rsid w:val="00516241"/>
    <w:rsid w:val="00516251"/>
    <w:rsid w:val="00516349"/>
    <w:rsid w:val="0051641A"/>
    <w:rsid w:val="0051642D"/>
    <w:rsid w:val="005164BD"/>
    <w:rsid w:val="0051650B"/>
    <w:rsid w:val="0051658E"/>
    <w:rsid w:val="005165B6"/>
    <w:rsid w:val="00516610"/>
    <w:rsid w:val="005166E9"/>
    <w:rsid w:val="0051678E"/>
    <w:rsid w:val="0051689D"/>
    <w:rsid w:val="0051699B"/>
    <w:rsid w:val="00516B2E"/>
    <w:rsid w:val="00516C2E"/>
    <w:rsid w:val="00516D5B"/>
    <w:rsid w:val="00516E54"/>
    <w:rsid w:val="00516E56"/>
    <w:rsid w:val="00516EDF"/>
    <w:rsid w:val="00516F12"/>
    <w:rsid w:val="00516F34"/>
    <w:rsid w:val="00517104"/>
    <w:rsid w:val="00517125"/>
    <w:rsid w:val="00517192"/>
    <w:rsid w:val="00517193"/>
    <w:rsid w:val="005171A4"/>
    <w:rsid w:val="0051722A"/>
    <w:rsid w:val="00517293"/>
    <w:rsid w:val="0051737A"/>
    <w:rsid w:val="005173E4"/>
    <w:rsid w:val="00517502"/>
    <w:rsid w:val="00517544"/>
    <w:rsid w:val="005175BC"/>
    <w:rsid w:val="005175F3"/>
    <w:rsid w:val="0051760B"/>
    <w:rsid w:val="0051761B"/>
    <w:rsid w:val="00517727"/>
    <w:rsid w:val="0051774A"/>
    <w:rsid w:val="005177D8"/>
    <w:rsid w:val="0051783C"/>
    <w:rsid w:val="0051788B"/>
    <w:rsid w:val="0051791B"/>
    <w:rsid w:val="0051791C"/>
    <w:rsid w:val="005179F4"/>
    <w:rsid w:val="00517A03"/>
    <w:rsid w:val="00517A11"/>
    <w:rsid w:val="00517B17"/>
    <w:rsid w:val="00517C0B"/>
    <w:rsid w:val="00517CE1"/>
    <w:rsid w:val="00517D93"/>
    <w:rsid w:val="00517DA5"/>
    <w:rsid w:val="00517F90"/>
    <w:rsid w:val="00517FC1"/>
    <w:rsid w:val="0052006D"/>
    <w:rsid w:val="00520124"/>
    <w:rsid w:val="005201A8"/>
    <w:rsid w:val="005201ED"/>
    <w:rsid w:val="00520299"/>
    <w:rsid w:val="005202D7"/>
    <w:rsid w:val="00520408"/>
    <w:rsid w:val="0052041C"/>
    <w:rsid w:val="0052042E"/>
    <w:rsid w:val="00520491"/>
    <w:rsid w:val="00520494"/>
    <w:rsid w:val="005204AC"/>
    <w:rsid w:val="005205E7"/>
    <w:rsid w:val="005205F9"/>
    <w:rsid w:val="00520689"/>
    <w:rsid w:val="00520692"/>
    <w:rsid w:val="005206A0"/>
    <w:rsid w:val="0052071F"/>
    <w:rsid w:val="0052073A"/>
    <w:rsid w:val="005207B3"/>
    <w:rsid w:val="00520868"/>
    <w:rsid w:val="00520895"/>
    <w:rsid w:val="00520953"/>
    <w:rsid w:val="0052096A"/>
    <w:rsid w:val="00520A96"/>
    <w:rsid w:val="00520B00"/>
    <w:rsid w:val="00520D3A"/>
    <w:rsid w:val="00520E62"/>
    <w:rsid w:val="00520E74"/>
    <w:rsid w:val="00520FC8"/>
    <w:rsid w:val="00520FCA"/>
    <w:rsid w:val="0052102E"/>
    <w:rsid w:val="005210E5"/>
    <w:rsid w:val="00521118"/>
    <w:rsid w:val="00521181"/>
    <w:rsid w:val="005211CE"/>
    <w:rsid w:val="00521292"/>
    <w:rsid w:val="005212B2"/>
    <w:rsid w:val="005212B8"/>
    <w:rsid w:val="005214A0"/>
    <w:rsid w:val="005214D7"/>
    <w:rsid w:val="005215AE"/>
    <w:rsid w:val="005215C0"/>
    <w:rsid w:val="00521635"/>
    <w:rsid w:val="00521643"/>
    <w:rsid w:val="005216E1"/>
    <w:rsid w:val="00521723"/>
    <w:rsid w:val="00521735"/>
    <w:rsid w:val="005218F9"/>
    <w:rsid w:val="00521951"/>
    <w:rsid w:val="005219A9"/>
    <w:rsid w:val="005219CF"/>
    <w:rsid w:val="005219FA"/>
    <w:rsid w:val="00521AE0"/>
    <w:rsid w:val="00521BBD"/>
    <w:rsid w:val="00521BC8"/>
    <w:rsid w:val="00521BEE"/>
    <w:rsid w:val="00521C05"/>
    <w:rsid w:val="00521C1C"/>
    <w:rsid w:val="00521C1D"/>
    <w:rsid w:val="00521CB7"/>
    <w:rsid w:val="00521CCA"/>
    <w:rsid w:val="00521CF7"/>
    <w:rsid w:val="00521D6A"/>
    <w:rsid w:val="00521D8C"/>
    <w:rsid w:val="00521E00"/>
    <w:rsid w:val="00521EA7"/>
    <w:rsid w:val="00521EB0"/>
    <w:rsid w:val="00521EFB"/>
    <w:rsid w:val="00521F1F"/>
    <w:rsid w:val="0052201B"/>
    <w:rsid w:val="0052204C"/>
    <w:rsid w:val="0052215F"/>
    <w:rsid w:val="005221CF"/>
    <w:rsid w:val="005221DB"/>
    <w:rsid w:val="00522239"/>
    <w:rsid w:val="00522257"/>
    <w:rsid w:val="0052227F"/>
    <w:rsid w:val="005222F8"/>
    <w:rsid w:val="0052243B"/>
    <w:rsid w:val="00522462"/>
    <w:rsid w:val="005224B2"/>
    <w:rsid w:val="0052251C"/>
    <w:rsid w:val="005225E3"/>
    <w:rsid w:val="00522610"/>
    <w:rsid w:val="0052264B"/>
    <w:rsid w:val="0052268B"/>
    <w:rsid w:val="00522737"/>
    <w:rsid w:val="00522805"/>
    <w:rsid w:val="00522806"/>
    <w:rsid w:val="00522822"/>
    <w:rsid w:val="0052288D"/>
    <w:rsid w:val="0052289A"/>
    <w:rsid w:val="00522947"/>
    <w:rsid w:val="00522A1C"/>
    <w:rsid w:val="00522AEC"/>
    <w:rsid w:val="00522CF7"/>
    <w:rsid w:val="00522D09"/>
    <w:rsid w:val="00522E69"/>
    <w:rsid w:val="00522EE2"/>
    <w:rsid w:val="00522F24"/>
    <w:rsid w:val="00522F52"/>
    <w:rsid w:val="00522F91"/>
    <w:rsid w:val="00523012"/>
    <w:rsid w:val="00523032"/>
    <w:rsid w:val="005231FA"/>
    <w:rsid w:val="00523205"/>
    <w:rsid w:val="0052321C"/>
    <w:rsid w:val="00523288"/>
    <w:rsid w:val="005232B0"/>
    <w:rsid w:val="0052334B"/>
    <w:rsid w:val="0052337D"/>
    <w:rsid w:val="005233AF"/>
    <w:rsid w:val="00523433"/>
    <w:rsid w:val="00523474"/>
    <w:rsid w:val="00523588"/>
    <w:rsid w:val="005235C1"/>
    <w:rsid w:val="005235FF"/>
    <w:rsid w:val="0052361B"/>
    <w:rsid w:val="005237E3"/>
    <w:rsid w:val="00523873"/>
    <w:rsid w:val="005238CA"/>
    <w:rsid w:val="005238E0"/>
    <w:rsid w:val="005239C9"/>
    <w:rsid w:val="00523B23"/>
    <w:rsid w:val="00523B3A"/>
    <w:rsid w:val="00523BC4"/>
    <w:rsid w:val="00523CEF"/>
    <w:rsid w:val="00523DD9"/>
    <w:rsid w:val="00523DEA"/>
    <w:rsid w:val="00523F3C"/>
    <w:rsid w:val="00523F64"/>
    <w:rsid w:val="00523FAC"/>
    <w:rsid w:val="00523FC5"/>
    <w:rsid w:val="0052429C"/>
    <w:rsid w:val="005242C6"/>
    <w:rsid w:val="005242E7"/>
    <w:rsid w:val="00524304"/>
    <w:rsid w:val="00524371"/>
    <w:rsid w:val="00524373"/>
    <w:rsid w:val="005244EE"/>
    <w:rsid w:val="00524654"/>
    <w:rsid w:val="0052467F"/>
    <w:rsid w:val="005246BF"/>
    <w:rsid w:val="00524796"/>
    <w:rsid w:val="005247A0"/>
    <w:rsid w:val="005248D3"/>
    <w:rsid w:val="00524940"/>
    <w:rsid w:val="0052497E"/>
    <w:rsid w:val="00524990"/>
    <w:rsid w:val="005249F6"/>
    <w:rsid w:val="00524A05"/>
    <w:rsid w:val="00524A62"/>
    <w:rsid w:val="00524A85"/>
    <w:rsid w:val="00524B71"/>
    <w:rsid w:val="00524BA3"/>
    <w:rsid w:val="00524C64"/>
    <w:rsid w:val="00524D80"/>
    <w:rsid w:val="00524DCA"/>
    <w:rsid w:val="00524DFB"/>
    <w:rsid w:val="00524E39"/>
    <w:rsid w:val="00524E47"/>
    <w:rsid w:val="00524F6A"/>
    <w:rsid w:val="00524FA7"/>
    <w:rsid w:val="00524FAD"/>
    <w:rsid w:val="00525077"/>
    <w:rsid w:val="005250B3"/>
    <w:rsid w:val="00525105"/>
    <w:rsid w:val="005251BE"/>
    <w:rsid w:val="0052547D"/>
    <w:rsid w:val="0052553D"/>
    <w:rsid w:val="00525649"/>
    <w:rsid w:val="005256D2"/>
    <w:rsid w:val="00525945"/>
    <w:rsid w:val="00525A68"/>
    <w:rsid w:val="00525B5E"/>
    <w:rsid w:val="00525C1C"/>
    <w:rsid w:val="00525C22"/>
    <w:rsid w:val="00525C9A"/>
    <w:rsid w:val="00525D37"/>
    <w:rsid w:val="00525D69"/>
    <w:rsid w:val="00525DB6"/>
    <w:rsid w:val="00525E13"/>
    <w:rsid w:val="00525E5F"/>
    <w:rsid w:val="00525F03"/>
    <w:rsid w:val="00525FDD"/>
    <w:rsid w:val="00526197"/>
    <w:rsid w:val="00526219"/>
    <w:rsid w:val="0052627D"/>
    <w:rsid w:val="00526331"/>
    <w:rsid w:val="005263F1"/>
    <w:rsid w:val="00526422"/>
    <w:rsid w:val="00526493"/>
    <w:rsid w:val="0052651C"/>
    <w:rsid w:val="0052652F"/>
    <w:rsid w:val="005266CD"/>
    <w:rsid w:val="005266E6"/>
    <w:rsid w:val="0052670C"/>
    <w:rsid w:val="0052674F"/>
    <w:rsid w:val="00526753"/>
    <w:rsid w:val="00526793"/>
    <w:rsid w:val="005267B0"/>
    <w:rsid w:val="00526915"/>
    <w:rsid w:val="0052692D"/>
    <w:rsid w:val="0052696E"/>
    <w:rsid w:val="005269CC"/>
    <w:rsid w:val="00526A3F"/>
    <w:rsid w:val="00526A6C"/>
    <w:rsid w:val="00526A7D"/>
    <w:rsid w:val="00526AA7"/>
    <w:rsid w:val="00526B5D"/>
    <w:rsid w:val="00526B86"/>
    <w:rsid w:val="00526C2C"/>
    <w:rsid w:val="00526C6B"/>
    <w:rsid w:val="00526C7E"/>
    <w:rsid w:val="00526CE7"/>
    <w:rsid w:val="00526F87"/>
    <w:rsid w:val="00527055"/>
    <w:rsid w:val="0052707F"/>
    <w:rsid w:val="00527104"/>
    <w:rsid w:val="00527140"/>
    <w:rsid w:val="00527148"/>
    <w:rsid w:val="0052717E"/>
    <w:rsid w:val="00527235"/>
    <w:rsid w:val="005272E5"/>
    <w:rsid w:val="005273FE"/>
    <w:rsid w:val="005273FF"/>
    <w:rsid w:val="00527444"/>
    <w:rsid w:val="005274B2"/>
    <w:rsid w:val="0052751E"/>
    <w:rsid w:val="00527560"/>
    <w:rsid w:val="00527600"/>
    <w:rsid w:val="005276A3"/>
    <w:rsid w:val="005277E2"/>
    <w:rsid w:val="005278D5"/>
    <w:rsid w:val="005278E3"/>
    <w:rsid w:val="00527935"/>
    <w:rsid w:val="00527A29"/>
    <w:rsid w:val="00527A2E"/>
    <w:rsid w:val="00527B5F"/>
    <w:rsid w:val="00527B8E"/>
    <w:rsid w:val="00527C66"/>
    <w:rsid w:val="00527CF3"/>
    <w:rsid w:val="00527D30"/>
    <w:rsid w:val="00527D4D"/>
    <w:rsid w:val="00527DDA"/>
    <w:rsid w:val="00527E3E"/>
    <w:rsid w:val="00527F7C"/>
    <w:rsid w:val="0053002C"/>
    <w:rsid w:val="00530049"/>
    <w:rsid w:val="00530125"/>
    <w:rsid w:val="00530154"/>
    <w:rsid w:val="005302A9"/>
    <w:rsid w:val="0053031D"/>
    <w:rsid w:val="00530356"/>
    <w:rsid w:val="0053036D"/>
    <w:rsid w:val="0053042E"/>
    <w:rsid w:val="00530480"/>
    <w:rsid w:val="0053057B"/>
    <w:rsid w:val="005305A6"/>
    <w:rsid w:val="005306A2"/>
    <w:rsid w:val="005306B9"/>
    <w:rsid w:val="00530747"/>
    <w:rsid w:val="00530760"/>
    <w:rsid w:val="00530865"/>
    <w:rsid w:val="00530891"/>
    <w:rsid w:val="00530902"/>
    <w:rsid w:val="0053090F"/>
    <w:rsid w:val="00530941"/>
    <w:rsid w:val="00530961"/>
    <w:rsid w:val="0053099B"/>
    <w:rsid w:val="00530A3A"/>
    <w:rsid w:val="00530A52"/>
    <w:rsid w:val="00530A80"/>
    <w:rsid w:val="00530B19"/>
    <w:rsid w:val="00530B1A"/>
    <w:rsid w:val="00530B5D"/>
    <w:rsid w:val="00530B68"/>
    <w:rsid w:val="00530BB9"/>
    <w:rsid w:val="00530C1B"/>
    <w:rsid w:val="00530CAD"/>
    <w:rsid w:val="00530D18"/>
    <w:rsid w:val="00530D26"/>
    <w:rsid w:val="00530D5D"/>
    <w:rsid w:val="00530D95"/>
    <w:rsid w:val="00530FCE"/>
    <w:rsid w:val="0053100F"/>
    <w:rsid w:val="00531024"/>
    <w:rsid w:val="00531210"/>
    <w:rsid w:val="00531232"/>
    <w:rsid w:val="00531272"/>
    <w:rsid w:val="00531273"/>
    <w:rsid w:val="0053128D"/>
    <w:rsid w:val="005312E5"/>
    <w:rsid w:val="0053131C"/>
    <w:rsid w:val="00531336"/>
    <w:rsid w:val="005313CE"/>
    <w:rsid w:val="005313D5"/>
    <w:rsid w:val="0053155B"/>
    <w:rsid w:val="005315D2"/>
    <w:rsid w:val="005315DB"/>
    <w:rsid w:val="0053163D"/>
    <w:rsid w:val="00531645"/>
    <w:rsid w:val="00531647"/>
    <w:rsid w:val="00531675"/>
    <w:rsid w:val="00531759"/>
    <w:rsid w:val="00531766"/>
    <w:rsid w:val="0053189B"/>
    <w:rsid w:val="0053196A"/>
    <w:rsid w:val="00531A02"/>
    <w:rsid w:val="00531A60"/>
    <w:rsid w:val="00531B9E"/>
    <w:rsid w:val="00531C3E"/>
    <w:rsid w:val="00531CE6"/>
    <w:rsid w:val="00531D31"/>
    <w:rsid w:val="00531E00"/>
    <w:rsid w:val="00531E2A"/>
    <w:rsid w:val="00531E6E"/>
    <w:rsid w:val="00531F7A"/>
    <w:rsid w:val="0053205A"/>
    <w:rsid w:val="00532072"/>
    <w:rsid w:val="005320B3"/>
    <w:rsid w:val="00532105"/>
    <w:rsid w:val="0053210E"/>
    <w:rsid w:val="0053228F"/>
    <w:rsid w:val="0053244C"/>
    <w:rsid w:val="00532539"/>
    <w:rsid w:val="005326BB"/>
    <w:rsid w:val="005327CE"/>
    <w:rsid w:val="00532805"/>
    <w:rsid w:val="0053283B"/>
    <w:rsid w:val="00532844"/>
    <w:rsid w:val="00532871"/>
    <w:rsid w:val="005328F9"/>
    <w:rsid w:val="00532948"/>
    <w:rsid w:val="00532ABF"/>
    <w:rsid w:val="00532BFD"/>
    <w:rsid w:val="00532C21"/>
    <w:rsid w:val="00532C97"/>
    <w:rsid w:val="00532DD5"/>
    <w:rsid w:val="00532F0A"/>
    <w:rsid w:val="00532FC0"/>
    <w:rsid w:val="00533017"/>
    <w:rsid w:val="00533096"/>
    <w:rsid w:val="005330E8"/>
    <w:rsid w:val="005330FC"/>
    <w:rsid w:val="005331B2"/>
    <w:rsid w:val="00533217"/>
    <w:rsid w:val="00533235"/>
    <w:rsid w:val="005332D5"/>
    <w:rsid w:val="005332E3"/>
    <w:rsid w:val="0053337D"/>
    <w:rsid w:val="00533408"/>
    <w:rsid w:val="0053349A"/>
    <w:rsid w:val="0053353A"/>
    <w:rsid w:val="005335C5"/>
    <w:rsid w:val="005336E5"/>
    <w:rsid w:val="0053373D"/>
    <w:rsid w:val="0053375F"/>
    <w:rsid w:val="00533791"/>
    <w:rsid w:val="00533792"/>
    <w:rsid w:val="00533868"/>
    <w:rsid w:val="0053389B"/>
    <w:rsid w:val="005338BF"/>
    <w:rsid w:val="005338DE"/>
    <w:rsid w:val="00533927"/>
    <w:rsid w:val="00533967"/>
    <w:rsid w:val="005339ED"/>
    <w:rsid w:val="00533A35"/>
    <w:rsid w:val="00533A64"/>
    <w:rsid w:val="00533AA1"/>
    <w:rsid w:val="00533B8B"/>
    <w:rsid w:val="00533C1C"/>
    <w:rsid w:val="00533C20"/>
    <w:rsid w:val="00533D61"/>
    <w:rsid w:val="00533D6D"/>
    <w:rsid w:val="00533DC6"/>
    <w:rsid w:val="00533E20"/>
    <w:rsid w:val="00533F01"/>
    <w:rsid w:val="00533F0D"/>
    <w:rsid w:val="00533F70"/>
    <w:rsid w:val="00534147"/>
    <w:rsid w:val="005341BC"/>
    <w:rsid w:val="0053424D"/>
    <w:rsid w:val="00534356"/>
    <w:rsid w:val="005344CF"/>
    <w:rsid w:val="005344F6"/>
    <w:rsid w:val="00534591"/>
    <w:rsid w:val="005345E9"/>
    <w:rsid w:val="00534635"/>
    <w:rsid w:val="00534788"/>
    <w:rsid w:val="0053479B"/>
    <w:rsid w:val="005347F8"/>
    <w:rsid w:val="0053481B"/>
    <w:rsid w:val="00534830"/>
    <w:rsid w:val="005349E0"/>
    <w:rsid w:val="00534BAF"/>
    <w:rsid w:val="00534C17"/>
    <w:rsid w:val="00534C78"/>
    <w:rsid w:val="00534C88"/>
    <w:rsid w:val="00534E8E"/>
    <w:rsid w:val="00534F9C"/>
    <w:rsid w:val="00534FC1"/>
    <w:rsid w:val="00534FE1"/>
    <w:rsid w:val="0053504D"/>
    <w:rsid w:val="00535073"/>
    <w:rsid w:val="005350AA"/>
    <w:rsid w:val="0053511D"/>
    <w:rsid w:val="00535270"/>
    <w:rsid w:val="005352BC"/>
    <w:rsid w:val="005352BE"/>
    <w:rsid w:val="00535306"/>
    <w:rsid w:val="0053530F"/>
    <w:rsid w:val="00535411"/>
    <w:rsid w:val="00535501"/>
    <w:rsid w:val="00535694"/>
    <w:rsid w:val="005356A4"/>
    <w:rsid w:val="00535771"/>
    <w:rsid w:val="005357CC"/>
    <w:rsid w:val="00535902"/>
    <w:rsid w:val="00535983"/>
    <w:rsid w:val="00535997"/>
    <w:rsid w:val="00535A67"/>
    <w:rsid w:val="00535B08"/>
    <w:rsid w:val="00535B0D"/>
    <w:rsid w:val="00535C44"/>
    <w:rsid w:val="00535E1C"/>
    <w:rsid w:val="00535F46"/>
    <w:rsid w:val="00535F83"/>
    <w:rsid w:val="00535FB1"/>
    <w:rsid w:val="00536058"/>
    <w:rsid w:val="00536150"/>
    <w:rsid w:val="00536154"/>
    <w:rsid w:val="00536199"/>
    <w:rsid w:val="00536291"/>
    <w:rsid w:val="005362F7"/>
    <w:rsid w:val="00536313"/>
    <w:rsid w:val="005364D6"/>
    <w:rsid w:val="005364F7"/>
    <w:rsid w:val="0053651D"/>
    <w:rsid w:val="005365B3"/>
    <w:rsid w:val="00536641"/>
    <w:rsid w:val="00536678"/>
    <w:rsid w:val="00536684"/>
    <w:rsid w:val="0053672A"/>
    <w:rsid w:val="0053681C"/>
    <w:rsid w:val="00536850"/>
    <w:rsid w:val="005368BC"/>
    <w:rsid w:val="005368E9"/>
    <w:rsid w:val="0053691A"/>
    <w:rsid w:val="005369EC"/>
    <w:rsid w:val="00536A63"/>
    <w:rsid w:val="00536A75"/>
    <w:rsid w:val="00536A95"/>
    <w:rsid w:val="00536BE3"/>
    <w:rsid w:val="00536BE9"/>
    <w:rsid w:val="00536C67"/>
    <w:rsid w:val="00536CAA"/>
    <w:rsid w:val="00536DAC"/>
    <w:rsid w:val="00536DBE"/>
    <w:rsid w:val="00536DEA"/>
    <w:rsid w:val="00536E04"/>
    <w:rsid w:val="00536E13"/>
    <w:rsid w:val="00536E4D"/>
    <w:rsid w:val="00536FC3"/>
    <w:rsid w:val="00537031"/>
    <w:rsid w:val="00537065"/>
    <w:rsid w:val="005371C8"/>
    <w:rsid w:val="005371D2"/>
    <w:rsid w:val="0053723D"/>
    <w:rsid w:val="0053727F"/>
    <w:rsid w:val="005372C3"/>
    <w:rsid w:val="00537330"/>
    <w:rsid w:val="00537353"/>
    <w:rsid w:val="00537394"/>
    <w:rsid w:val="005374AE"/>
    <w:rsid w:val="0053752C"/>
    <w:rsid w:val="005375A7"/>
    <w:rsid w:val="005375BE"/>
    <w:rsid w:val="00537641"/>
    <w:rsid w:val="00537712"/>
    <w:rsid w:val="0053786A"/>
    <w:rsid w:val="0053786C"/>
    <w:rsid w:val="00537935"/>
    <w:rsid w:val="00537939"/>
    <w:rsid w:val="0053798E"/>
    <w:rsid w:val="0053799B"/>
    <w:rsid w:val="005379AA"/>
    <w:rsid w:val="00537A17"/>
    <w:rsid w:val="00537B3D"/>
    <w:rsid w:val="00537B52"/>
    <w:rsid w:val="00537BC6"/>
    <w:rsid w:val="00537C8A"/>
    <w:rsid w:val="00537C94"/>
    <w:rsid w:val="00537CAD"/>
    <w:rsid w:val="00537D13"/>
    <w:rsid w:val="00537EAA"/>
    <w:rsid w:val="00537EDC"/>
    <w:rsid w:val="00537F03"/>
    <w:rsid w:val="00537F50"/>
    <w:rsid w:val="00537F51"/>
    <w:rsid w:val="00540066"/>
    <w:rsid w:val="00540081"/>
    <w:rsid w:val="00540109"/>
    <w:rsid w:val="00540153"/>
    <w:rsid w:val="005401B9"/>
    <w:rsid w:val="005401C5"/>
    <w:rsid w:val="0054020F"/>
    <w:rsid w:val="005402F8"/>
    <w:rsid w:val="0054038B"/>
    <w:rsid w:val="005403CF"/>
    <w:rsid w:val="005403F6"/>
    <w:rsid w:val="0054047D"/>
    <w:rsid w:val="005404F7"/>
    <w:rsid w:val="005405A8"/>
    <w:rsid w:val="00540693"/>
    <w:rsid w:val="005406CB"/>
    <w:rsid w:val="005407D6"/>
    <w:rsid w:val="00540837"/>
    <w:rsid w:val="00540903"/>
    <w:rsid w:val="00540922"/>
    <w:rsid w:val="00540A4A"/>
    <w:rsid w:val="00540A8E"/>
    <w:rsid w:val="00540B15"/>
    <w:rsid w:val="00540B3F"/>
    <w:rsid w:val="00540BC6"/>
    <w:rsid w:val="00540CD0"/>
    <w:rsid w:val="00540D23"/>
    <w:rsid w:val="00540D3F"/>
    <w:rsid w:val="00540DAE"/>
    <w:rsid w:val="00540DCE"/>
    <w:rsid w:val="00540E01"/>
    <w:rsid w:val="00540E36"/>
    <w:rsid w:val="00540E7F"/>
    <w:rsid w:val="00540E85"/>
    <w:rsid w:val="00540EAA"/>
    <w:rsid w:val="00540F0C"/>
    <w:rsid w:val="00540F32"/>
    <w:rsid w:val="00540F3F"/>
    <w:rsid w:val="00540F4B"/>
    <w:rsid w:val="00540F86"/>
    <w:rsid w:val="00540FD8"/>
    <w:rsid w:val="00541110"/>
    <w:rsid w:val="00541198"/>
    <w:rsid w:val="005411F1"/>
    <w:rsid w:val="0054132D"/>
    <w:rsid w:val="0054132E"/>
    <w:rsid w:val="00541386"/>
    <w:rsid w:val="00541390"/>
    <w:rsid w:val="0054139A"/>
    <w:rsid w:val="0054162B"/>
    <w:rsid w:val="005417FC"/>
    <w:rsid w:val="00541820"/>
    <w:rsid w:val="005418E9"/>
    <w:rsid w:val="005418EE"/>
    <w:rsid w:val="00541936"/>
    <w:rsid w:val="005419B6"/>
    <w:rsid w:val="00541A6B"/>
    <w:rsid w:val="00541A9D"/>
    <w:rsid w:val="00541AC7"/>
    <w:rsid w:val="00541B1F"/>
    <w:rsid w:val="00541B60"/>
    <w:rsid w:val="00541B7C"/>
    <w:rsid w:val="00541C61"/>
    <w:rsid w:val="00541CAE"/>
    <w:rsid w:val="00541E71"/>
    <w:rsid w:val="00541EEA"/>
    <w:rsid w:val="00541EF7"/>
    <w:rsid w:val="00541F6D"/>
    <w:rsid w:val="00541F8C"/>
    <w:rsid w:val="00541F9B"/>
    <w:rsid w:val="00541FB6"/>
    <w:rsid w:val="00541FEA"/>
    <w:rsid w:val="00542067"/>
    <w:rsid w:val="00542168"/>
    <w:rsid w:val="005421D0"/>
    <w:rsid w:val="00542500"/>
    <w:rsid w:val="00542578"/>
    <w:rsid w:val="00542606"/>
    <w:rsid w:val="00542717"/>
    <w:rsid w:val="00542761"/>
    <w:rsid w:val="00542795"/>
    <w:rsid w:val="00542804"/>
    <w:rsid w:val="00542868"/>
    <w:rsid w:val="005428D3"/>
    <w:rsid w:val="0054291A"/>
    <w:rsid w:val="00542963"/>
    <w:rsid w:val="005429B7"/>
    <w:rsid w:val="005429F5"/>
    <w:rsid w:val="00542A00"/>
    <w:rsid w:val="00542C20"/>
    <w:rsid w:val="00542C4A"/>
    <w:rsid w:val="00542C95"/>
    <w:rsid w:val="00542D90"/>
    <w:rsid w:val="00542E88"/>
    <w:rsid w:val="0054307E"/>
    <w:rsid w:val="00543093"/>
    <w:rsid w:val="005430AA"/>
    <w:rsid w:val="005430BB"/>
    <w:rsid w:val="00543128"/>
    <w:rsid w:val="00543185"/>
    <w:rsid w:val="00543234"/>
    <w:rsid w:val="0054324D"/>
    <w:rsid w:val="00543279"/>
    <w:rsid w:val="005432AE"/>
    <w:rsid w:val="005432B3"/>
    <w:rsid w:val="00543343"/>
    <w:rsid w:val="00543389"/>
    <w:rsid w:val="0054341D"/>
    <w:rsid w:val="0054359B"/>
    <w:rsid w:val="00543622"/>
    <w:rsid w:val="00543672"/>
    <w:rsid w:val="0054373A"/>
    <w:rsid w:val="005437D5"/>
    <w:rsid w:val="005437E6"/>
    <w:rsid w:val="00543806"/>
    <w:rsid w:val="005439B9"/>
    <w:rsid w:val="005439E8"/>
    <w:rsid w:val="005439F0"/>
    <w:rsid w:val="005439F9"/>
    <w:rsid w:val="00543BDC"/>
    <w:rsid w:val="00543C3F"/>
    <w:rsid w:val="00543CE3"/>
    <w:rsid w:val="00543D05"/>
    <w:rsid w:val="00543E3B"/>
    <w:rsid w:val="00543EBB"/>
    <w:rsid w:val="00543FDD"/>
    <w:rsid w:val="0054400F"/>
    <w:rsid w:val="0054401F"/>
    <w:rsid w:val="0054406D"/>
    <w:rsid w:val="0054411F"/>
    <w:rsid w:val="0054414F"/>
    <w:rsid w:val="00544166"/>
    <w:rsid w:val="0054418D"/>
    <w:rsid w:val="00544358"/>
    <w:rsid w:val="0054443B"/>
    <w:rsid w:val="005444F8"/>
    <w:rsid w:val="00544516"/>
    <w:rsid w:val="00544657"/>
    <w:rsid w:val="00544673"/>
    <w:rsid w:val="005446AC"/>
    <w:rsid w:val="00544757"/>
    <w:rsid w:val="0054483C"/>
    <w:rsid w:val="00544963"/>
    <w:rsid w:val="005449D2"/>
    <w:rsid w:val="00544A19"/>
    <w:rsid w:val="00544A68"/>
    <w:rsid w:val="00544A6B"/>
    <w:rsid w:val="00544AF2"/>
    <w:rsid w:val="00544BD2"/>
    <w:rsid w:val="00544BD3"/>
    <w:rsid w:val="00544CA8"/>
    <w:rsid w:val="00544CC8"/>
    <w:rsid w:val="00544D5F"/>
    <w:rsid w:val="00544E11"/>
    <w:rsid w:val="00544E19"/>
    <w:rsid w:val="00544E51"/>
    <w:rsid w:val="00544EE2"/>
    <w:rsid w:val="00544F6F"/>
    <w:rsid w:val="00544FC0"/>
    <w:rsid w:val="0054511D"/>
    <w:rsid w:val="005451EA"/>
    <w:rsid w:val="00545205"/>
    <w:rsid w:val="0054521A"/>
    <w:rsid w:val="00545263"/>
    <w:rsid w:val="005452A5"/>
    <w:rsid w:val="0054537C"/>
    <w:rsid w:val="005453D0"/>
    <w:rsid w:val="005453DC"/>
    <w:rsid w:val="00545406"/>
    <w:rsid w:val="00545511"/>
    <w:rsid w:val="0054555B"/>
    <w:rsid w:val="00545788"/>
    <w:rsid w:val="0054579B"/>
    <w:rsid w:val="0054579D"/>
    <w:rsid w:val="0054583C"/>
    <w:rsid w:val="0054585C"/>
    <w:rsid w:val="005458FC"/>
    <w:rsid w:val="00545938"/>
    <w:rsid w:val="00545A4B"/>
    <w:rsid w:val="00545B29"/>
    <w:rsid w:val="00545C1C"/>
    <w:rsid w:val="00545C75"/>
    <w:rsid w:val="00545CBE"/>
    <w:rsid w:val="00545E98"/>
    <w:rsid w:val="00545F2C"/>
    <w:rsid w:val="00545F36"/>
    <w:rsid w:val="00546089"/>
    <w:rsid w:val="005460C4"/>
    <w:rsid w:val="005460C7"/>
    <w:rsid w:val="005460CD"/>
    <w:rsid w:val="00546114"/>
    <w:rsid w:val="00546116"/>
    <w:rsid w:val="00546248"/>
    <w:rsid w:val="00546266"/>
    <w:rsid w:val="00546334"/>
    <w:rsid w:val="00546349"/>
    <w:rsid w:val="005463FA"/>
    <w:rsid w:val="0054642E"/>
    <w:rsid w:val="0054642F"/>
    <w:rsid w:val="00546477"/>
    <w:rsid w:val="005466BB"/>
    <w:rsid w:val="005467AF"/>
    <w:rsid w:val="00546810"/>
    <w:rsid w:val="00546845"/>
    <w:rsid w:val="0054684F"/>
    <w:rsid w:val="00546893"/>
    <w:rsid w:val="0054694C"/>
    <w:rsid w:val="0054696A"/>
    <w:rsid w:val="00546998"/>
    <w:rsid w:val="005469D8"/>
    <w:rsid w:val="00546AE7"/>
    <w:rsid w:val="00546CFB"/>
    <w:rsid w:val="00546E50"/>
    <w:rsid w:val="00546F45"/>
    <w:rsid w:val="00546F9E"/>
    <w:rsid w:val="00546FF5"/>
    <w:rsid w:val="00547012"/>
    <w:rsid w:val="0054712C"/>
    <w:rsid w:val="0054727E"/>
    <w:rsid w:val="005472FD"/>
    <w:rsid w:val="005473DA"/>
    <w:rsid w:val="0054745D"/>
    <w:rsid w:val="005474F5"/>
    <w:rsid w:val="005475A7"/>
    <w:rsid w:val="00547644"/>
    <w:rsid w:val="0054771B"/>
    <w:rsid w:val="00547745"/>
    <w:rsid w:val="005477CC"/>
    <w:rsid w:val="005477E2"/>
    <w:rsid w:val="0054780D"/>
    <w:rsid w:val="00547820"/>
    <w:rsid w:val="00547849"/>
    <w:rsid w:val="0054786E"/>
    <w:rsid w:val="00547995"/>
    <w:rsid w:val="00547AC4"/>
    <w:rsid w:val="00547B00"/>
    <w:rsid w:val="00547B10"/>
    <w:rsid w:val="00547B20"/>
    <w:rsid w:val="00547C64"/>
    <w:rsid w:val="00547CDB"/>
    <w:rsid w:val="00547D15"/>
    <w:rsid w:val="00547D1A"/>
    <w:rsid w:val="00547D2D"/>
    <w:rsid w:val="00547D98"/>
    <w:rsid w:val="00547ECD"/>
    <w:rsid w:val="00547EF1"/>
    <w:rsid w:val="00547F34"/>
    <w:rsid w:val="00547F6D"/>
    <w:rsid w:val="00547FDB"/>
    <w:rsid w:val="005500EF"/>
    <w:rsid w:val="00550178"/>
    <w:rsid w:val="00550283"/>
    <w:rsid w:val="005503DF"/>
    <w:rsid w:val="00550535"/>
    <w:rsid w:val="005505A8"/>
    <w:rsid w:val="005505BB"/>
    <w:rsid w:val="005505C9"/>
    <w:rsid w:val="0055060B"/>
    <w:rsid w:val="00550642"/>
    <w:rsid w:val="005506E5"/>
    <w:rsid w:val="005506FB"/>
    <w:rsid w:val="0055074C"/>
    <w:rsid w:val="00550778"/>
    <w:rsid w:val="00550819"/>
    <w:rsid w:val="0055084B"/>
    <w:rsid w:val="00550935"/>
    <w:rsid w:val="00550950"/>
    <w:rsid w:val="005509BC"/>
    <w:rsid w:val="005509EA"/>
    <w:rsid w:val="00550A9C"/>
    <w:rsid w:val="00550B1A"/>
    <w:rsid w:val="00550B74"/>
    <w:rsid w:val="00550C4D"/>
    <w:rsid w:val="00550CE9"/>
    <w:rsid w:val="00550D51"/>
    <w:rsid w:val="00550DB3"/>
    <w:rsid w:val="00550DB6"/>
    <w:rsid w:val="00550DDB"/>
    <w:rsid w:val="00550DFC"/>
    <w:rsid w:val="00550E1A"/>
    <w:rsid w:val="00550EAE"/>
    <w:rsid w:val="00550ECA"/>
    <w:rsid w:val="00550ECC"/>
    <w:rsid w:val="00550F59"/>
    <w:rsid w:val="00550FCE"/>
    <w:rsid w:val="00551015"/>
    <w:rsid w:val="005510A5"/>
    <w:rsid w:val="0055114C"/>
    <w:rsid w:val="00551187"/>
    <w:rsid w:val="0055128E"/>
    <w:rsid w:val="00551353"/>
    <w:rsid w:val="005513B8"/>
    <w:rsid w:val="005513CE"/>
    <w:rsid w:val="0055140C"/>
    <w:rsid w:val="00551452"/>
    <w:rsid w:val="005514B6"/>
    <w:rsid w:val="005515CE"/>
    <w:rsid w:val="005516DE"/>
    <w:rsid w:val="00551789"/>
    <w:rsid w:val="005517C4"/>
    <w:rsid w:val="00551835"/>
    <w:rsid w:val="005518E6"/>
    <w:rsid w:val="00551A36"/>
    <w:rsid w:val="00551A46"/>
    <w:rsid w:val="00551AB0"/>
    <w:rsid w:val="00551B0D"/>
    <w:rsid w:val="00551B0F"/>
    <w:rsid w:val="00551C59"/>
    <w:rsid w:val="00551CF6"/>
    <w:rsid w:val="00551EF0"/>
    <w:rsid w:val="00551EF8"/>
    <w:rsid w:val="00552074"/>
    <w:rsid w:val="00552134"/>
    <w:rsid w:val="005522D3"/>
    <w:rsid w:val="0055235F"/>
    <w:rsid w:val="00552380"/>
    <w:rsid w:val="0055242C"/>
    <w:rsid w:val="0055243A"/>
    <w:rsid w:val="0055243D"/>
    <w:rsid w:val="0055247A"/>
    <w:rsid w:val="005525C7"/>
    <w:rsid w:val="0055261A"/>
    <w:rsid w:val="00552656"/>
    <w:rsid w:val="005526F0"/>
    <w:rsid w:val="005527B5"/>
    <w:rsid w:val="005527C0"/>
    <w:rsid w:val="00552872"/>
    <w:rsid w:val="00552925"/>
    <w:rsid w:val="00552938"/>
    <w:rsid w:val="00552996"/>
    <w:rsid w:val="00552A60"/>
    <w:rsid w:val="00552B94"/>
    <w:rsid w:val="00552BC8"/>
    <w:rsid w:val="00552C3B"/>
    <w:rsid w:val="00552D2F"/>
    <w:rsid w:val="00552DC8"/>
    <w:rsid w:val="00552DD7"/>
    <w:rsid w:val="00552F69"/>
    <w:rsid w:val="00552FC8"/>
    <w:rsid w:val="00552FEB"/>
    <w:rsid w:val="0055300E"/>
    <w:rsid w:val="00553045"/>
    <w:rsid w:val="00553080"/>
    <w:rsid w:val="0055309B"/>
    <w:rsid w:val="005530C4"/>
    <w:rsid w:val="005531E2"/>
    <w:rsid w:val="00553246"/>
    <w:rsid w:val="0055324C"/>
    <w:rsid w:val="0055335D"/>
    <w:rsid w:val="00553397"/>
    <w:rsid w:val="005533F1"/>
    <w:rsid w:val="005533F8"/>
    <w:rsid w:val="0055344D"/>
    <w:rsid w:val="005535C9"/>
    <w:rsid w:val="005535FA"/>
    <w:rsid w:val="0055361C"/>
    <w:rsid w:val="005536F8"/>
    <w:rsid w:val="00553759"/>
    <w:rsid w:val="00553790"/>
    <w:rsid w:val="005537EB"/>
    <w:rsid w:val="00553812"/>
    <w:rsid w:val="00553813"/>
    <w:rsid w:val="00553818"/>
    <w:rsid w:val="0055383A"/>
    <w:rsid w:val="0055383B"/>
    <w:rsid w:val="00553879"/>
    <w:rsid w:val="005538CB"/>
    <w:rsid w:val="005538EB"/>
    <w:rsid w:val="00553994"/>
    <w:rsid w:val="005539F7"/>
    <w:rsid w:val="00553A0C"/>
    <w:rsid w:val="00553ACA"/>
    <w:rsid w:val="00553B8C"/>
    <w:rsid w:val="00553C78"/>
    <w:rsid w:val="00553D44"/>
    <w:rsid w:val="00553D5D"/>
    <w:rsid w:val="00553EF8"/>
    <w:rsid w:val="00554014"/>
    <w:rsid w:val="0055402D"/>
    <w:rsid w:val="00554087"/>
    <w:rsid w:val="0055409B"/>
    <w:rsid w:val="005540C9"/>
    <w:rsid w:val="005542A9"/>
    <w:rsid w:val="005542F5"/>
    <w:rsid w:val="00554400"/>
    <w:rsid w:val="005545AE"/>
    <w:rsid w:val="005545AF"/>
    <w:rsid w:val="00554615"/>
    <w:rsid w:val="005546A8"/>
    <w:rsid w:val="00554715"/>
    <w:rsid w:val="00554734"/>
    <w:rsid w:val="0055495B"/>
    <w:rsid w:val="005549AE"/>
    <w:rsid w:val="005549B0"/>
    <w:rsid w:val="00554BA7"/>
    <w:rsid w:val="00554C6B"/>
    <w:rsid w:val="00554D19"/>
    <w:rsid w:val="00554D7D"/>
    <w:rsid w:val="00554D83"/>
    <w:rsid w:val="00554D85"/>
    <w:rsid w:val="00554DC2"/>
    <w:rsid w:val="00554DC4"/>
    <w:rsid w:val="00554DE1"/>
    <w:rsid w:val="00554E43"/>
    <w:rsid w:val="00554F9F"/>
    <w:rsid w:val="00554FC2"/>
    <w:rsid w:val="005550BE"/>
    <w:rsid w:val="005550D8"/>
    <w:rsid w:val="005551AB"/>
    <w:rsid w:val="00555387"/>
    <w:rsid w:val="00555399"/>
    <w:rsid w:val="00555430"/>
    <w:rsid w:val="0055546A"/>
    <w:rsid w:val="00555580"/>
    <w:rsid w:val="005555F7"/>
    <w:rsid w:val="00555638"/>
    <w:rsid w:val="00555694"/>
    <w:rsid w:val="005558BD"/>
    <w:rsid w:val="005558F1"/>
    <w:rsid w:val="005558FC"/>
    <w:rsid w:val="00555992"/>
    <w:rsid w:val="00555996"/>
    <w:rsid w:val="00555ACD"/>
    <w:rsid w:val="00555B1E"/>
    <w:rsid w:val="00555B32"/>
    <w:rsid w:val="00555B5A"/>
    <w:rsid w:val="00555B7E"/>
    <w:rsid w:val="00555BDD"/>
    <w:rsid w:val="00555CF1"/>
    <w:rsid w:val="00555D44"/>
    <w:rsid w:val="00555D91"/>
    <w:rsid w:val="00555FAC"/>
    <w:rsid w:val="00555FDA"/>
    <w:rsid w:val="00555FFF"/>
    <w:rsid w:val="00556082"/>
    <w:rsid w:val="005560CD"/>
    <w:rsid w:val="00556181"/>
    <w:rsid w:val="0055623B"/>
    <w:rsid w:val="005562A8"/>
    <w:rsid w:val="005563C4"/>
    <w:rsid w:val="005563D7"/>
    <w:rsid w:val="005563F2"/>
    <w:rsid w:val="0055643E"/>
    <w:rsid w:val="0055649A"/>
    <w:rsid w:val="00556714"/>
    <w:rsid w:val="005567EF"/>
    <w:rsid w:val="005568AB"/>
    <w:rsid w:val="005568D1"/>
    <w:rsid w:val="005568DE"/>
    <w:rsid w:val="0055690D"/>
    <w:rsid w:val="00556A1A"/>
    <w:rsid w:val="00556A7A"/>
    <w:rsid w:val="00556AC5"/>
    <w:rsid w:val="00556ADB"/>
    <w:rsid w:val="00556BD4"/>
    <w:rsid w:val="00556C7F"/>
    <w:rsid w:val="00556D2A"/>
    <w:rsid w:val="00556D2B"/>
    <w:rsid w:val="00556D8A"/>
    <w:rsid w:val="00556E75"/>
    <w:rsid w:val="00556F68"/>
    <w:rsid w:val="00556F90"/>
    <w:rsid w:val="00556F96"/>
    <w:rsid w:val="00556FC7"/>
    <w:rsid w:val="005570D3"/>
    <w:rsid w:val="005571F5"/>
    <w:rsid w:val="00557247"/>
    <w:rsid w:val="005572DD"/>
    <w:rsid w:val="0055734E"/>
    <w:rsid w:val="00557387"/>
    <w:rsid w:val="00557443"/>
    <w:rsid w:val="00557452"/>
    <w:rsid w:val="005574BC"/>
    <w:rsid w:val="00557547"/>
    <w:rsid w:val="005575C0"/>
    <w:rsid w:val="005576A3"/>
    <w:rsid w:val="005577DA"/>
    <w:rsid w:val="0055790A"/>
    <w:rsid w:val="005579C5"/>
    <w:rsid w:val="00557A5D"/>
    <w:rsid w:val="00557A6F"/>
    <w:rsid w:val="00557ABF"/>
    <w:rsid w:val="00557AD6"/>
    <w:rsid w:val="00557AD8"/>
    <w:rsid w:val="00557B38"/>
    <w:rsid w:val="00557B7A"/>
    <w:rsid w:val="00557BE6"/>
    <w:rsid w:val="00557C41"/>
    <w:rsid w:val="00557CE5"/>
    <w:rsid w:val="00557CEB"/>
    <w:rsid w:val="00557CFB"/>
    <w:rsid w:val="00557E16"/>
    <w:rsid w:val="00557EAA"/>
    <w:rsid w:val="00557ECF"/>
    <w:rsid w:val="00557EE2"/>
    <w:rsid w:val="00557F7D"/>
    <w:rsid w:val="00557FDC"/>
    <w:rsid w:val="0056001F"/>
    <w:rsid w:val="0056006E"/>
    <w:rsid w:val="00560090"/>
    <w:rsid w:val="00560164"/>
    <w:rsid w:val="005601DA"/>
    <w:rsid w:val="00560255"/>
    <w:rsid w:val="0056025C"/>
    <w:rsid w:val="00560277"/>
    <w:rsid w:val="0056030F"/>
    <w:rsid w:val="0056034A"/>
    <w:rsid w:val="0056038A"/>
    <w:rsid w:val="005603F3"/>
    <w:rsid w:val="005603F7"/>
    <w:rsid w:val="00560498"/>
    <w:rsid w:val="005604FD"/>
    <w:rsid w:val="00560528"/>
    <w:rsid w:val="005605EA"/>
    <w:rsid w:val="005605ED"/>
    <w:rsid w:val="00560725"/>
    <w:rsid w:val="0056073F"/>
    <w:rsid w:val="005609DA"/>
    <w:rsid w:val="00560A54"/>
    <w:rsid w:val="00560B9E"/>
    <w:rsid w:val="00560BDD"/>
    <w:rsid w:val="00560BFE"/>
    <w:rsid w:val="00560C35"/>
    <w:rsid w:val="00560CB3"/>
    <w:rsid w:val="00560CEF"/>
    <w:rsid w:val="00560D05"/>
    <w:rsid w:val="00560D54"/>
    <w:rsid w:val="00560DE9"/>
    <w:rsid w:val="00560DF9"/>
    <w:rsid w:val="00560EDD"/>
    <w:rsid w:val="00560FC7"/>
    <w:rsid w:val="0056117C"/>
    <w:rsid w:val="00561185"/>
    <w:rsid w:val="00561236"/>
    <w:rsid w:val="0056137A"/>
    <w:rsid w:val="0056140E"/>
    <w:rsid w:val="00561465"/>
    <w:rsid w:val="005615F3"/>
    <w:rsid w:val="00561639"/>
    <w:rsid w:val="00561696"/>
    <w:rsid w:val="005616B6"/>
    <w:rsid w:val="00561943"/>
    <w:rsid w:val="005619C5"/>
    <w:rsid w:val="00561AA8"/>
    <w:rsid w:val="00561AC2"/>
    <w:rsid w:val="00561AD2"/>
    <w:rsid w:val="00561AFC"/>
    <w:rsid w:val="00561C4F"/>
    <w:rsid w:val="00561C5B"/>
    <w:rsid w:val="00561CA3"/>
    <w:rsid w:val="00561D2C"/>
    <w:rsid w:val="00561DB0"/>
    <w:rsid w:val="00561E51"/>
    <w:rsid w:val="00561F05"/>
    <w:rsid w:val="00562002"/>
    <w:rsid w:val="00562071"/>
    <w:rsid w:val="005620BB"/>
    <w:rsid w:val="005620CD"/>
    <w:rsid w:val="00562177"/>
    <w:rsid w:val="005621B7"/>
    <w:rsid w:val="005621DF"/>
    <w:rsid w:val="0056223A"/>
    <w:rsid w:val="00562248"/>
    <w:rsid w:val="005623BC"/>
    <w:rsid w:val="005623CD"/>
    <w:rsid w:val="00562405"/>
    <w:rsid w:val="00562449"/>
    <w:rsid w:val="00562486"/>
    <w:rsid w:val="00562514"/>
    <w:rsid w:val="005625CC"/>
    <w:rsid w:val="0056260D"/>
    <w:rsid w:val="00562623"/>
    <w:rsid w:val="00562664"/>
    <w:rsid w:val="00562755"/>
    <w:rsid w:val="005627AB"/>
    <w:rsid w:val="005627C6"/>
    <w:rsid w:val="00562828"/>
    <w:rsid w:val="005629A6"/>
    <w:rsid w:val="00562A73"/>
    <w:rsid w:val="00562A85"/>
    <w:rsid w:val="00562AE2"/>
    <w:rsid w:val="00562B23"/>
    <w:rsid w:val="00562BD6"/>
    <w:rsid w:val="00562C78"/>
    <w:rsid w:val="00562CC6"/>
    <w:rsid w:val="00562CEB"/>
    <w:rsid w:val="00562D18"/>
    <w:rsid w:val="00562ED8"/>
    <w:rsid w:val="00562F8D"/>
    <w:rsid w:val="00563025"/>
    <w:rsid w:val="0056307F"/>
    <w:rsid w:val="0056308C"/>
    <w:rsid w:val="005630AC"/>
    <w:rsid w:val="005630CC"/>
    <w:rsid w:val="005633AB"/>
    <w:rsid w:val="0056342F"/>
    <w:rsid w:val="00563443"/>
    <w:rsid w:val="005634C5"/>
    <w:rsid w:val="00563510"/>
    <w:rsid w:val="00563658"/>
    <w:rsid w:val="00563840"/>
    <w:rsid w:val="0056387C"/>
    <w:rsid w:val="005638E0"/>
    <w:rsid w:val="005638F2"/>
    <w:rsid w:val="005638FA"/>
    <w:rsid w:val="00563950"/>
    <w:rsid w:val="00563BBA"/>
    <w:rsid w:val="00563C70"/>
    <w:rsid w:val="00563CEE"/>
    <w:rsid w:val="00563DEC"/>
    <w:rsid w:val="00563E93"/>
    <w:rsid w:val="00563F44"/>
    <w:rsid w:val="00563FD3"/>
    <w:rsid w:val="00563FF1"/>
    <w:rsid w:val="0056411A"/>
    <w:rsid w:val="00564198"/>
    <w:rsid w:val="005641CC"/>
    <w:rsid w:val="00564226"/>
    <w:rsid w:val="00564246"/>
    <w:rsid w:val="005642DB"/>
    <w:rsid w:val="005642E1"/>
    <w:rsid w:val="005643BF"/>
    <w:rsid w:val="0056448A"/>
    <w:rsid w:val="005644A3"/>
    <w:rsid w:val="005645FE"/>
    <w:rsid w:val="0056460A"/>
    <w:rsid w:val="00564611"/>
    <w:rsid w:val="0056465F"/>
    <w:rsid w:val="00564692"/>
    <w:rsid w:val="005647BB"/>
    <w:rsid w:val="0056480F"/>
    <w:rsid w:val="005648D6"/>
    <w:rsid w:val="00564994"/>
    <w:rsid w:val="005649A0"/>
    <w:rsid w:val="00564A20"/>
    <w:rsid w:val="00564BD4"/>
    <w:rsid w:val="00564BFA"/>
    <w:rsid w:val="00564C07"/>
    <w:rsid w:val="00564C82"/>
    <w:rsid w:val="00564CC3"/>
    <w:rsid w:val="00564CFB"/>
    <w:rsid w:val="00564CFD"/>
    <w:rsid w:val="00564D46"/>
    <w:rsid w:val="00564E19"/>
    <w:rsid w:val="00564FD5"/>
    <w:rsid w:val="00564FDF"/>
    <w:rsid w:val="0056503F"/>
    <w:rsid w:val="0056508D"/>
    <w:rsid w:val="00565119"/>
    <w:rsid w:val="00565197"/>
    <w:rsid w:val="0056541A"/>
    <w:rsid w:val="00565478"/>
    <w:rsid w:val="00565494"/>
    <w:rsid w:val="005654F0"/>
    <w:rsid w:val="00565510"/>
    <w:rsid w:val="005655F3"/>
    <w:rsid w:val="00565603"/>
    <w:rsid w:val="0056570D"/>
    <w:rsid w:val="005657A7"/>
    <w:rsid w:val="005657AA"/>
    <w:rsid w:val="005657D1"/>
    <w:rsid w:val="005657E2"/>
    <w:rsid w:val="00565853"/>
    <w:rsid w:val="00565B3E"/>
    <w:rsid w:val="00565B4B"/>
    <w:rsid w:val="00565BD7"/>
    <w:rsid w:val="00565BEE"/>
    <w:rsid w:val="00565C2B"/>
    <w:rsid w:val="00565C86"/>
    <w:rsid w:val="00565D0A"/>
    <w:rsid w:val="00565D25"/>
    <w:rsid w:val="00565D57"/>
    <w:rsid w:val="00565D59"/>
    <w:rsid w:val="00565E7B"/>
    <w:rsid w:val="00565EF3"/>
    <w:rsid w:val="00565FBD"/>
    <w:rsid w:val="00566038"/>
    <w:rsid w:val="00566078"/>
    <w:rsid w:val="00566145"/>
    <w:rsid w:val="0056614D"/>
    <w:rsid w:val="005661F1"/>
    <w:rsid w:val="00566245"/>
    <w:rsid w:val="005662CD"/>
    <w:rsid w:val="005662E5"/>
    <w:rsid w:val="00566301"/>
    <w:rsid w:val="0056642B"/>
    <w:rsid w:val="00566462"/>
    <w:rsid w:val="00566499"/>
    <w:rsid w:val="0056649F"/>
    <w:rsid w:val="005664A5"/>
    <w:rsid w:val="00566653"/>
    <w:rsid w:val="00566662"/>
    <w:rsid w:val="005666C7"/>
    <w:rsid w:val="00566825"/>
    <w:rsid w:val="00566836"/>
    <w:rsid w:val="005668AE"/>
    <w:rsid w:val="005668F2"/>
    <w:rsid w:val="005668F5"/>
    <w:rsid w:val="00566923"/>
    <w:rsid w:val="005669EB"/>
    <w:rsid w:val="00566A39"/>
    <w:rsid w:val="00566B6E"/>
    <w:rsid w:val="00566C64"/>
    <w:rsid w:val="00566CE6"/>
    <w:rsid w:val="00566D12"/>
    <w:rsid w:val="00566F09"/>
    <w:rsid w:val="00566F2E"/>
    <w:rsid w:val="00566F3D"/>
    <w:rsid w:val="00567000"/>
    <w:rsid w:val="0056707D"/>
    <w:rsid w:val="005670C5"/>
    <w:rsid w:val="005670DB"/>
    <w:rsid w:val="00567210"/>
    <w:rsid w:val="00567328"/>
    <w:rsid w:val="005673B6"/>
    <w:rsid w:val="005673E5"/>
    <w:rsid w:val="0056750D"/>
    <w:rsid w:val="0056751B"/>
    <w:rsid w:val="00567723"/>
    <w:rsid w:val="00567742"/>
    <w:rsid w:val="005677F1"/>
    <w:rsid w:val="0056782C"/>
    <w:rsid w:val="0056787B"/>
    <w:rsid w:val="0056788D"/>
    <w:rsid w:val="005678F2"/>
    <w:rsid w:val="00567AC9"/>
    <w:rsid w:val="00567BC2"/>
    <w:rsid w:val="00567C25"/>
    <w:rsid w:val="00567D15"/>
    <w:rsid w:val="00567D1B"/>
    <w:rsid w:val="00567D74"/>
    <w:rsid w:val="00567DAB"/>
    <w:rsid w:val="00567E36"/>
    <w:rsid w:val="00567E64"/>
    <w:rsid w:val="00567F0D"/>
    <w:rsid w:val="00567FD3"/>
    <w:rsid w:val="00567FDE"/>
    <w:rsid w:val="00570153"/>
    <w:rsid w:val="0057025B"/>
    <w:rsid w:val="00570366"/>
    <w:rsid w:val="00570433"/>
    <w:rsid w:val="005704B8"/>
    <w:rsid w:val="00570562"/>
    <w:rsid w:val="005706AE"/>
    <w:rsid w:val="00570702"/>
    <w:rsid w:val="0057070A"/>
    <w:rsid w:val="00570743"/>
    <w:rsid w:val="005707F6"/>
    <w:rsid w:val="0057083D"/>
    <w:rsid w:val="00570849"/>
    <w:rsid w:val="005708A6"/>
    <w:rsid w:val="005708CC"/>
    <w:rsid w:val="0057095E"/>
    <w:rsid w:val="00570AC5"/>
    <w:rsid w:val="00570BF7"/>
    <w:rsid w:val="00570CC8"/>
    <w:rsid w:val="00570D10"/>
    <w:rsid w:val="00570D71"/>
    <w:rsid w:val="00570D8F"/>
    <w:rsid w:val="00570E62"/>
    <w:rsid w:val="00570F0C"/>
    <w:rsid w:val="00570F26"/>
    <w:rsid w:val="00570F3C"/>
    <w:rsid w:val="00570F53"/>
    <w:rsid w:val="00570F95"/>
    <w:rsid w:val="00570FE4"/>
    <w:rsid w:val="00571060"/>
    <w:rsid w:val="0057107A"/>
    <w:rsid w:val="00571264"/>
    <w:rsid w:val="00571269"/>
    <w:rsid w:val="005713E6"/>
    <w:rsid w:val="0057150F"/>
    <w:rsid w:val="0057156E"/>
    <w:rsid w:val="005715E6"/>
    <w:rsid w:val="005715EA"/>
    <w:rsid w:val="005715FB"/>
    <w:rsid w:val="00571623"/>
    <w:rsid w:val="005716DD"/>
    <w:rsid w:val="005717E2"/>
    <w:rsid w:val="005718BC"/>
    <w:rsid w:val="00571924"/>
    <w:rsid w:val="00571936"/>
    <w:rsid w:val="005719E9"/>
    <w:rsid w:val="00571A6D"/>
    <w:rsid w:val="00571B29"/>
    <w:rsid w:val="00571B56"/>
    <w:rsid w:val="00571B79"/>
    <w:rsid w:val="00571BD6"/>
    <w:rsid w:val="00571C17"/>
    <w:rsid w:val="00571CFE"/>
    <w:rsid w:val="00571D13"/>
    <w:rsid w:val="00571D7C"/>
    <w:rsid w:val="00571D97"/>
    <w:rsid w:val="00571F25"/>
    <w:rsid w:val="00571F37"/>
    <w:rsid w:val="00571F88"/>
    <w:rsid w:val="00571F8C"/>
    <w:rsid w:val="00571FCA"/>
    <w:rsid w:val="00572004"/>
    <w:rsid w:val="00572088"/>
    <w:rsid w:val="005720D9"/>
    <w:rsid w:val="005720EC"/>
    <w:rsid w:val="005722D3"/>
    <w:rsid w:val="0057236C"/>
    <w:rsid w:val="005723BB"/>
    <w:rsid w:val="005723E2"/>
    <w:rsid w:val="005726E6"/>
    <w:rsid w:val="005726F0"/>
    <w:rsid w:val="00572761"/>
    <w:rsid w:val="0057281D"/>
    <w:rsid w:val="0057293D"/>
    <w:rsid w:val="00572956"/>
    <w:rsid w:val="00572960"/>
    <w:rsid w:val="00572A25"/>
    <w:rsid w:val="00572A3D"/>
    <w:rsid w:val="00572A47"/>
    <w:rsid w:val="00572A80"/>
    <w:rsid w:val="00572BC3"/>
    <w:rsid w:val="00572C6D"/>
    <w:rsid w:val="00572D27"/>
    <w:rsid w:val="00572D38"/>
    <w:rsid w:val="00572DCF"/>
    <w:rsid w:val="00572DE4"/>
    <w:rsid w:val="00572DE9"/>
    <w:rsid w:val="00572FC8"/>
    <w:rsid w:val="00573042"/>
    <w:rsid w:val="00573091"/>
    <w:rsid w:val="005730C9"/>
    <w:rsid w:val="005730D1"/>
    <w:rsid w:val="00573145"/>
    <w:rsid w:val="00573164"/>
    <w:rsid w:val="0057322B"/>
    <w:rsid w:val="00573286"/>
    <w:rsid w:val="0057333F"/>
    <w:rsid w:val="005733E7"/>
    <w:rsid w:val="0057344B"/>
    <w:rsid w:val="0057358D"/>
    <w:rsid w:val="00573623"/>
    <w:rsid w:val="00573664"/>
    <w:rsid w:val="00573848"/>
    <w:rsid w:val="00573854"/>
    <w:rsid w:val="00573893"/>
    <w:rsid w:val="005739C1"/>
    <w:rsid w:val="00573A5C"/>
    <w:rsid w:val="00573BB0"/>
    <w:rsid w:val="00573C76"/>
    <w:rsid w:val="00573CED"/>
    <w:rsid w:val="00573D24"/>
    <w:rsid w:val="00573E49"/>
    <w:rsid w:val="00573F23"/>
    <w:rsid w:val="005740A9"/>
    <w:rsid w:val="005740E4"/>
    <w:rsid w:val="005740EA"/>
    <w:rsid w:val="00574140"/>
    <w:rsid w:val="005741C5"/>
    <w:rsid w:val="0057420A"/>
    <w:rsid w:val="0057422B"/>
    <w:rsid w:val="00574339"/>
    <w:rsid w:val="00574364"/>
    <w:rsid w:val="00574461"/>
    <w:rsid w:val="00574519"/>
    <w:rsid w:val="00574529"/>
    <w:rsid w:val="005745F7"/>
    <w:rsid w:val="00574690"/>
    <w:rsid w:val="0057472F"/>
    <w:rsid w:val="005748A4"/>
    <w:rsid w:val="00574958"/>
    <w:rsid w:val="0057499D"/>
    <w:rsid w:val="005749DF"/>
    <w:rsid w:val="00574AAD"/>
    <w:rsid w:val="00574ABA"/>
    <w:rsid w:val="00574AF0"/>
    <w:rsid w:val="00574CC5"/>
    <w:rsid w:val="00574CCE"/>
    <w:rsid w:val="00574DA8"/>
    <w:rsid w:val="00574DAB"/>
    <w:rsid w:val="00574E64"/>
    <w:rsid w:val="00574F17"/>
    <w:rsid w:val="00574F47"/>
    <w:rsid w:val="00574FB8"/>
    <w:rsid w:val="00575005"/>
    <w:rsid w:val="0057507D"/>
    <w:rsid w:val="0057518F"/>
    <w:rsid w:val="005751E2"/>
    <w:rsid w:val="005751EE"/>
    <w:rsid w:val="0057526B"/>
    <w:rsid w:val="00575336"/>
    <w:rsid w:val="005753AF"/>
    <w:rsid w:val="00575466"/>
    <w:rsid w:val="005754DF"/>
    <w:rsid w:val="005755A0"/>
    <w:rsid w:val="00575651"/>
    <w:rsid w:val="005758B0"/>
    <w:rsid w:val="005758BC"/>
    <w:rsid w:val="00575B68"/>
    <w:rsid w:val="00575BBE"/>
    <w:rsid w:val="00575BD9"/>
    <w:rsid w:val="00575C39"/>
    <w:rsid w:val="00575CE6"/>
    <w:rsid w:val="00575D06"/>
    <w:rsid w:val="00575DAA"/>
    <w:rsid w:val="00575EB6"/>
    <w:rsid w:val="0057617F"/>
    <w:rsid w:val="0057619D"/>
    <w:rsid w:val="005761B8"/>
    <w:rsid w:val="00576276"/>
    <w:rsid w:val="005763CD"/>
    <w:rsid w:val="0057654B"/>
    <w:rsid w:val="005766AA"/>
    <w:rsid w:val="00576771"/>
    <w:rsid w:val="00576834"/>
    <w:rsid w:val="005769DF"/>
    <w:rsid w:val="005769F6"/>
    <w:rsid w:val="00576ABD"/>
    <w:rsid w:val="00576B26"/>
    <w:rsid w:val="00576B96"/>
    <w:rsid w:val="00576D7E"/>
    <w:rsid w:val="00576DE4"/>
    <w:rsid w:val="00576DF4"/>
    <w:rsid w:val="00576F2C"/>
    <w:rsid w:val="00577032"/>
    <w:rsid w:val="0057709E"/>
    <w:rsid w:val="0057713A"/>
    <w:rsid w:val="005771AB"/>
    <w:rsid w:val="00577227"/>
    <w:rsid w:val="005772AF"/>
    <w:rsid w:val="00577372"/>
    <w:rsid w:val="0057737E"/>
    <w:rsid w:val="0057739F"/>
    <w:rsid w:val="005773CA"/>
    <w:rsid w:val="005773D5"/>
    <w:rsid w:val="005773EA"/>
    <w:rsid w:val="00577488"/>
    <w:rsid w:val="00577489"/>
    <w:rsid w:val="005775DB"/>
    <w:rsid w:val="005775E5"/>
    <w:rsid w:val="005775F1"/>
    <w:rsid w:val="005776A1"/>
    <w:rsid w:val="005776B3"/>
    <w:rsid w:val="0057777C"/>
    <w:rsid w:val="00577849"/>
    <w:rsid w:val="005778EF"/>
    <w:rsid w:val="00577B90"/>
    <w:rsid w:val="00577B91"/>
    <w:rsid w:val="00577CED"/>
    <w:rsid w:val="00577D81"/>
    <w:rsid w:val="00577DBF"/>
    <w:rsid w:val="00577DF3"/>
    <w:rsid w:val="00577E6A"/>
    <w:rsid w:val="00577EC5"/>
    <w:rsid w:val="00577ED7"/>
    <w:rsid w:val="005800BC"/>
    <w:rsid w:val="005800D8"/>
    <w:rsid w:val="00580172"/>
    <w:rsid w:val="0058022F"/>
    <w:rsid w:val="00580238"/>
    <w:rsid w:val="00580289"/>
    <w:rsid w:val="0058028A"/>
    <w:rsid w:val="005802E2"/>
    <w:rsid w:val="00580303"/>
    <w:rsid w:val="005803F6"/>
    <w:rsid w:val="0058042E"/>
    <w:rsid w:val="00580529"/>
    <w:rsid w:val="00580531"/>
    <w:rsid w:val="00580588"/>
    <w:rsid w:val="00580672"/>
    <w:rsid w:val="0058068D"/>
    <w:rsid w:val="0058075E"/>
    <w:rsid w:val="005807D0"/>
    <w:rsid w:val="00580841"/>
    <w:rsid w:val="00580ABF"/>
    <w:rsid w:val="00580B22"/>
    <w:rsid w:val="00580CDA"/>
    <w:rsid w:val="00580D9E"/>
    <w:rsid w:val="00580DED"/>
    <w:rsid w:val="00580E9B"/>
    <w:rsid w:val="00580EF9"/>
    <w:rsid w:val="00581024"/>
    <w:rsid w:val="005810AE"/>
    <w:rsid w:val="005810FA"/>
    <w:rsid w:val="00581175"/>
    <w:rsid w:val="0058118D"/>
    <w:rsid w:val="005811C6"/>
    <w:rsid w:val="005811D1"/>
    <w:rsid w:val="00581241"/>
    <w:rsid w:val="0058125E"/>
    <w:rsid w:val="0058136B"/>
    <w:rsid w:val="0058142D"/>
    <w:rsid w:val="00581539"/>
    <w:rsid w:val="00581580"/>
    <w:rsid w:val="005815DC"/>
    <w:rsid w:val="0058165F"/>
    <w:rsid w:val="0058177A"/>
    <w:rsid w:val="005817FA"/>
    <w:rsid w:val="0058183D"/>
    <w:rsid w:val="00581869"/>
    <w:rsid w:val="00581876"/>
    <w:rsid w:val="005818F2"/>
    <w:rsid w:val="005819DD"/>
    <w:rsid w:val="00581A3D"/>
    <w:rsid w:val="00581CA7"/>
    <w:rsid w:val="00581D56"/>
    <w:rsid w:val="00581DF3"/>
    <w:rsid w:val="00581F23"/>
    <w:rsid w:val="00581F42"/>
    <w:rsid w:val="00581FD7"/>
    <w:rsid w:val="00581FDC"/>
    <w:rsid w:val="00582029"/>
    <w:rsid w:val="005820C3"/>
    <w:rsid w:val="005820FC"/>
    <w:rsid w:val="0058210B"/>
    <w:rsid w:val="00582174"/>
    <w:rsid w:val="00582206"/>
    <w:rsid w:val="00582331"/>
    <w:rsid w:val="005823A1"/>
    <w:rsid w:val="005823F1"/>
    <w:rsid w:val="0058257E"/>
    <w:rsid w:val="005826E2"/>
    <w:rsid w:val="005827AA"/>
    <w:rsid w:val="0058284A"/>
    <w:rsid w:val="00582874"/>
    <w:rsid w:val="0058289D"/>
    <w:rsid w:val="005828C7"/>
    <w:rsid w:val="005828E6"/>
    <w:rsid w:val="005829D3"/>
    <w:rsid w:val="005829F9"/>
    <w:rsid w:val="00582A7A"/>
    <w:rsid w:val="00582C26"/>
    <w:rsid w:val="00582CC0"/>
    <w:rsid w:val="00582D29"/>
    <w:rsid w:val="00582DD6"/>
    <w:rsid w:val="00582E6E"/>
    <w:rsid w:val="00582EC6"/>
    <w:rsid w:val="00582F75"/>
    <w:rsid w:val="00582F97"/>
    <w:rsid w:val="00582FB7"/>
    <w:rsid w:val="00582FE1"/>
    <w:rsid w:val="0058302A"/>
    <w:rsid w:val="00583131"/>
    <w:rsid w:val="005831DA"/>
    <w:rsid w:val="00583228"/>
    <w:rsid w:val="005832CC"/>
    <w:rsid w:val="00583311"/>
    <w:rsid w:val="00583351"/>
    <w:rsid w:val="00583372"/>
    <w:rsid w:val="00583575"/>
    <w:rsid w:val="005835A9"/>
    <w:rsid w:val="0058361B"/>
    <w:rsid w:val="0058363B"/>
    <w:rsid w:val="00583706"/>
    <w:rsid w:val="00583712"/>
    <w:rsid w:val="0058371D"/>
    <w:rsid w:val="00583738"/>
    <w:rsid w:val="0058373B"/>
    <w:rsid w:val="00583871"/>
    <w:rsid w:val="005839A1"/>
    <w:rsid w:val="005839E3"/>
    <w:rsid w:val="00583BB9"/>
    <w:rsid w:val="00583C0A"/>
    <w:rsid w:val="00583C2F"/>
    <w:rsid w:val="00583C34"/>
    <w:rsid w:val="00583C90"/>
    <w:rsid w:val="00583CD4"/>
    <w:rsid w:val="00583CDD"/>
    <w:rsid w:val="00583DEF"/>
    <w:rsid w:val="00583FD4"/>
    <w:rsid w:val="00584025"/>
    <w:rsid w:val="00584058"/>
    <w:rsid w:val="00584063"/>
    <w:rsid w:val="00584071"/>
    <w:rsid w:val="00584080"/>
    <w:rsid w:val="00584196"/>
    <w:rsid w:val="005841CE"/>
    <w:rsid w:val="00584231"/>
    <w:rsid w:val="00584252"/>
    <w:rsid w:val="005843F9"/>
    <w:rsid w:val="005844AA"/>
    <w:rsid w:val="00584558"/>
    <w:rsid w:val="00584675"/>
    <w:rsid w:val="0058467A"/>
    <w:rsid w:val="005846DA"/>
    <w:rsid w:val="0058470E"/>
    <w:rsid w:val="005847E5"/>
    <w:rsid w:val="0058483B"/>
    <w:rsid w:val="005848A6"/>
    <w:rsid w:val="005848E3"/>
    <w:rsid w:val="00584AE5"/>
    <w:rsid w:val="00584BBC"/>
    <w:rsid w:val="00584BD0"/>
    <w:rsid w:val="00584BE7"/>
    <w:rsid w:val="00584C08"/>
    <w:rsid w:val="00584C8D"/>
    <w:rsid w:val="00584CB7"/>
    <w:rsid w:val="00584CCD"/>
    <w:rsid w:val="00584CCE"/>
    <w:rsid w:val="00584E22"/>
    <w:rsid w:val="00584E43"/>
    <w:rsid w:val="00584E5C"/>
    <w:rsid w:val="00584F11"/>
    <w:rsid w:val="00584FB3"/>
    <w:rsid w:val="0058505B"/>
    <w:rsid w:val="005850A6"/>
    <w:rsid w:val="00585138"/>
    <w:rsid w:val="0058520B"/>
    <w:rsid w:val="0058542F"/>
    <w:rsid w:val="005854DA"/>
    <w:rsid w:val="00585516"/>
    <w:rsid w:val="00585712"/>
    <w:rsid w:val="0058573A"/>
    <w:rsid w:val="005857CA"/>
    <w:rsid w:val="0058586C"/>
    <w:rsid w:val="0058589E"/>
    <w:rsid w:val="005858D0"/>
    <w:rsid w:val="005859FC"/>
    <w:rsid w:val="00585A64"/>
    <w:rsid w:val="00585A93"/>
    <w:rsid w:val="00585AD1"/>
    <w:rsid w:val="00585BC1"/>
    <w:rsid w:val="00585BE1"/>
    <w:rsid w:val="00585DD9"/>
    <w:rsid w:val="00585FFA"/>
    <w:rsid w:val="00586047"/>
    <w:rsid w:val="00586074"/>
    <w:rsid w:val="0058612B"/>
    <w:rsid w:val="005861B8"/>
    <w:rsid w:val="00586261"/>
    <w:rsid w:val="0058630B"/>
    <w:rsid w:val="005863F6"/>
    <w:rsid w:val="0058650F"/>
    <w:rsid w:val="00586523"/>
    <w:rsid w:val="00586527"/>
    <w:rsid w:val="00586551"/>
    <w:rsid w:val="00586593"/>
    <w:rsid w:val="005865C4"/>
    <w:rsid w:val="005866BB"/>
    <w:rsid w:val="005867C8"/>
    <w:rsid w:val="00586891"/>
    <w:rsid w:val="005868EB"/>
    <w:rsid w:val="0058696E"/>
    <w:rsid w:val="00586A58"/>
    <w:rsid w:val="00586BC9"/>
    <w:rsid w:val="00586D0C"/>
    <w:rsid w:val="00586D3E"/>
    <w:rsid w:val="00586E15"/>
    <w:rsid w:val="00586E3A"/>
    <w:rsid w:val="00586E94"/>
    <w:rsid w:val="00586ED9"/>
    <w:rsid w:val="00586EFE"/>
    <w:rsid w:val="00586F9B"/>
    <w:rsid w:val="00586FC7"/>
    <w:rsid w:val="00587135"/>
    <w:rsid w:val="0058714F"/>
    <w:rsid w:val="005871E4"/>
    <w:rsid w:val="0058727B"/>
    <w:rsid w:val="0058728A"/>
    <w:rsid w:val="005872DB"/>
    <w:rsid w:val="005872E1"/>
    <w:rsid w:val="0058730C"/>
    <w:rsid w:val="00587329"/>
    <w:rsid w:val="00587349"/>
    <w:rsid w:val="005873AE"/>
    <w:rsid w:val="0058747E"/>
    <w:rsid w:val="0058752E"/>
    <w:rsid w:val="005875A6"/>
    <w:rsid w:val="005876F2"/>
    <w:rsid w:val="00587734"/>
    <w:rsid w:val="005877E8"/>
    <w:rsid w:val="00587886"/>
    <w:rsid w:val="0058793B"/>
    <w:rsid w:val="00587A1D"/>
    <w:rsid w:val="00587ACA"/>
    <w:rsid w:val="00587B40"/>
    <w:rsid w:val="00587CE8"/>
    <w:rsid w:val="00587D37"/>
    <w:rsid w:val="00587D6D"/>
    <w:rsid w:val="00587EB4"/>
    <w:rsid w:val="00587F02"/>
    <w:rsid w:val="00587FE6"/>
    <w:rsid w:val="00590099"/>
    <w:rsid w:val="005900AB"/>
    <w:rsid w:val="00590122"/>
    <w:rsid w:val="00590171"/>
    <w:rsid w:val="005901C2"/>
    <w:rsid w:val="0059023F"/>
    <w:rsid w:val="00590287"/>
    <w:rsid w:val="0059029C"/>
    <w:rsid w:val="005902BD"/>
    <w:rsid w:val="005902D0"/>
    <w:rsid w:val="00590431"/>
    <w:rsid w:val="005904C6"/>
    <w:rsid w:val="0059055E"/>
    <w:rsid w:val="0059074E"/>
    <w:rsid w:val="0059078B"/>
    <w:rsid w:val="005908AE"/>
    <w:rsid w:val="00590960"/>
    <w:rsid w:val="005909EF"/>
    <w:rsid w:val="00590A12"/>
    <w:rsid w:val="00590A3A"/>
    <w:rsid w:val="00590B89"/>
    <w:rsid w:val="00590C59"/>
    <w:rsid w:val="00590CAB"/>
    <w:rsid w:val="00590D63"/>
    <w:rsid w:val="00590D96"/>
    <w:rsid w:val="00590DC4"/>
    <w:rsid w:val="00590EE6"/>
    <w:rsid w:val="00590F33"/>
    <w:rsid w:val="00590F54"/>
    <w:rsid w:val="00590FAF"/>
    <w:rsid w:val="00590FF9"/>
    <w:rsid w:val="00591007"/>
    <w:rsid w:val="00591053"/>
    <w:rsid w:val="005910DD"/>
    <w:rsid w:val="0059113D"/>
    <w:rsid w:val="0059125E"/>
    <w:rsid w:val="005912BB"/>
    <w:rsid w:val="005913F8"/>
    <w:rsid w:val="00591408"/>
    <w:rsid w:val="00591410"/>
    <w:rsid w:val="00591524"/>
    <w:rsid w:val="0059157E"/>
    <w:rsid w:val="0059170C"/>
    <w:rsid w:val="00591722"/>
    <w:rsid w:val="00591741"/>
    <w:rsid w:val="00591820"/>
    <w:rsid w:val="00591866"/>
    <w:rsid w:val="00591A45"/>
    <w:rsid w:val="00591ADB"/>
    <w:rsid w:val="00591AEB"/>
    <w:rsid w:val="00591B43"/>
    <w:rsid w:val="00591B75"/>
    <w:rsid w:val="00591BDC"/>
    <w:rsid w:val="00591CEA"/>
    <w:rsid w:val="00591D4F"/>
    <w:rsid w:val="00591D64"/>
    <w:rsid w:val="00591DBA"/>
    <w:rsid w:val="00591E0B"/>
    <w:rsid w:val="00591E66"/>
    <w:rsid w:val="00591EDC"/>
    <w:rsid w:val="005921E3"/>
    <w:rsid w:val="005921F6"/>
    <w:rsid w:val="00592219"/>
    <w:rsid w:val="00592245"/>
    <w:rsid w:val="0059236E"/>
    <w:rsid w:val="00592406"/>
    <w:rsid w:val="005924AA"/>
    <w:rsid w:val="005924F3"/>
    <w:rsid w:val="00592586"/>
    <w:rsid w:val="00592609"/>
    <w:rsid w:val="0059261F"/>
    <w:rsid w:val="0059268A"/>
    <w:rsid w:val="005926C4"/>
    <w:rsid w:val="005926DE"/>
    <w:rsid w:val="0059289F"/>
    <w:rsid w:val="005928DB"/>
    <w:rsid w:val="00592949"/>
    <w:rsid w:val="005929FE"/>
    <w:rsid w:val="00592A23"/>
    <w:rsid w:val="00592BAE"/>
    <w:rsid w:val="00592E38"/>
    <w:rsid w:val="00593115"/>
    <w:rsid w:val="005931C5"/>
    <w:rsid w:val="00593210"/>
    <w:rsid w:val="00593318"/>
    <w:rsid w:val="00593522"/>
    <w:rsid w:val="0059355D"/>
    <w:rsid w:val="0059362A"/>
    <w:rsid w:val="005937CD"/>
    <w:rsid w:val="00593934"/>
    <w:rsid w:val="00593981"/>
    <w:rsid w:val="00593A57"/>
    <w:rsid w:val="00593A8B"/>
    <w:rsid w:val="00593AF0"/>
    <w:rsid w:val="00593B05"/>
    <w:rsid w:val="00593B15"/>
    <w:rsid w:val="00593B17"/>
    <w:rsid w:val="00593BCC"/>
    <w:rsid w:val="00593BCE"/>
    <w:rsid w:val="00593C47"/>
    <w:rsid w:val="00593CE3"/>
    <w:rsid w:val="00593D07"/>
    <w:rsid w:val="00593E7B"/>
    <w:rsid w:val="00593F7F"/>
    <w:rsid w:val="00593F94"/>
    <w:rsid w:val="00594031"/>
    <w:rsid w:val="005940B0"/>
    <w:rsid w:val="0059414C"/>
    <w:rsid w:val="005942F9"/>
    <w:rsid w:val="00594321"/>
    <w:rsid w:val="0059434D"/>
    <w:rsid w:val="005943BF"/>
    <w:rsid w:val="005943C6"/>
    <w:rsid w:val="005943D7"/>
    <w:rsid w:val="005943D8"/>
    <w:rsid w:val="0059440E"/>
    <w:rsid w:val="00594442"/>
    <w:rsid w:val="00594474"/>
    <w:rsid w:val="0059453F"/>
    <w:rsid w:val="00594543"/>
    <w:rsid w:val="005945B9"/>
    <w:rsid w:val="0059463D"/>
    <w:rsid w:val="0059466D"/>
    <w:rsid w:val="005946A4"/>
    <w:rsid w:val="005946B2"/>
    <w:rsid w:val="00594723"/>
    <w:rsid w:val="00594906"/>
    <w:rsid w:val="00594931"/>
    <w:rsid w:val="005949C1"/>
    <w:rsid w:val="005949EB"/>
    <w:rsid w:val="00594A01"/>
    <w:rsid w:val="00594B70"/>
    <w:rsid w:val="00594C73"/>
    <w:rsid w:val="00594CA5"/>
    <w:rsid w:val="00594CF3"/>
    <w:rsid w:val="00594D8D"/>
    <w:rsid w:val="00594E0F"/>
    <w:rsid w:val="00594E82"/>
    <w:rsid w:val="00594EBB"/>
    <w:rsid w:val="00595050"/>
    <w:rsid w:val="00595147"/>
    <w:rsid w:val="0059520C"/>
    <w:rsid w:val="005952B2"/>
    <w:rsid w:val="005952D9"/>
    <w:rsid w:val="005952E3"/>
    <w:rsid w:val="00595391"/>
    <w:rsid w:val="00595465"/>
    <w:rsid w:val="0059558A"/>
    <w:rsid w:val="00595606"/>
    <w:rsid w:val="00595674"/>
    <w:rsid w:val="00595683"/>
    <w:rsid w:val="005956AA"/>
    <w:rsid w:val="0059579D"/>
    <w:rsid w:val="00595809"/>
    <w:rsid w:val="00595885"/>
    <w:rsid w:val="0059590A"/>
    <w:rsid w:val="00595955"/>
    <w:rsid w:val="00595A3C"/>
    <w:rsid w:val="00595A66"/>
    <w:rsid w:val="00595B66"/>
    <w:rsid w:val="00595BB8"/>
    <w:rsid w:val="00595C69"/>
    <w:rsid w:val="00595C7D"/>
    <w:rsid w:val="00595DAD"/>
    <w:rsid w:val="00595E1B"/>
    <w:rsid w:val="00595E31"/>
    <w:rsid w:val="00595F53"/>
    <w:rsid w:val="00596099"/>
    <w:rsid w:val="005960F3"/>
    <w:rsid w:val="00596149"/>
    <w:rsid w:val="005961B9"/>
    <w:rsid w:val="005961C3"/>
    <w:rsid w:val="00596231"/>
    <w:rsid w:val="00596266"/>
    <w:rsid w:val="005962FB"/>
    <w:rsid w:val="00596355"/>
    <w:rsid w:val="005964B8"/>
    <w:rsid w:val="00596850"/>
    <w:rsid w:val="005968D6"/>
    <w:rsid w:val="00596A7A"/>
    <w:rsid w:val="00596C12"/>
    <w:rsid w:val="00596C76"/>
    <w:rsid w:val="00596CF5"/>
    <w:rsid w:val="00596D1B"/>
    <w:rsid w:val="00596D81"/>
    <w:rsid w:val="00596E18"/>
    <w:rsid w:val="00596E56"/>
    <w:rsid w:val="00596FB3"/>
    <w:rsid w:val="00596FCC"/>
    <w:rsid w:val="00596FD7"/>
    <w:rsid w:val="0059707A"/>
    <w:rsid w:val="00597166"/>
    <w:rsid w:val="005971F4"/>
    <w:rsid w:val="00597203"/>
    <w:rsid w:val="00597243"/>
    <w:rsid w:val="00597263"/>
    <w:rsid w:val="00597363"/>
    <w:rsid w:val="005973AE"/>
    <w:rsid w:val="005974D0"/>
    <w:rsid w:val="00597504"/>
    <w:rsid w:val="005975E2"/>
    <w:rsid w:val="0059779F"/>
    <w:rsid w:val="005977A3"/>
    <w:rsid w:val="00597947"/>
    <w:rsid w:val="00597CFA"/>
    <w:rsid w:val="00597E36"/>
    <w:rsid w:val="00597EB2"/>
    <w:rsid w:val="005A0184"/>
    <w:rsid w:val="005A01DE"/>
    <w:rsid w:val="005A023C"/>
    <w:rsid w:val="005A027E"/>
    <w:rsid w:val="005A02DF"/>
    <w:rsid w:val="005A0304"/>
    <w:rsid w:val="005A0319"/>
    <w:rsid w:val="005A034E"/>
    <w:rsid w:val="005A0386"/>
    <w:rsid w:val="005A042A"/>
    <w:rsid w:val="005A04C0"/>
    <w:rsid w:val="005A04C4"/>
    <w:rsid w:val="005A05B6"/>
    <w:rsid w:val="005A0612"/>
    <w:rsid w:val="005A063D"/>
    <w:rsid w:val="005A0653"/>
    <w:rsid w:val="005A0662"/>
    <w:rsid w:val="005A06E4"/>
    <w:rsid w:val="005A0780"/>
    <w:rsid w:val="005A088F"/>
    <w:rsid w:val="005A08C1"/>
    <w:rsid w:val="005A0975"/>
    <w:rsid w:val="005A09FB"/>
    <w:rsid w:val="005A0AB0"/>
    <w:rsid w:val="005A0AEB"/>
    <w:rsid w:val="005A0B1B"/>
    <w:rsid w:val="005A0BA0"/>
    <w:rsid w:val="005A0BF5"/>
    <w:rsid w:val="005A0C5F"/>
    <w:rsid w:val="005A0C66"/>
    <w:rsid w:val="005A0DCF"/>
    <w:rsid w:val="005A0E79"/>
    <w:rsid w:val="005A0F1A"/>
    <w:rsid w:val="005A0F2C"/>
    <w:rsid w:val="005A0F53"/>
    <w:rsid w:val="005A101E"/>
    <w:rsid w:val="005A102D"/>
    <w:rsid w:val="005A107B"/>
    <w:rsid w:val="005A1172"/>
    <w:rsid w:val="005A1177"/>
    <w:rsid w:val="005A1187"/>
    <w:rsid w:val="005A12C6"/>
    <w:rsid w:val="005A12F9"/>
    <w:rsid w:val="005A1310"/>
    <w:rsid w:val="005A134C"/>
    <w:rsid w:val="005A1363"/>
    <w:rsid w:val="005A1364"/>
    <w:rsid w:val="005A14A9"/>
    <w:rsid w:val="005A14BB"/>
    <w:rsid w:val="005A14C4"/>
    <w:rsid w:val="005A14F9"/>
    <w:rsid w:val="005A153E"/>
    <w:rsid w:val="005A1576"/>
    <w:rsid w:val="005A1579"/>
    <w:rsid w:val="005A1677"/>
    <w:rsid w:val="005A167D"/>
    <w:rsid w:val="005A16B3"/>
    <w:rsid w:val="005A1701"/>
    <w:rsid w:val="005A187A"/>
    <w:rsid w:val="005A190F"/>
    <w:rsid w:val="005A1ADC"/>
    <w:rsid w:val="005A1C95"/>
    <w:rsid w:val="005A1CB8"/>
    <w:rsid w:val="005A1CCD"/>
    <w:rsid w:val="005A1CD4"/>
    <w:rsid w:val="005A1D57"/>
    <w:rsid w:val="005A1FBC"/>
    <w:rsid w:val="005A1FE4"/>
    <w:rsid w:val="005A2070"/>
    <w:rsid w:val="005A20C9"/>
    <w:rsid w:val="005A21DD"/>
    <w:rsid w:val="005A2220"/>
    <w:rsid w:val="005A2259"/>
    <w:rsid w:val="005A2286"/>
    <w:rsid w:val="005A22DF"/>
    <w:rsid w:val="005A23AE"/>
    <w:rsid w:val="005A23B1"/>
    <w:rsid w:val="005A23C0"/>
    <w:rsid w:val="005A24B1"/>
    <w:rsid w:val="005A2540"/>
    <w:rsid w:val="005A2580"/>
    <w:rsid w:val="005A258E"/>
    <w:rsid w:val="005A2614"/>
    <w:rsid w:val="005A266D"/>
    <w:rsid w:val="005A2692"/>
    <w:rsid w:val="005A26A6"/>
    <w:rsid w:val="005A26F8"/>
    <w:rsid w:val="005A27FA"/>
    <w:rsid w:val="005A2915"/>
    <w:rsid w:val="005A2965"/>
    <w:rsid w:val="005A296E"/>
    <w:rsid w:val="005A2AED"/>
    <w:rsid w:val="005A2C97"/>
    <w:rsid w:val="005A2CCA"/>
    <w:rsid w:val="005A2F3F"/>
    <w:rsid w:val="005A2F5B"/>
    <w:rsid w:val="005A30F6"/>
    <w:rsid w:val="005A313D"/>
    <w:rsid w:val="005A3150"/>
    <w:rsid w:val="005A31CB"/>
    <w:rsid w:val="005A31D1"/>
    <w:rsid w:val="005A31D4"/>
    <w:rsid w:val="005A31F5"/>
    <w:rsid w:val="005A325E"/>
    <w:rsid w:val="005A32E9"/>
    <w:rsid w:val="005A333F"/>
    <w:rsid w:val="005A336E"/>
    <w:rsid w:val="005A340D"/>
    <w:rsid w:val="005A3497"/>
    <w:rsid w:val="005A34DB"/>
    <w:rsid w:val="005A3510"/>
    <w:rsid w:val="005A3575"/>
    <w:rsid w:val="005A35A1"/>
    <w:rsid w:val="005A3647"/>
    <w:rsid w:val="005A3751"/>
    <w:rsid w:val="005A3776"/>
    <w:rsid w:val="005A377C"/>
    <w:rsid w:val="005A379C"/>
    <w:rsid w:val="005A3830"/>
    <w:rsid w:val="005A38FE"/>
    <w:rsid w:val="005A3964"/>
    <w:rsid w:val="005A3A69"/>
    <w:rsid w:val="005A3BD4"/>
    <w:rsid w:val="005A3BFD"/>
    <w:rsid w:val="005A3CF7"/>
    <w:rsid w:val="005A3D2D"/>
    <w:rsid w:val="005A3D70"/>
    <w:rsid w:val="005A3F57"/>
    <w:rsid w:val="005A3FD9"/>
    <w:rsid w:val="005A41E9"/>
    <w:rsid w:val="005A41F2"/>
    <w:rsid w:val="005A437C"/>
    <w:rsid w:val="005A43EE"/>
    <w:rsid w:val="005A441D"/>
    <w:rsid w:val="005A44B0"/>
    <w:rsid w:val="005A45B6"/>
    <w:rsid w:val="005A466A"/>
    <w:rsid w:val="005A46A6"/>
    <w:rsid w:val="005A4784"/>
    <w:rsid w:val="005A4828"/>
    <w:rsid w:val="005A495C"/>
    <w:rsid w:val="005A496A"/>
    <w:rsid w:val="005A49B4"/>
    <w:rsid w:val="005A4A13"/>
    <w:rsid w:val="005A4A87"/>
    <w:rsid w:val="005A4AB3"/>
    <w:rsid w:val="005A4AD4"/>
    <w:rsid w:val="005A4AF0"/>
    <w:rsid w:val="005A4B4E"/>
    <w:rsid w:val="005A4BF8"/>
    <w:rsid w:val="005A4C0B"/>
    <w:rsid w:val="005A4DBD"/>
    <w:rsid w:val="005A4DE9"/>
    <w:rsid w:val="005A4F23"/>
    <w:rsid w:val="005A4F37"/>
    <w:rsid w:val="005A4F3A"/>
    <w:rsid w:val="005A5093"/>
    <w:rsid w:val="005A50ED"/>
    <w:rsid w:val="005A511F"/>
    <w:rsid w:val="005A5128"/>
    <w:rsid w:val="005A5207"/>
    <w:rsid w:val="005A52A3"/>
    <w:rsid w:val="005A5300"/>
    <w:rsid w:val="005A55BC"/>
    <w:rsid w:val="005A55DC"/>
    <w:rsid w:val="005A55F6"/>
    <w:rsid w:val="005A5620"/>
    <w:rsid w:val="005A5625"/>
    <w:rsid w:val="005A57F0"/>
    <w:rsid w:val="005A583D"/>
    <w:rsid w:val="005A5877"/>
    <w:rsid w:val="005A5878"/>
    <w:rsid w:val="005A5B00"/>
    <w:rsid w:val="005A5B17"/>
    <w:rsid w:val="005A5B50"/>
    <w:rsid w:val="005A5BCE"/>
    <w:rsid w:val="005A5BE7"/>
    <w:rsid w:val="005A5C1C"/>
    <w:rsid w:val="005A5CA0"/>
    <w:rsid w:val="005A5DBE"/>
    <w:rsid w:val="005A5E1E"/>
    <w:rsid w:val="005A5ED4"/>
    <w:rsid w:val="005A6061"/>
    <w:rsid w:val="005A6095"/>
    <w:rsid w:val="005A60DC"/>
    <w:rsid w:val="005A613F"/>
    <w:rsid w:val="005A61BD"/>
    <w:rsid w:val="005A63D7"/>
    <w:rsid w:val="005A641A"/>
    <w:rsid w:val="005A656A"/>
    <w:rsid w:val="005A65DD"/>
    <w:rsid w:val="005A662A"/>
    <w:rsid w:val="005A666E"/>
    <w:rsid w:val="005A66C1"/>
    <w:rsid w:val="005A66CF"/>
    <w:rsid w:val="005A674C"/>
    <w:rsid w:val="005A6799"/>
    <w:rsid w:val="005A67A4"/>
    <w:rsid w:val="005A67C4"/>
    <w:rsid w:val="005A68A9"/>
    <w:rsid w:val="005A691D"/>
    <w:rsid w:val="005A6A15"/>
    <w:rsid w:val="005A6AAA"/>
    <w:rsid w:val="005A6C4C"/>
    <w:rsid w:val="005A6C5B"/>
    <w:rsid w:val="005A6C7E"/>
    <w:rsid w:val="005A6DD5"/>
    <w:rsid w:val="005A6E6C"/>
    <w:rsid w:val="005A6F93"/>
    <w:rsid w:val="005A707E"/>
    <w:rsid w:val="005A722F"/>
    <w:rsid w:val="005A723C"/>
    <w:rsid w:val="005A725C"/>
    <w:rsid w:val="005A7364"/>
    <w:rsid w:val="005A746D"/>
    <w:rsid w:val="005A7571"/>
    <w:rsid w:val="005A7653"/>
    <w:rsid w:val="005A7659"/>
    <w:rsid w:val="005A7719"/>
    <w:rsid w:val="005A7784"/>
    <w:rsid w:val="005A7787"/>
    <w:rsid w:val="005A7878"/>
    <w:rsid w:val="005A79A5"/>
    <w:rsid w:val="005A7A61"/>
    <w:rsid w:val="005A7A78"/>
    <w:rsid w:val="005A7AB3"/>
    <w:rsid w:val="005A7ABA"/>
    <w:rsid w:val="005A7B61"/>
    <w:rsid w:val="005A7B79"/>
    <w:rsid w:val="005A7BA3"/>
    <w:rsid w:val="005A7C13"/>
    <w:rsid w:val="005A7C21"/>
    <w:rsid w:val="005A7C34"/>
    <w:rsid w:val="005A7D7C"/>
    <w:rsid w:val="005A7D8F"/>
    <w:rsid w:val="005A7DFA"/>
    <w:rsid w:val="005A7E0E"/>
    <w:rsid w:val="005A7E65"/>
    <w:rsid w:val="005A7E78"/>
    <w:rsid w:val="005A7F02"/>
    <w:rsid w:val="005A7F1D"/>
    <w:rsid w:val="005A7F27"/>
    <w:rsid w:val="005A7F42"/>
    <w:rsid w:val="005A7FA3"/>
    <w:rsid w:val="005A7FB5"/>
    <w:rsid w:val="005B00C6"/>
    <w:rsid w:val="005B00E0"/>
    <w:rsid w:val="005B014F"/>
    <w:rsid w:val="005B0247"/>
    <w:rsid w:val="005B0249"/>
    <w:rsid w:val="005B0253"/>
    <w:rsid w:val="005B0259"/>
    <w:rsid w:val="005B028C"/>
    <w:rsid w:val="005B02CE"/>
    <w:rsid w:val="005B0363"/>
    <w:rsid w:val="005B0376"/>
    <w:rsid w:val="005B03C5"/>
    <w:rsid w:val="005B0410"/>
    <w:rsid w:val="005B044D"/>
    <w:rsid w:val="005B046A"/>
    <w:rsid w:val="005B068A"/>
    <w:rsid w:val="005B075C"/>
    <w:rsid w:val="005B07A4"/>
    <w:rsid w:val="005B07D6"/>
    <w:rsid w:val="005B084F"/>
    <w:rsid w:val="005B0893"/>
    <w:rsid w:val="005B08A3"/>
    <w:rsid w:val="005B09B8"/>
    <w:rsid w:val="005B09BB"/>
    <w:rsid w:val="005B09E5"/>
    <w:rsid w:val="005B0A02"/>
    <w:rsid w:val="005B0AA7"/>
    <w:rsid w:val="005B0ABC"/>
    <w:rsid w:val="005B0B5D"/>
    <w:rsid w:val="005B0B78"/>
    <w:rsid w:val="005B0C09"/>
    <w:rsid w:val="005B0C37"/>
    <w:rsid w:val="005B0C5D"/>
    <w:rsid w:val="005B0C6C"/>
    <w:rsid w:val="005B0CCC"/>
    <w:rsid w:val="005B0D8C"/>
    <w:rsid w:val="005B0EBB"/>
    <w:rsid w:val="005B0F15"/>
    <w:rsid w:val="005B0F45"/>
    <w:rsid w:val="005B0F5D"/>
    <w:rsid w:val="005B0FEC"/>
    <w:rsid w:val="005B104F"/>
    <w:rsid w:val="005B1066"/>
    <w:rsid w:val="005B10F2"/>
    <w:rsid w:val="005B1151"/>
    <w:rsid w:val="005B1270"/>
    <w:rsid w:val="005B12B2"/>
    <w:rsid w:val="005B132D"/>
    <w:rsid w:val="005B1339"/>
    <w:rsid w:val="005B1703"/>
    <w:rsid w:val="005B172A"/>
    <w:rsid w:val="005B1819"/>
    <w:rsid w:val="005B18BF"/>
    <w:rsid w:val="005B18DA"/>
    <w:rsid w:val="005B1900"/>
    <w:rsid w:val="005B19D1"/>
    <w:rsid w:val="005B19F7"/>
    <w:rsid w:val="005B1AD6"/>
    <w:rsid w:val="005B1B00"/>
    <w:rsid w:val="005B1C36"/>
    <w:rsid w:val="005B1C55"/>
    <w:rsid w:val="005B1C91"/>
    <w:rsid w:val="005B1D1D"/>
    <w:rsid w:val="005B1DE7"/>
    <w:rsid w:val="005B1ECD"/>
    <w:rsid w:val="005B1FEA"/>
    <w:rsid w:val="005B219F"/>
    <w:rsid w:val="005B2264"/>
    <w:rsid w:val="005B227E"/>
    <w:rsid w:val="005B2280"/>
    <w:rsid w:val="005B22A5"/>
    <w:rsid w:val="005B2304"/>
    <w:rsid w:val="005B24EA"/>
    <w:rsid w:val="005B2580"/>
    <w:rsid w:val="005B2794"/>
    <w:rsid w:val="005B2811"/>
    <w:rsid w:val="005B28AE"/>
    <w:rsid w:val="005B28D8"/>
    <w:rsid w:val="005B292C"/>
    <w:rsid w:val="005B2A12"/>
    <w:rsid w:val="005B2A35"/>
    <w:rsid w:val="005B2B00"/>
    <w:rsid w:val="005B2B53"/>
    <w:rsid w:val="005B2B71"/>
    <w:rsid w:val="005B2D17"/>
    <w:rsid w:val="005B2D4C"/>
    <w:rsid w:val="005B2D57"/>
    <w:rsid w:val="005B2D62"/>
    <w:rsid w:val="005B2D86"/>
    <w:rsid w:val="005B2E51"/>
    <w:rsid w:val="005B2E69"/>
    <w:rsid w:val="005B2FCB"/>
    <w:rsid w:val="005B300D"/>
    <w:rsid w:val="005B30AA"/>
    <w:rsid w:val="005B3101"/>
    <w:rsid w:val="005B3190"/>
    <w:rsid w:val="005B3252"/>
    <w:rsid w:val="005B3444"/>
    <w:rsid w:val="005B3479"/>
    <w:rsid w:val="005B3495"/>
    <w:rsid w:val="005B34AE"/>
    <w:rsid w:val="005B3664"/>
    <w:rsid w:val="005B373C"/>
    <w:rsid w:val="005B3740"/>
    <w:rsid w:val="005B381F"/>
    <w:rsid w:val="005B3826"/>
    <w:rsid w:val="005B396D"/>
    <w:rsid w:val="005B3993"/>
    <w:rsid w:val="005B3A21"/>
    <w:rsid w:val="005B3A5D"/>
    <w:rsid w:val="005B3AE4"/>
    <w:rsid w:val="005B3AFA"/>
    <w:rsid w:val="005B3BE7"/>
    <w:rsid w:val="005B3C9C"/>
    <w:rsid w:val="005B3D20"/>
    <w:rsid w:val="005B3D25"/>
    <w:rsid w:val="005B3D5B"/>
    <w:rsid w:val="005B3E0B"/>
    <w:rsid w:val="005B3EC6"/>
    <w:rsid w:val="005B4157"/>
    <w:rsid w:val="005B416F"/>
    <w:rsid w:val="005B41B6"/>
    <w:rsid w:val="005B41C7"/>
    <w:rsid w:val="005B4227"/>
    <w:rsid w:val="005B4236"/>
    <w:rsid w:val="005B42B4"/>
    <w:rsid w:val="005B4519"/>
    <w:rsid w:val="005B464A"/>
    <w:rsid w:val="005B46A2"/>
    <w:rsid w:val="005B46D0"/>
    <w:rsid w:val="005B482F"/>
    <w:rsid w:val="005B487A"/>
    <w:rsid w:val="005B49A1"/>
    <w:rsid w:val="005B49AE"/>
    <w:rsid w:val="005B49C9"/>
    <w:rsid w:val="005B49E6"/>
    <w:rsid w:val="005B4AC8"/>
    <w:rsid w:val="005B4B9B"/>
    <w:rsid w:val="005B4BC5"/>
    <w:rsid w:val="005B4BDF"/>
    <w:rsid w:val="005B4C62"/>
    <w:rsid w:val="005B4DF4"/>
    <w:rsid w:val="005B4ED2"/>
    <w:rsid w:val="005B5027"/>
    <w:rsid w:val="005B5049"/>
    <w:rsid w:val="005B50DA"/>
    <w:rsid w:val="005B50F4"/>
    <w:rsid w:val="005B51E6"/>
    <w:rsid w:val="005B5249"/>
    <w:rsid w:val="005B52ED"/>
    <w:rsid w:val="005B536B"/>
    <w:rsid w:val="005B5374"/>
    <w:rsid w:val="005B538D"/>
    <w:rsid w:val="005B53A1"/>
    <w:rsid w:val="005B53A3"/>
    <w:rsid w:val="005B5512"/>
    <w:rsid w:val="005B551C"/>
    <w:rsid w:val="005B55A3"/>
    <w:rsid w:val="005B55F2"/>
    <w:rsid w:val="005B5600"/>
    <w:rsid w:val="005B5645"/>
    <w:rsid w:val="005B571D"/>
    <w:rsid w:val="005B5735"/>
    <w:rsid w:val="005B583C"/>
    <w:rsid w:val="005B59E4"/>
    <w:rsid w:val="005B5A79"/>
    <w:rsid w:val="005B5A9A"/>
    <w:rsid w:val="005B5AA1"/>
    <w:rsid w:val="005B5AB3"/>
    <w:rsid w:val="005B5B73"/>
    <w:rsid w:val="005B5C22"/>
    <w:rsid w:val="005B5C9E"/>
    <w:rsid w:val="005B5D31"/>
    <w:rsid w:val="005B5D32"/>
    <w:rsid w:val="005B5D86"/>
    <w:rsid w:val="005B5DD7"/>
    <w:rsid w:val="005B5DF9"/>
    <w:rsid w:val="005B5DFF"/>
    <w:rsid w:val="005B5E5E"/>
    <w:rsid w:val="005B5ED8"/>
    <w:rsid w:val="005B5ED9"/>
    <w:rsid w:val="005B5F37"/>
    <w:rsid w:val="005B5FC3"/>
    <w:rsid w:val="005B609C"/>
    <w:rsid w:val="005B6138"/>
    <w:rsid w:val="005B625E"/>
    <w:rsid w:val="005B6286"/>
    <w:rsid w:val="005B62DA"/>
    <w:rsid w:val="005B62FA"/>
    <w:rsid w:val="005B630B"/>
    <w:rsid w:val="005B64FB"/>
    <w:rsid w:val="005B6521"/>
    <w:rsid w:val="005B652B"/>
    <w:rsid w:val="005B6706"/>
    <w:rsid w:val="005B6759"/>
    <w:rsid w:val="005B676C"/>
    <w:rsid w:val="005B67C8"/>
    <w:rsid w:val="005B67DB"/>
    <w:rsid w:val="005B6830"/>
    <w:rsid w:val="005B687C"/>
    <w:rsid w:val="005B6899"/>
    <w:rsid w:val="005B68D0"/>
    <w:rsid w:val="005B6901"/>
    <w:rsid w:val="005B692B"/>
    <w:rsid w:val="005B69BA"/>
    <w:rsid w:val="005B6A2A"/>
    <w:rsid w:val="005B6A5A"/>
    <w:rsid w:val="005B6A64"/>
    <w:rsid w:val="005B6AD7"/>
    <w:rsid w:val="005B6B19"/>
    <w:rsid w:val="005B6B29"/>
    <w:rsid w:val="005B6BDD"/>
    <w:rsid w:val="005B6BF8"/>
    <w:rsid w:val="005B6C83"/>
    <w:rsid w:val="005B6D1C"/>
    <w:rsid w:val="005B6DF9"/>
    <w:rsid w:val="005B6F20"/>
    <w:rsid w:val="005B6F77"/>
    <w:rsid w:val="005B70AD"/>
    <w:rsid w:val="005B70C3"/>
    <w:rsid w:val="005B7118"/>
    <w:rsid w:val="005B7127"/>
    <w:rsid w:val="005B7150"/>
    <w:rsid w:val="005B7234"/>
    <w:rsid w:val="005B7331"/>
    <w:rsid w:val="005B7363"/>
    <w:rsid w:val="005B7377"/>
    <w:rsid w:val="005B7383"/>
    <w:rsid w:val="005B73A6"/>
    <w:rsid w:val="005B73EF"/>
    <w:rsid w:val="005B73F5"/>
    <w:rsid w:val="005B74C4"/>
    <w:rsid w:val="005B7510"/>
    <w:rsid w:val="005B756B"/>
    <w:rsid w:val="005B7570"/>
    <w:rsid w:val="005B7576"/>
    <w:rsid w:val="005B75A6"/>
    <w:rsid w:val="005B75D8"/>
    <w:rsid w:val="005B7810"/>
    <w:rsid w:val="005B7855"/>
    <w:rsid w:val="005B7873"/>
    <w:rsid w:val="005B789C"/>
    <w:rsid w:val="005B78F8"/>
    <w:rsid w:val="005B7968"/>
    <w:rsid w:val="005B7982"/>
    <w:rsid w:val="005B79DC"/>
    <w:rsid w:val="005B79E8"/>
    <w:rsid w:val="005B79F5"/>
    <w:rsid w:val="005B7BAF"/>
    <w:rsid w:val="005B7C63"/>
    <w:rsid w:val="005B7C76"/>
    <w:rsid w:val="005B7C85"/>
    <w:rsid w:val="005B7CA3"/>
    <w:rsid w:val="005B7CC9"/>
    <w:rsid w:val="005B7CCC"/>
    <w:rsid w:val="005B7D52"/>
    <w:rsid w:val="005B7D72"/>
    <w:rsid w:val="005B7D96"/>
    <w:rsid w:val="005B7E22"/>
    <w:rsid w:val="005B7E80"/>
    <w:rsid w:val="005B7EDF"/>
    <w:rsid w:val="005B7EE5"/>
    <w:rsid w:val="005B7F2D"/>
    <w:rsid w:val="005C0099"/>
    <w:rsid w:val="005C0132"/>
    <w:rsid w:val="005C02BD"/>
    <w:rsid w:val="005C02D6"/>
    <w:rsid w:val="005C0395"/>
    <w:rsid w:val="005C041C"/>
    <w:rsid w:val="005C0469"/>
    <w:rsid w:val="005C050D"/>
    <w:rsid w:val="005C054E"/>
    <w:rsid w:val="005C05BE"/>
    <w:rsid w:val="005C063B"/>
    <w:rsid w:val="005C0706"/>
    <w:rsid w:val="005C07C2"/>
    <w:rsid w:val="005C07C7"/>
    <w:rsid w:val="005C07C9"/>
    <w:rsid w:val="005C080D"/>
    <w:rsid w:val="005C0945"/>
    <w:rsid w:val="005C0990"/>
    <w:rsid w:val="005C09E8"/>
    <w:rsid w:val="005C0AE3"/>
    <w:rsid w:val="005C0B52"/>
    <w:rsid w:val="005C0C1F"/>
    <w:rsid w:val="005C0C2C"/>
    <w:rsid w:val="005C0C3C"/>
    <w:rsid w:val="005C0C7F"/>
    <w:rsid w:val="005C0CD5"/>
    <w:rsid w:val="005C0D59"/>
    <w:rsid w:val="005C0DD9"/>
    <w:rsid w:val="005C0ECC"/>
    <w:rsid w:val="005C0F6D"/>
    <w:rsid w:val="005C0FDF"/>
    <w:rsid w:val="005C1027"/>
    <w:rsid w:val="005C10E7"/>
    <w:rsid w:val="005C1105"/>
    <w:rsid w:val="005C11E2"/>
    <w:rsid w:val="005C11F4"/>
    <w:rsid w:val="005C12AF"/>
    <w:rsid w:val="005C12BA"/>
    <w:rsid w:val="005C12D3"/>
    <w:rsid w:val="005C139F"/>
    <w:rsid w:val="005C13C8"/>
    <w:rsid w:val="005C13D0"/>
    <w:rsid w:val="005C152E"/>
    <w:rsid w:val="005C156C"/>
    <w:rsid w:val="005C159C"/>
    <w:rsid w:val="005C1658"/>
    <w:rsid w:val="005C1676"/>
    <w:rsid w:val="005C1685"/>
    <w:rsid w:val="005C16CD"/>
    <w:rsid w:val="005C16F8"/>
    <w:rsid w:val="005C185D"/>
    <w:rsid w:val="005C18A7"/>
    <w:rsid w:val="005C18D4"/>
    <w:rsid w:val="005C18F9"/>
    <w:rsid w:val="005C1A13"/>
    <w:rsid w:val="005C1A31"/>
    <w:rsid w:val="005C1A52"/>
    <w:rsid w:val="005C1B23"/>
    <w:rsid w:val="005C1C98"/>
    <w:rsid w:val="005C1CC4"/>
    <w:rsid w:val="005C1CF1"/>
    <w:rsid w:val="005C1D18"/>
    <w:rsid w:val="005C1D30"/>
    <w:rsid w:val="005C1DD9"/>
    <w:rsid w:val="005C1ED1"/>
    <w:rsid w:val="005C1F17"/>
    <w:rsid w:val="005C1F7A"/>
    <w:rsid w:val="005C1F82"/>
    <w:rsid w:val="005C1FC3"/>
    <w:rsid w:val="005C2010"/>
    <w:rsid w:val="005C2128"/>
    <w:rsid w:val="005C214F"/>
    <w:rsid w:val="005C233F"/>
    <w:rsid w:val="005C2346"/>
    <w:rsid w:val="005C23E2"/>
    <w:rsid w:val="005C2411"/>
    <w:rsid w:val="005C242B"/>
    <w:rsid w:val="005C2441"/>
    <w:rsid w:val="005C244C"/>
    <w:rsid w:val="005C24BE"/>
    <w:rsid w:val="005C2621"/>
    <w:rsid w:val="005C276F"/>
    <w:rsid w:val="005C27BE"/>
    <w:rsid w:val="005C289D"/>
    <w:rsid w:val="005C28FF"/>
    <w:rsid w:val="005C2A34"/>
    <w:rsid w:val="005C2A40"/>
    <w:rsid w:val="005C2AC9"/>
    <w:rsid w:val="005C2B59"/>
    <w:rsid w:val="005C2B93"/>
    <w:rsid w:val="005C2C11"/>
    <w:rsid w:val="005C2C35"/>
    <w:rsid w:val="005C2C73"/>
    <w:rsid w:val="005C2D10"/>
    <w:rsid w:val="005C2D9B"/>
    <w:rsid w:val="005C2E3C"/>
    <w:rsid w:val="005C2E8E"/>
    <w:rsid w:val="005C302E"/>
    <w:rsid w:val="005C3057"/>
    <w:rsid w:val="005C3103"/>
    <w:rsid w:val="005C3105"/>
    <w:rsid w:val="005C31E0"/>
    <w:rsid w:val="005C3203"/>
    <w:rsid w:val="005C324B"/>
    <w:rsid w:val="005C32FF"/>
    <w:rsid w:val="005C3379"/>
    <w:rsid w:val="005C338D"/>
    <w:rsid w:val="005C3423"/>
    <w:rsid w:val="005C344D"/>
    <w:rsid w:val="005C3544"/>
    <w:rsid w:val="005C35EB"/>
    <w:rsid w:val="005C35FA"/>
    <w:rsid w:val="005C36D9"/>
    <w:rsid w:val="005C37B0"/>
    <w:rsid w:val="005C37D9"/>
    <w:rsid w:val="005C3813"/>
    <w:rsid w:val="005C382C"/>
    <w:rsid w:val="005C391E"/>
    <w:rsid w:val="005C39D2"/>
    <w:rsid w:val="005C39F8"/>
    <w:rsid w:val="005C3A52"/>
    <w:rsid w:val="005C3B2C"/>
    <w:rsid w:val="005C3B7F"/>
    <w:rsid w:val="005C3B85"/>
    <w:rsid w:val="005C3BC0"/>
    <w:rsid w:val="005C3C66"/>
    <w:rsid w:val="005C3C7B"/>
    <w:rsid w:val="005C3C7F"/>
    <w:rsid w:val="005C3C84"/>
    <w:rsid w:val="005C3CBA"/>
    <w:rsid w:val="005C3D2B"/>
    <w:rsid w:val="005C3DC1"/>
    <w:rsid w:val="005C3E73"/>
    <w:rsid w:val="005C3E80"/>
    <w:rsid w:val="005C3ED8"/>
    <w:rsid w:val="005C3F16"/>
    <w:rsid w:val="005C40B7"/>
    <w:rsid w:val="005C40E9"/>
    <w:rsid w:val="005C417C"/>
    <w:rsid w:val="005C41BC"/>
    <w:rsid w:val="005C42D1"/>
    <w:rsid w:val="005C4310"/>
    <w:rsid w:val="005C432A"/>
    <w:rsid w:val="005C4542"/>
    <w:rsid w:val="005C454D"/>
    <w:rsid w:val="005C4552"/>
    <w:rsid w:val="005C45C9"/>
    <w:rsid w:val="005C45D9"/>
    <w:rsid w:val="005C4622"/>
    <w:rsid w:val="005C4635"/>
    <w:rsid w:val="005C4678"/>
    <w:rsid w:val="005C46CD"/>
    <w:rsid w:val="005C475A"/>
    <w:rsid w:val="005C47BB"/>
    <w:rsid w:val="005C48D3"/>
    <w:rsid w:val="005C48E9"/>
    <w:rsid w:val="005C4987"/>
    <w:rsid w:val="005C4A61"/>
    <w:rsid w:val="005C4AEF"/>
    <w:rsid w:val="005C4C21"/>
    <w:rsid w:val="005C4CCB"/>
    <w:rsid w:val="005C4E32"/>
    <w:rsid w:val="005C4EAE"/>
    <w:rsid w:val="005C4F09"/>
    <w:rsid w:val="005C4FBB"/>
    <w:rsid w:val="005C5084"/>
    <w:rsid w:val="005C50D0"/>
    <w:rsid w:val="005C514B"/>
    <w:rsid w:val="005C519D"/>
    <w:rsid w:val="005C5271"/>
    <w:rsid w:val="005C52D4"/>
    <w:rsid w:val="005C5387"/>
    <w:rsid w:val="005C53BA"/>
    <w:rsid w:val="005C546B"/>
    <w:rsid w:val="005C5505"/>
    <w:rsid w:val="005C56AC"/>
    <w:rsid w:val="005C57DC"/>
    <w:rsid w:val="005C57FC"/>
    <w:rsid w:val="005C58DA"/>
    <w:rsid w:val="005C5A38"/>
    <w:rsid w:val="005C5AFF"/>
    <w:rsid w:val="005C5B15"/>
    <w:rsid w:val="005C5B71"/>
    <w:rsid w:val="005C5BCC"/>
    <w:rsid w:val="005C5C2C"/>
    <w:rsid w:val="005C5C64"/>
    <w:rsid w:val="005C5CA9"/>
    <w:rsid w:val="005C5D8A"/>
    <w:rsid w:val="005C5EC7"/>
    <w:rsid w:val="005C5EE3"/>
    <w:rsid w:val="005C5F68"/>
    <w:rsid w:val="005C606E"/>
    <w:rsid w:val="005C60F8"/>
    <w:rsid w:val="005C6146"/>
    <w:rsid w:val="005C6185"/>
    <w:rsid w:val="005C6249"/>
    <w:rsid w:val="005C63DA"/>
    <w:rsid w:val="005C6408"/>
    <w:rsid w:val="005C6513"/>
    <w:rsid w:val="005C655E"/>
    <w:rsid w:val="005C656B"/>
    <w:rsid w:val="005C665C"/>
    <w:rsid w:val="005C66D5"/>
    <w:rsid w:val="005C67A8"/>
    <w:rsid w:val="005C67CE"/>
    <w:rsid w:val="005C67EC"/>
    <w:rsid w:val="005C68E5"/>
    <w:rsid w:val="005C693C"/>
    <w:rsid w:val="005C6A64"/>
    <w:rsid w:val="005C6B90"/>
    <w:rsid w:val="005C6C9D"/>
    <w:rsid w:val="005C6CBA"/>
    <w:rsid w:val="005C6D48"/>
    <w:rsid w:val="005C6E10"/>
    <w:rsid w:val="005C6E5E"/>
    <w:rsid w:val="005C6EF8"/>
    <w:rsid w:val="005C6FCE"/>
    <w:rsid w:val="005C7059"/>
    <w:rsid w:val="005C70D3"/>
    <w:rsid w:val="005C7163"/>
    <w:rsid w:val="005C716F"/>
    <w:rsid w:val="005C71B1"/>
    <w:rsid w:val="005C71D2"/>
    <w:rsid w:val="005C7237"/>
    <w:rsid w:val="005C7397"/>
    <w:rsid w:val="005C73FA"/>
    <w:rsid w:val="005C7483"/>
    <w:rsid w:val="005C7497"/>
    <w:rsid w:val="005C74BF"/>
    <w:rsid w:val="005C74FB"/>
    <w:rsid w:val="005C7611"/>
    <w:rsid w:val="005C762C"/>
    <w:rsid w:val="005C7660"/>
    <w:rsid w:val="005C77CA"/>
    <w:rsid w:val="005C780C"/>
    <w:rsid w:val="005C7820"/>
    <w:rsid w:val="005C7823"/>
    <w:rsid w:val="005C788C"/>
    <w:rsid w:val="005C789F"/>
    <w:rsid w:val="005C79A6"/>
    <w:rsid w:val="005C79C2"/>
    <w:rsid w:val="005C7A16"/>
    <w:rsid w:val="005C7AB3"/>
    <w:rsid w:val="005C7B12"/>
    <w:rsid w:val="005C7B63"/>
    <w:rsid w:val="005C7BCA"/>
    <w:rsid w:val="005C7C6B"/>
    <w:rsid w:val="005C7C9D"/>
    <w:rsid w:val="005C7D42"/>
    <w:rsid w:val="005C7DAF"/>
    <w:rsid w:val="005C7F26"/>
    <w:rsid w:val="005C7F74"/>
    <w:rsid w:val="005C7F8B"/>
    <w:rsid w:val="005D0024"/>
    <w:rsid w:val="005D007B"/>
    <w:rsid w:val="005D015E"/>
    <w:rsid w:val="005D0201"/>
    <w:rsid w:val="005D023C"/>
    <w:rsid w:val="005D028F"/>
    <w:rsid w:val="005D02B5"/>
    <w:rsid w:val="005D030C"/>
    <w:rsid w:val="005D0392"/>
    <w:rsid w:val="005D03E1"/>
    <w:rsid w:val="005D03E8"/>
    <w:rsid w:val="005D0467"/>
    <w:rsid w:val="005D046C"/>
    <w:rsid w:val="005D0478"/>
    <w:rsid w:val="005D04FB"/>
    <w:rsid w:val="005D0593"/>
    <w:rsid w:val="005D0659"/>
    <w:rsid w:val="005D06DF"/>
    <w:rsid w:val="005D0704"/>
    <w:rsid w:val="005D076A"/>
    <w:rsid w:val="005D078E"/>
    <w:rsid w:val="005D084C"/>
    <w:rsid w:val="005D08E8"/>
    <w:rsid w:val="005D08F7"/>
    <w:rsid w:val="005D0A11"/>
    <w:rsid w:val="005D0B94"/>
    <w:rsid w:val="005D0BF0"/>
    <w:rsid w:val="005D0C3F"/>
    <w:rsid w:val="005D0CCD"/>
    <w:rsid w:val="005D0D90"/>
    <w:rsid w:val="005D0DED"/>
    <w:rsid w:val="005D0EA3"/>
    <w:rsid w:val="005D0EE9"/>
    <w:rsid w:val="005D0EF9"/>
    <w:rsid w:val="005D0F08"/>
    <w:rsid w:val="005D0F9C"/>
    <w:rsid w:val="005D0FDE"/>
    <w:rsid w:val="005D0FFC"/>
    <w:rsid w:val="005D1037"/>
    <w:rsid w:val="005D1495"/>
    <w:rsid w:val="005D14C4"/>
    <w:rsid w:val="005D1546"/>
    <w:rsid w:val="005D15AC"/>
    <w:rsid w:val="005D15E6"/>
    <w:rsid w:val="005D15EC"/>
    <w:rsid w:val="005D164F"/>
    <w:rsid w:val="005D16F1"/>
    <w:rsid w:val="005D1788"/>
    <w:rsid w:val="005D183A"/>
    <w:rsid w:val="005D1953"/>
    <w:rsid w:val="005D1972"/>
    <w:rsid w:val="005D199B"/>
    <w:rsid w:val="005D1AC9"/>
    <w:rsid w:val="005D1ACF"/>
    <w:rsid w:val="005D1B68"/>
    <w:rsid w:val="005D1CFA"/>
    <w:rsid w:val="005D1D58"/>
    <w:rsid w:val="005D1D8F"/>
    <w:rsid w:val="005D2038"/>
    <w:rsid w:val="005D20BC"/>
    <w:rsid w:val="005D2137"/>
    <w:rsid w:val="005D21C6"/>
    <w:rsid w:val="005D2228"/>
    <w:rsid w:val="005D227F"/>
    <w:rsid w:val="005D23A8"/>
    <w:rsid w:val="005D242F"/>
    <w:rsid w:val="005D246E"/>
    <w:rsid w:val="005D2475"/>
    <w:rsid w:val="005D249A"/>
    <w:rsid w:val="005D24A5"/>
    <w:rsid w:val="005D252A"/>
    <w:rsid w:val="005D266C"/>
    <w:rsid w:val="005D26B6"/>
    <w:rsid w:val="005D2732"/>
    <w:rsid w:val="005D2796"/>
    <w:rsid w:val="005D27B2"/>
    <w:rsid w:val="005D289E"/>
    <w:rsid w:val="005D28A2"/>
    <w:rsid w:val="005D28A3"/>
    <w:rsid w:val="005D2C37"/>
    <w:rsid w:val="005D2C96"/>
    <w:rsid w:val="005D2D10"/>
    <w:rsid w:val="005D2D90"/>
    <w:rsid w:val="005D2DF1"/>
    <w:rsid w:val="005D2F5C"/>
    <w:rsid w:val="005D2F6E"/>
    <w:rsid w:val="005D2FEC"/>
    <w:rsid w:val="005D300B"/>
    <w:rsid w:val="005D3046"/>
    <w:rsid w:val="005D3088"/>
    <w:rsid w:val="005D310E"/>
    <w:rsid w:val="005D3176"/>
    <w:rsid w:val="005D31AD"/>
    <w:rsid w:val="005D31DB"/>
    <w:rsid w:val="005D323D"/>
    <w:rsid w:val="005D324A"/>
    <w:rsid w:val="005D3281"/>
    <w:rsid w:val="005D32B5"/>
    <w:rsid w:val="005D3370"/>
    <w:rsid w:val="005D3458"/>
    <w:rsid w:val="005D3497"/>
    <w:rsid w:val="005D34DA"/>
    <w:rsid w:val="005D3542"/>
    <w:rsid w:val="005D3580"/>
    <w:rsid w:val="005D35F8"/>
    <w:rsid w:val="005D363A"/>
    <w:rsid w:val="005D365C"/>
    <w:rsid w:val="005D36B6"/>
    <w:rsid w:val="005D3723"/>
    <w:rsid w:val="005D377B"/>
    <w:rsid w:val="005D37A3"/>
    <w:rsid w:val="005D38BF"/>
    <w:rsid w:val="005D38DD"/>
    <w:rsid w:val="005D3964"/>
    <w:rsid w:val="005D39C9"/>
    <w:rsid w:val="005D3A8D"/>
    <w:rsid w:val="005D3A9E"/>
    <w:rsid w:val="005D3B0F"/>
    <w:rsid w:val="005D3B36"/>
    <w:rsid w:val="005D3C6F"/>
    <w:rsid w:val="005D3C95"/>
    <w:rsid w:val="005D3CCE"/>
    <w:rsid w:val="005D3DE5"/>
    <w:rsid w:val="005D3EC2"/>
    <w:rsid w:val="005D411D"/>
    <w:rsid w:val="005D422D"/>
    <w:rsid w:val="005D428F"/>
    <w:rsid w:val="005D431E"/>
    <w:rsid w:val="005D4460"/>
    <w:rsid w:val="005D45F7"/>
    <w:rsid w:val="005D4602"/>
    <w:rsid w:val="005D4624"/>
    <w:rsid w:val="005D4666"/>
    <w:rsid w:val="005D468B"/>
    <w:rsid w:val="005D46AE"/>
    <w:rsid w:val="005D46B0"/>
    <w:rsid w:val="005D478E"/>
    <w:rsid w:val="005D48B9"/>
    <w:rsid w:val="005D48DD"/>
    <w:rsid w:val="005D491B"/>
    <w:rsid w:val="005D4939"/>
    <w:rsid w:val="005D49EE"/>
    <w:rsid w:val="005D4AB0"/>
    <w:rsid w:val="005D4AD3"/>
    <w:rsid w:val="005D4B65"/>
    <w:rsid w:val="005D4B78"/>
    <w:rsid w:val="005D4B97"/>
    <w:rsid w:val="005D4BA4"/>
    <w:rsid w:val="005D4C71"/>
    <w:rsid w:val="005D4D07"/>
    <w:rsid w:val="005D4DC5"/>
    <w:rsid w:val="005D4DCC"/>
    <w:rsid w:val="005D4E78"/>
    <w:rsid w:val="005D4F8C"/>
    <w:rsid w:val="005D4F91"/>
    <w:rsid w:val="005D4FA1"/>
    <w:rsid w:val="005D4FB4"/>
    <w:rsid w:val="005D4FF5"/>
    <w:rsid w:val="005D5008"/>
    <w:rsid w:val="005D50EB"/>
    <w:rsid w:val="005D5137"/>
    <w:rsid w:val="005D5153"/>
    <w:rsid w:val="005D516F"/>
    <w:rsid w:val="005D5199"/>
    <w:rsid w:val="005D51F9"/>
    <w:rsid w:val="005D52AA"/>
    <w:rsid w:val="005D52AB"/>
    <w:rsid w:val="005D53C5"/>
    <w:rsid w:val="005D53F3"/>
    <w:rsid w:val="005D543D"/>
    <w:rsid w:val="005D545C"/>
    <w:rsid w:val="005D5472"/>
    <w:rsid w:val="005D5500"/>
    <w:rsid w:val="005D5669"/>
    <w:rsid w:val="005D573A"/>
    <w:rsid w:val="005D5779"/>
    <w:rsid w:val="005D57D6"/>
    <w:rsid w:val="005D5875"/>
    <w:rsid w:val="005D58AD"/>
    <w:rsid w:val="005D58C4"/>
    <w:rsid w:val="005D58D0"/>
    <w:rsid w:val="005D5946"/>
    <w:rsid w:val="005D59A9"/>
    <w:rsid w:val="005D59C4"/>
    <w:rsid w:val="005D59E5"/>
    <w:rsid w:val="005D59EF"/>
    <w:rsid w:val="005D5A88"/>
    <w:rsid w:val="005D5B82"/>
    <w:rsid w:val="005D5BF6"/>
    <w:rsid w:val="005D5D42"/>
    <w:rsid w:val="005D5D89"/>
    <w:rsid w:val="005D5DD3"/>
    <w:rsid w:val="005D5E74"/>
    <w:rsid w:val="005D5F50"/>
    <w:rsid w:val="005D6053"/>
    <w:rsid w:val="005D6150"/>
    <w:rsid w:val="005D6165"/>
    <w:rsid w:val="005D621D"/>
    <w:rsid w:val="005D623D"/>
    <w:rsid w:val="005D6311"/>
    <w:rsid w:val="005D6325"/>
    <w:rsid w:val="005D63FB"/>
    <w:rsid w:val="005D6424"/>
    <w:rsid w:val="005D648D"/>
    <w:rsid w:val="005D664F"/>
    <w:rsid w:val="005D6722"/>
    <w:rsid w:val="005D674D"/>
    <w:rsid w:val="005D6763"/>
    <w:rsid w:val="005D6887"/>
    <w:rsid w:val="005D68E5"/>
    <w:rsid w:val="005D6959"/>
    <w:rsid w:val="005D69C0"/>
    <w:rsid w:val="005D6A37"/>
    <w:rsid w:val="005D6AB2"/>
    <w:rsid w:val="005D6B1E"/>
    <w:rsid w:val="005D6BCB"/>
    <w:rsid w:val="005D6E39"/>
    <w:rsid w:val="005D6EE2"/>
    <w:rsid w:val="005D6EFD"/>
    <w:rsid w:val="005D6FF3"/>
    <w:rsid w:val="005D70A3"/>
    <w:rsid w:val="005D70BB"/>
    <w:rsid w:val="005D714D"/>
    <w:rsid w:val="005D718F"/>
    <w:rsid w:val="005D7206"/>
    <w:rsid w:val="005D7237"/>
    <w:rsid w:val="005D724B"/>
    <w:rsid w:val="005D7274"/>
    <w:rsid w:val="005D7385"/>
    <w:rsid w:val="005D7426"/>
    <w:rsid w:val="005D7455"/>
    <w:rsid w:val="005D749A"/>
    <w:rsid w:val="005D74AB"/>
    <w:rsid w:val="005D75CE"/>
    <w:rsid w:val="005D75E8"/>
    <w:rsid w:val="005D7651"/>
    <w:rsid w:val="005D766B"/>
    <w:rsid w:val="005D771B"/>
    <w:rsid w:val="005D7766"/>
    <w:rsid w:val="005D781B"/>
    <w:rsid w:val="005D7830"/>
    <w:rsid w:val="005D78C3"/>
    <w:rsid w:val="005D792F"/>
    <w:rsid w:val="005D7974"/>
    <w:rsid w:val="005D7BB8"/>
    <w:rsid w:val="005D7CD1"/>
    <w:rsid w:val="005D7D3B"/>
    <w:rsid w:val="005D7D68"/>
    <w:rsid w:val="005D7F28"/>
    <w:rsid w:val="005E0011"/>
    <w:rsid w:val="005E00B7"/>
    <w:rsid w:val="005E00CE"/>
    <w:rsid w:val="005E0183"/>
    <w:rsid w:val="005E0305"/>
    <w:rsid w:val="005E0341"/>
    <w:rsid w:val="005E0372"/>
    <w:rsid w:val="005E03CF"/>
    <w:rsid w:val="005E040F"/>
    <w:rsid w:val="005E0568"/>
    <w:rsid w:val="005E0591"/>
    <w:rsid w:val="005E05DF"/>
    <w:rsid w:val="005E07AB"/>
    <w:rsid w:val="005E0846"/>
    <w:rsid w:val="005E0943"/>
    <w:rsid w:val="005E0AE5"/>
    <w:rsid w:val="005E0B7B"/>
    <w:rsid w:val="005E0BEE"/>
    <w:rsid w:val="005E0C2B"/>
    <w:rsid w:val="005E0C70"/>
    <w:rsid w:val="005E0EF1"/>
    <w:rsid w:val="005E0EF8"/>
    <w:rsid w:val="005E0F66"/>
    <w:rsid w:val="005E0FF7"/>
    <w:rsid w:val="005E102B"/>
    <w:rsid w:val="005E1176"/>
    <w:rsid w:val="005E1212"/>
    <w:rsid w:val="005E1297"/>
    <w:rsid w:val="005E134D"/>
    <w:rsid w:val="005E1421"/>
    <w:rsid w:val="005E147B"/>
    <w:rsid w:val="005E14C8"/>
    <w:rsid w:val="005E14F8"/>
    <w:rsid w:val="005E14FA"/>
    <w:rsid w:val="005E1604"/>
    <w:rsid w:val="005E1617"/>
    <w:rsid w:val="005E16C1"/>
    <w:rsid w:val="005E16FC"/>
    <w:rsid w:val="005E17CF"/>
    <w:rsid w:val="005E180D"/>
    <w:rsid w:val="005E1892"/>
    <w:rsid w:val="005E18AF"/>
    <w:rsid w:val="005E1903"/>
    <w:rsid w:val="005E190C"/>
    <w:rsid w:val="005E1935"/>
    <w:rsid w:val="005E1955"/>
    <w:rsid w:val="005E19DA"/>
    <w:rsid w:val="005E1B15"/>
    <w:rsid w:val="005E1B5F"/>
    <w:rsid w:val="005E1B9E"/>
    <w:rsid w:val="005E1BA0"/>
    <w:rsid w:val="005E1C37"/>
    <w:rsid w:val="005E1C57"/>
    <w:rsid w:val="005E1D04"/>
    <w:rsid w:val="005E1DC3"/>
    <w:rsid w:val="005E1E1D"/>
    <w:rsid w:val="005E1E59"/>
    <w:rsid w:val="005E1E8D"/>
    <w:rsid w:val="005E1EB8"/>
    <w:rsid w:val="005E1EC7"/>
    <w:rsid w:val="005E1F17"/>
    <w:rsid w:val="005E1F56"/>
    <w:rsid w:val="005E20DB"/>
    <w:rsid w:val="005E217D"/>
    <w:rsid w:val="005E22F0"/>
    <w:rsid w:val="005E2348"/>
    <w:rsid w:val="005E2398"/>
    <w:rsid w:val="005E23F6"/>
    <w:rsid w:val="005E2411"/>
    <w:rsid w:val="005E261C"/>
    <w:rsid w:val="005E2738"/>
    <w:rsid w:val="005E2872"/>
    <w:rsid w:val="005E2911"/>
    <w:rsid w:val="005E293C"/>
    <w:rsid w:val="005E2950"/>
    <w:rsid w:val="005E2A03"/>
    <w:rsid w:val="005E2A32"/>
    <w:rsid w:val="005E2A6C"/>
    <w:rsid w:val="005E2A96"/>
    <w:rsid w:val="005E2AD0"/>
    <w:rsid w:val="005E2C61"/>
    <w:rsid w:val="005E2D3C"/>
    <w:rsid w:val="005E2DC9"/>
    <w:rsid w:val="005E2DF8"/>
    <w:rsid w:val="005E2E54"/>
    <w:rsid w:val="005E2E6E"/>
    <w:rsid w:val="005E301B"/>
    <w:rsid w:val="005E3087"/>
    <w:rsid w:val="005E30B1"/>
    <w:rsid w:val="005E318E"/>
    <w:rsid w:val="005E3195"/>
    <w:rsid w:val="005E357F"/>
    <w:rsid w:val="005E373D"/>
    <w:rsid w:val="005E37B1"/>
    <w:rsid w:val="005E3834"/>
    <w:rsid w:val="005E386E"/>
    <w:rsid w:val="005E3893"/>
    <w:rsid w:val="005E38F8"/>
    <w:rsid w:val="005E391C"/>
    <w:rsid w:val="005E3974"/>
    <w:rsid w:val="005E39A2"/>
    <w:rsid w:val="005E3A09"/>
    <w:rsid w:val="005E3BCC"/>
    <w:rsid w:val="005E3C11"/>
    <w:rsid w:val="005E3CDB"/>
    <w:rsid w:val="005E3CEE"/>
    <w:rsid w:val="005E3D32"/>
    <w:rsid w:val="005E3D6D"/>
    <w:rsid w:val="005E3E0A"/>
    <w:rsid w:val="005E3E17"/>
    <w:rsid w:val="005E3E46"/>
    <w:rsid w:val="005E3E9E"/>
    <w:rsid w:val="005E3ECF"/>
    <w:rsid w:val="005E3F1D"/>
    <w:rsid w:val="005E3FF9"/>
    <w:rsid w:val="005E400E"/>
    <w:rsid w:val="005E401B"/>
    <w:rsid w:val="005E405E"/>
    <w:rsid w:val="005E4091"/>
    <w:rsid w:val="005E40E4"/>
    <w:rsid w:val="005E4144"/>
    <w:rsid w:val="005E4190"/>
    <w:rsid w:val="005E4196"/>
    <w:rsid w:val="005E41C0"/>
    <w:rsid w:val="005E4222"/>
    <w:rsid w:val="005E4226"/>
    <w:rsid w:val="005E423E"/>
    <w:rsid w:val="005E4350"/>
    <w:rsid w:val="005E440E"/>
    <w:rsid w:val="005E4415"/>
    <w:rsid w:val="005E4431"/>
    <w:rsid w:val="005E4445"/>
    <w:rsid w:val="005E467F"/>
    <w:rsid w:val="005E489C"/>
    <w:rsid w:val="005E49AC"/>
    <w:rsid w:val="005E4A50"/>
    <w:rsid w:val="005E4AAD"/>
    <w:rsid w:val="005E4B36"/>
    <w:rsid w:val="005E4CC5"/>
    <w:rsid w:val="005E4D2F"/>
    <w:rsid w:val="005E4D3A"/>
    <w:rsid w:val="005E4D55"/>
    <w:rsid w:val="005E4D65"/>
    <w:rsid w:val="005E4D81"/>
    <w:rsid w:val="005E4DE6"/>
    <w:rsid w:val="005E4E5F"/>
    <w:rsid w:val="005E4E94"/>
    <w:rsid w:val="005E4F25"/>
    <w:rsid w:val="005E513F"/>
    <w:rsid w:val="005E5174"/>
    <w:rsid w:val="005E52DC"/>
    <w:rsid w:val="005E5396"/>
    <w:rsid w:val="005E539E"/>
    <w:rsid w:val="005E53BC"/>
    <w:rsid w:val="005E53F7"/>
    <w:rsid w:val="005E5403"/>
    <w:rsid w:val="005E5459"/>
    <w:rsid w:val="005E54EE"/>
    <w:rsid w:val="005E5578"/>
    <w:rsid w:val="005E55A4"/>
    <w:rsid w:val="005E560A"/>
    <w:rsid w:val="005E564B"/>
    <w:rsid w:val="005E570C"/>
    <w:rsid w:val="005E57B5"/>
    <w:rsid w:val="005E57B9"/>
    <w:rsid w:val="005E57EC"/>
    <w:rsid w:val="005E588B"/>
    <w:rsid w:val="005E590E"/>
    <w:rsid w:val="005E59AA"/>
    <w:rsid w:val="005E59C8"/>
    <w:rsid w:val="005E59D7"/>
    <w:rsid w:val="005E5A0D"/>
    <w:rsid w:val="005E5A15"/>
    <w:rsid w:val="005E5A75"/>
    <w:rsid w:val="005E5B01"/>
    <w:rsid w:val="005E5B32"/>
    <w:rsid w:val="005E5C68"/>
    <w:rsid w:val="005E5CF0"/>
    <w:rsid w:val="005E5D29"/>
    <w:rsid w:val="005E5D9A"/>
    <w:rsid w:val="005E5E06"/>
    <w:rsid w:val="005E5F8E"/>
    <w:rsid w:val="005E6014"/>
    <w:rsid w:val="005E602C"/>
    <w:rsid w:val="005E6090"/>
    <w:rsid w:val="005E60D8"/>
    <w:rsid w:val="005E60DC"/>
    <w:rsid w:val="005E6128"/>
    <w:rsid w:val="005E614C"/>
    <w:rsid w:val="005E61BA"/>
    <w:rsid w:val="005E6299"/>
    <w:rsid w:val="005E630D"/>
    <w:rsid w:val="005E639A"/>
    <w:rsid w:val="005E646C"/>
    <w:rsid w:val="005E6638"/>
    <w:rsid w:val="005E66D8"/>
    <w:rsid w:val="005E670D"/>
    <w:rsid w:val="005E6744"/>
    <w:rsid w:val="005E6968"/>
    <w:rsid w:val="005E6A70"/>
    <w:rsid w:val="005E6A80"/>
    <w:rsid w:val="005E6AE6"/>
    <w:rsid w:val="005E6B1D"/>
    <w:rsid w:val="005E6BE9"/>
    <w:rsid w:val="005E6C05"/>
    <w:rsid w:val="005E6CF6"/>
    <w:rsid w:val="005E6D1D"/>
    <w:rsid w:val="005E6D25"/>
    <w:rsid w:val="005E6DEE"/>
    <w:rsid w:val="005E6F43"/>
    <w:rsid w:val="005E6FA7"/>
    <w:rsid w:val="005E70CD"/>
    <w:rsid w:val="005E7192"/>
    <w:rsid w:val="005E72C4"/>
    <w:rsid w:val="005E7320"/>
    <w:rsid w:val="005E7338"/>
    <w:rsid w:val="005E7373"/>
    <w:rsid w:val="005E74AE"/>
    <w:rsid w:val="005E7590"/>
    <w:rsid w:val="005E75DA"/>
    <w:rsid w:val="005E7664"/>
    <w:rsid w:val="005E7783"/>
    <w:rsid w:val="005E78DC"/>
    <w:rsid w:val="005E7971"/>
    <w:rsid w:val="005E7D21"/>
    <w:rsid w:val="005E7DE4"/>
    <w:rsid w:val="005E7E29"/>
    <w:rsid w:val="005E7E8A"/>
    <w:rsid w:val="005E7E8B"/>
    <w:rsid w:val="005E7EA1"/>
    <w:rsid w:val="005E7F85"/>
    <w:rsid w:val="005F0097"/>
    <w:rsid w:val="005F012E"/>
    <w:rsid w:val="005F018E"/>
    <w:rsid w:val="005F01EE"/>
    <w:rsid w:val="005F0282"/>
    <w:rsid w:val="005F02D5"/>
    <w:rsid w:val="005F0455"/>
    <w:rsid w:val="005F04F4"/>
    <w:rsid w:val="005F06B0"/>
    <w:rsid w:val="005F06F5"/>
    <w:rsid w:val="005F0723"/>
    <w:rsid w:val="005F07ED"/>
    <w:rsid w:val="005F0803"/>
    <w:rsid w:val="005F0815"/>
    <w:rsid w:val="005F090A"/>
    <w:rsid w:val="005F09FD"/>
    <w:rsid w:val="005F0A68"/>
    <w:rsid w:val="005F0A79"/>
    <w:rsid w:val="005F0AD1"/>
    <w:rsid w:val="005F0AE3"/>
    <w:rsid w:val="005F0B9A"/>
    <w:rsid w:val="005F0D83"/>
    <w:rsid w:val="005F0D9A"/>
    <w:rsid w:val="005F0DB3"/>
    <w:rsid w:val="005F0ECB"/>
    <w:rsid w:val="005F10B2"/>
    <w:rsid w:val="005F119E"/>
    <w:rsid w:val="005F1285"/>
    <w:rsid w:val="005F12A5"/>
    <w:rsid w:val="005F1472"/>
    <w:rsid w:val="005F1706"/>
    <w:rsid w:val="005F1788"/>
    <w:rsid w:val="005F17CF"/>
    <w:rsid w:val="005F1814"/>
    <w:rsid w:val="005F183A"/>
    <w:rsid w:val="005F1956"/>
    <w:rsid w:val="005F197C"/>
    <w:rsid w:val="005F1991"/>
    <w:rsid w:val="005F19AB"/>
    <w:rsid w:val="005F1A86"/>
    <w:rsid w:val="005F1AF2"/>
    <w:rsid w:val="005F1B32"/>
    <w:rsid w:val="005F1B8E"/>
    <w:rsid w:val="005F1BAB"/>
    <w:rsid w:val="005F1D30"/>
    <w:rsid w:val="005F1D84"/>
    <w:rsid w:val="005F1E80"/>
    <w:rsid w:val="005F1EC3"/>
    <w:rsid w:val="005F1F36"/>
    <w:rsid w:val="005F1FB9"/>
    <w:rsid w:val="005F2001"/>
    <w:rsid w:val="005F217A"/>
    <w:rsid w:val="005F2181"/>
    <w:rsid w:val="005F218F"/>
    <w:rsid w:val="005F21BA"/>
    <w:rsid w:val="005F2257"/>
    <w:rsid w:val="005F22A3"/>
    <w:rsid w:val="005F2310"/>
    <w:rsid w:val="005F236E"/>
    <w:rsid w:val="005F2375"/>
    <w:rsid w:val="005F23D3"/>
    <w:rsid w:val="005F241D"/>
    <w:rsid w:val="005F24EC"/>
    <w:rsid w:val="005F2538"/>
    <w:rsid w:val="005F2547"/>
    <w:rsid w:val="005F26DB"/>
    <w:rsid w:val="005F26F1"/>
    <w:rsid w:val="005F2855"/>
    <w:rsid w:val="005F2892"/>
    <w:rsid w:val="005F28A6"/>
    <w:rsid w:val="005F2AA3"/>
    <w:rsid w:val="005F2B0B"/>
    <w:rsid w:val="005F2B24"/>
    <w:rsid w:val="005F2B53"/>
    <w:rsid w:val="005F2D9E"/>
    <w:rsid w:val="005F2E17"/>
    <w:rsid w:val="005F2E35"/>
    <w:rsid w:val="005F2FC6"/>
    <w:rsid w:val="005F2FF0"/>
    <w:rsid w:val="005F31B1"/>
    <w:rsid w:val="005F31DD"/>
    <w:rsid w:val="005F3315"/>
    <w:rsid w:val="005F3320"/>
    <w:rsid w:val="005F33E8"/>
    <w:rsid w:val="005F349B"/>
    <w:rsid w:val="005F34BB"/>
    <w:rsid w:val="005F34E1"/>
    <w:rsid w:val="005F3536"/>
    <w:rsid w:val="005F35BB"/>
    <w:rsid w:val="005F35F7"/>
    <w:rsid w:val="005F3742"/>
    <w:rsid w:val="005F3753"/>
    <w:rsid w:val="005F375F"/>
    <w:rsid w:val="005F3783"/>
    <w:rsid w:val="005F3817"/>
    <w:rsid w:val="005F3842"/>
    <w:rsid w:val="005F384F"/>
    <w:rsid w:val="005F38AA"/>
    <w:rsid w:val="005F39F7"/>
    <w:rsid w:val="005F3A1E"/>
    <w:rsid w:val="005F3A38"/>
    <w:rsid w:val="005F3A99"/>
    <w:rsid w:val="005F3B46"/>
    <w:rsid w:val="005F3B48"/>
    <w:rsid w:val="005F3E5F"/>
    <w:rsid w:val="005F3EAE"/>
    <w:rsid w:val="005F4061"/>
    <w:rsid w:val="005F40B0"/>
    <w:rsid w:val="005F4133"/>
    <w:rsid w:val="005F4164"/>
    <w:rsid w:val="005F4196"/>
    <w:rsid w:val="005F42C4"/>
    <w:rsid w:val="005F42F0"/>
    <w:rsid w:val="005F430A"/>
    <w:rsid w:val="005F430B"/>
    <w:rsid w:val="005F43BF"/>
    <w:rsid w:val="005F450F"/>
    <w:rsid w:val="005F461E"/>
    <w:rsid w:val="005F4775"/>
    <w:rsid w:val="005F47A7"/>
    <w:rsid w:val="005F4808"/>
    <w:rsid w:val="005F480F"/>
    <w:rsid w:val="005F4849"/>
    <w:rsid w:val="005F4860"/>
    <w:rsid w:val="005F48D9"/>
    <w:rsid w:val="005F4967"/>
    <w:rsid w:val="005F4998"/>
    <w:rsid w:val="005F4B32"/>
    <w:rsid w:val="005F4C08"/>
    <w:rsid w:val="005F4D90"/>
    <w:rsid w:val="005F4DE1"/>
    <w:rsid w:val="005F4E9D"/>
    <w:rsid w:val="005F4F5C"/>
    <w:rsid w:val="005F5086"/>
    <w:rsid w:val="005F50BB"/>
    <w:rsid w:val="005F5199"/>
    <w:rsid w:val="005F51F4"/>
    <w:rsid w:val="005F522F"/>
    <w:rsid w:val="005F5261"/>
    <w:rsid w:val="005F52D4"/>
    <w:rsid w:val="005F52E9"/>
    <w:rsid w:val="005F530F"/>
    <w:rsid w:val="005F5371"/>
    <w:rsid w:val="005F5399"/>
    <w:rsid w:val="005F5442"/>
    <w:rsid w:val="005F546C"/>
    <w:rsid w:val="005F5482"/>
    <w:rsid w:val="005F54ED"/>
    <w:rsid w:val="005F55B4"/>
    <w:rsid w:val="005F567E"/>
    <w:rsid w:val="005F5697"/>
    <w:rsid w:val="005F56B4"/>
    <w:rsid w:val="005F56DC"/>
    <w:rsid w:val="005F589B"/>
    <w:rsid w:val="005F595C"/>
    <w:rsid w:val="005F5961"/>
    <w:rsid w:val="005F597D"/>
    <w:rsid w:val="005F59F5"/>
    <w:rsid w:val="005F5AD0"/>
    <w:rsid w:val="005F5B1D"/>
    <w:rsid w:val="005F5B3F"/>
    <w:rsid w:val="005F5B90"/>
    <w:rsid w:val="005F5BA4"/>
    <w:rsid w:val="005F5BAF"/>
    <w:rsid w:val="005F5BCB"/>
    <w:rsid w:val="005F5C00"/>
    <w:rsid w:val="005F5CC9"/>
    <w:rsid w:val="005F5CF0"/>
    <w:rsid w:val="005F5D23"/>
    <w:rsid w:val="005F5D92"/>
    <w:rsid w:val="005F5DC5"/>
    <w:rsid w:val="005F5E08"/>
    <w:rsid w:val="005F5F3E"/>
    <w:rsid w:val="005F5F74"/>
    <w:rsid w:val="005F623B"/>
    <w:rsid w:val="005F62AB"/>
    <w:rsid w:val="005F62CD"/>
    <w:rsid w:val="005F633A"/>
    <w:rsid w:val="005F6533"/>
    <w:rsid w:val="005F659F"/>
    <w:rsid w:val="005F66E8"/>
    <w:rsid w:val="005F67BA"/>
    <w:rsid w:val="005F68F5"/>
    <w:rsid w:val="005F692F"/>
    <w:rsid w:val="005F6974"/>
    <w:rsid w:val="005F6A38"/>
    <w:rsid w:val="005F6AC6"/>
    <w:rsid w:val="005F6B35"/>
    <w:rsid w:val="005F6B56"/>
    <w:rsid w:val="005F6C9B"/>
    <w:rsid w:val="005F6D8D"/>
    <w:rsid w:val="005F6DEE"/>
    <w:rsid w:val="005F6E2F"/>
    <w:rsid w:val="005F7018"/>
    <w:rsid w:val="005F7041"/>
    <w:rsid w:val="005F7096"/>
    <w:rsid w:val="005F7134"/>
    <w:rsid w:val="005F723C"/>
    <w:rsid w:val="005F73EB"/>
    <w:rsid w:val="005F7402"/>
    <w:rsid w:val="005F744C"/>
    <w:rsid w:val="005F7458"/>
    <w:rsid w:val="005F747C"/>
    <w:rsid w:val="005F7483"/>
    <w:rsid w:val="005F749B"/>
    <w:rsid w:val="005F74A1"/>
    <w:rsid w:val="005F74C2"/>
    <w:rsid w:val="005F74E8"/>
    <w:rsid w:val="005F7552"/>
    <w:rsid w:val="005F7557"/>
    <w:rsid w:val="005F75AE"/>
    <w:rsid w:val="005F76A7"/>
    <w:rsid w:val="005F7745"/>
    <w:rsid w:val="005F77F3"/>
    <w:rsid w:val="005F7889"/>
    <w:rsid w:val="005F79CA"/>
    <w:rsid w:val="005F7B36"/>
    <w:rsid w:val="005F7B8D"/>
    <w:rsid w:val="005F7C61"/>
    <w:rsid w:val="005F7CF0"/>
    <w:rsid w:val="005F7DCC"/>
    <w:rsid w:val="005F7EAD"/>
    <w:rsid w:val="005F7F3D"/>
    <w:rsid w:val="005F7F46"/>
    <w:rsid w:val="005F7F51"/>
    <w:rsid w:val="005F7F61"/>
    <w:rsid w:val="005F7FC7"/>
    <w:rsid w:val="00600027"/>
    <w:rsid w:val="0060002D"/>
    <w:rsid w:val="00600056"/>
    <w:rsid w:val="006002AF"/>
    <w:rsid w:val="006002BA"/>
    <w:rsid w:val="00600335"/>
    <w:rsid w:val="00600401"/>
    <w:rsid w:val="006004C1"/>
    <w:rsid w:val="00600530"/>
    <w:rsid w:val="00600568"/>
    <w:rsid w:val="0060056D"/>
    <w:rsid w:val="006005BD"/>
    <w:rsid w:val="0060065C"/>
    <w:rsid w:val="0060065D"/>
    <w:rsid w:val="00600687"/>
    <w:rsid w:val="0060085F"/>
    <w:rsid w:val="00600890"/>
    <w:rsid w:val="00600988"/>
    <w:rsid w:val="00600A16"/>
    <w:rsid w:val="00600A40"/>
    <w:rsid w:val="00600AE1"/>
    <w:rsid w:val="00600B48"/>
    <w:rsid w:val="00600B73"/>
    <w:rsid w:val="00600B74"/>
    <w:rsid w:val="00600BDE"/>
    <w:rsid w:val="00600C02"/>
    <w:rsid w:val="00600D06"/>
    <w:rsid w:val="00600D2E"/>
    <w:rsid w:val="00600E09"/>
    <w:rsid w:val="00600E48"/>
    <w:rsid w:val="00600E54"/>
    <w:rsid w:val="00600E90"/>
    <w:rsid w:val="00600EF6"/>
    <w:rsid w:val="00600F99"/>
    <w:rsid w:val="00601000"/>
    <w:rsid w:val="0060106B"/>
    <w:rsid w:val="00601220"/>
    <w:rsid w:val="006013FA"/>
    <w:rsid w:val="006014DB"/>
    <w:rsid w:val="0060152B"/>
    <w:rsid w:val="00601592"/>
    <w:rsid w:val="00601594"/>
    <w:rsid w:val="006015A1"/>
    <w:rsid w:val="006016E6"/>
    <w:rsid w:val="00601788"/>
    <w:rsid w:val="00601821"/>
    <w:rsid w:val="006018FC"/>
    <w:rsid w:val="00601968"/>
    <w:rsid w:val="006019A7"/>
    <w:rsid w:val="006019D4"/>
    <w:rsid w:val="006019DF"/>
    <w:rsid w:val="00601A22"/>
    <w:rsid w:val="00601C75"/>
    <w:rsid w:val="00601D3E"/>
    <w:rsid w:val="00601D87"/>
    <w:rsid w:val="00601E0A"/>
    <w:rsid w:val="00601E78"/>
    <w:rsid w:val="00601F2E"/>
    <w:rsid w:val="00601F4F"/>
    <w:rsid w:val="00602095"/>
    <w:rsid w:val="00602106"/>
    <w:rsid w:val="006021C3"/>
    <w:rsid w:val="006021D1"/>
    <w:rsid w:val="00602300"/>
    <w:rsid w:val="00602469"/>
    <w:rsid w:val="0060247D"/>
    <w:rsid w:val="006024EA"/>
    <w:rsid w:val="0060251C"/>
    <w:rsid w:val="00602529"/>
    <w:rsid w:val="00602599"/>
    <w:rsid w:val="00602658"/>
    <w:rsid w:val="006027DB"/>
    <w:rsid w:val="006027F1"/>
    <w:rsid w:val="0060285A"/>
    <w:rsid w:val="0060286B"/>
    <w:rsid w:val="006028A2"/>
    <w:rsid w:val="0060291C"/>
    <w:rsid w:val="00602B35"/>
    <w:rsid w:val="00602C18"/>
    <w:rsid w:val="00602C6A"/>
    <w:rsid w:val="00602C7D"/>
    <w:rsid w:val="00602C81"/>
    <w:rsid w:val="00602D29"/>
    <w:rsid w:val="00602EA5"/>
    <w:rsid w:val="00602F2B"/>
    <w:rsid w:val="0060302E"/>
    <w:rsid w:val="00603068"/>
    <w:rsid w:val="006030D0"/>
    <w:rsid w:val="0060313F"/>
    <w:rsid w:val="00603161"/>
    <w:rsid w:val="006031CB"/>
    <w:rsid w:val="006031F8"/>
    <w:rsid w:val="0060320C"/>
    <w:rsid w:val="00603267"/>
    <w:rsid w:val="00603273"/>
    <w:rsid w:val="006032B4"/>
    <w:rsid w:val="00603362"/>
    <w:rsid w:val="00603490"/>
    <w:rsid w:val="0060355F"/>
    <w:rsid w:val="0060369A"/>
    <w:rsid w:val="006036C8"/>
    <w:rsid w:val="006037A3"/>
    <w:rsid w:val="006038B6"/>
    <w:rsid w:val="00603A0B"/>
    <w:rsid w:val="00603AD8"/>
    <w:rsid w:val="00603B8D"/>
    <w:rsid w:val="00603BA1"/>
    <w:rsid w:val="00603BBA"/>
    <w:rsid w:val="00603C25"/>
    <w:rsid w:val="00603C2B"/>
    <w:rsid w:val="00603C47"/>
    <w:rsid w:val="00603E00"/>
    <w:rsid w:val="00603E7B"/>
    <w:rsid w:val="00603E8E"/>
    <w:rsid w:val="00603E9B"/>
    <w:rsid w:val="00603F3F"/>
    <w:rsid w:val="00603F72"/>
    <w:rsid w:val="00604297"/>
    <w:rsid w:val="00604315"/>
    <w:rsid w:val="0060434C"/>
    <w:rsid w:val="00604371"/>
    <w:rsid w:val="006043B4"/>
    <w:rsid w:val="006043DD"/>
    <w:rsid w:val="00604525"/>
    <w:rsid w:val="0060455B"/>
    <w:rsid w:val="006045BD"/>
    <w:rsid w:val="00604603"/>
    <w:rsid w:val="0060462A"/>
    <w:rsid w:val="006047E8"/>
    <w:rsid w:val="006048CA"/>
    <w:rsid w:val="006048E0"/>
    <w:rsid w:val="00604943"/>
    <w:rsid w:val="0060498C"/>
    <w:rsid w:val="00604A5D"/>
    <w:rsid w:val="00604AE6"/>
    <w:rsid w:val="00604B44"/>
    <w:rsid w:val="00604B48"/>
    <w:rsid w:val="00604B6B"/>
    <w:rsid w:val="00604CA7"/>
    <w:rsid w:val="00604E6F"/>
    <w:rsid w:val="00604F72"/>
    <w:rsid w:val="00605176"/>
    <w:rsid w:val="00605274"/>
    <w:rsid w:val="006052F1"/>
    <w:rsid w:val="00605415"/>
    <w:rsid w:val="0060542A"/>
    <w:rsid w:val="006054EB"/>
    <w:rsid w:val="0060553C"/>
    <w:rsid w:val="0060555C"/>
    <w:rsid w:val="006055C9"/>
    <w:rsid w:val="006055F7"/>
    <w:rsid w:val="00605660"/>
    <w:rsid w:val="00605663"/>
    <w:rsid w:val="006056CF"/>
    <w:rsid w:val="00605761"/>
    <w:rsid w:val="006057D0"/>
    <w:rsid w:val="006057E6"/>
    <w:rsid w:val="00605853"/>
    <w:rsid w:val="0060589D"/>
    <w:rsid w:val="0060598E"/>
    <w:rsid w:val="00605A0C"/>
    <w:rsid w:val="00605A24"/>
    <w:rsid w:val="00605A5E"/>
    <w:rsid w:val="00605A77"/>
    <w:rsid w:val="00605AC0"/>
    <w:rsid w:val="00605B19"/>
    <w:rsid w:val="00605BD9"/>
    <w:rsid w:val="00605C61"/>
    <w:rsid w:val="00605DA2"/>
    <w:rsid w:val="00605DBB"/>
    <w:rsid w:val="00605E78"/>
    <w:rsid w:val="00605E7E"/>
    <w:rsid w:val="00605ECF"/>
    <w:rsid w:val="00605F01"/>
    <w:rsid w:val="00605FCB"/>
    <w:rsid w:val="0060610C"/>
    <w:rsid w:val="00606170"/>
    <w:rsid w:val="00606189"/>
    <w:rsid w:val="0060624A"/>
    <w:rsid w:val="00606359"/>
    <w:rsid w:val="00606406"/>
    <w:rsid w:val="006065FD"/>
    <w:rsid w:val="00606730"/>
    <w:rsid w:val="0060673C"/>
    <w:rsid w:val="00606786"/>
    <w:rsid w:val="0060678F"/>
    <w:rsid w:val="00606830"/>
    <w:rsid w:val="00606863"/>
    <w:rsid w:val="006068FA"/>
    <w:rsid w:val="006069C6"/>
    <w:rsid w:val="00606A09"/>
    <w:rsid w:val="00606A9A"/>
    <w:rsid w:val="00606AEC"/>
    <w:rsid w:val="00606BD0"/>
    <w:rsid w:val="00606BD3"/>
    <w:rsid w:val="00606CBD"/>
    <w:rsid w:val="00606CC9"/>
    <w:rsid w:val="00606CCA"/>
    <w:rsid w:val="00606D4C"/>
    <w:rsid w:val="00606D95"/>
    <w:rsid w:val="00606DE9"/>
    <w:rsid w:val="00606E3E"/>
    <w:rsid w:val="00606EC7"/>
    <w:rsid w:val="00606F9C"/>
    <w:rsid w:val="006070AB"/>
    <w:rsid w:val="00607135"/>
    <w:rsid w:val="00607174"/>
    <w:rsid w:val="006071EF"/>
    <w:rsid w:val="006071FE"/>
    <w:rsid w:val="00607214"/>
    <w:rsid w:val="00607258"/>
    <w:rsid w:val="00607282"/>
    <w:rsid w:val="00607289"/>
    <w:rsid w:val="006074B0"/>
    <w:rsid w:val="00607586"/>
    <w:rsid w:val="006076F4"/>
    <w:rsid w:val="0060770A"/>
    <w:rsid w:val="00607731"/>
    <w:rsid w:val="0060787A"/>
    <w:rsid w:val="00607883"/>
    <w:rsid w:val="0060788E"/>
    <w:rsid w:val="006078AB"/>
    <w:rsid w:val="00607989"/>
    <w:rsid w:val="00607A48"/>
    <w:rsid w:val="00607BB7"/>
    <w:rsid w:val="00607BCC"/>
    <w:rsid w:val="00607C34"/>
    <w:rsid w:val="00607C4E"/>
    <w:rsid w:val="00607C7D"/>
    <w:rsid w:val="00607CE6"/>
    <w:rsid w:val="00607D2C"/>
    <w:rsid w:val="00607E7A"/>
    <w:rsid w:val="00607F79"/>
    <w:rsid w:val="00607F89"/>
    <w:rsid w:val="00607FEB"/>
    <w:rsid w:val="00610011"/>
    <w:rsid w:val="00610033"/>
    <w:rsid w:val="006101BF"/>
    <w:rsid w:val="006101D0"/>
    <w:rsid w:val="0061024A"/>
    <w:rsid w:val="006102B2"/>
    <w:rsid w:val="006102CE"/>
    <w:rsid w:val="0061038E"/>
    <w:rsid w:val="00610400"/>
    <w:rsid w:val="0061040A"/>
    <w:rsid w:val="00610441"/>
    <w:rsid w:val="0061045F"/>
    <w:rsid w:val="006104D6"/>
    <w:rsid w:val="00610794"/>
    <w:rsid w:val="00610797"/>
    <w:rsid w:val="00610823"/>
    <w:rsid w:val="00610932"/>
    <w:rsid w:val="006109A7"/>
    <w:rsid w:val="006109DF"/>
    <w:rsid w:val="006109EB"/>
    <w:rsid w:val="00610A0F"/>
    <w:rsid w:val="00610A2D"/>
    <w:rsid w:val="00610A57"/>
    <w:rsid w:val="00610AAD"/>
    <w:rsid w:val="00610B98"/>
    <w:rsid w:val="00610BAB"/>
    <w:rsid w:val="00610BC0"/>
    <w:rsid w:val="00610BE9"/>
    <w:rsid w:val="00610C57"/>
    <w:rsid w:val="00610CD0"/>
    <w:rsid w:val="00610CE4"/>
    <w:rsid w:val="00610D0B"/>
    <w:rsid w:val="00610D61"/>
    <w:rsid w:val="00610DCE"/>
    <w:rsid w:val="00610E14"/>
    <w:rsid w:val="00610EC4"/>
    <w:rsid w:val="006110E7"/>
    <w:rsid w:val="0061117A"/>
    <w:rsid w:val="00611191"/>
    <w:rsid w:val="006111D1"/>
    <w:rsid w:val="0061120E"/>
    <w:rsid w:val="00611251"/>
    <w:rsid w:val="006112D6"/>
    <w:rsid w:val="006113C7"/>
    <w:rsid w:val="00611501"/>
    <w:rsid w:val="00611527"/>
    <w:rsid w:val="006115F5"/>
    <w:rsid w:val="00611612"/>
    <w:rsid w:val="00611692"/>
    <w:rsid w:val="006116CE"/>
    <w:rsid w:val="0061171E"/>
    <w:rsid w:val="006117ED"/>
    <w:rsid w:val="006118DE"/>
    <w:rsid w:val="0061192A"/>
    <w:rsid w:val="0061196A"/>
    <w:rsid w:val="0061197E"/>
    <w:rsid w:val="00611985"/>
    <w:rsid w:val="006119C5"/>
    <w:rsid w:val="00611B80"/>
    <w:rsid w:val="00611BCC"/>
    <w:rsid w:val="00611BDB"/>
    <w:rsid w:val="00611C04"/>
    <w:rsid w:val="00611CE9"/>
    <w:rsid w:val="00611E37"/>
    <w:rsid w:val="00611E4C"/>
    <w:rsid w:val="00612000"/>
    <w:rsid w:val="00612030"/>
    <w:rsid w:val="0061210D"/>
    <w:rsid w:val="0061213C"/>
    <w:rsid w:val="00612157"/>
    <w:rsid w:val="0061219D"/>
    <w:rsid w:val="006122C2"/>
    <w:rsid w:val="0061232A"/>
    <w:rsid w:val="006123B2"/>
    <w:rsid w:val="006123BA"/>
    <w:rsid w:val="006124AF"/>
    <w:rsid w:val="0061250A"/>
    <w:rsid w:val="00612523"/>
    <w:rsid w:val="006125BA"/>
    <w:rsid w:val="006126CC"/>
    <w:rsid w:val="006127D0"/>
    <w:rsid w:val="006127EA"/>
    <w:rsid w:val="006128D0"/>
    <w:rsid w:val="00612968"/>
    <w:rsid w:val="006129AA"/>
    <w:rsid w:val="006129B5"/>
    <w:rsid w:val="00612A54"/>
    <w:rsid w:val="00612A63"/>
    <w:rsid w:val="00612B1B"/>
    <w:rsid w:val="00612B3F"/>
    <w:rsid w:val="00612C1A"/>
    <w:rsid w:val="00612CB7"/>
    <w:rsid w:val="00612CD4"/>
    <w:rsid w:val="00612CF3"/>
    <w:rsid w:val="00612D0F"/>
    <w:rsid w:val="00612D36"/>
    <w:rsid w:val="00612D4E"/>
    <w:rsid w:val="00612DCE"/>
    <w:rsid w:val="00612F03"/>
    <w:rsid w:val="00612F18"/>
    <w:rsid w:val="00612F48"/>
    <w:rsid w:val="00612F6C"/>
    <w:rsid w:val="00612FDC"/>
    <w:rsid w:val="0061305A"/>
    <w:rsid w:val="006130D2"/>
    <w:rsid w:val="0061310F"/>
    <w:rsid w:val="006131B6"/>
    <w:rsid w:val="006131FF"/>
    <w:rsid w:val="00613224"/>
    <w:rsid w:val="00613228"/>
    <w:rsid w:val="00613390"/>
    <w:rsid w:val="006133C3"/>
    <w:rsid w:val="00613429"/>
    <w:rsid w:val="006134AA"/>
    <w:rsid w:val="006134B7"/>
    <w:rsid w:val="006134DE"/>
    <w:rsid w:val="0061361A"/>
    <w:rsid w:val="006136CA"/>
    <w:rsid w:val="00613710"/>
    <w:rsid w:val="006137C9"/>
    <w:rsid w:val="006137D6"/>
    <w:rsid w:val="00613849"/>
    <w:rsid w:val="00613903"/>
    <w:rsid w:val="006139AD"/>
    <w:rsid w:val="006139D0"/>
    <w:rsid w:val="006139F5"/>
    <w:rsid w:val="00613A07"/>
    <w:rsid w:val="00613A3D"/>
    <w:rsid w:val="00613A98"/>
    <w:rsid w:val="00613AA2"/>
    <w:rsid w:val="00613BAE"/>
    <w:rsid w:val="00613CDA"/>
    <w:rsid w:val="00613CF6"/>
    <w:rsid w:val="00613D48"/>
    <w:rsid w:val="00613DE6"/>
    <w:rsid w:val="00613E71"/>
    <w:rsid w:val="00613EB0"/>
    <w:rsid w:val="00613ED0"/>
    <w:rsid w:val="00613F5C"/>
    <w:rsid w:val="006140CF"/>
    <w:rsid w:val="0061417D"/>
    <w:rsid w:val="00614233"/>
    <w:rsid w:val="00614279"/>
    <w:rsid w:val="00614340"/>
    <w:rsid w:val="0061434E"/>
    <w:rsid w:val="00614397"/>
    <w:rsid w:val="006143F2"/>
    <w:rsid w:val="0061445E"/>
    <w:rsid w:val="0061448B"/>
    <w:rsid w:val="006144C8"/>
    <w:rsid w:val="006144E0"/>
    <w:rsid w:val="006145AC"/>
    <w:rsid w:val="006145BD"/>
    <w:rsid w:val="00614654"/>
    <w:rsid w:val="00614697"/>
    <w:rsid w:val="006146B6"/>
    <w:rsid w:val="0061475A"/>
    <w:rsid w:val="006147B2"/>
    <w:rsid w:val="006147C0"/>
    <w:rsid w:val="00614874"/>
    <w:rsid w:val="006148FC"/>
    <w:rsid w:val="0061490A"/>
    <w:rsid w:val="0061498B"/>
    <w:rsid w:val="006149E9"/>
    <w:rsid w:val="006149FC"/>
    <w:rsid w:val="00614A1D"/>
    <w:rsid w:val="00614A22"/>
    <w:rsid w:val="00614B21"/>
    <w:rsid w:val="00614B64"/>
    <w:rsid w:val="00614BDC"/>
    <w:rsid w:val="00614C8D"/>
    <w:rsid w:val="00614D17"/>
    <w:rsid w:val="00614D8E"/>
    <w:rsid w:val="00614F19"/>
    <w:rsid w:val="00614F8C"/>
    <w:rsid w:val="0061514F"/>
    <w:rsid w:val="006151F4"/>
    <w:rsid w:val="00615200"/>
    <w:rsid w:val="00615376"/>
    <w:rsid w:val="0061539B"/>
    <w:rsid w:val="0061543E"/>
    <w:rsid w:val="0061549F"/>
    <w:rsid w:val="006154AE"/>
    <w:rsid w:val="0061561E"/>
    <w:rsid w:val="00615643"/>
    <w:rsid w:val="006156CF"/>
    <w:rsid w:val="00615730"/>
    <w:rsid w:val="00615888"/>
    <w:rsid w:val="00615916"/>
    <w:rsid w:val="00615945"/>
    <w:rsid w:val="006159B4"/>
    <w:rsid w:val="00615A18"/>
    <w:rsid w:val="00615A25"/>
    <w:rsid w:val="00615AA9"/>
    <w:rsid w:val="00615B84"/>
    <w:rsid w:val="00615BEE"/>
    <w:rsid w:val="00615C97"/>
    <w:rsid w:val="00615D09"/>
    <w:rsid w:val="00615D21"/>
    <w:rsid w:val="00615D6E"/>
    <w:rsid w:val="00615D90"/>
    <w:rsid w:val="00615E8F"/>
    <w:rsid w:val="00615F28"/>
    <w:rsid w:val="00615F92"/>
    <w:rsid w:val="00615FAB"/>
    <w:rsid w:val="00616025"/>
    <w:rsid w:val="0061605C"/>
    <w:rsid w:val="00616062"/>
    <w:rsid w:val="00616150"/>
    <w:rsid w:val="006161C2"/>
    <w:rsid w:val="006161F2"/>
    <w:rsid w:val="00616275"/>
    <w:rsid w:val="006162BB"/>
    <w:rsid w:val="006162D4"/>
    <w:rsid w:val="006162F1"/>
    <w:rsid w:val="0061637E"/>
    <w:rsid w:val="0061641B"/>
    <w:rsid w:val="006164F9"/>
    <w:rsid w:val="00616507"/>
    <w:rsid w:val="006165C2"/>
    <w:rsid w:val="006165F7"/>
    <w:rsid w:val="00616600"/>
    <w:rsid w:val="00616631"/>
    <w:rsid w:val="006166A8"/>
    <w:rsid w:val="00616722"/>
    <w:rsid w:val="006168C9"/>
    <w:rsid w:val="006168E2"/>
    <w:rsid w:val="0061692A"/>
    <w:rsid w:val="00616965"/>
    <w:rsid w:val="00616C59"/>
    <w:rsid w:val="00616D72"/>
    <w:rsid w:val="00616EB3"/>
    <w:rsid w:val="00616F47"/>
    <w:rsid w:val="00617066"/>
    <w:rsid w:val="006170B3"/>
    <w:rsid w:val="0061723B"/>
    <w:rsid w:val="0061725D"/>
    <w:rsid w:val="0061725E"/>
    <w:rsid w:val="00617443"/>
    <w:rsid w:val="006174CD"/>
    <w:rsid w:val="006174F6"/>
    <w:rsid w:val="00617518"/>
    <w:rsid w:val="00617599"/>
    <w:rsid w:val="0061759F"/>
    <w:rsid w:val="006175B0"/>
    <w:rsid w:val="006175CB"/>
    <w:rsid w:val="006175FA"/>
    <w:rsid w:val="00617669"/>
    <w:rsid w:val="006176DB"/>
    <w:rsid w:val="006176E0"/>
    <w:rsid w:val="00617736"/>
    <w:rsid w:val="00617787"/>
    <w:rsid w:val="006177D2"/>
    <w:rsid w:val="00617829"/>
    <w:rsid w:val="00617895"/>
    <w:rsid w:val="00617961"/>
    <w:rsid w:val="00617A28"/>
    <w:rsid w:val="00617A7C"/>
    <w:rsid w:val="00617B71"/>
    <w:rsid w:val="00617BE4"/>
    <w:rsid w:val="00617C0C"/>
    <w:rsid w:val="00617E13"/>
    <w:rsid w:val="00617E8F"/>
    <w:rsid w:val="00617F2D"/>
    <w:rsid w:val="00617FFA"/>
    <w:rsid w:val="00620165"/>
    <w:rsid w:val="006201CE"/>
    <w:rsid w:val="006201EF"/>
    <w:rsid w:val="00620231"/>
    <w:rsid w:val="00620277"/>
    <w:rsid w:val="0062037C"/>
    <w:rsid w:val="006203CF"/>
    <w:rsid w:val="00620494"/>
    <w:rsid w:val="006204EE"/>
    <w:rsid w:val="00620641"/>
    <w:rsid w:val="00620695"/>
    <w:rsid w:val="006206BC"/>
    <w:rsid w:val="00620817"/>
    <w:rsid w:val="00620878"/>
    <w:rsid w:val="0062093B"/>
    <w:rsid w:val="00620976"/>
    <w:rsid w:val="006209D3"/>
    <w:rsid w:val="00620A8C"/>
    <w:rsid w:val="00620AFD"/>
    <w:rsid w:val="00620B51"/>
    <w:rsid w:val="00620C03"/>
    <w:rsid w:val="00620D9B"/>
    <w:rsid w:val="00620DB4"/>
    <w:rsid w:val="00620E47"/>
    <w:rsid w:val="00620E58"/>
    <w:rsid w:val="00620F59"/>
    <w:rsid w:val="00620FCA"/>
    <w:rsid w:val="00620FD1"/>
    <w:rsid w:val="00620FE5"/>
    <w:rsid w:val="00621145"/>
    <w:rsid w:val="00621152"/>
    <w:rsid w:val="00621185"/>
    <w:rsid w:val="0062125E"/>
    <w:rsid w:val="0062136A"/>
    <w:rsid w:val="00621409"/>
    <w:rsid w:val="0062145D"/>
    <w:rsid w:val="006215D7"/>
    <w:rsid w:val="006216A9"/>
    <w:rsid w:val="006216D6"/>
    <w:rsid w:val="00621723"/>
    <w:rsid w:val="006219CB"/>
    <w:rsid w:val="006219FF"/>
    <w:rsid w:val="00621A09"/>
    <w:rsid w:val="00621AE1"/>
    <w:rsid w:val="00621AF0"/>
    <w:rsid w:val="00621BF5"/>
    <w:rsid w:val="00621C58"/>
    <w:rsid w:val="00621C8A"/>
    <w:rsid w:val="00621CF9"/>
    <w:rsid w:val="00621D89"/>
    <w:rsid w:val="00621DFE"/>
    <w:rsid w:val="00621E39"/>
    <w:rsid w:val="00621EA5"/>
    <w:rsid w:val="00621F23"/>
    <w:rsid w:val="00621FB2"/>
    <w:rsid w:val="00621FB4"/>
    <w:rsid w:val="00622048"/>
    <w:rsid w:val="0062206E"/>
    <w:rsid w:val="00622089"/>
    <w:rsid w:val="00622112"/>
    <w:rsid w:val="0062211B"/>
    <w:rsid w:val="0062214F"/>
    <w:rsid w:val="00622157"/>
    <w:rsid w:val="00622189"/>
    <w:rsid w:val="00622190"/>
    <w:rsid w:val="006221AF"/>
    <w:rsid w:val="00622243"/>
    <w:rsid w:val="00622275"/>
    <w:rsid w:val="00622391"/>
    <w:rsid w:val="00622434"/>
    <w:rsid w:val="006224A0"/>
    <w:rsid w:val="006224F8"/>
    <w:rsid w:val="00622501"/>
    <w:rsid w:val="006226A9"/>
    <w:rsid w:val="00622716"/>
    <w:rsid w:val="00622946"/>
    <w:rsid w:val="006229C3"/>
    <w:rsid w:val="00622AD8"/>
    <w:rsid w:val="00622B66"/>
    <w:rsid w:val="00622C53"/>
    <w:rsid w:val="00622D53"/>
    <w:rsid w:val="00622E51"/>
    <w:rsid w:val="00622EDE"/>
    <w:rsid w:val="00622EFE"/>
    <w:rsid w:val="00622FAC"/>
    <w:rsid w:val="00623087"/>
    <w:rsid w:val="006231FC"/>
    <w:rsid w:val="00623265"/>
    <w:rsid w:val="006232AF"/>
    <w:rsid w:val="00623414"/>
    <w:rsid w:val="00623459"/>
    <w:rsid w:val="00623497"/>
    <w:rsid w:val="006234DB"/>
    <w:rsid w:val="00623511"/>
    <w:rsid w:val="00623518"/>
    <w:rsid w:val="0062357D"/>
    <w:rsid w:val="006236D9"/>
    <w:rsid w:val="006237CD"/>
    <w:rsid w:val="006237F6"/>
    <w:rsid w:val="00623858"/>
    <w:rsid w:val="00623882"/>
    <w:rsid w:val="00623896"/>
    <w:rsid w:val="006238A9"/>
    <w:rsid w:val="006238CF"/>
    <w:rsid w:val="00623972"/>
    <w:rsid w:val="00623A92"/>
    <w:rsid w:val="00623ABB"/>
    <w:rsid w:val="00623BCE"/>
    <w:rsid w:val="00623C17"/>
    <w:rsid w:val="00623C1C"/>
    <w:rsid w:val="00623C61"/>
    <w:rsid w:val="00623CE2"/>
    <w:rsid w:val="00623F2D"/>
    <w:rsid w:val="00623F74"/>
    <w:rsid w:val="006240A1"/>
    <w:rsid w:val="00624309"/>
    <w:rsid w:val="00624321"/>
    <w:rsid w:val="006243EE"/>
    <w:rsid w:val="006243F4"/>
    <w:rsid w:val="00624632"/>
    <w:rsid w:val="00624747"/>
    <w:rsid w:val="006247A3"/>
    <w:rsid w:val="006248B4"/>
    <w:rsid w:val="00624950"/>
    <w:rsid w:val="006249BE"/>
    <w:rsid w:val="00624B04"/>
    <w:rsid w:val="00624B5E"/>
    <w:rsid w:val="00624BE4"/>
    <w:rsid w:val="00624CC6"/>
    <w:rsid w:val="00624D63"/>
    <w:rsid w:val="00624DD1"/>
    <w:rsid w:val="00624E0D"/>
    <w:rsid w:val="00624E60"/>
    <w:rsid w:val="00624EE3"/>
    <w:rsid w:val="00624F52"/>
    <w:rsid w:val="00624FEA"/>
    <w:rsid w:val="0062513B"/>
    <w:rsid w:val="006251B7"/>
    <w:rsid w:val="00625219"/>
    <w:rsid w:val="00625236"/>
    <w:rsid w:val="006252C4"/>
    <w:rsid w:val="006252F1"/>
    <w:rsid w:val="00625470"/>
    <w:rsid w:val="00625548"/>
    <w:rsid w:val="006255A3"/>
    <w:rsid w:val="00625686"/>
    <w:rsid w:val="00625729"/>
    <w:rsid w:val="00625731"/>
    <w:rsid w:val="00625737"/>
    <w:rsid w:val="00625784"/>
    <w:rsid w:val="0062578C"/>
    <w:rsid w:val="00625791"/>
    <w:rsid w:val="0062588C"/>
    <w:rsid w:val="006259BD"/>
    <w:rsid w:val="00625A3C"/>
    <w:rsid w:val="00625A7D"/>
    <w:rsid w:val="00625B00"/>
    <w:rsid w:val="00625B6C"/>
    <w:rsid w:val="00625BC8"/>
    <w:rsid w:val="00625BF5"/>
    <w:rsid w:val="00625C1A"/>
    <w:rsid w:val="00625DEF"/>
    <w:rsid w:val="00625E43"/>
    <w:rsid w:val="00625E7D"/>
    <w:rsid w:val="00625EA2"/>
    <w:rsid w:val="00625F04"/>
    <w:rsid w:val="00625FA1"/>
    <w:rsid w:val="00625FC0"/>
    <w:rsid w:val="00626048"/>
    <w:rsid w:val="00626102"/>
    <w:rsid w:val="006261B3"/>
    <w:rsid w:val="00626225"/>
    <w:rsid w:val="0062637F"/>
    <w:rsid w:val="006263EE"/>
    <w:rsid w:val="0062641F"/>
    <w:rsid w:val="00626476"/>
    <w:rsid w:val="006264D6"/>
    <w:rsid w:val="0062662C"/>
    <w:rsid w:val="00626685"/>
    <w:rsid w:val="00626829"/>
    <w:rsid w:val="00626878"/>
    <w:rsid w:val="006269BB"/>
    <w:rsid w:val="00626B1E"/>
    <w:rsid w:val="00626B1F"/>
    <w:rsid w:val="00626B23"/>
    <w:rsid w:val="00626CB2"/>
    <w:rsid w:val="00626CB5"/>
    <w:rsid w:val="00626CBD"/>
    <w:rsid w:val="00626E0B"/>
    <w:rsid w:val="00626E35"/>
    <w:rsid w:val="00626E4C"/>
    <w:rsid w:val="00626ED2"/>
    <w:rsid w:val="00626F27"/>
    <w:rsid w:val="006270FE"/>
    <w:rsid w:val="00627106"/>
    <w:rsid w:val="00627203"/>
    <w:rsid w:val="00627239"/>
    <w:rsid w:val="00627273"/>
    <w:rsid w:val="00627479"/>
    <w:rsid w:val="00627531"/>
    <w:rsid w:val="00627560"/>
    <w:rsid w:val="006275EC"/>
    <w:rsid w:val="0062766E"/>
    <w:rsid w:val="00627745"/>
    <w:rsid w:val="0062780B"/>
    <w:rsid w:val="0062789F"/>
    <w:rsid w:val="006279BB"/>
    <w:rsid w:val="00627A68"/>
    <w:rsid w:val="00627AE7"/>
    <w:rsid w:val="00627B44"/>
    <w:rsid w:val="00627B6D"/>
    <w:rsid w:val="00627BD9"/>
    <w:rsid w:val="00627BE0"/>
    <w:rsid w:val="00627BFB"/>
    <w:rsid w:val="00627C4B"/>
    <w:rsid w:val="00627CD2"/>
    <w:rsid w:val="00627E8C"/>
    <w:rsid w:val="00627EA0"/>
    <w:rsid w:val="00627EA4"/>
    <w:rsid w:val="00627EB7"/>
    <w:rsid w:val="00627EC9"/>
    <w:rsid w:val="00627F09"/>
    <w:rsid w:val="00627F97"/>
    <w:rsid w:val="00627FAE"/>
    <w:rsid w:val="00630025"/>
    <w:rsid w:val="00630072"/>
    <w:rsid w:val="006300D3"/>
    <w:rsid w:val="00630117"/>
    <w:rsid w:val="0063017A"/>
    <w:rsid w:val="006301B3"/>
    <w:rsid w:val="006301DD"/>
    <w:rsid w:val="006302C6"/>
    <w:rsid w:val="006302CF"/>
    <w:rsid w:val="00630318"/>
    <w:rsid w:val="006304CC"/>
    <w:rsid w:val="006304DD"/>
    <w:rsid w:val="006305D9"/>
    <w:rsid w:val="006306A2"/>
    <w:rsid w:val="0063084C"/>
    <w:rsid w:val="006308D6"/>
    <w:rsid w:val="006308F4"/>
    <w:rsid w:val="006309F9"/>
    <w:rsid w:val="00630B02"/>
    <w:rsid w:val="00630C47"/>
    <w:rsid w:val="00630D08"/>
    <w:rsid w:val="00630DDF"/>
    <w:rsid w:val="00630E0A"/>
    <w:rsid w:val="00630E2C"/>
    <w:rsid w:val="00630E60"/>
    <w:rsid w:val="00630E80"/>
    <w:rsid w:val="00630EEF"/>
    <w:rsid w:val="00630EF6"/>
    <w:rsid w:val="00630F75"/>
    <w:rsid w:val="00630F96"/>
    <w:rsid w:val="00630F9A"/>
    <w:rsid w:val="00630F9C"/>
    <w:rsid w:val="00631181"/>
    <w:rsid w:val="0063127B"/>
    <w:rsid w:val="0063141F"/>
    <w:rsid w:val="00631500"/>
    <w:rsid w:val="00631623"/>
    <w:rsid w:val="0063163D"/>
    <w:rsid w:val="0063164A"/>
    <w:rsid w:val="006316C3"/>
    <w:rsid w:val="00631702"/>
    <w:rsid w:val="006317A5"/>
    <w:rsid w:val="006317F5"/>
    <w:rsid w:val="00631821"/>
    <w:rsid w:val="00631871"/>
    <w:rsid w:val="00631962"/>
    <w:rsid w:val="00631980"/>
    <w:rsid w:val="006319B6"/>
    <w:rsid w:val="006319C6"/>
    <w:rsid w:val="00631A17"/>
    <w:rsid w:val="00631A7A"/>
    <w:rsid w:val="00631AF5"/>
    <w:rsid w:val="00631B63"/>
    <w:rsid w:val="00631BD2"/>
    <w:rsid w:val="00631BEB"/>
    <w:rsid w:val="00631CC5"/>
    <w:rsid w:val="00631E8A"/>
    <w:rsid w:val="00631F53"/>
    <w:rsid w:val="00631F95"/>
    <w:rsid w:val="00632001"/>
    <w:rsid w:val="006321A1"/>
    <w:rsid w:val="0063224B"/>
    <w:rsid w:val="00632251"/>
    <w:rsid w:val="00632294"/>
    <w:rsid w:val="006323F8"/>
    <w:rsid w:val="00632464"/>
    <w:rsid w:val="00632553"/>
    <w:rsid w:val="00632708"/>
    <w:rsid w:val="006327AD"/>
    <w:rsid w:val="006327CC"/>
    <w:rsid w:val="0063290C"/>
    <w:rsid w:val="00632B61"/>
    <w:rsid w:val="00632C11"/>
    <w:rsid w:val="00632C84"/>
    <w:rsid w:val="00632D97"/>
    <w:rsid w:val="00632E18"/>
    <w:rsid w:val="00632EEF"/>
    <w:rsid w:val="00632EF2"/>
    <w:rsid w:val="00632F39"/>
    <w:rsid w:val="00632F8E"/>
    <w:rsid w:val="00633113"/>
    <w:rsid w:val="00633275"/>
    <w:rsid w:val="00633350"/>
    <w:rsid w:val="0063337F"/>
    <w:rsid w:val="00633474"/>
    <w:rsid w:val="0063359D"/>
    <w:rsid w:val="0063360D"/>
    <w:rsid w:val="0063365E"/>
    <w:rsid w:val="00633762"/>
    <w:rsid w:val="00633827"/>
    <w:rsid w:val="00633A08"/>
    <w:rsid w:val="00633A47"/>
    <w:rsid w:val="00633A4D"/>
    <w:rsid w:val="00633A6D"/>
    <w:rsid w:val="00633AFF"/>
    <w:rsid w:val="00633B5E"/>
    <w:rsid w:val="00633B84"/>
    <w:rsid w:val="00633BD3"/>
    <w:rsid w:val="00633BD4"/>
    <w:rsid w:val="00633CE1"/>
    <w:rsid w:val="00633D64"/>
    <w:rsid w:val="00633D97"/>
    <w:rsid w:val="00633DA0"/>
    <w:rsid w:val="00633E5D"/>
    <w:rsid w:val="0063414E"/>
    <w:rsid w:val="006341A7"/>
    <w:rsid w:val="00634298"/>
    <w:rsid w:val="0063432A"/>
    <w:rsid w:val="0063432C"/>
    <w:rsid w:val="00634386"/>
    <w:rsid w:val="006343CD"/>
    <w:rsid w:val="006343F9"/>
    <w:rsid w:val="00634472"/>
    <w:rsid w:val="006344AF"/>
    <w:rsid w:val="00634561"/>
    <w:rsid w:val="006345D2"/>
    <w:rsid w:val="006345D7"/>
    <w:rsid w:val="006345DE"/>
    <w:rsid w:val="00634607"/>
    <w:rsid w:val="006346AC"/>
    <w:rsid w:val="006346E0"/>
    <w:rsid w:val="00634801"/>
    <w:rsid w:val="006348CE"/>
    <w:rsid w:val="0063497E"/>
    <w:rsid w:val="006349C6"/>
    <w:rsid w:val="00634BD8"/>
    <w:rsid w:val="00634CA3"/>
    <w:rsid w:val="00634CA5"/>
    <w:rsid w:val="00634CDF"/>
    <w:rsid w:val="00634CE2"/>
    <w:rsid w:val="00634DCD"/>
    <w:rsid w:val="00634DEE"/>
    <w:rsid w:val="00634E6F"/>
    <w:rsid w:val="0063508B"/>
    <w:rsid w:val="006350D7"/>
    <w:rsid w:val="00635135"/>
    <w:rsid w:val="00635238"/>
    <w:rsid w:val="0063523F"/>
    <w:rsid w:val="00635269"/>
    <w:rsid w:val="0063546A"/>
    <w:rsid w:val="00635634"/>
    <w:rsid w:val="00635655"/>
    <w:rsid w:val="00635656"/>
    <w:rsid w:val="00635683"/>
    <w:rsid w:val="00635802"/>
    <w:rsid w:val="006358A2"/>
    <w:rsid w:val="006358FD"/>
    <w:rsid w:val="00635935"/>
    <w:rsid w:val="00635967"/>
    <w:rsid w:val="00635B06"/>
    <w:rsid w:val="00635B2E"/>
    <w:rsid w:val="00635B9E"/>
    <w:rsid w:val="00635BD9"/>
    <w:rsid w:val="00635CF6"/>
    <w:rsid w:val="00635D7E"/>
    <w:rsid w:val="00635E1B"/>
    <w:rsid w:val="00635E31"/>
    <w:rsid w:val="00635E5F"/>
    <w:rsid w:val="00635EA7"/>
    <w:rsid w:val="00635FAC"/>
    <w:rsid w:val="00635FAD"/>
    <w:rsid w:val="006360B1"/>
    <w:rsid w:val="006361E5"/>
    <w:rsid w:val="006362DE"/>
    <w:rsid w:val="006363F7"/>
    <w:rsid w:val="0063640F"/>
    <w:rsid w:val="00636607"/>
    <w:rsid w:val="0063663B"/>
    <w:rsid w:val="00636666"/>
    <w:rsid w:val="0063668E"/>
    <w:rsid w:val="006366BA"/>
    <w:rsid w:val="00636707"/>
    <w:rsid w:val="00636831"/>
    <w:rsid w:val="006368DD"/>
    <w:rsid w:val="006368F3"/>
    <w:rsid w:val="00636972"/>
    <w:rsid w:val="00636976"/>
    <w:rsid w:val="00636992"/>
    <w:rsid w:val="00636A3F"/>
    <w:rsid w:val="00636A99"/>
    <w:rsid w:val="00636ADD"/>
    <w:rsid w:val="00636C4D"/>
    <w:rsid w:val="00636C50"/>
    <w:rsid w:val="00636D09"/>
    <w:rsid w:val="00636E35"/>
    <w:rsid w:val="00636F17"/>
    <w:rsid w:val="006372FD"/>
    <w:rsid w:val="00637338"/>
    <w:rsid w:val="00637368"/>
    <w:rsid w:val="006374BD"/>
    <w:rsid w:val="006374DA"/>
    <w:rsid w:val="00637534"/>
    <w:rsid w:val="0063764D"/>
    <w:rsid w:val="006376FC"/>
    <w:rsid w:val="00637844"/>
    <w:rsid w:val="006378A3"/>
    <w:rsid w:val="006378B5"/>
    <w:rsid w:val="006378C2"/>
    <w:rsid w:val="00637A50"/>
    <w:rsid w:val="00637B1A"/>
    <w:rsid w:val="00637C88"/>
    <w:rsid w:val="00637DE2"/>
    <w:rsid w:val="0064001B"/>
    <w:rsid w:val="00640031"/>
    <w:rsid w:val="006400E6"/>
    <w:rsid w:val="00640127"/>
    <w:rsid w:val="0064017D"/>
    <w:rsid w:val="006401D1"/>
    <w:rsid w:val="00640236"/>
    <w:rsid w:val="006402D1"/>
    <w:rsid w:val="006403B2"/>
    <w:rsid w:val="006404E3"/>
    <w:rsid w:val="00640546"/>
    <w:rsid w:val="00640554"/>
    <w:rsid w:val="006405CF"/>
    <w:rsid w:val="006405DF"/>
    <w:rsid w:val="0064079C"/>
    <w:rsid w:val="00640822"/>
    <w:rsid w:val="00640824"/>
    <w:rsid w:val="006408A7"/>
    <w:rsid w:val="00640920"/>
    <w:rsid w:val="00640966"/>
    <w:rsid w:val="006409BE"/>
    <w:rsid w:val="00640B80"/>
    <w:rsid w:val="00640BC5"/>
    <w:rsid w:val="00640C78"/>
    <w:rsid w:val="00640CAD"/>
    <w:rsid w:val="00640DCA"/>
    <w:rsid w:val="00640EDB"/>
    <w:rsid w:val="00640F4B"/>
    <w:rsid w:val="00640F90"/>
    <w:rsid w:val="00640F97"/>
    <w:rsid w:val="00640FC8"/>
    <w:rsid w:val="00640FD9"/>
    <w:rsid w:val="006410DE"/>
    <w:rsid w:val="00641180"/>
    <w:rsid w:val="00641301"/>
    <w:rsid w:val="00641381"/>
    <w:rsid w:val="006413DB"/>
    <w:rsid w:val="006413E1"/>
    <w:rsid w:val="006413ED"/>
    <w:rsid w:val="0064142B"/>
    <w:rsid w:val="00641446"/>
    <w:rsid w:val="006414AA"/>
    <w:rsid w:val="006415AC"/>
    <w:rsid w:val="006416F2"/>
    <w:rsid w:val="0064180C"/>
    <w:rsid w:val="00641871"/>
    <w:rsid w:val="006419B5"/>
    <w:rsid w:val="006419BD"/>
    <w:rsid w:val="00641B32"/>
    <w:rsid w:val="00641B41"/>
    <w:rsid w:val="00641BF6"/>
    <w:rsid w:val="00641C71"/>
    <w:rsid w:val="00641C7C"/>
    <w:rsid w:val="00641CC1"/>
    <w:rsid w:val="00641E0E"/>
    <w:rsid w:val="00641E1E"/>
    <w:rsid w:val="00641E76"/>
    <w:rsid w:val="00641EE5"/>
    <w:rsid w:val="00641F96"/>
    <w:rsid w:val="00641FCD"/>
    <w:rsid w:val="006420CF"/>
    <w:rsid w:val="00642184"/>
    <w:rsid w:val="006421ED"/>
    <w:rsid w:val="00642236"/>
    <w:rsid w:val="0064223D"/>
    <w:rsid w:val="0064225B"/>
    <w:rsid w:val="00642357"/>
    <w:rsid w:val="0064241F"/>
    <w:rsid w:val="00642459"/>
    <w:rsid w:val="00642533"/>
    <w:rsid w:val="0064261D"/>
    <w:rsid w:val="00642656"/>
    <w:rsid w:val="006427B6"/>
    <w:rsid w:val="006428C0"/>
    <w:rsid w:val="0064298C"/>
    <w:rsid w:val="00642A29"/>
    <w:rsid w:val="00642B15"/>
    <w:rsid w:val="00642B4F"/>
    <w:rsid w:val="00642B5F"/>
    <w:rsid w:val="00642C27"/>
    <w:rsid w:val="00642C49"/>
    <w:rsid w:val="00642D33"/>
    <w:rsid w:val="00642E09"/>
    <w:rsid w:val="00642E2B"/>
    <w:rsid w:val="00642EE1"/>
    <w:rsid w:val="00642F0C"/>
    <w:rsid w:val="00642F4C"/>
    <w:rsid w:val="00642FCD"/>
    <w:rsid w:val="0064300A"/>
    <w:rsid w:val="0064303C"/>
    <w:rsid w:val="00643085"/>
    <w:rsid w:val="006430B8"/>
    <w:rsid w:val="00643178"/>
    <w:rsid w:val="006431B6"/>
    <w:rsid w:val="00643452"/>
    <w:rsid w:val="00643483"/>
    <w:rsid w:val="0064349A"/>
    <w:rsid w:val="006435E3"/>
    <w:rsid w:val="0064363C"/>
    <w:rsid w:val="00643691"/>
    <w:rsid w:val="006436C5"/>
    <w:rsid w:val="006436F0"/>
    <w:rsid w:val="00643726"/>
    <w:rsid w:val="0064378D"/>
    <w:rsid w:val="00643799"/>
    <w:rsid w:val="00643861"/>
    <w:rsid w:val="00643900"/>
    <w:rsid w:val="0064399C"/>
    <w:rsid w:val="00643A08"/>
    <w:rsid w:val="00643A3C"/>
    <w:rsid w:val="00643A8C"/>
    <w:rsid w:val="00643AF4"/>
    <w:rsid w:val="00643C4B"/>
    <w:rsid w:val="00643C86"/>
    <w:rsid w:val="00643CB8"/>
    <w:rsid w:val="00643D9B"/>
    <w:rsid w:val="00643F30"/>
    <w:rsid w:val="00643FEF"/>
    <w:rsid w:val="00644016"/>
    <w:rsid w:val="0064404E"/>
    <w:rsid w:val="0064407D"/>
    <w:rsid w:val="00644179"/>
    <w:rsid w:val="00644190"/>
    <w:rsid w:val="00644269"/>
    <w:rsid w:val="00644507"/>
    <w:rsid w:val="00644693"/>
    <w:rsid w:val="006448C2"/>
    <w:rsid w:val="00644BF4"/>
    <w:rsid w:val="00644C58"/>
    <w:rsid w:val="00644C87"/>
    <w:rsid w:val="00644D19"/>
    <w:rsid w:val="00644DE0"/>
    <w:rsid w:val="00644F4E"/>
    <w:rsid w:val="00644F8A"/>
    <w:rsid w:val="00644F8C"/>
    <w:rsid w:val="00645086"/>
    <w:rsid w:val="00645173"/>
    <w:rsid w:val="006451B4"/>
    <w:rsid w:val="00645232"/>
    <w:rsid w:val="006452F1"/>
    <w:rsid w:val="006453F2"/>
    <w:rsid w:val="00645419"/>
    <w:rsid w:val="006454E0"/>
    <w:rsid w:val="006455CB"/>
    <w:rsid w:val="006457B0"/>
    <w:rsid w:val="00645839"/>
    <w:rsid w:val="00645981"/>
    <w:rsid w:val="00645AD8"/>
    <w:rsid w:val="00645B0F"/>
    <w:rsid w:val="00645B4B"/>
    <w:rsid w:val="00645B58"/>
    <w:rsid w:val="00645B76"/>
    <w:rsid w:val="00645B7B"/>
    <w:rsid w:val="00645BFF"/>
    <w:rsid w:val="00645C57"/>
    <w:rsid w:val="00645CD2"/>
    <w:rsid w:val="00645EC8"/>
    <w:rsid w:val="00645F86"/>
    <w:rsid w:val="0064604D"/>
    <w:rsid w:val="0064607E"/>
    <w:rsid w:val="00646152"/>
    <w:rsid w:val="0064622C"/>
    <w:rsid w:val="00646380"/>
    <w:rsid w:val="0064639F"/>
    <w:rsid w:val="006463E8"/>
    <w:rsid w:val="00646487"/>
    <w:rsid w:val="00646533"/>
    <w:rsid w:val="006465E6"/>
    <w:rsid w:val="00646637"/>
    <w:rsid w:val="0064682A"/>
    <w:rsid w:val="006468C0"/>
    <w:rsid w:val="006468D6"/>
    <w:rsid w:val="006468F6"/>
    <w:rsid w:val="00646947"/>
    <w:rsid w:val="00646972"/>
    <w:rsid w:val="00646A63"/>
    <w:rsid w:val="00646B49"/>
    <w:rsid w:val="00646C10"/>
    <w:rsid w:val="00646DC3"/>
    <w:rsid w:val="00646DDD"/>
    <w:rsid w:val="00646FB6"/>
    <w:rsid w:val="00647042"/>
    <w:rsid w:val="006470A5"/>
    <w:rsid w:val="0064723A"/>
    <w:rsid w:val="00647250"/>
    <w:rsid w:val="006472C9"/>
    <w:rsid w:val="006472D8"/>
    <w:rsid w:val="00647374"/>
    <w:rsid w:val="006473B7"/>
    <w:rsid w:val="006474EF"/>
    <w:rsid w:val="006475C1"/>
    <w:rsid w:val="00647632"/>
    <w:rsid w:val="00647664"/>
    <w:rsid w:val="006476B3"/>
    <w:rsid w:val="006478F2"/>
    <w:rsid w:val="00647943"/>
    <w:rsid w:val="006479A9"/>
    <w:rsid w:val="00647A5A"/>
    <w:rsid w:val="00647AD4"/>
    <w:rsid w:val="00647B16"/>
    <w:rsid w:val="00647B4B"/>
    <w:rsid w:val="00647B6E"/>
    <w:rsid w:val="00647B7E"/>
    <w:rsid w:val="00647BDC"/>
    <w:rsid w:val="00647C79"/>
    <w:rsid w:val="00647CE9"/>
    <w:rsid w:val="00647CF5"/>
    <w:rsid w:val="00647E10"/>
    <w:rsid w:val="00647F98"/>
    <w:rsid w:val="0065014D"/>
    <w:rsid w:val="006501B4"/>
    <w:rsid w:val="00650238"/>
    <w:rsid w:val="00650247"/>
    <w:rsid w:val="0065025E"/>
    <w:rsid w:val="00650281"/>
    <w:rsid w:val="00650451"/>
    <w:rsid w:val="00650500"/>
    <w:rsid w:val="00650569"/>
    <w:rsid w:val="006505BC"/>
    <w:rsid w:val="006505F7"/>
    <w:rsid w:val="0065062E"/>
    <w:rsid w:val="00650642"/>
    <w:rsid w:val="006506B6"/>
    <w:rsid w:val="0065076E"/>
    <w:rsid w:val="006507EA"/>
    <w:rsid w:val="0065087F"/>
    <w:rsid w:val="00650953"/>
    <w:rsid w:val="0065099C"/>
    <w:rsid w:val="00650A35"/>
    <w:rsid w:val="00650A45"/>
    <w:rsid w:val="00650B60"/>
    <w:rsid w:val="00650C3A"/>
    <w:rsid w:val="00650C48"/>
    <w:rsid w:val="00650EEC"/>
    <w:rsid w:val="00650F2D"/>
    <w:rsid w:val="00650F68"/>
    <w:rsid w:val="00651008"/>
    <w:rsid w:val="00651055"/>
    <w:rsid w:val="00651096"/>
    <w:rsid w:val="006510C0"/>
    <w:rsid w:val="0065113C"/>
    <w:rsid w:val="0065126F"/>
    <w:rsid w:val="006512A8"/>
    <w:rsid w:val="006512CC"/>
    <w:rsid w:val="006512E0"/>
    <w:rsid w:val="00651349"/>
    <w:rsid w:val="00651366"/>
    <w:rsid w:val="006513A9"/>
    <w:rsid w:val="006513E6"/>
    <w:rsid w:val="006513F7"/>
    <w:rsid w:val="0065159E"/>
    <w:rsid w:val="006515CC"/>
    <w:rsid w:val="0065169D"/>
    <w:rsid w:val="006516E7"/>
    <w:rsid w:val="00651729"/>
    <w:rsid w:val="00651750"/>
    <w:rsid w:val="00651782"/>
    <w:rsid w:val="006517FF"/>
    <w:rsid w:val="00651AA3"/>
    <w:rsid w:val="00651ABE"/>
    <w:rsid w:val="00651AD8"/>
    <w:rsid w:val="00651AF0"/>
    <w:rsid w:val="00651B1E"/>
    <w:rsid w:val="00651B36"/>
    <w:rsid w:val="00651BC5"/>
    <w:rsid w:val="00651CC3"/>
    <w:rsid w:val="00651D4E"/>
    <w:rsid w:val="00651F29"/>
    <w:rsid w:val="00651F47"/>
    <w:rsid w:val="00651FA0"/>
    <w:rsid w:val="00651FD5"/>
    <w:rsid w:val="00651FF2"/>
    <w:rsid w:val="00651FFD"/>
    <w:rsid w:val="006520C2"/>
    <w:rsid w:val="006520F7"/>
    <w:rsid w:val="00652144"/>
    <w:rsid w:val="0065232C"/>
    <w:rsid w:val="0065241E"/>
    <w:rsid w:val="00652533"/>
    <w:rsid w:val="0065257E"/>
    <w:rsid w:val="006525BE"/>
    <w:rsid w:val="00652605"/>
    <w:rsid w:val="0065269B"/>
    <w:rsid w:val="006527ED"/>
    <w:rsid w:val="00652895"/>
    <w:rsid w:val="006528CA"/>
    <w:rsid w:val="006528CE"/>
    <w:rsid w:val="00652903"/>
    <w:rsid w:val="0065290E"/>
    <w:rsid w:val="00652918"/>
    <w:rsid w:val="00652981"/>
    <w:rsid w:val="006529F2"/>
    <w:rsid w:val="00652A63"/>
    <w:rsid w:val="00652AC2"/>
    <w:rsid w:val="00652B08"/>
    <w:rsid w:val="00652C14"/>
    <w:rsid w:val="00652C2C"/>
    <w:rsid w:val="00652CC7"/>
    <w:rsid w:val="00652D4B"/>
    <w:rsid w:val="00652D52"/>
    <w:rsid w:val="00652D57"/>
    <w:rsid w:val="00652D66"/>
    <w:rsid w:val="00652E13"/>
    <w:rsid w:val="00652EE5"/>
    <w:rsid w:val="00652F11"/>
    <w:rsid w:val="00652F85"/>
    <w:rsid w:val="00652FF6"/>
    <w:rsid w:val="00652FF9"/>
    <w:rsid w:val="00653052"/>
    <w:rsid w:val="006530C8"/>
    <w:rsid w:val="006530F4"/>
    <w:rsid w:val="00653101"/>
    <w:rsid w:val="0065313C"/>
    <w:rsid w:val="0065313E"/>
    <w:rsid w:val="00653234"/>
    <w:rsid w:val="00653384"/>
    <w:rsid w:val="0065345E"/>
    <w:rsid w:val="00653471"/>
    <w:rsid w:val="0065347F"/>
    <w:rsid w:val="006535EB"/>
    <w:rsid w:val="00653678"/>
    <w:rsid w:val="00653692"/>
    <w:rsid w:val="00653862"/>
    <w:rsid w:val="006538C8"/>
    <w:rsid w:val="006538CD"/>
    <w:rsid w:val="00653C18"/>
    <w:rsid w:val="00653E22"/>
    <w:rsid w:val="00653E40"/>
    <w:rsid w:val="00653FAF"/>
    <w:rsid w:val="0065401C"/>
    <w:rsid w:val="00654070"/>
    <w:rsid w:val="00654083"/>
    <w:rsid w:val="00654129"/>
    <w:rsid w:val="0065414B"/>
    <w:rsid w:val="006542C1"/>
    <w:rsid w:val="006543CD"/>
    <w:rsid w:val="006544B1"/>
    <w:rsid w:val="006544B6"/>
    <w:rsid w:val="006544E2"/>
    <w:rsid w:val="00654518"/>
    <w:rsid w:val="0065455C"/>
    <w:rsid w:val="006545AE"/>
    <w:rsid w:val="0065464F"/>
    <w:rsid w:val="00654664"/>
    <w:rsid w:val="006546E2"/>
    <w:rsid w:val="006547E5"/>
    <w:rsid w:val="00654C05"/>
    <w:rsid w:val="00654C2D"/>
    <w:rsid w:val="00654C6A"/>
    <w:rsid w:val="00654CAA"/>
    <w:rsid w:val="00654CEC"/>
    <w:rsid w:val="00654D35"/>
    <w:rsid w:val="00654D7A"/>
    <w:rsid w:val="00654D8D"/>
    <w:rsid w:val="00654EF2"/>
    <w:rsid w:val="00654F7C"/>
    <w:rsid w:val="00655053"/>
    <w:rsid w:val="006550F0"/>
    <w:rsid w:val="00655197"/>
    <w:rsid w:val="006551FA"/>
    <w:rsid w:val="0065528B"/>
    <w:rsid w:val="0065529D"/>
    <w:rsid w:val="00655327"/>
    <w:rsid w:val="00655335"/>
    <w:rsid w:val="006553C7"/>
    <w:rsid w:val="006553EB"/>
    <w:rsid w:val="006554CC"/>
    <w:rsid w:val="0065558B"/>
    <w:rsid w:val="006555CA"/>
    <w:rsid w:val="0065560A"/>
    <w:rsid w:val="0065564E"/>
    <w:rsid w:val="00655A8E"/>
    <w:rsid w:val="00655A9A"/>
    <w:rsid w:val="00655AAD"/>
    <w:rsid w:val="00655B4F"/>
    <w:rsid w:val="00655BAB"/>
    <w:rsid w:val="00655BFC"/>
    <w:rsid w:val="00655C25"/>
    <w:rsid w:val="00655C47"/>
    <w:rsid w:val="00655C90"/>
    <w:rsid w:val="00655CEC"/>
    <w:rsid w:val="00655D4D"/>
    <w:rsid w:val="00655E6D"/>
    <w:rsid w:val="00655EF5"/>
    <w:rsid w:val="00655F0C"/>
    <w:rsid w:val="00655F5C"/>
    <w:rsid w:val="00655F69"/>
    <w:rsid w:val="00656102"/>
    <w:rsid w:val="0065614B"/>
    <w:rsid w:val="006562BE"/>
    <w:rsid w:val="00656392"/>
    <w:rsid w:val="006563EA"/>
    <w:rsid w:val="006563ED"/>
    <w:rsid w:val="00656631"/>
    <w:rsid w:val="00656647"/>
    <w:rsid w:val="006566ED"/>
    <w:rsid w:val="00656873"/>
    <w:rsid w:val="006568A0"/>
    <w:rsid w:val="00656BB9"/>
    <w:rsid w:val="00656C9B"/>
    <w:rsid w:val="00656CAD"/>
    <w:rsid w:val="00656D38"/>
    <w:rsid w:val="00656D4B"/>
    <w:rsid w:val="00656E44"/>
    <w:rsid w:val="00656EA6"/>
    <w:rsid w:val="00656F8E"/>
    <w:rsid w:val="00656F93"/>
    <w:rsid w:val="00656FA6"/>
    <w:rsid w:val="00657140"/>
    <w:rsid w:val="00657237"/>
    <w:rsid w:val="00657257"/>
    <w:rsid w:val="006572FE"/>
    <w:rsid w:val="0065731C"/>
    <w:rsid w:val="006573E5"/>
    <w:rsid w:val="0065740B"/>
    <w:rsid w:val="00657444"/>
    <w:rsid w:val="00657445"/>
    <w:rsid w:val="006574B9"/>
    <w:rsid w:val="006577BF"/>
    <w:rsid w:val="00657821"/>
    <w:rsid w:val="006578A0"/>
    <w:rsid w:val="006578A9"/>
    <w:rsid w:val="0065791B"/>
    <w:rsid w:val="00657930"/>
    <w:rsid w:val="00657968"/>
    <w:rsid w:val="0065799E"/>
    <w:rsid w:val="00657AC0"/>
    <w:rsid w:val="00657B12"/>
    <w:rsid w:val="00657B3C"/>
    <w:rsid w:val="00657B3D"/>
    <w:rsid w:val="00657B5E"/>
    <w:rsid w:val="00657B74"/>
    <w:rsid w:val="00657CDA"/>
    <w:rsid w:val="00657CF4"/>
    <w:rsid w:val="00657D58"/>
    <w:rsid w:val="00657D7A"/>
    <w:rsid w:val="00657D9B"/>
    <w:rsid w:val="00657DFC"/>
    <w:rsid w:val="00657EB4"/>
    <w:rsid w:val="00657EDC"/>
    <w:rsid w:val="00657F6D"/>
    <w:rsid w:val="00657F87"/>
    <w:rsid w:val="00657F9D"/>
    <w:rsid w:val="00657FDC"/>
    <w:rsid w:val="00660068"/>
    <w:rsid w:val="00660076"/>
    <w:rsid w:val="00660125"/>
    <w:rsid w:val="00660191"/>
    <w:rsid w:val="0066019F"/>
    <w:rsid w:val="006601DB"/>
    <w:rsid w:val="006602A2"/>
    <w:rsid w:val="00660462"/>
    <w:rsid w:val="00660560"/>
    <w:rsid w:val="006605DD"/>
    <w:rsid w:val="006606C6"/>
    <w:rsid w:val="006607EF"/>
    <w:rsid w:val="0066092D"/>
    <w:rsid w:val="00660951"/>
    <w:rsid w:val="0066098B"/>
    <w:rsid w:val="006609E8"/>
    <w:rsid w:val="00660A0B"/>
    <w:rsid w:val="00660AC5"/>
    <w:rsid w:val="00660AD0"/>
    <w:rsid w:val="00660B0C"/>
    <w:rsid w:val="00660B39"/>
    <w:rsid w:val="00660BD3"/>
    <w:rsid w:val="00660BDB"/>
    <w:rsid w:val="00660C4A"/>
    <w:rsid w:val="00660C53"/>
    <w:rsid w:val="00660D3D"/>
    <w:rsid w:val="00660E1A"/>
    <w:rsid w:val="00660E27"/>
    <w:rsid w:val="00660E53"/>
    <w:rsid w:val="00660EA7"/>
    <w:rsid w:val="00661012"/>
    <w:rsid w:val="00661091"/>
    <w:rsid w:val="0066123D"/>
    <w:rsid w:val="0066125C"/>
    <w:rsid w:val="00661269"/>
    <w:rsid w:val="0066138D"/>
    <w:rsid w:val="006613F4"/>
    <w:rsid w:val="00661577"/>
    <w:rsid w:val="006615D9"/>
    <w:rsid w:val="00661627"/>
    <w:rsid w:val="006617DD"/>
    <w:rsid w:val="006617F8"/>
    <w:rsid w:val="006617FA"/>
    <w:rsid w:val="00661839"/>
    <w:rsid w:val="00661918"/>
    <w:rsid w:val="00661A23"/>
    <w:rsid w:val="00661B95"/>
    <w:rsid w:val="00661BA5"/>
    <w:rsid w:val="00661BB4"/>
    <w:rsid w:val="00661C29"/>
    <w:rsid w:val="00661C37"/>
    <w:rsid w:val="00661CF8"/>
    <w:rsid w:val="00661DA0"/>
    <w:rsid w:val="00661DC5"/>
    <w:rsid w:val="00661E15"/>
    <w:rsid w:val="00662123"/>
    <w:rsid w:val="006621BE"/>
    <w:rsid w:val="00662244"/>
    <w:rsid w:val="00662295"/>
    <w:rsid w:val="00662373"/>
    <w:rsid w:val="006623F2"/>
    <w:rsid w:val="0066241C"/>
    <w:rsid w:val="00662462"/>
    <w:rsid w:val="006624B5"/>
    <w:rsid w:val="0066250A"/>
    <w:rsid w:val="0066252B"/>
    <w:rsid w:val="0066252E"/>
    <w:rsid w:val="00662539"/>
    <w:rsid w:val="00662577"/>
    <w:rsid w:val="006625ED"/>
    <w:rsid w:val="00662647"/>
    <w:rsid w:val="00662668"/>
    <w:rsid w:val="0066266B"/>
    <w:rsid w:val="006626B9"/>
    <w:rsid w:val="0066284F"/>
    <w:rsid w:val="006628BE"/>
    <w:rsid w:val="00662925"/>
    <w:rsid w:val="006629B6"/>
    <w:rsid w:val="00662A17"/>
    <w:rsid w:val="00662A61"/>
    <w:rsid w:val="00662A8D"/>
    <w:rsid w:val="00662AA2"/>
    <w:rsid w:val="00662F40"/>
    <w:rsid w:val="00663174"/>
    <w:rsid w:val="00663254"/>
    <w:rsid w:val="006632A4"/>
    <w:rsid w:val="006632EB"/>
    <w:rsid w:val="006632FB"/>
    <w:rsid w:val="00663331"/>
    <w:rsid w:val="006633C9"/>
    <w:rsid w:val="006634C2"/>
    <w:rsid w:val="006635A9"/>
    <w:rsid w:val="00663614"/>
    <w:rsid w:val="00663656"/>
    <w:rsid w:val="006636C2"/>
    <w:rsid w:val="006636CD"/>
    <w:rsid w:val="00663710"/>
    <w:rsid w:val="00663825"/>
    <w:rsid w:val="006638D4"/>
    <w:rsid w:val="006638F6"/>
    <w:rsid w:val="00663975"/>
    <w:rsid w:val="0066397E"/>
    <w:rsid w:val="006639AD"/>
    <w:rsid w:val="00663A1F"/>
    <w:rsid w:val="00663A65"/>
    <w:rsid w:val="00663ACF"/>
    <w:rsid w:val="00663C68"/>
    <w:rsid w:val="00663DFF"/>
    <w:rsid w:val="00663E02"/>
    <w:rsid w:val="00663EC4"/>
    <w:rsid w:val="00663F39"/>
    <w:rsid w:val="00663F79"/>
    <w:rsid w:val="006640B7"/>
    <w:rsid w:val="00664104"/>
    <w:rsid w:val="00664127"/>
    <w:rsid w:val="0066412D"/>
    <w:rsid w:val="006641E5"/>
    <w:rsid w:val="00664284"/>
    <w:rsid w:val="0066430E"/>
    <w:rsid w:val="006643B9"/>
    <w:rsid w:val="00664519"/>
    <w:rsid w:val="00664530"/>
    <w:rsid w:val="00664676"/>
    <w:rsid w:val="00664744"/>
    <w:rsid w:val="00664804"/>
    <w:rsid w:val="00664889"/>
    <w:rsid w:val="00664C0D"/>
    <w:rsid w:val="00664CA2"/>
    <w:rsid w:val="00664D0B"/>
    <w:rsid w:val="00664D13"/>
    <w:rsid w:val="00664DBE"/>
    <w:rsid w:val="00664E2C"/>
    <w:rsid w:val="00664EC1"/>
    <w:rsid w:val="00664F29"/>
    <w:rsid w:val="00664F45"/>
    <w:rsid w:val="00664F51"/>
    <w:rsid w:val="00664FBE"/>
    <w:rsid w:val="00665078"/>
    <w:rsid w:val="00665122"/>
    <w:rsid w:val="0066522E"/>
    <w:rsid w:val="00665260"/>
    <w:rsid w:val="006652A6"/>
    <w:rsid w:val="00665358"/>
    <w:rsid w:val="00665368"/>
    <w:rsid w:val="006653A6"/>
    <w:rsid w:val="006654E6"/>
    <w:rsid w:val="0066566E"/>
    <w:rsid w:val="006656E2"/>
    <w:rsid w:val="0066574C"/>
    <w:rsid w:val="0066580C"/>
    <w:rsid w:val="0066585D"/>
    <w:rsid w:val="0066586A"/>
    <w:rsid w:val="00665870"/>
    <w:rsid w:val="006658A4"/>
    <w:rsid w:val="006658E9"/>
    <w:rsid w:val="0066595C"/>
    <w:rsid w:val="0066599A"/>
    <w:rsid w:val="006659ED"/>
    <w:rsid w:val="00665A13"/>
    <w:rsid w:val="00665A93"/>
    <w:rsid w:val="00665B01"/>
    <w:rsid w:val="00665B1C"/>
    <w:rsid w:val="00665B8D"/>
    <w:rsid w:val="00665C0C"/>
    <w:rsid w:val="00665C79"/>
    <w:rsid w:val="00665D04"/>
    <w:rsid w:val="00665DE0"/>
    <w:rsid w:val="00665E67"/>
    <w:rsid w:val="00665E87"/>
    <w:rsid w:val="00665EA7"/>
    <w:rsid w:val="00666008"/>
    <w:rsid w:val="00666009"/>
    <w:rsid w:val="00666066"/>
    <w:rsid w:val="006660DC"/>
    <w:rsid w:val="00666132"/>
    <w:rsid w:val="00666142"/>
    <w:rsid w:val="0066616A"/>
    <w:rsid w:val="00666214"/>
    <w:rsid w:val="0066625C"/>
    <w:rsid w:val="00666266"/>
    <w:rsid w:val="00666414"/>
    <w:rsid w:val="00666553"/>
    <w:rsid w:val="006666C0"/>
    <w:rsid w:val="00666759"/>
    <w:rsid w:val="00666782"/>
    <w:rsid w:val="0066678E"/>
    <w:rsid w:val="00666824"/>
    <w:rsid w:val="00666966"/>
    <w:rsid w:val="0066699D"/>
    <w:rsid w:val="006669ED"/>
    <w:rsid w:val="00666A1F"/>
    <w:rsid w:val="00666A27"/>
    <w:rsid w:val="00666A58"/>
    <w:rsid w:val="00666ABA"/>
    <w:rsid w:val="00666ACC"/>
    <w:rsid w:val="00666B2F"/>
    <w:rsid w:val="00666BAD"/>
    <w:rsid w:val="00666C1D"/>
    <w:rsid w:val="00666C2E"/>
    <w:rsid w:val="00666CE2"/>
    <w:rsid w:val="00666D2B"/>
    <w:rsid w:val="00666DCE"/>
    <w:rsid w:val="00666E0A"/>
    <w:rsid w:val="00666E6A"/>
    <w:rsid w:val="006670B0"/>
    <w:rsid w:val="006670E3"/>
    <w:rsid w:val="00667173"/>
    <w:rsid w:val="0066717D"/>
    <w:rsid w:val="006671E0"/>
    <w:rsid w:val="00667202"/>
    <w:rsid w:val="0066720A"/>
    <w:rsid w:val="00667239"/>
    <w:rsid w:val="00667262"/>
    <w:rsid w:val="00667298"/>
    <w:rsid w:val="006672FA"/>
    <w:rsid w:val="00667317"/>
    <w:rsid w:val="006673A8"/>
    <w:rsid w:val="006674EF"/>
    <w:rsid w:val="006675A9"/>
    <w:rsid w:val="006675C1"/>
    <w:rsid w:val="006675D4"/>
    <w:rsid w:val="006676C0"/>
    <w:rsid w:val="006676FE"/>
    <w:rsid w:val="00667715"/>
    <w:rsid w:val="00667854"/>
    <w:rsid w:val="00667855"/>
    <w:rsid w:val="006679D3"/>
    <w:rsid w:val="00667A10"/>
    <w:rsid w:val="00667B3D"/>
    <w:rsid w:val="00667CA1"/>
    <w:rsid w:val="00667CD6"/>
    <w:rsid w:val="00667E39"/>
    <w:rsid w:val="00667EBB"/>
    <w:rsid w:val="00667EC3"/>
    <w:rsid w:val="00667ED1"/>
    <w:rsid w:val="0067003A"/>
    <w:rsid w:val="0067007D"/>
    <w:rsid w:val="0067018C"/>
    <w:rsid w:val="006701E6"/>
    <w:rsid w:val="006701EC"/>
    <w:rsid w:val="006702F9"/>
    <w:rsid w:val="0067038E"/>
    <w:rsid w:val="006703E8"/>
    <w:rsid w:val="00670470"/>
    <w:rsid w:val="0067057F"/>
    <w:rsid w:val="00670754"/>
    <w:rsid w:val="0067079F"/>
    <w:rsid w:val="006707EA"/>
    <w:rsid w:val="0067080A"/>
    <w:rsid w:val="006708AB"/>
    <w:rsid w:val="006708B6"/>
    <w:rsid w:val="00670912"/>
    <w:rsid w:val="0067097C"/>
    <w:rsid w:val="006709CB"/>
    <w:rsid w:val="00670B0E"/>
    <w:rsid w:val="00670C20"/>
    <w:rsid w:val="00670D85"/>
    <w:rsid w:val="00670E9C"/>
    <w:rsid w:val="00670EC7"/>
    <w:rsid w:val="00670ECB"/>
    <w:rsid w:val="00670F28"/>
    <w:rsid w:val="00670FCD"/>
    <w:rsid w:val="0067102A"/>
    <w:rsid w:val="006710E5"/>
    <w:rsid w:val="00671212"/>
    <w:rsid w:val="0067123C"/>
    <w:rsid w:val="00671309"/>
    <w:rsid w:val="0067135A"/>
    <w:rsid w:val="006713DD"/>
    <w:rsid w:val="00671440"/>
    <w:rsid w:val="0067149E"/>
    <w:rsid w:val="00671567"/>
    <w:rsid w:val="00671602"/>
    <w:rsid w:val="0067160E"/>
    <w:rsid w:val="0067170E"/>
    <w:rsid w:val="00671737"/>
    <w:rsid w:val="00671748"/>
    <w:rsid w:val="00671826"/>
    <w:rsid w:val="00671861"/>
    <w:rsid w:val="00671865"/>
    <w:rsid w:val="006718D2"/>
    <w:rsid w:val="00671934"/>
    <w:rsid w:val="00671990"/>
    <w:rsid w:val="006719C3"/>
    <w:rsid w:val="00671A5D"/>
    <w:rsid w:val="00671A76"/>
    <w:rsid w:val="00671ACE"/>
    <w:rsid w:val="00671AFB"/>
    <w:rsid w:val="00671C6E"/>
    <w:rsid w:val="00671C9F"/>
    <w:rsid w:val="00671CA1"/>
    <w:rsid w:val="00671CC4"/>
    <w:rsid w:val="00671D01"/>
    <w:rsid w:val="00671DE5"/>
    <w:rsid w:val="00671EE8"/>
    <w:rsid w:val="00671F15"/>
    <w:rsid w:val="00671F77"/>
    <w:rsid w:val="00672045"/>
    <w:rsid w:val="00672211"/>
    <w:rsid w:val="006722D7"/>
    <w:rsid w:val="006724C4"/>
    <w:rsid w:val="00672539"/>
    <w:rsid w:val="006725CE"/>
    <w:rsid w:val="006725D2"/>
    <w:rsid w:val="006726FE"/>
    <w:rsid w:val="006727A0"/>
    <w:rsid w:val="00672832"/>
    <w:rsid w:val="00672903"/>
    <w:rsid w:val="0067292A"/>
    <w:rsid w:val="00672998"/>
    <w:rsid w:val="0067299E"/>
    <w:rsid w:val="006729A4"/>
    <w:rsid w:val="006729D0"/>
    <w:rsid w:val="006729D6"/>
    <w:rsid w:val="00672B6C"/>
    <w:rsid w:val="00672B7C"/>
    <w:rsid w:val="00672C0A"/>
    <w:rsid w:val="00672C13"/>
    <w:rsid w:val="00672C7B"/>
    <w:rsid w:val="00672D21"/>
    <w:rsid w:val="00672E07"/>
    <w:rsid w:val="00672F7A"/>
    <w:rsid w:val="00672F85"/>
    <w:rsid w:val="00672FE3"/>
    <w:rsid w:val="006730FC"/>
    <w:rsid w:val="006731F5"/>
    <w:rsid w:val="00673211"/>
    <w:rsid w:val="00673325"/>
    <w:rsid w:val="00673397"/>
    <w:rsid w:val="00673445"/>
    <w:rsid w:val="00673450"/>
    <w:rsid w:val="006734A8"/>
    <w:rsid w:val="006734CD"/>
    <w:rsid w:val="00673540"/>
    <w:rsid w:val="006736EB"/>
    <w:rsid w:val="0067370A"/>
    <w:rsid w:val="0067377E"/>
    <w:rsid w:val="006737B4"/>
    <w:rsid w:val="006738B2"/>
    <w:rsid w:val="006738FD"/>
    <w:rsid w:val="006739AA"/>
    <w:rsid w:val="006739D4"/>
    <w:rsid w:val="00673B72"/>
    <w:rsid w:val="00673BC1"/>
    <w:rsid w:val="00673C25"/>
    <w:rsid w:val="00673CA2"/>
    <w:rsid w:val="00673CDB"/>
    <w:rsid w:val="00673D25"/>
    <w:rsid w:val="00673D79"/>
    <w:rsid w:val="00673DC9"/>
    <w:rsid w:val="00673E78"/>
    <w:rsid w:val="00673E93"/>
    <w:rsid w:val="00673F14"/>
    <w:rsid w:val="00673FBC"/>
    <w:rsid w:val="00674029"/>
    <w:rsid w:val="0067404C"/>
    <w:rsid w:val="006740FC"/>
    <w:rsid w:val="00674172"/>
    <w:rsid w:val="0067418C"/>
    <w:rsid w:val="00674283"/>
    <w:rsid w:val="006742BC"/>
    <w:rsid w:val="00674308"/>
    <w:rsid w:val="0067430C"/>
    <w:rsid w:val="00674481"/>
    <w:rsid w:val="006745AE"/>
    <w:rsid w:val="006746B7"/>
    <w:rsid w:val="006746F5"/>
    <w:rsid w:val="00674740"/>
    <w:rsid w:val="0067479F"/>
    <w:rsid w:val="006747B3"/>
    <w:rsid w:val="006747BA"/>
    <w:rsid w:val="006747FA"/>
    <w:rsid w:val="006748B9"/>
    <w:rsid w:val="006748DD"/>
    <w:rsid w:val="00674945"/>
    <w:rsid w:val="006749A1"/>
    <w:rsid w:val="00674AA4"/>
    <w:rsid w:val="00674AB1"/>
    <w:rsid w:val="00674B90"/>
    <w:rsid w:val="00674BC6"/>
    <w:rsid w:val="00674C38"/>
    <w:rsid w:val="00674DBF"/>
    <w:rsid w:val="00674E0F"/>
    <w:rsid w:val="00674E32"/>
    <w:rsid w:val="00674F2D"/>
    <w:rsid w:val="00674F44"/>
    <w:rsid w:val="00675005"/>
    <w:rsid w:val="0067506F"/>
    <w:rsid w:val="006750D5"/>
    <w:rsid w:val="00675383"/>
    <w:rsid w:val="006753F3"/>
    <w:rsid w:val="00675413"/>
    <w:rsid w:val="006754A2"/>
    <w:rsid w:val="006755B6"/>
    <w:rsid w:val="006755F1"/>
    <w:rsid w:val="00675744"/>
    <w:rsid w:val="006757D4"/>
    <w:rsid w:val="00675810"/>
    <w:rsid w:val="006758C7"/>
    <w:rsid w:val="006758F8"/>
    <w:rsid w:val="00675943"/>
    <w:rsid w:val="0067598E"/>
    <w:rsid w:val="0067598F"/>
    <w:rsid w:val="006759B2"/>
    <w:rsid w:val="006759D7"/>
    <w:rsid w:val="006759F3"/>
    <w:rsid w:val="00675A34"/>
    <w:rsid w:val="00675B4B"/>
    <w:rsid w:val="00675BE9"/>
    <w:rsid w:val="00675C19"/>
    <w:rsid w:val="00675C33"/>
    <w:rsid w:val="00675DA7"/>
    <w:rsid w:val="00675DCA"/>
    <w:rsid w:val="00675E3A"/>
    <w:rsid w:val="00675E62"/>
    <w:rsid w:val="00675F06"/>
    <w:rsid w:val="00675F51"/>
    <w:rsid w:val="00675F8B"/>
    <w:rsid w:val="00675F91"/>
    <w:rsid w:val="00676000"/>
    <w:rsid w:val="0067600A"/>
    <w:rsid w:val="0067616D"/>
    <w:rsid w:val="006762DA"/>
    <w:rsid w:val="00676326"/>
    <w:rsid w:val="0067653B"/>
    <w:rsid w:val="006765B9"/>
    <w:rsid w:val="006765CC"/>
    <w:rsid w:val="00676687"/>
    <w:rsid w:val="006766F6"/>
    <w:rsid w:val="00676780"/>
    <w:rsid w:val="00676962"/>
    <w:rsid w:val="00676983"/>
    <w:rsid w:val="006769E5"/>
    <w:rsid w:val="00676B2C"/>
    <w:rsid w:val="00676B7B"/>
    <w:rsid w:val="00676C32"/>
    <w:rsid w:val="00676D0F"/>
    <w:rsid w:val="00676D14"/>
    <w:rsid w:val="00676D70"/>
    <w:rsid w:val="00676D75"/>
    <w:rsid w:val="00676D81"/>
    <w:rsid w:val="00676D9D"/>
    <w:rsid w:val="00676E25"/>
    <w:rsid w:val="00676EFB"/>
    <w:rsid w:val="00676FF9"/>
    <w:rsid w:val="006770F0"/>
    <w:rsid w:val="0067716C"/>
    <w:rsid w:val="0067717E"/>
    <w:rsid w:val="006771A7"/>
    <w:rsid w:val="0067732E"/>
    <w:rsid w:val="00677393"/>
    <w:rsid w:val="0067746E"/>
    <w:rsid w:val="0067759F"/>
    <w:rsid w:val="006775BE"/>
    <w:rsid w:val="00677719"/>
    <w:rsid w:val="0067775C"/>
    <w:rsid w:val="006777D5"/>
    <w:rsid w:val="0067780B"/>
    <w:rsid w:val="0067787B"/>
    <w:rsid w:val="006778AA"/>
    <w:rsid w:val="006779B4"/>
    <w:rsid w:val="00677A0E"/>
    <w:rsid w:val="00677A39"/>
    <w:rsid w:val="00677A79"/>
    <w:rsid w:val="00677A98"/>
    <w:rsid w:val="00677B78"/>
    <w:rsid w:val="00677C09"/>
    <w:rsid w:val="00677CAF"/>
    <w:rsid w:val="00677CBC"/>
    <w:rsid w:val="00677D76"/>
    <w:rsid w:val="00677D78"/>
    <w:rsid w:val="00677E85"/>
    <w:rsid w:val="00677E89"/>
    <w:rsid w:val="006800F2"/>
    <w:rsid w:val="0068017B"/>
    <w:rsid w:val="006801DA"/>
    <w:rsid w:val="006802B8"/>
    <w:rsid w:val="006802CB"/>
    <w:rsid w:val="00680317"/>
    <w:rsid w:val="00680344"/>
    <w:rsid w:val="0068039A"/>
    <w:rsid w:val="006803D9"/>
    <w:rsid w:val="00680463"/>
    <w:rsid w:val="006804AC"/>
    <w:rsid w:val="006804B2"/>
    <w:rsid w:val="0068050E"/>
    <w:rsid w:val="00680519"/>
    <w:rsid w:val="0068061F"/>
    <w:rsid w:val="0068062D"/>
    <w:rsid w:val="006806CF"/>
    <w:rsid w:val="00680709"/>
    <w:rsid w:val="006807BB"/>
    <w:rsid w:val="0068090C"/>
    <w:rsid w:val="006809BE"/>
    <w:rsid w:val="00680A0C"/>
    <w:rsid w:val="00680A6E"/>
    <w:rsid w:val="00680AB7"/>
    <w:rsid w:val="00680B3E"/>
    <w:rsid w:val="00680CB6"/>
    <w:rsid w:val="00680CE2"/>
    <w:rsid w:val="00680D1F"/>
    <w:rsid w:val="00680F9C"/>
    <w:rsid w:val="00680FA9"/>
    <w:rsid w:val="00681042"/>
    <w:rsid w:val="006810CA"/>
    <w:rsid w:val="0068118D"/>
    <w:rsid w:val="006811A1"/>
    <w:rsid w:val="006812B9"/>
    <w:rsid w:val="00681305"/>
    <w:rsid w:val="006813EB"/>
    <w:rsid w:val="00681468"/>
    <w:rsid w:val="006814B7"/>
    <w:rsid w:val="006814C1"/>
    <w:rsid w:val="00681507"/>
    <w:rsid w:val="00681510"/>
    <w:rsid w:val="00681519"/>
    <w:rsid w:val="006818C8"/>
    <w:rsid w:val="006818F2"/>
    <w:rsid w:val="0068192F"/>
    <w:rsid w:val="00681962"/>
    <w:rsid w:val="006819C7"/>
    <w:rsid w:val="00681BC9"/>
    <w:rsid w:val="00681C0E"/>
    <w:rsid w:val="00681C95"/>
    <w:rsid w:val="00681D9F"/>
    <w:rsid w:val="00682023"/>
    <w:rsid w:val="00682230"/>
    <w:rsid w:val="00682236"/>
    <w:rsid w:val="0068233C"/>
    <w:rsid w:val="00682396"/>
    <w:rsid w:val="00682578"/>
    <w:rsid w:val="006825BA"/>
    <w:rsid w:val="00682659"/>
    <w:rsid w:val="006826A7"/>
    <w:rsid w:val="00682702"/>
    <w:rsid w:val="0068288A"/>
    <w:rsid w:val="006829B4"/>
    <w:rsid w:val="006829CD"/>
    <w:rsid w:val="006829E9"/>
    <w:rsid w:val="00682A30"/>
    <w:rsid w:val="00682A36"/>
    <w:rsid w:val="00682AB4"/>
    <w:rsid w:val="00682B9E"/>
    <w:rsid w:val="00682DDA"/>
    <w:rsid w:val="00682E0B"/>
    <w:rsid w:val="00682EB9"/>
    <w:rsid w:val="00682F69"/>
    <w:rsid w:val="00682F9C"/>
    <w:rsid w:val="00683002"/>
    <w:rsid w:val="00683053"/>
    <w:rsid w:val="00683063"/>
    <w:rsid w:val="00683092"/>
    <w:rsid w:val="006830D4"/>
    <w:rsid w:val="0068312A"/>
    <w:rsid w:val="0068318F"/>
    <w:rsid w:val="00683190"/>
    <w:rsid w:val="0068325A"/>
    <w:rsid w:val="006832B0"/>
    <w:rsid w:val="0068339B"/>
    <w:rsid w:val="006833CC"/>
    <w:rsid w:val="00683471"/>
    <w:rsid w:val="00683538"/>
    <w:rsid w:val="006835D4"/>
    <w:rsid w:val="0068368D"/>
    <w:rsid w:val="006837F4"/>
    <w:rsid w:val="00683862"/>
    <w:rsid w:val="00683912"/>
    <w:rsid w:val="00683972"/>
    <w:rsid w:val="006839E7"/>
    <w:rsid w:val="00683AA1"/>
    <w:rsid w:val="00683BAB"/>
    <w:rsid w:val="00683C4F"/>
    <w:rsid w:val="00683C8E"/>
    <w:rsid w:val="00683CC6"/>
    <w:rsid w:val="00683CD5"/>
    <w:rsid w:val="00683D66"/>
    <w:rsid w:val="00683D6A"/>
    <w:rsid w:val="00683D80"/>
    <w:rsid w:val="00683E28"/>
    <w:rsid w:val="00683EF7"/>
    <w:rsid w:val="00683FD1"/>
    <w:rsid w:val="006840A0"/>
    <w:rsid w:val="006842C5"/>
    <w:rsid w:val="00684358"/>
    <w:rsid w:val="006843F3"/>
    <w:rsid w:val="00684406"/>
    <w:rsid w:val="006844BA"/>
    <w:rsid w:val="006845FC"/>
    <w:rsid w:val="0068469B"/>
    <w:rsid w:val="0068469E"/>
    <w:rsid w:val="006846B2"/>
    <w:rsid w:val="00684748"/>
    <w:rsid w:val="006847B5"/>
    <w:rsid w:val="006847D5"/>
    <w:rsid w:val="006848DE"/>
    <w:rsid w:val="00684965"/>
    <w:rsid w:val="0068497E"/>
    <w:rsid w:val="00684987"/>
    <w:rsid w:val="00684A4D"/>
    <w:rsid w:val="00684AE8"/>
    <w:rsid w:val="00684C95"/>
    <w:rsid w:val="00684CE3"/>
    <w:rsid w:val="00684D96"/>
    <w:rsid w:val="00684F1B"/>
    <w:rsid w:val="00684F64"/>
    <w:rsid w:val="00684F8E"/>
    <w:rsid w:val="0068502E"/>
    <w:rsid w:val="0068504B"/>
    <w:rsid w:val="006850F7"/>
    <w:rsid w:val="00685109"/>
    <w:rsid w:val="0068517F"/>
    <w:rsid w:val="00685192"/>
    <w:rsid w:val="006851BE"/>
    <w:rsid w:val="00685265"/>
    <w:rsid w:val="006853FB"/>
    <w:rsid w:val="00685550"/>
    <w:rsid w:val="006855AE"/>
    <w:rsid w:val="006855C5"/>
    <w:rsid w:val="006855FC"/>
    <w:rsid w:val="00685628"/>
    <w:rsid w:val="0068563B"/>
    <w:rsid w:val="00685681"/>
    <w:rsid w:val="006857F0"/>
    <w:rsid w:val="0068590F"/>
    <w:rsid w:val="00685922"/>
    <w:rsid w:val="0068593C"/>
    <w:rsid w:val="00685958"/>
    <w:rsid w:val="00685A3B"/>
    <w:rsid w:val="00685A8D"/>
    <w:rsid w:val="00685AA9"/>
    <w:rsid w:val="00685B7A"/>
    <w:rsid w:val="00685C71"/>
    <w:rsid w:val="00685D84"/>
    <w:rsid w:val="00685E14"/>
    <w:rsid w:val="00685E97"/>
    <w:rsid w:val="00685FDE"/>
    <w:rsid w:val="00686014"/>
    <w:rsid w:val="00686017"/>
    <w:rsid w:val="00686094"/>
    <w:rsid w:val="006861CF"/>
    <w:rsid w:val="006861E9"/>
    <w:rsid w:val="00686294"/>
    <w:rsid w:val="0068632E"/>
    <w:rsid w:val="0068635A"/>
    <w:rsid w:val="0068636B"/>
    <w:rsid w:val="006863D3"/>
    <w:rsid w:val="00686430"/>
    <w:rsid w:val="00686553"/>
    <w:rsid w:val="00686581"/>
    <w:rsid w:val="0068665C"/>
    <w:rsid w:val="006866F1"/>
    <w:rsid w:val="006867C0"/>
    <w:rsid w:val="00686819"/>
    <w:rsid w:val="0068686F"/>
    <w:rsid w:val="006868B9"/>
    <w:rsid w:val="00686948"/>
    <w:rsid w:val="00686958"/>
    <w:rsid w:val="00686AC3"/>
    <w:rsid w:val="00686B10"/>
    <w:rsid w:val="00686B86"/>
    <w:rsid w:val="00686BF6"/>
    <w:rsid w:val="00686CBE"/>
    <w:rsid w:val="00686D32"/>
    <w:rsid w:val="00686D4E"/>
    <w:rsid w:val="00686D5C"/>
    <w:rsid w:val="00686DB9"/>
    <w:rsid w:val="00686DD5"/>
    <w:rsid w:val="00686E94"/>
    <w:rsid w:val="00686F14"/>
    <w:rsid w:val="00686F68"/>
    <w:rsid w:val="00687057"/>
    <w:rsid w:val="0068709C"/>
    <w:rsid w:val="006870D6"/>
    <w:rsid w:val="00687127"/>
    <w:rsid w:val="006873D1"/>
    <w:rsid w:val="00687404"/>
    <w:rsid w:val="00687416"/>
    <w:rsid w:val="0068749D"/>
    <w:rsid w:val="006874F3"/>
    <w:rsid w:val="00687576"/>
    <w:rsid w:val="00687765"/>
    <w:rsid w:val="006877A1"/>
    <w:rsid w:val="00687852"/>
    <w:rsid w:val="006878E8"/>
    <w:rsid w:val="00687989"/>
    <w:rsid w:val="006879B4"/>
    <w:rsid w:val="006879CB"/>
    <w:rsid w:val="00687A04"/>
    <w:rsid w:val="00687C29"/>
    <w:rsid w:val="00687C8A"/>
    <w:rsid w:val="00687DF9"/>
    <w:rsid w:val="00687F62"/>
    <w:rsid w:val="00687F76"/>
    <w:rsid w:val="00690007"/>
    <w:rsid w:val="00690071"/>
    <w:rsid w:val="00690119"/>
    <w:rsid w:val="0069011D"/>
    <w:rsid w:val="00690146"/>
    <w:rsid w:val="006902A2"/>
    <w:rsid w:val="0069031B"/>
    <w:rsid w:val="0069031C"/>
    <w:rsid w:val="00690340"/>
    <w:rsid w:val="006903B0"/>
    <w:rsid w:val="006903E7"/>
    <w:rsid w:val="0069047E"/>
    <w:rsid w:val="006904EC"/>
    <w:rsid w:val="006904F5"/>
    <w:rsid w:val="0069054F"/>
    <w:rsid w:val="00690714"/>
    <w:rsid w:val="00690876"/>
    <w:rsid w:val="006909B5"/>
    <w:rsid w:val="00690A52"/>
    <w:rsid w:val="00690CBC"/>
    <w:rsid w:val="00690D7F"/>
    <w:rsid w:val="00690D98"/>
    <w:rsid w:val="00690E35"/>
    <w:rsid w:val="00690EA7"/>
    <w:rsid w:val="00690F2A"/>
    <w:rsid w:val="00690FAE"/>
    <w:rsid w:val="00691063"/>
    <w:rsid w:val="006910B0"/>
    <w:rsid w:val="0069120D"/>
    <w:rsid w:val="0069121D"/>
    <w:rsid w:val="0069126A"/>
    <w:rsid w:val="00691290"/>
    <w:rsid w:val="006912C3"/>
    <w:rsid w:val="006913A3"/>
    <w:rsid w:val="00691448"/>
    <w:rsid w:val="00691591"/>
    <w:rsid w:val="00691627"/>
    <w:rsid w:val="00691697"/>
    <w:rsid w:val="0069182E"/>
    <w:rsid w:val="00691874"/>
    <w:rsid w:val="00691961"/>
    <w:rsid w:val="00691B05"/>
    <w:rsid w:val="00691B81"/>
    <w:rsid w:val="00691B91"/>
    <w:rsid w:val="00691B9F"/>
    <w:rsid w:val="00691BA8"/>
    <w:rsid w:val="00691C34"/>
    <w:rsid w:val="00691C5B"/>
    <w:rsid w:val="00691D19"/>
    <w:rsid w:val="00691D5F"/>
    <w:rsid w:val="00691DDB"/>
    <w:rsid w:val="00691DE2"/>
    <w:rsid w:val="00692172"/>
    <w:rsid w:val="0069222D"/>
    <w:rsid w:val="0069225D"/>
    <w:rsid w:val="0069233E"/>
    <w:rsid w:val="006923B6"/>
    <w:rsid w:val="0069240C"/>
    <w:rsid w:val="006924BF"/>
    <w:rsid w:val="0069252C"/>
    <w:rsid w:val="0069252D"/>
    <w:rsid w:val="0069264D"/>
    <w:rsid w:val="00692677"/>
    <w:rsid w:val="006926EA"/>
    <w:rsid w:val="0069276B"/>
    <w:rsid w:val="006927AF"/>
    <w:rsid w:val="00692806"/>
    <w:rsid w:val="00692830"/>
    <w:rsid w:val="0069292E"/>
    <w:rsid w:val="00692939"/>
    <w:rsid w:val="00692972"/>
    <w:rsid w:val="00692A0B"/>
    <w:rsid w:val="00692A74"/>
    <w:rsid w:val="00692B3A"/>
    <w:rsid w:val="00692B40"/>
    <w:rsid w:val="00692BF1"/>
    <w:rsid w:val="00692BFB"/>
    <w:rsid w:val="00692DA5"/>
    <w:rsid w:val="00692DF9"/>
    <w:rsid w:val="00692E03"/>
    <w:rsid w:val="00692E93"/>
    <w:rsid w:val="00692EAF"/>
    <w:rsid w:val="00693138"/>
    <w:rsid w:val="006931A9"/>
    <w:rsid w:val="0069333E"/>
    <w:rsid w:val="006933CC"/>
    <w:rsid w:val="00693418"/>
    <w:rsid w:val="00693422"/>
    <w:rsid w:val="006934D0"/>
    <w:rsid w:val="0069351D"/>
    <w:rsid w:val="00693673"/>
    <w:rsid w:val="00693697"/>
    <w:rsid w:val="006936C7"/>
    <w:rsid w:val="00693703"/>
    <w:rsid w:val="00693798"/>
    <w:rsid w:val="00693818"/>
    <w:rsid w:val="00693823"/>
    <w:rsid w:val="0069388C"/>
    <w:rsid w:val="006938BE"/>
    <w:rsid w:val="006938C7"/>
    <w:rsid w:val="00693901"/>
    <w:rsid w:val="00693A24"/>
    <w:rsid w:val="00693A4C"/>
    <w:rsid w:val="00693AE1"/>
    <w:rsid w:val="00693B84"/>
    <w:rsid w:val="00693BE7"/>
    <w:rsid w:val="00693C28"/>
    <w:rsid w:val="00693C50"/>
    <w:rsid w:val="00693C62"/>
    <w:rsid w:val="00693C6C"/>
    <w:rsid w:val="00693C8E"/>
    <w:rsid w:val="00693D46"/>
    <w:rsid w:val="00693E96"/>
    <w:rsid w:val="00693F49"/>
    <w:rsid w:val="00693FB4"/>
    <w:rsid w:val="00693FDD"/>
    <w:rsid w:val="00694052"/>
    <w:rsid w:val="00694070"/>
    <w:rsid w:val="006940C5"/>
    <w:rsid w:val="0069411B"/>
    <w:rsid w:val="0069417C"/>
    <w:rsid w:val="00694203"/>
    <w:rsid w:val="006942DD"/>
    <w:rsid w:val="0069431F"/>
    <w:rsid w:val="0069436C"/>
    <w:rsid w:val="00694382"/>
    <w:rsid w:val="006943A4"/>
    <w:rsid w:val="006943B1"/>
    <w:rsid w:val="006943F5"/>
    <w:rsid w:val="00694494"/>
    <w:rsid w:val="00694550"/>
    <w:rsid w:val="00694587"/>
    <w:rsid w:val="006945C7"/>
    <w:rsid w:val="006946D2"/>
    <w:rsid w:val="006946D6"/>
    <w:rsid w:val="00694719"/>
    <w:rsid w:val="006947A6"/>
    <w:rsid w:val="0069482B"/>
    <w:rsid w:val="0069484C"/>
    <w:rsid w:val="006948BB"/>
    <w:rsid w:val="006948C5"/>
    <w:rsid w:val="00694A2C"/>
    <w:rsid w:val="00694A47"/>
    <w:rsid w:val="00694AD6"/>
    <w:rsid w:val="00694BCA"/>
    <w:rsid w:val="00694C1A"/>
    <w:rsid w:val="00694C74"/>
    <w:rsid w:val="00694CB9"/>
    <w:rsid w:val="00694CF8"/>
    <w:rsid w:val="00694E6D"/>
    <w:rsid w:val="00694ED8"/>
    <w:rsid w:val="00694F3F"/>
    <w:rsid w:val="00694F7B"/>
    <w:rsid w:val="00694FB1"/>
    <w:rsid w:val="0069504D"/>
    <w:rsid w:val="00695051"/>
    <w:rsid w:val="006951B8"/>
    <w:rsid w:val="00695205"/>
    <w:rsid w:val="006952F4"/>
    <w:rsid w:val="0069536C"/>
    <w:rsid w:val="00695399"/>
    <w:rsid w:val="00695563"/>
    <w:rsid w:val="00695580"/>
    <w:rsid w:val="00695616"/>
    <w:rsid w:val="006956F5"/>
    <w:rsid w:val="00695951"/>
    <w:rsid w:val="00695964"/>
    <w:rsid w:val="006959EF"/>
    <w:rsid w:val="006959FD"/>
    <w:rsid w:val="00695A3A"/>
    <w:rsid w:val="00695A3F"/>
    <w:rsid w:val="00695A5C"/>
    <w:rsid w:val="00695A6C"/>
    <w:rsid w:val="00695B1E"/>
    <w:rsid w:val="00695B2C"/>
    <w:rsid w:val="00695B39"/>
    <w:rsid w:val="00695C15"/>
    <w:rsid w:val="00695C82"/>
    <w:rsid w:val="00695D37"/>
    <w:rsid w:val="00695D87"/>
    <w:rsid w:val="00695DAE"/>
    <w:rsid w:val="00695EA9"/>
    <w:rsid w:val="00695F35"/>
    <w:rsid w:val="00695F54"/>
    <w:rsid w:val="006960EE"/>
    <w:rsid w:val="006961CB"/>
    <w:rsid w:val="00696211"/>
    <w:rsid w:val="00696268"/>
    <w:rsid w:val="0069628A"/>
    <w:rsid w:val="006962AF"/>
    <w:rsid w:val="0069643F"/>
    <w:rsid w:val="00696455"/>
    <w:rsid w:val="00696518"/>
    <w:rsid w:val="0069653F"/>
    <w:rsid w:val="006965AC"/>
    <w:rsid w:val="006965EA"/>
    <w:rsid w:val="006966EF"/>
    <w:rsid w:val="006966FC"/>
    <w:rsid w:val="0069676D"/>
    <w:rsid w:val="00696933"/>
    <w:rsid w:val="0069699B"/>
    <w:rsid w:val="006969F0"/>
    <w:rsid w:val="00696A0A"/>
    <w:rsid w:val="00696A45"/>
    <w:rsid w:val="00696B66"/>
    <w:rsid w:val="00696B81"/>
    <w:rsid w:val="00696C57"/>
    <w:rsid w:val="00696CE1"/>
    <w:rsid w:val="00696D44"/>
    <w:rsid w:val="00696F8C"/>
    <w:rsid w:val="00696FC8"/>
    <w:rsid w:val="00697009"/>
    <w:rsid w:val="00697031"/>
    <w:rsid w:val="006970BC"/>
    <w:rsid w:val="006970D0"/>
    <w:rsid w:val="006970E7"/>
    <w:rsid w:val="00697241"/>
    <w:rsid w:val="00697277"/>
    <w:rsid w:val="00697415"/>
    <w:rsid w:val="00697576"/>
    <w:rsid w:val="00697681"/>
    <w:rsid w:val="00697706"/>
    <w:rsid w:val="0069780A"/>
    <w:rsid w:val="00697908"/>
    <w:rsid w:val="00697973"/>
    <w:rsid w:val="006979E3"/>
    <w:rsid w:val="00697A26"/>
    <w:rsid w:val="00697AB9"/>
    <w:rsid w:val="00697ACC"/>
    <w:rsid w:val="00697C46"/>
    <w:rsid w:val="00697E3F"/>
    <w:rsid w:val="00697ECB"/>
    <w:rsid w:val="00697ED8"/>
    <w:rsid w:val="00697EF4"/>
    <w:rsid w:val="00697FE0"/>
    <w:rsid w:val="006A0006"/>
    <w:rsid w:val="006A010F"/>
    <w:rsid w:val="006A019D"/>
    <w:rsid w:val="006A0236"/>
    <w:rsid w:val="006A02E5"/>
    <w:rsid w:val="006A0361"/>
    <w:rsid w:val="006A03B5"/>
    <w:rsid w:val="006A0456"/>
    <w:rsid w:val="006A04C9"/>
    <w:rsid w:val="006A053F"/>
    <w:rsid w:val="006A05A6"/>
    <w:rsid w:val="006A05D3"/>
    <w:rsid w:val="006A05F9"/>
    <w:rsid w:val="006A0630"/>
    <w:rsid w:val="006A0659"/>
    <w:rsid w:val="006A0A36"/>
    <w:rsid w:val="006A0AAF"/>
    <w:rsid w:val="006A0B24"/>
    <w:rsid w:val="006A0B62"/>
    <w:rsid w:val="006A0B7E"/>
    <w:rsid w:val="006A0C21"/>
    <w:rsid w:val="006A0CCF"/>
    <w:rsid w:val="006A0D70"/>
    <w:rsid w:val="006A0D7E"/>
    <w:rsid w:val="006A0E0F"/>
    <w:rsid w:val="006A0F4C"/>
    <w:rsid w:val="006A111B"/>
    <w:rsid w:val="006A1154"/>
    <w:rsid w:val="006A126F"/>
    <w:rsid w:val="006A12E1"/>
    <w:rsid w:val="006A1320"/>
    <w:rsid w:val="006A134E"/>
    <w:rsid w:val="006A136A"/>
    <w:rsid w:val="006A13E5"/>
    <w:rsid w:val="006A14AA"/>
    <w:rsid w:val="006A14AF"/>
    <w:rsid w:val="006A1730"/>
    <w:rsid w:val="006A1799"/>
    <w:rsid w:val="006A17C2"/>
    <w:rsid w:val="006A194C"/>
    <w:rsid w:val="006A197F"/>
    <w:rsid w:val="006A1986"/>
    <w:rsid w:val="006A1A8D"/>
    <w:rsid w:val="006A1AA2"/>
    <w:rsid w:val="006A1BFA"/>
    <w:rsid w:val="006A1C17"/>
    <w:rsid w:val="006A1CC8"/>
    <w:rsid w:val="006A1E1E"/>
    <w:rsid w:val="006A1E44"/>
    <w:rsid w:val="006A1E52"/>
    <w:rsid w:val="006A1E97"/>
    <w:rsid w:val="006A20F4"/>
    <w:rsid w:val="006A21EB"/>
    <w:rsid w:val="006A21FC"/>
    <w:rsid w:val="006A2257"/>
    <w:rsid w:val="006A2283"/>
    <w:rsid w:val="006A23EF"/>
    <w:rsid w:val="006A2584"/>
    <w:rsid w:val="006A2592"/>
    <w:rsid w:val="006A25CE"/>
    <w:rsid w:val="006A2672"/>
    <w:rsid w:val="006A26AD"/>
    <w:rsid w:val="006A2758"/>
    <w:rsid w:val="006A285B"/>
    <w:rsid w:val="006A28F2"/>
    <w:rsid w:val="006A2925"/>
    <w:rsid w:val="006A2994"/>
    <w:rsid w:val="006A2ADD"/>
    <w:rsid w:val="006A2B5E"/>
    <w:rsid w:val="006A2BAB"/>
    <w:rsid w:val="006A2BE8"/>
    <w:rsid w:val="006A2C52"/>
    <w:rsid w:val="006A2CCB"/>
    <w:rsid w:val="006A2CD3"/>
    <w:rsid w:val="006A2D4B"/>
    <w:rsid w:val="006A2DCB"/>
    <w:rsid w:val="006A2DD1"/>
    <w:rsid w:val="006A2DEF"/>
    <w:rsid w:val="006A2E54"/>
    <w:rsid w:val="006A2E6F"/>
    <w:rsid w:val="006A2EA5"/>
    <w:rsid w:val="006A2EF5"/>
    <w:rsid w:val="006A3081"/>
    <w:rsid w:val="006A31DC"/>
    <w:rsid w:val="006A3222"/>
    <w:rsid w:val="006A3231"/>
    <w:rsid w:val="006A3254"/>
    <w:rsid w:val="006A32AA"/>
    <w:rsid w:val="006A3345"/>
    <w:rsid w:val="006A33F7"/>
    <w:rsid w:val="006A3673"/>
    <w:rsid w:val="006A367D"/>
    <w:rsid w:val="006A369B"/>
    <w:rsid w:val="006A3708"/>
    <w:rsid w:val="006A3712"/>
    <w:rsid w:val="006A37C2"/>
    <w:rsid w:val="006A38BA"/>
    <w:rsid w:val="006A392B"/>
    <w:rsid w:val="006A3A00"/>
    <w:rsid w:val="006A3A9F"/>
    <w:rsid w:val="006A3AD2"/>
    <w:rsid w:val="006A3AF3"/>
    <w:rsid w:val="006A3B4B"/>
    <w:rsid w:val="006A3C10"/>
    <w:rsid w:val="006A3C52"/>
    <w:rsid w:val="006A3C67"/>
    <w:rsid w:val="006A3C9E"/>
    <w:rsid w:val="006A3CB1"/>
    <w:rsid w:val="006A3F60"/>
    <w:rsid w:val="006A401A"/>
    <w:rsid w:val="006A40D5"/>
    <w:rsid w:val="006A41E6"/>
    <w:rsid w:val="006A421F"/>
    <w:rsid w:val="006A42AA"/>
    <w:rsid w:val="006A42AE"/>
    <w:rsid w:val="006A42CF"/>
    <w:rsid w:val="006A433F"/>
    <w:rsid w:val="006A43B1"/>
    <w:rsid w:val="006A44BC"/>
    <w:rsid w:val="006A44CC"/>
    <w:rsid w:val="006A44E7"/>
    <w:rsid w:val="006A44EB"/>
    <w:rsid w:val="006A45D0"/>
    <w:rsid w:val="006A46B4"/>
    <w:rsid w:val="006A46BA"/>
    <w:rsid w:val="006A47F1"/>
    <w:rsid w:val="006A48CC"/>
    <w:rsid w:val="006A48EF"/>
    <w:rsid w:val="006A4985"/>
    <w:rsid w:val="006A499E"/>
    <w:rsid w:val="006A4A01"/>
    <w:rsid w:val="006A4A2D"/>
    <w:rsid w:val="006A4A48"/>
    <w:rsid w:val="006A4A94"/>
    <w:rsid w:val="006A4B7B"/>
    <w:rsid w:val="006A4BD4"/>
    <w:rsid w:val="006A4C92"/>
    <w:rsid w:val="006A4D03"/>
    <w:rsid w:val="006A4D6B"/>
    <w:rsid w:val="006A4D80"/>
    <w:rsid w:val="006A4E01"/>
    <w:rsid w:val="006A4E46"/>
    <w:rsid w:val="006A4E9C"/>
    <w:rsid w:val="006A4EF1"/>
    <w:rsid w:val="006A4F18"/>
    <w:rsid w:val="006A4F20"/>
    <w:rsid w:val="006A4FF3"/>
    <w:rsid w:val="006A50A4"/>
    <w:rsid w:val="006A5249"/>
    <w:rsid w:val="006A527C"/>
    <w:rsid w:val="006A52DD"/>
    <w:rsid w:val="006A52EB"/>
    <w:rsid w:val="006A532F"/>
    <w:rsid w:val="006A5407"/>
    <w:rsid w:val="006A54CF"/>
    <w:rsid w:val="006A54E2"/>
    <w:rsid w:val="006A5732"/>
    <w:rsid w:val="006A5753"/>
    <w:rsid w:val="006A585E"/>
    <w:rsid w:val="006A58B2"/>
    <w:rsid w:val="006A591E"/>
    <w:rsid w:val="006A5974"/>
    <w:rsid w:val="006A59E8"/>
    <w:rsid w:val="006A5A3F"/>
    <w:rsid w:val="006A5AEB"/>
    <w:rsid w:val="006A5C12"/>
    <w:rsid w:val="006A5C90"/>
    <w:rsid w:val="006A5CEE"/>
    <w:rsid w:val="006A5DEB"/>
    <w:rsid w:val="006A5E66"/>
    <w:rsid w:val="006A5EA0"/>
    <w:rsid w:val="006A5F7C"/>
    <w:rsid w:val="006A6110"/>
    <w:rsid w:val="006A617C"/>
    <w:rsid w:val="006A6199"/>
    <w:rsid w:val="006A622C"/>
    <w:rsid w:val="006A644C"/>
    <w:rsid w:val="006A64C9"/>
    <w:rsid w:val="006A64EB"/>
    <w:rsid w:val="006A655E"/>
    <w:rsid w:val="006A65D7"/>
    <w:rsid w:val="006A6644"/>
    <w:rsid w:val="006A6707"/>
    <w:rsid w:val="006A675D"/>
    <w:rsid w:val="006A688B"/>
    <w:rsid w:val="006A6973"/>
    <w:rsid w:val="006A69FC"/>
    <w:rsid w:val="006A6AF3"/>
    <w:rsid w:val="006A6B0A"/>
    <w:rsid w:val="006A6B23"/>
    <w:rsid w:val="006A6B62"/>
    <w:rsid w:val="006A6B90"/>
    <w:rsid w:val="006A6C02"/>
    <w:rsid w:val="006A6C2F"/>
    <w:rsid w:val="006A6C6F"/>
    <w:rsid w:val="006A6C89"/>
    <w:rsid w:val="006A6CCE"/>
    <w:rsid w:val="006A6D3E"/>
    <w:rsid w:val="006A6D8E"/>
    <w:rsid w:val="006A6DBC"/>
    <w:rsid w:val="006A6E1A"/>
    <w:rsid w:val="006A6EBD"/>
    <w:rsid w:val="006A6F1E"/>
    <w:rsid w:val="006A70A7"/>
    <w:rsid w:val="006A70AC"/>
    <w:rsid w:val="006A70BE"/>
    <w:rsid w:val="006A71E9"/>
    <w:rsid w:val="006A7201"/>
    <w:rsid w:val="006A7230"/>
    <w:rsid w:val="006A729D"/>
    <w:rsid w:val="006A72E4"/>
    <w:rsid w:val="006A72F2"/>
    <w:rsid w:val="006A7383"/>
    <w:rsid w:val="006A7428"/>
    <w:rsid w:val="006A74F1"/>
    <w:rsid w:val="006A75F9"/>
    <w:rsid w:val="006A77A6"/>
    <w:rsid w:val="006A77F8"/>
    <w:rsid w:val="006A7864"/>
    <w:rsid w:val="006A78A8"/>
    <w:rsid w:val="006A78BA"/>
    <w:rsid w:val="006A7901"/>
    <w:rsid w:val="006A7991"/>
    <w:rsid w:val="006A7993"/>
    <w:rsid w:val="006A79CE"/>
    <w:rsid w:val="006A7A1A"/>
    <w:rsid w:val="006A7B13"/>
    <w:rsid w:val="006A7B9E"/>
    <w:rsid w:val="006A7BF7"/>
    <w:rsid w:val="006A7C2F"/>
    <w:rsid w:val="006A7C37"/>
    <w:rsid w:val="006A7C6B"/>
    <w:rsid w:val="006A7CE5"/>
    <w:rsid w:val="006A7D53"/>
    <w:rsid w:val="006A7EB3"/>
    <w:rsid w:val="006A7EC7"/>
    <w:rsid w:val="006A7F88"/>
    <w:rsid w:val="006A7FD3"/>
    <w:rsid w:val="006A7FE6"/>
    <w:rsid w:val="006B00FA"/>
    <w:rsid w:val="006B01F0"/>
    <w:rsid w:val="006B029C"/>
    <w:rsid w:val="006B02C9"/>
    <w:rsid w:val="006B02F0"/>
    <w:rsid w:val="006B0303"/>
    <w:rsid w:val="006B03C4"/>
    <w:rsid w:val="006B047A"/>
    <w:rsid w:val="006B04C6"/>
    <w:rsid w:val="006B05C7"/>
    <w:rsid w:val="006B0714"/>
    <w:rsid w:val="006B07DB"/>
    <w:rsid w:val="006B0849"/>
    <w:rsid w:val="006B0879"/>
    <w:rsid w:val="006B0896"/>
    <w:rsid w:val="006B0903"/>
    <w:rsid w:val="006B0A05"/>
    <w:rsid w:val="006B0B32"/>
    <w:rsid w:val="006B0BB1"/>
    <w:rsid w:val="006B0C2D"/>
    <w:rsid w:val="006B0D5F"/>
    <w:rsid w:val="006B0DFD"/>
    <w:rsid w:val="006B0E04"/>
    <w:rsid w:val="006B0E8F"/>
    <w:rsid w:val="006B0F00"/>
    <w:rsid w:val="006B0F3C"/>
    <w:rsid w:val="006B0F75"/>
    <w:rsid w:val="006B0F8D"/>
    <w:rsid w:val="006B0FFE"/>
    <w:rsid w:val="006B1059"/>
    <w:rsid w:val="006B1120"/>
    <w:rsid w:val="006B1165"/>
    <w:rsid w:val="006B11D8"/>
    <w:rsid w:val="006B11F0"/>
    <w:rsid w:val="006B12A7"/>
    <w:rsid w:val="006B1431"/>
    <w:rsid w:val="006B14CF"/>
    <w:rsid w:val="006B1517"/>
    <w:rsid w:val="006B15AC"/>
    <w:rsid w:val="006B15B6"/>
    <w:rsid w:val="006B15D4"/>
    <w:rsid w:val="006B166F"/>
    <w:rsid w:val="006B1756"/>
    <w:rsid w:val="006B17D3"/>
    <w:rsid w:val="006B188E"/>
    <w:rsid w:val="006B18C8"/>
    <w:rsid w:val="006B18EB"/>
    <w:rsid w:val="006B193B"/>
    <w:rsid w:val="006B1A93"/>
    <w:rsid w:val="006B1A9C"/>
    <w:rsid w:val="006B1AEB"/>
    <w:rsid w:val="006B1CD3"/>
    <w:rsid w:val="006B1CD9"/>
    <w:rsid w:val="006B1D02"/>
    <w:rsid w:val="006B1D6C"/>
    <w:rsid w:val="006B1D76"/>
    <w:rsid w:val="006B1D95"/>
    <w:rsid w:val="006B1DA3"/>
    <w:rsid w:val="006B1E7C"/>
    <w:rsid w:val="006B1EDC"/>
    <w:rsid w:val="006B1F89"/>
    <w:rsid w:val="006B1FFB"/>
    <w:rsid w:val="006B22C1"/>
    <w:rsid w:val="006B2303"/>
    <w:rsid w:val="006B236B"/>
    <w:rsid w:val="006B244B"/>
    <w:rsid w:val="006B2502"/>
    <w:rsid w:val="006B251F"/>
    <w:rsid w:val="006B25A0"/>
    <w:rsid w:val="006B25B1"/>
    <w:rsid w:val="006B268E"/>
    <w:rsid w:val="006B271A"/>
    <w:rsid w:val="006B286B"/>
    <w:rsid w:val="006B28D6"/>
    <w:rsid w:val="006B2940"/>
    <w:rsid w:val="006B296C"/>
    <w:rsid w:val="006B2ADE"/>
    <w:rsid w:val="006B2C09"/>
    <w:rsid w:val="006B2C10"/>
    <w:rsid w:val="006B2E47"/>
    <w:rsid w:val="006B2E6B"/>
    <w:rsid w:val="006B2FA9"/>
    <w:rsid w:val="006B3066"/>
    <w:rsid w:val="006B31AE"/>
    <w:rsid w:val="006B32B0"/>
    <w:rsid w:val="006B32EC"/>
    <w:rsid w:val="006B335D"/>
    <w:rsid w:val="006B3483"/>
    <w:rsid w:val="006B3498"/>
    <w:rsid w:val="006B34E0"/>
    <w:rsid w:val="006B352A"/>
    <w:rsid w:val="006B355E"/>
    <w:rsid w:val="006B3573"/>
    <w:rsid w:val="006B358B"/>
    <w:rsid w:val="006B3614"/>
    <w:rsid w:val="006B36CD"/>
    <w:rsid w:val="006B38AD"/>
    <w:rsid w:val="006B3A81"/>
    <w:rsid w:val="006B3B83"/>
    <w:rsid w:val="006B3CB1"/>
    <w:rsid w:val="006B3D54"/>
    <w:rsid w:val="006B3D7B"/>
    <w:rsid w:val="006B3DCF"/>
    <w:rsid w:val="006B3E58"/>
    <w:rsid w:val="006B4042"/>
    <w:rsid w:val="006B40A7"/>
    <w:rsid w:val="006B415D"/>
    <w:rsid w:val="006B4176"/>
    <w:rsid w:val="006B41A7"/>
    <w:rsid w:val="006B41B4"/>
    <w:rsid w:val="006B4243"/>
    <w:rsid w:val="006B4246"/>
    <w:rsid w:val="006B4382"/>
    <w:rsid w:val="006B4395"/>
    <w:rsid w:val="006B448E"/>
    <w:rsid w:val="006B4660"/>
    <w:rsid w:val="006B47BC"/>
    <w:rsid w:val="006B4821"/>
    <w:rsid w:val="006B482C"/>
    <w:rsid w:val="006B48D1"/>
    <w:rsid w:val="006B4923"/>
    <w:rsid w:val="006B4A07"/>
    <w:rsid w:val="006B4A20"/>
    <w:rsid w:val="006B4B24"/>
    <w:rsid w:val="006B4CAF"/>
    <w:rsid w:val="006B4E85"/>
    <w:rsid w:val="006B4E9E"/>
    <w:rsid w:val="006B5031"/>
    <w:rsid w:val="006B509C"/>
    <w:rsid w:val="006B50EE"/>
    <w:rsid w:val="006B51B5"/>
    <w:rsid w:val="006B5232"/>
    <w:rsid w:val="006B5417"/>
    <w:rsid w:val="006B55CF"/>
    <w:rsid w:val="006B55D1"/>
    <w:rsid w:val="006B562C"/>
    <w:rsid w:val="006B567F"/>
    <w:rsid w:val="006B568A"/>
    <w:rsid w:val="006B56C8"/>
    <w:rsid w:val="006B56EB"/>
    <w:rsid w:val="006B56F6"/>
    <w:rsid w:val="006B5755"/>
    <w:rsid w:val="006B5823"/>
    <w:rsid w:val="006B589E"/>
    <w:rsid w:val="006B5955"/>
    <w:rsid w:val="006B599E"/>
    <w:rsid w:val="006B59CF"/>
    <w:rsid w:val="006B5B28"/>
    <w:rsid w:val="006B5B8F"/>
    <w:rsid w:val="006B5B97"/>
    <w:rsid w:val="006B5BBB"/>
    <w:rsid w:val="006B5C9B"/>
    <w:rsid w:val="006B5D10"/>
    <w:rsid w:val="006B5D1A"/>
    <w:rsid w:val="006B5D74"/>
    <w:rsid w:val="006B5DF6"/>
    <w:rsid w:val="006B5E18"/>
    <w:rsid w:val="006B5E87"/>
    <w:rsid w:val="006B5EEF"/>
    <w:rsid w:val="006B5EFE"/>
    <w:rsid w:val="006B5F70"/>
    <w:rsid w:val="006B5FE5"/>
    <w:rsid w:val="006B5FFC"/>
    <w:rsid w:val="006B60F6"/>
    <w:rsid w:val="006B61A9"/>
    <w:rsid w:val="006B623E"/>
    <w:rsid w:val="006B624D"/>
    <w:rsid w:val="006B62D8"/>
    <w:rsid w:val="006B6330"/>
    <w:rsid w:val="006B6385"/>
    <w:rsid w:val="006B6534"/>
    <w:rsid w:val="006B6558"/>
    <w:rsid w:val="006B65A4"/>
    <w:rsid w:val="006B6676"/>
    <w:rsid w:val="006B66D7"/>
    <w:rsid w:val="006B6795"/>
    <w:rsid w:val="006B6886"/>
    <w:rsid w:val="006B6920"/>
    <w:rsid w:val="006B6A37"/>
    <w:rsid w:val="006B6C96"/>
    <w:rsid w:val="006B6DB9"/>
    <w:rsid w:val="006B6DF5"/>
    <w:rsid w:val="006B6E4A"/>
    <w:rsid w:val="006B6EF9"/>
    <w:rsid w:val="006B6FB1"/>
    <w:rsid w:val="006B706B"/>
    <w:rsid w:val="006B741A"/>
    <w:rsid w:val="006B745D"/>
    <w:rsid w:val="006B74B1"/>
    <w:rsid w:val="006B75CA"/>
    <w:rsid w:val="006B75E3"/>
    <w:rsid w:val="006B76DD"/>
    <w:rsid w:val="006B7715"/>
    <w:rsid w:val="006B7782"/>
    <w:rsid w:val="006B78D6"/>
    <w:rsid w:val="006B79D4"/>
    <w:rsid w:val="006B7A56"/>
    <w:rsid w:val="006B7AAD"/>
    <w:rsid w:val="006B7AFC"/>
    <w:rsid w:val="006B7B58"/>
    <w:rsid w:val="006B7BF9"/>
    <w:rsid w:val="006B7C66"/>
    <w:rsid w:val="006B7C7D"/>
    <w:rsid w:val="006B7DAF"/>
    <w:rsid w:val="006B7DFA"/>
    <w:rsid w:val="006B7E1D"/>
    <w:rsid w:val="006B7EC9"/>
    <w:rsid w:val="006C0069"/>
    <w:rsid w:val="006C006D"/>
    <w:rsid w:val="006C00A6"/>
    <w:rsid w:val="006C01F8"/>
    <w:rsid w:val="006C0237"/>
    <w:rsid w:val="006C0294"/>
    <w:rsid w:val="006C0296"/>
    <w:rsid w:val="006C02B3"/>
    <w:rsid w:val="006C02EC"/>
    <w:rsid w:val="006C0308"/>
    <w:rsid w:val="006C04A1"/>
    <w:rsid w:val="006C05B0"/>
    <w:rsid w:val="006C05D0"/>
    <w:rsid w:val="006C0679"/>
    <w:rsid w:val="006C073E"/>
    <w:rsid w:val="006C07E2"/>
    <w:rsid w:val="006C084E"/>
    <w:rsid w:val="006C0850"/>
    <w:rsid w:val="006C0877"/>
    <w:rsid w:val="006C08DD"/>
    <w:rsid w:val="006C092C"/>
    <w:rsid w:val="006C0A05"/>
    <w:rsid w:val="006C0A4B"/>
    <w:rsid w:val="006C0A9C"/>
    <w:rsid w:val="006C0AF2"/>
    <w:rsid w:val="006C0BCD"/>
    <w:rsid w:val="006C0CAD"/>
    <w:rsid w:val="006C0CB4"/>
    <w:rsid w:val="006C0CB8"/>
    <w:rsid w:val="006C0CC6"/>
    <w:rsid w:val="006C0D0E"/>
    <w:rsid w:val="006C0E0D"/>
    <w:rsid w:val="006C0E1F"/>
    <w:rsid w:val="006C0F5A"/>
    <w:rsid w:val="006C0F72"/>
    <w:rsid w:val="006C1011"/>
    <w:rsid w:val="006C103D"/>
    <w:rsid w:val="006C10FB"/>
    <w:rsid w:val="006C117E"/>
    <w:rsid w:val="006C124E"/>
    <w:rsid w:val="006C130C"/>
    <w:rsid w:val="006C1327"/>
    <w:rsid w:val="006C137D"/>
    <w:rsid w:val="006C14B3"/>
    <w:rsid w:val="006C14E5"/>
    <w:rsid w:val="006C1567"/>
    <w:rsid w:val="006C1571"/>
    <w:rsid w:val="006C1594"/>
    <w:rsid w:val="006C1627"/>
    <w:rsid w:val="006C16A9"/>
    <w:rsid w:val="006C1722"/>
    <w:rsid w:val="006C182F"/>
    <w:rsid w:val="006C186D"/>
    <w:rsid w:val="006C18A5"/>
    <w:rsid w:val="006C1976"/>
    <w:rsid w:val="006C19A8"/>
    <w:rsid w:val="006C19E2"/>
    <w:rsid w:val="006C1AAF"/>
    <w:rsid w:val="006C1BD9"/>
    <w:rsid w:val="006C1BFB"/>
    <w:rsid w:val="006C1D62"/>
    <w:rsid w:val="006C1FA9"/>
    <w:rsid w:val="006C232B"/>
    <w:rsid w:val="006C233E"/>
    <w:rsid w:val="006C23AD"/>
    <w:rsid w:val="006C2481"/>
    <w:rsid w:val="006C2644"/>
    <w:rsid w:val="006C26F9"/>
    <w:rsid w:val="006C2737"/>
    <w:rsid w:val="006C2824"/>
    <w:rsid w:val="006C2837"/>
    <w:rsid w:val="006C297E"/>
    <w:rsid w:val="006C2A8B"/>
    <w:rsid w:val="006C2AD6"/>
    <w:rsid w:val="006C2AEE"/>
    <w:rsid w:val="006C2B8E"/>
    <w:rsid w:val="006C2C1B"/>
    <w:rsid w:val="006C2C3B"/>
    <w:rsid w:val="006C2C53"/>
    <w:rsid w:val="006C2C61"/>
    <w:rsid w:val="006C2C72"/>
    <w:rsid w:val="006C2E29"/>
    <w:rsid w:val="006C2E4A"/>
    <w:rsid w:val="006C2EDA"/>
    <w:rsid w:val="006C2F07"/>
    <w:rsid w:val="006C2F5F"/>
    <w:rsid w:val="006C2FDC"/>
    <w:rsid w:val="006C3039"/>
    <w:rsid w:val="006C3165"/>
    <w:rsid w:val="006C31CC"/>
    <w:rsid w:val="006C31FF"/>
    <w:rsid w:val="006C3209"/>
    <w:rsid w:val="006C3211"/>
    <w:rsid w:val="006C3291"/>
    <w:rsid w:val="006C32CB"/>
    <w:rsid w:val="006C3325"/>
    <w:rsid w:val="006C33DC"/>
    <w:rsid w:val="006C345C"/>
    <w:rsid w:val="006C34BE"/>
    <w:rsid w:val="006C3529"/>
    <w:rsid w:val="006C3632"/>
    <w:rsid w:val="006C37A3"/>
    <w:rsid w:val="006C3814"/>
    <w:rsid w:val="006C3833"/>
    <w:rsid w:val="006C387F"/>
    <w:rsid w:val="006C388E"/>
    <w:rsid w:val="006C38E8"/>
    <w:rsid w:val="006C3A45"/>
    <w:rsid w:val="006C3B51"/>
    <w:rsid w:val="006C3CB5"/>
    <w:rsid w:val="006C3D34"/>
    <w:rsid w:val="006C3E38"/>
    <w:rsid w:val="006C3F67"/>
    <w:rsid w:val="006C3F6C"/>
    <w:rsid w:val="006C3F90"/>
    <w:rsid w:val="006C40DF"/>
    <w:rsid w:val="006C421A"/>
    <w:rsid w:val="006C4335"/>
    <w:rsid w:val="006C4377"/>
    <w:rsid w:val="006C43D2"/>
    <w:rsid w:val="006C4425"/>
    <w:rsid w:val="006C450A"/>
    <w:rsid w:val="006C460C"/>
    <w:rsid w:val="006C4640"/>
    <w:rsid w:val="006C46A3"/>
    <w:rsid w:val="006C46B4"/>
    <w:rsid w:val="006C471C"/>
    <w:rsid w:val="006C4723"/>
    <w:rsid w:val="006C4729"/>
    <w:rsid w:val="006C47DA"/>
    <w:rsid w:val="006C47EC"/>
    <w:rsid w:val="006C483B"/>
    <w:rsid w:val="006C48A0"/>
    <w:rsid w:val="006C498F"/>
    <w:rsid w:val="006C49A5"/>
    <w:rsid w:val="006C49D0"/>
    <w:rsid w:val="006C4A2F"/>
    <w:rsid w:val="006C4A60"/>
    <w:rsid w:val="006C4AE0"/>
    <w:rsid w:val="006C4E01"/>
    <w:rsid w:val="006C4E4C"/>
    <w:rsid w:val="006C4E4E"/>
    <w:rsid w:val="006C4EB4"/>
    <w:rsid w:val="006C4FE4"/>
    <w:rsid w:val="006C5023"/>
    <w:rsid w:val="006C5155"/>
    <w:rsid w:val="006C51F8"/>
    <w:rsid w:val="006C5247"/>
    <w:rsid w:val="006C526A"/>
    <w:rsid w:val="006C53A3"/>
    <w:rsid w:val="006C54BD"/>
    <w:rsid w:val="006C5513"/>
    <w:rsid w:val="006C5515"/>
    <w:rsid w:val="006C552E"/>
    <w:rsid w:val="006C5737"/>
    <w:rsid w:val="006C574B"/>
    <w:rsid w:val="006C5816"/>
    <w:rsid w:val="006C5826"/>
    <w:rsid w:val="006C58DC"/>
    <w:rsid w:val="006C5937"/>
    <w:rsid w:val="006C597B"/>
    <w:rsid w:val="006C5AC8"/>
    <w:rsid w:val="006C5AFF"/>
    <w:rsid w:val="006C5B5B"/>
    <w:rsid w:val="006C5BC0"/>
    <w:rsid w:val="006C5C23"/>
    <w:rsid w:val="006C5E16"/>
    <w:rsid w:val="006C5EFA"/>
    <w:rsid w:val="006C5FAD"/>
    <w:rsid w:val="006C608B"/>
    <w:rsid w:val="006C60B5"/>
    <w:rsid w:val="006C6207"/>
    <w:rsid w:val="006C6272"/>
    <w:rsid w:val="006C630E"/>
    <w:rsid w:val="006C6363"/>
    <w:rsid w:val="006C64D4"/>
    <w:rsid w:val="006C6552"/>
    <w:rsid w:val="006C65D5"/>
    <w:rsid w:val="006C665B"/>
    <w:rsid w:val="006C67CA"/>
    <w:rsid w:val="006C68A3"/>
    <w:rsid w:val="006C6A37"/>
    <w:rsid w:val="006C6ABE"/>
    <w:rsid w:val="006C6AD3"/>
    <w:rsid w:val="006C6ADE"/>
    <w:rsid w:val="006C6B33"/>
    <w:rsid w:val="006C6B73"/>
    <w:rsid w:val="006C6B8F"/>
    <w:rsid w:val="006C6BC4"/>
    <w:rsid w:val="006C6C7C"/>
    <w:rsid w:val="006C6C8D"/>
    <w:rsid w:val="006C6D65"/>
    <w:rsid w:val="006C6E48"/>
    <w:rsid w:val="006C6FD6"/>
    <w:rsid w:val="006C6FD9"/>
    <w:rsid w:val="006C7118"/>
    <w:rsid w:val="006C7133"/>
    <w:rsid w:val="006C7167"/>
    <w:rsid w:val="006C72C8"/>
    <w:rsid w:val="006C74AF"/>
    <w:rsid w:val="006C74ED"/>
    <w:rsid w:val="006C74F8"/>
    <w:rsid w:val="006C7750"/>
    <w:rsid w:val="006C7764"/>
    <w:rsid w:val="006C77B5"/>
    <w:rsid w:val="006C77D2"/>
    <w:rsid w:val="006C7808"/>
    <w:rsid w:val="006C7852"/>
    <w:rsid w:val="006C7961"/>
    <w:rsid w:val="006C7B16"/>
    <w:rsid w:val="006C7BD3"/>
    <w:rsid w:val="006C7BD5"/>
    <w:rsid w:val="006C7CA5"/>
    <w:rsid w:val="006C7CBC"/>
    <w:rsid w:val="006C7D49"/>
    <w:rsid w:val="006C7F13"/>
    <w:rsid w:val="006D0108"/>
    <w:rsid w:val="006D0198"/>
    <w:rsid w:val="006D01EF"/>
    <w:rsid w:val="006D01F9"/>
    <w:rsid w:val="006D022E"/>
    <w:rsid w:val="006D023F"/>
    <w:rsid w:val="006D0339"/>
    <w:rsid w:val="006D0386"/>
    <w:rsid w:val="006D0390"/>
    <w:rsid w:val="006D03F1"/>
    <w:rsid w:val="006D053E"/>
    <w:rsid w:val="006D05A2"/>
    <w:rsid w:val="006D0667"/>
    <w:rsid w:val="006D07D1"/>
    <w:rsid w:val="006D0830"/>
    <w:rsid w:val="006D0880"/>
    <w:rsid w:val="006D08C0"/>
    <w:rsid w:val="006D08D6"/>
    <w:rsid w:val="006D08FB"/>
    <w:rsid w:val="006D09BC"/>
    <w:rsid w:val="006D0A10"/>
    <w:rsid w:val="006D0A77"/>
    <w:rsid w:val="006D0AE6"/>
    <w:rsid w:val="006D0B1D"/>
    <w:rsid w:val="006D0BDF"/>
    <w:rsid w:val="006D0C0E"/>
    <w:rsid w:val="006D0D93"/>
    <w:rsid w:val="006D0DB5"/>
    <w:rsid w:val="006D0DEC"/>
    <w:rsid w:val="006D0E27"/>
    <w:rsid w:val="006D0E3C"/>
    <w:rsid w:val="006D0E43"/>
    <w:rsid w:val="006D0E5F"/>
    <w:rsid w:val="006D0F0E"/>
    <w:rsid w:val="006D0F3C"/>
    <w:rsid w:val="006D0F80"/>
    <w:rsid w:val="006D0F95"/>
    <w:rsid w:val="006D0FB8"/>
    <w:rsid w:val="006D0FBF"/>
    <w:rsid w:val="006D10A5"/>
    <w:rsid w:val="006D10C3"/>
    <w:rsid w:val="006D1142"/>
    <w:rsid w:val="006D11BE"/>
    <w:rsid w:val="006D1257"/>
    <w:rsid w:val="006D131A"/>
    <w:rsid w:val="006D1335"/>
    <w:rsid w:val="006D136C"/>
    <w:rsid w:val="006D13EE"/>
    <w:rsid w:val="006D148D"/>
    <w:rsid w:val="006D1516"/>
    <w:rsid w:val="006D1627"/>
    <w:rsid w:val="006D170C"/>
    <w:rsid w:val="006D1745"/>
    <w:rsid w:val="006D179C"/>
    <w:rsid w:val="006D17C1"/>
    <w:rsid w:val="006D1A53"/>
    <w:rsid w:val="006D1A67"/>
    <w:rsid w:val="006D1B60"/>
    <w:rsid w:val="006D1C85"/>
    <w:rsid w:val="006D1D6D"/>
    <w:rsid w:val="006D1D70"/>
    <w:rsid w:val="006D1DCE"/>
    <w:rsid w:val="006D1E2C"/>
    <w:rsid w:val="006D1F54"/>
    <w:rsid w:val="006D2056"/>
    <w:rsid w:val="006D20D8"/>
    <w:rsid w:val="006D2166"/>
    <w:rsid w:val="006D21E4"/>
    <w:rsid w:val="006D2282"/>
    <w:rsid w:val="006D22F9"/>
    <w:rsid w:val="006D22FC"/>
    <w:rsid w:val="006D2363"/>
    <w:rsid w:val="006D238F"/>
    <w:rsid w:val="006D23F5"/>
    <w:rsid w:val="006D242E"/>
    <w:rsid w:val="006D24C2"/>
    <w:rsid w:val="006D24E0"/>
    <w:rsid w:val="006D258E"/>
    <w:rsid w:val="006D2632"/>
    <w:rsid w:val="006D263D"/>
    <w:rsid w:val="006D2724"/>
    <w:rsid w:val="006D275E"/>
    <w:rsid w:val="006D27B9"/>
    <w:rsid w:val="006D28EA"/>
    <w:rsid w:val="006D2904"/>
    <w:rsid w:val="006D2984"/>
    <w:rsid w:val="006D29D8"/>
    <w:rsid w:val="006D2A46"/>
    <w:rsid w:val="006D2A4F"/>
    <w:rsid w:val="006D2A85"/>
    <w:rsid w:val="006D2AB9"/>
    <w:rsid w:val="006D2AEF"/>
    <w:rsid w:val="006D2AF7"/>
    <w:rsid w:val="006D2B47"/>
    <w:rsid w:val="006D2B4B"/>
    <w:rsid w:val="006D2C29"/>
    <w:rsid w:val="006D2CE4"/>
    <w:rsid w:val="006D2D65"/>
    <w:rsid w:val="006D2DDD"/>
    <w:rsid w:val="006D2E02"/>
    <w:rsid w:val="006D2E11"/>
    <w:rsid w:val="006D2ED3"/>
    <w:rsid w:val="006D2EFB"/>
    <w:rsid w:val="006D2FE7"/>
    <w:rsid w:val="006D3016"/>
    <w:rsid w:val="006D3186"/>
    <w:rsid w:val="006D327A"/>
    <w:rsid w:val="006D33C8"/>
    <w:rsid w:val="006D340E"/>
    <w:rsid w:val="006D3426"/>
    <w:rsid w:val="006D354C"/>
    <w:rsid w:val="006D356D"/>
    <w:rsid w:val="006D3664"/>
    <w:rsid w:val="006D367F"/>
    <w:rsid w:val="006D368C"/>
    <w:rsid w:val="006D3808"/>
    <w:rsid w:val="006D3896"/>
    <w:rsid w:val="006D38E8"/>
    <w:rsid w:val="006D392C"/>
    <w:rsid w:val="006D3AA4"/>
    <w:rsid w:val="006D3AB9"/>
    <w:rsid w:val="006D3AEB"/>
    <w:rsid w:val="006D3B97"/>
    <w:rsid w:val="006D3C71"/>
    <w:rsid w:val="006D3C8F"/>
    <w:rsid w:val="006D3CE1"/>
    <w:rsid w:val="006D3D0F"/>
    <w:rsid w:val="006D3D60"/>
    <w:rsid w:val="006D3E4A"/>
    <w:rsid w:val="006D3F70"/>
    <w:rsid w:val="006D3FCE"/>
    <w:rsid w:val="006D4001"/>
    <w:rsid w:val="006D4101"/>
    <w:rsid w:val="006D4117"/>
    <w:rsid w:val="006D411F"/>
    <w:rsid w:val="006D412A"/>
    <w:rsid w:val="006D42FA"/>
    <w:rsid w:val="006D4325"/>
    <w:rsid w:val="006D4386"/>
    <w:rsid w:val="006D43E5"/>
    <w:rsid w:val="006D43EB"/>
    <w:rsid w:val="006D4646"/>
    <w:rsid w:val="006D46F0"/>
    <w:rsid w:val="006D4784"/>
    <w:rsid w:val="006D4837"/>
    <w:rsid w:val="006D484C"/>
    <w:rsid w:val="006D4900"/>
    <w:rsid w:val="006D4939"/>
    <w:rsid w:val="006D4974"/>
    <w:rsid w:val="006D49A9"/>
    <w:rsid w:val="006D4A8D"/>
    <w:rsid w:val="006D4AA7"/>
    <w:rsid w:val="006D4ABA"/>
    <w:rsid w:val="006D4AC6"/>
    <w:rsid w:val="006D4ADB"/>
    <w:rsid w:val="006D4B37"/>
    <w:rsid w:val="006D4B9E"/>
    <w:rsid w:val="006D4C3A"/>
    <w:rsid w:val="006D4C59"/>
    <w:rsid w:val="006D4D27"/>
    <w:rsid w:val="006D4D6A"/>
    <w:rsid w:val="006D4DBC"/>
    <w:rsid w:val="006D4DBF"/>
    <w:rsid w:val="006D4EA0"/>
    <w:rsid w:val="006D4EBF"/>
    <w:rsid w:val="006D4F08"/>
    <w:rsid w:val="006D4F0A"/>
    <w:rsid w:val="006D5000"/>
    <w:rsid w:val="006D50A7"/>
    <w:rsid w:val="006D5188"/>
    <w:rsid w:val="006D5291"/>
    <w:rsid w:val="006D5347"/>
    <w:rsid w:val="006D5377"/>
    <w:rsid w:val="006D5475"/>
    <w:rsid w:val="006D54FA"/>
    <w:rsid w:val="006D5506"/>
    <w:rsid w:val="006D5626"/>
    <w:rsid w:val="006D5673"/>
    <w:rsid w:val="006D56E6"/>
    <w:rsid w:val="006D5731"/>
    <w:rsid w:val="006D57BB"/>
    <w:rsid w:val="006D57D3"/>
    <w:rsid w:val="006D5895"/>
    <w:rsid w:val="006D5A2B"/>
    <w:rsid w:val="006D5AE6"/>
    <w:rsid w:val="006D5AF1"/>
    <w:rsid w:val="006D5C34"/>
    <w:rsid w:val="006D5C48"/>
    <w:rsid w:val="006D5D02"/>
    <w:rsid w:val="006D5D11"/>
    <w:rsid w:val="006D5E15"/>
    <w:rsid w:val="006D5ECD"/>
    <w:rsid w:val="006D5F34"/>
    <w:rsid w:val="006D5F70"/>
    <w:rsid w:val="006D60A0"/>
    <w:rsid w:val="006D60EC"/>
    <w:rsid w:val="006D6111"/>
    <w:rsid w:val="006D6181"/>
    <w:rsid w:val="006D623C"/>
    <w:rsid w:val="006D6271"/>
    <w:rsid w:val="006D627D"/>
    <w:rsid w:val="006D629C"/>
    <w:rsid w:val="006D6358"/>
    <w:rsid w:val="006D6381"/>
    <w:rsid w:val="006D63C2"/>
    <w:rsid w:val="006D64FF"/>
    <w:rsid w:val="006D6565"/>
    <w:rsid w:val="006D65EC"/>
    <w:rsid w:val="006D65EF"/>
    <w:rsid w:val="006D6639"/>
    <w:rsid w:val="006D663A"/>
    <w:rsid w:val="006D66DB"/>
    <w:rsid w:val="006D6724"/>
    <w:rsid w:val="006D6793"/>
    <w:rsid w:val="006D67E9"/>
    <w:rsid w:val="006D682C"/>
    <w:rsid w:val="006D684C"/>
    <w:rsid w:val="006D68F8"/>
    <w:rsid w:val="006D6921"/>
    <w:rsid w:val="006D69CA"/>
    <w:rsid w:val="006D6A97"/>
    <w:rsid w:val="006D6B5C"/>
    <w:rsid w:val="006D6B75"/>
    <w:rsid w:val="006D6C03"/>
    <w:rsid w:val="006D6C13"/>
    <w:rsid w:val="006D6C15"/>
    <w:rsid w:val="006D6CBB"/>
    <w:rsid w:val="006D6D01"/>
    <w:rsid w:val="006D6D73"/>
    <w:rsid w:val="006D6D78"/>
    <w:rsid w:val="006D6D8D"/>
    <w:rsid w:val="006D6DA9"/>
    <w:rsid w:val="006D6DFA"/>
    <w:rsid w:val="006D6E28"/>
    <w:rsid w:val="006D6E89"/>
    <w:rsid w:val="006D6E95"/>
    <w:rsid w:val="006D6F64"/>
    <w:rsid w:val="006D7049"/>
    <w:rsid w:val="006D7058"/>
    <w:rsid w:val="006D709F"/>
    <w:rsid w:val="006D712E"/>
    <w:rsid w:val="006D71B0"/>
    <w:rsid w:val="006D71CE"/>
    <w:rsid w:val="006D7230"/>
    <w:rsid w:val="006D7265"/>
    <w:rsid w:val="006D7304"/>
    <w:rsid w:val="006D7407"/>
    <w:rsid w:val="006D749F"/>
    <w:rsid w:val="006D751F"/>
    <w:rsid w:val="006D76F9"/>
    <w:rsid w:val="006D7710"/>
    <w:rsid w:val="006D78E7"/>
    <w:rsid w:val="006D7900"/>
    <w:rsid w:val="006D7945"/>
    <w:rsid w:val="006D7A17"/>
    <w:rsid w:val="006D7A83"/>
    <w:rsid w:val="006D7C0E"/>
    <w:rsid w:val="006D7D3A"/>
    <w:rsid w:val="006D7E44"/>
    <w:rsid w:val="006D7F19"/>
    <w:rsid w:val="006D7F38"/>
    <w:rsid w:val="006D7FD3"/>
    <w:rsid w:val="006E010A"/>
    <w:rsid w:val="006E0177"/>
    <w:rsid w:val="006E0329"/>
    <w:rsid w:val="006E0330"/>
    <w:rsid w:val="006E03DE"/>
    <w:rsid w:val="006E041E"/>
    <w:rsid w:val="006E04B7"/>
    <w:rsid w:val="006E04D8"/>
    <w:rsid w:val="006E053B"/>
    <w:rsid w:val="006E053D"/>
    <w:rsid w:val="006E056E"/>
    <w:rsid w:val="006E062F"/>
    <w:rsid w:val="006E0658"/>
    <w:rsid w:val="006E06A7"/>
    <w:rsid w:val="006E0780"/>
    <w:rsid w:val="006E079A"/>
    <w:rsid w:val="006E0878"/>
    <w:rsid w:val="006E0880"/>
    <w:rsid w:val="006E0912"/>
    <w:rsid w:val="006E0957"/>
    <w:rsid w:val="006E0A06"/>
    <w:rsid w:val="006E0A08"/>
    <w:rsid w:val="006E0A8D"/>
    <w:rsid w:val="006E0AF4"/>
    <w:rsid w:val="006E0B1D"/>
    <w:rsid w:val="006E0C5C"/>
    <w:rsid w:val="006E0C88"/>
    <w:rsid w:val="006E0CFC"/>
    <w:rsid w:val="006E0F24"/>
    <w:rsid w:val="006E0F82"/>
    <w:rsid w:val="006E1077"/>
    <w:rsid w:val="006E10C7"/>
    <w:rsid w:val="006E1124"/>
    <w:rsid w:val="006E1243"/>
    <w:rsid w:val="006E1306"/>
    <w:rsid w:val="006E140C"/>
    <w:rsid w:val="006E14CD"/>
    <w:rsid w:val="006E1508"/>
    <w:rsid w:val="006E1526"/>
    <w:rsid w:val="006E157D"/>
    <w:rsid w:val="006E15C6"/>
    <w:rsid w:val="006E15E0"/>
    <w:rsid w:val="006E172A"/>
    <w:rsid w:val="006E1766"/>
    <w:rsid w:val="006E176E"/>
    <w:rsid w:val="006E179C"/>
    <w:rsid w:val="006E17D3"/>
    <w:rsid w:val="006E1823"/>
    <w:rsid w:val="006E1988"/>
    <w:rsid w:val="006E1A57"/>
    <w:rsid w:val="006E1CFC"/>
    <w:rsid w:val="006E1DEA"/>
    <w:rsid w:val="006E1E0E"/>
    <w:rsid w:val="006E1E11"/>
    <w:rsid w:val="006E1E75"/>
    <w:rsid w:val="006E1ECB"/>
    <w:rsid w:val="006E1F5C"/>
    <w:rsid w:val="006E20B2"/>
    <w:rsid w:val="006E20DB"/>
    <w:rsid w:val="006E20F1"/>
    <w:rsid w:val="006E2175"/>
    <w:rsid w:val="006E21B9"/>
    <w:rsid w:val="006E229F"/>
    <w:rsid w:val="006E22C0"/>
    <w:rsid w:val="006E22D4"/>
    <w:rsid w:val="006E238C"/>
    <w:rsid w:val="006E23B1"/>
    <w:rsid w:val="006E2461"/>
    <w:rsid w:val="006E24D8"/>
    <w:rsid w:val="006E2593"/>
    <w:rsid w:val="006E26FB"/>
    <w:rsid w:val="006E2763"/>
    <w:rsid w:val="006E27B3"/>
    <w:rsid w:val="006E2886"/>
    <w:rsid w:val="006E28A2"/>
    <w:rsid w:val="006E2AA4"/>
    <w:rsid w:val="006E2B10"/>
    <w:rsid w:val="006E2B23"/>
    <w:rsid w:val="006E2B4D"/>
    <w:rsid w:val="006E2C2C"/>
    <w:rsid w:val="006E2E55"/>
    <w:rsid w:val="006E2FD3"/>
    <w:rsid w:val="006E3000"/>
    <w:rsid w:val="006E301A"/>
    <w:rsid w:val="006E3099"/>
    <w:rsid w:val="006E3240"/>
    <w:rsid w:val="006E3244"/>
    <w:rsid w:val="006E33C1"/>
    <w:rsid w:val="006E34AD"/>
    <w:rsid w:val="006E34BB"/>
    <w:rsid w:val="006E34E3"/>
    <w:rsid w:val="006E353D"/>
    <w:rsid w:val="006E359B"/>
    <w:rsid w:val="006E35A7"/>
    <w:rsid w:val="006E35B9"/>
    <w:rsid w:val="006E35C0"/>
    <w:rsid w:val="006E35F4"/>
    <w:rsid w:val="006E3631"/>
    <w:rsid w:val="006E367D"/>
    <w:rsid w:val="006E3685"/>
    <w:rsid w:val="006E3713"/>
    <w:rsid w:val="006E3773"/>
    <w:rsid w:val="006E378E"/>
    <w:rsid w:val="006E383C"/>
    <w:rsid w:val="006E3872"/>
    <w:rsid w:val="006E38AC"/>
    <w:rsid w:val="006E393A"/>
    <w:rsid w:val="006E39A2"/>
    <w:rsid w:val="006E3A17"/>
    <w:rsid w:val="006E3AFD"/>
    <w:rsid w:val="006E3BA0"/>
    <w:rsid w:val="006E3BCE"/>
    <w:rsid w:val="006E3D1A"/>
    <w:rsid w:val="006E3D88"/>
    <w:rsid w:val="006E3DD5"/>
    <w:rsid w:val="006E3E37"/>
    <w:rsid w:val="006E3F81"/>
    <w:rsid w:val="006E3FFE"/>
    <w:rsid w:val="006E400A"/>
    <w:rsid w:val="006E406E"/>
    <w:rsid w:val="006E4081"/>
    <w:rsid w:val="006E41C5"/>
    <w:rsid w:val="006E4258"/>
    <w:rsid w:val="006E4264"/>
    <w:rsid w:val="006E4274"/>
    <w:rsid w:val="006E43E7"/>
    <w:rsid w:val="006E43EA"/>
    <w:rsid w:val="006E43F0"/>
    <w:rsid w:val="006E4451"/>
    <w:rsid w:val="006E445C"/>
    <w:rsid w:val="006E4462"/>
    <w:rsid w:val="006E4509"/>
    <w:rsid w:val="006E452C"/>
    <w:rsid w:val="006E4559"/>
    <w:rsid w:val="006E45CF"/>
    <w:rsid w:val="006E4611"/>
    <w:rsid w:val="006E479A"/>
    <w:rsid w:val="006E47DE"/>
    <w:rsid w:val="006E47E8"/>
    <w:rsid w:val="006E480E"/>
    <w:rsid w:val="006E4892"/>
    <w:rsid w:val="006E4964"/>
    <w:rsid w:val="006E4969"/>
    <w:rsid w:val="006E4A33"/>
    <w:rsid w:val="006E4A44"/>
    <w:rsid w:val="006E4A91"/>
    <w:rsid w:val="006E4AC3"/>
    <w:rsid w:val="006E4ADF"/>
    <w:rsid w:val="006E4CDC"/>
    <w:rsid w:val="006E4D06"/>
    <w:rsid w:val="006E4D54"/>
    <w:rsid w:val="006E4D67"/>
    <w:rsid w:val="006E4DBC"/>
    <w:rsid w:val="006E4EF5"/>
    <w:rsid w:val="006E4F06"/>
    <w:rsid w:val="006E4F11"/>
    <w:rsid w:val="006E5041"/>
    <w:rsid w:val="006E5065"/>
    <w:rsid w:val="006E5079"/>
    <w:rsid w:val="006E5139"/>
    <w:rsid w:val="006E51F6"/>
    <w:rsid w:val="006E520C"/>
    <w:rsid w:val="006E5377"/>
    <w:rsid w:val="006E54D5"/>
    <w:rsid w:val="006E54DB"/>
    <w:rsid w:val="006E55C5"/>
    <w:rsid w:val="006E55F0"/>
    <w:rsid w:val="006E5647"/>
    <w:rsid w:val="006E584F"/>
    <w:rsid w:val="006E58D7"/>
    <w:rsid w:val="006E594D"/>
    <w:rsid w:val="006E597D"/>
    <w:rsid w:val="006E59E7"/>
    <w:rsid w:val="006E5A93"/>
    <w:rsid w:val="006E5BCB"/>
    <w:rsid w:val="006E5BF5"/>
    <w:rsid w:val="006E5C16"/>
    <w:rsid w:val="006E5D97"/>
    <w:rsid w:val="006E5DB7"/>
    <w:rsid w:val="006E5E08"/>
    <w:rsid w:val="006E6071"/>
    <w:rsid w:val="006E61D8"/>
    <w:rsid w:val="006E6200"/>
    <w:rsid w:val="006E629B"/>
    <w:rsid w:val="006E62C3"/>
    <w:rsid w:val="006E65BD"/>
    <w:rsid w:val="006E667C"/>
    <w:rsid w:val="006E68C6"/>
    <w:rsid w:val="006E6A46"/>
    <w:rsid w:val="006E6A97"/>
    <w:rsid w:val="006E6AEC"/>
    <w:rsid w:val="006E6BDF"/>
    <w:rsid w:val="006E6C2B"/>
    <w:rsid w:val="006E6C72"/>
    <w:rsid w:val="006E6D36"/>
    <w:rsid w:val="006E6D81"/>
    <w:rsid w:val="006E6E18"/>
    <w:rsid w:val="006E6EDE"/>
    <w:rsid w:val="006E70A7"/>
    <w:rsid w:val="006E70FE"/>
    <w:rsid w:val="006E714C"/>
    <w:rsid w:val="006E715C"/>
    <w:rsid w:val="006E71CA"/>
    <w:rsid w:val="006E7297"/>
    <w:rsid w:val="006E730D"/>
    <w:rsid w:val="006E73AC"/>
    <w:rsid w:val="006E7446"/>
    <w:rsid w:val="006E745D"/>
    <w:rsid w:val="006E748C"/>
    <w:rsid w:val="006E751D"/>
    <w:rsid w:val="006E7524"/>
    <w:rsid w:val="006E7535"/>
    <w:rsid w:val="006E755D"/>
    <w:rsid w:val="006E75B2"/>
    <w:rsid w:val="006E75BA"/>
    <w:rsid w:val="006E75C9"/>
    <w:rsid w:val="006E7646"/>
    <w:rsid w:val="006E7660"/>
    <w:rsid w:val="006E76C3"/>
    <w:rsid w:val="006E772C"/>
    <w:rsid w:val="006E782C"/>
    <w:rsid w:val="006E787A"/>
    <w:rsid w:val="006E78B2"/>
    <w:rsid w:val="006E79C6"/>
    <w:rsid w:val="006E7A2D"/>
    <w:rsid w:val="006E7A63"/>
    <w:rsid w:val="006E7CE1"/>
    <w:rsid w:val="006E7CE4"/>
    <w:rsid w:val="006E7D0C"/>
    <w:rsid w:val="006E7D21"/>
    <w:rsid w:val="006E7D2D"/>
    <w:rsid w:val="006E7D67"/>
    <w:rsid w:val="006E7D99"/>
    <w:rsid w:val="006E7E93"/>
    <w:rsid w:val="006E7F29"/>
    <w:rsid w:val="006E7FA4"/>
    <w:rsid w:val="006E7FC3"/>
    <w:rsid w:val="006F009A"/>
    <w:rsid w:val="006F0113"/>
    <w:rsid w:val="006F0165"/>
    <w:rsid w:val="006F01D2"/>
    <w:rsid w:val="006F0265"/>
    <w:rsid w:val="006F029C"/>
    <w:rsid w:val="006F02C0"/>
    <w:rsid w:val="006F0350"/>
    <w:rsid w:val="006F0414"/>
    <w:rsid w:val="006F044A"/>
    <w:rsid w:val="006F04A5"/>
    <w:rsid w:val="006F04D8"/>
    <w:rsid w:val="006F0515"/>
    <w:rsid w:val="006F052C"/>
    <w:rsid w:val="006F0663"/>
    <w:rsid w:val="006F066A"/>
    <w:rsid w:val="006F0695"/>
    <w:rsid w:val="006F0756"/>
    <w:rsid w:val="006F07D2"/>
    <w:rsid w:val="006F0852"/>
    <w:rsid w:val="006F088A"/>
    <w:rsid w:val="006F08F7"/>
    <w:rsid w:val="006F0A2B"/>
    <w:rsid w:val="006F0A68"/>
    <w:rsid w:val="006F0A6A"/>
    <w:rsid w:val="006F0AB4"/>
    <w:rsid w:val="006F0AC8"/>
    <w:rsid w:val="006F0AFF"/>
    <w:rsid w:val="006F0B0B"/>
    <w:rsid w:val="006F0B2D"/>
    <w:rsid w:val="006F0B70"/>
    <w:rsid w:val="006F0BC8"/>
    <w:rsid w:val="006F0BD4"/>
    <w:rsid w:val="006F0C15"/>
    <w:rsid w:val="006F0C1B"/>
    <w:rsid w:val="006F0C96"/>
    <w:rsid w:val="006F0D50"/>
    <w:rsid w:val="006F0DAB"/>
    <w:rsid w:val="006F0DC4"/>
    <w:rsid w:val="006F0E56"/>
    <w:rsid w:val="006F0E91"/>
    <w:rsid w:val="006F0F7D"/>
    <w:rsid w:val="006F0FB8"/>
    <w:rsid w:val="006F1065"/>
    <w:rsid w:val="006F1080"/>
    <w:rsid w:val="006F10A1"/>
    <w:rsid w:val="006F10D8"/>
    <w:rsid w:val="006F10FF"/>
    <w:rsid w:val="006F1198"/>
    <w:rsid w:val="006F11DF"/>
    <w:rsid w:val="006F121B"/>
    <w:rsid w:val="006F1227"/>
    <w:rsid w:val="006F1262"/>
    <w:rsid w:val="006F134F"/>
    <w:rsid w:val="006F13CF"/>
    <w:rsid w:val="006F1401"/>
    <w:rsid w:val="006F146D"/>
    <w:rsid w:val="006F160D"/>
    <w:rsid w:val="006F169D"/>
    <w:rsid w:val="006F170C"/>
    <w:rsid w:val="006F1789"/>
    <w:rsid w:val="006F1861"/>
    <w:rsid w:val="006F18B7"/>
    <w:rsid w:val="006F19AE"/>
    <w:rsid w:val="006F1A35"/>
    <w:rsid w:val="006F1AFE"/>
    <w:rsid w:val="006F1B37"/>
    <w:rsid w:val="006F1C3D"/>
    <w:rsid w:val="006F1C6B"/>
    <w:rsid w:val="006F1CC1"/>
    <w:rsid w:val="006F1D19"/>
    <w:rsid w:val="006F1D2B"/>
    <w:rsid w:val="006F1DD9"/>
    <w:rsid w:val="006F1E1A"/>
    <w:rsid w:val="006F1ECD"/>
    <w:rsid w:val="006F204F"/>
    <w:rsid w:val="006F20BD"/>
    <w:rsid w:val="006F20EC"/>
    <w:rsid w:val="006F20EF"/>
    <w:rsid w:val="006F2186"/>
    <w:rsid w:val="006F2227"/>
    <w:rsid w:val="006F228A"/>
    <w:rsid w:val="006F22C1"/>
    <w:rsid w:val="006F2383"/>
    <w:rsid w:val="006F23B5"/>
    <w:rsid w:val="006F23BE"/>
    <w:rsid w:val="006F23D0"/>
    <w:rsid w:val="006F23D6"/>
    <w:rsid w:val="006F243F"/>
    <w:rsid w:val="006F2476"/>
    <w:rsid w:val="006F24B8"/>
    <w:rsid w:val="006F24F3"/>
    <w:rsid w:val="006F254E"/>
    <w:rsid w:val="006F2575"/>
    <w:rsid w:val="006F2652"/>
    <w:rsid w:val="006F26BC"/>
    <w:rsid w:val="006F2728"/>
    <w:rsid w:val="006F2754"/>
    <w:rsid w:val="006F279E"/>
    <w:rsid w:val="006F27B8"/>
    <w:rsid w:val="006F2934"/>
    <w:rsid w:val="006F295E"/>
    <w:rsid w:val="006F29F5"/>
    <w:rsid w:val="006F2AA8"/>
    <w:rsid w:val="006F2B25"/>
    <w:rsid w:val="006F2BD2"/>
    <w:rsid w:val="006F2D2D"/>
    <w:rsid w:val="006F2EFB"/>
    <w:rsid w:val="006F2F67"/>
    <w:rsid w:val="006F2F71"/>
    <w:rsid w:val="006F2FC3"/>
    <w:rsid w:val="006F2FDA"/>
    <w:rsid w:val="006F3008"/>
    <w:rsid w:val="006F3072"/>
    <w:rsid w:val="006F30B2"/>
    <w:rsid w:val="006F30F8"/>
    <w:rsid w:val="006F3153"/>
    <w:rsid w:val="006F31E1"/>
    <w:rsid w:val="006F323A"/>
    <w:rsid w:val="006F331B"/>
    <w:rsid w:val="006F3353"/>
    <w:rsid w:val="006F34A5"/>
    <w:rsid w:val="006F34AF"/>
    <w:rsid w:val="006F34FA"/>
    <w:rsid w:val="006F3534"/>
    <w:rsid w:val="006F35CF"/>
    <w:rsid w:val="006F3640"/>
    <w:rsid w:val="006F36F0"/>
    <w:rsid w:val="006F36F5"/>
    <w:rsid w:val="006F3809"/>
    <w:rsid w:val="006F3821"/>
    <w:rsid w:val="006F3A18"/>
    <w:rsid w:val="006F3A4B"/>
    <w:rsid w:val="006F3AD1"/>
    <w:rsid w:val="006F3C0C"/>
    <w:rsid w:val="006F3C83"/>
    <w:rsid w:val="006F3D21"/>
    <w:rsid w:val="006F3DA8"/>
    <w:rsid w:val="006F3DB6"/>
    <w:rsid w:val="006F3E1E"/>
    <w:rsid w:val="006F3E5A"/>
    <w:rsid w:val="006F3F02"/>
    <w:rsid w:val="006F3F8A"/>
    <w:rsid w:val="006F4013"/>
    <w:rsid w:val="006F4132"/>
    <w:rsid w:val="006F414B"/>
    <w:rsid w:val="006F4177"/>
    <w:rsid w:val="006F421B"/>
    <w:rsid w:val="006F4258"/>
    <w:rsid w:val="006F43B2"/>
    <w:rsid w:val="006F43CE"/>
    <w:rsid w:val="006F43D6"/>
    <w:rsid w:val="006F4439"/>
    <w:rsid w:val="006F4469"/>
    <w:rsid w:val="006F4563"/>
    <w:rsid w:val="006F46D5"/>
    <w:rsid w:val="006F46F9"/>
    <w:rsid w:val="006F474F"/>
    <w:rsid w:val="006F4951"/>
    <w:rsid w:val="006F4A00"/>
    <w:rsid w:val="006F4A03"/>
    <w:rsid w:val="006F4A10"/>
    <w:rsid w:val="006F4BE4"/>
    <w:rsid w:val="006F4CCA"/>
    <w:rsid w:val="006F4D26"/>
    <w:rsid w:val="006F4D7B"/>
    <w:rsid w:val="006F4E25"/>
    <w:rsid w:val="006F4EC1"/>
    <w:rsid w:val="006F4EC6"/>
    <w:rsid w:val="006F4EC7"/>
    <w:rsid w:val="006F5006"/>
    <w:rsid w:val="006F5024"/>
    <w:rsid w:val="006F506F"/>
    <w:rsid w:val="006F508D"/>
    <w:rsid w:val="006F5106"/>
    <w:rsid w:val="006F51C4"/>
    <w:rsid w:val="006F5270"/>
    <w:rsid w:val="006F5323"/>
    <w:rsid w:val="006F5565"/>
    <w:rsid w:val="006F5654"/>
    <w:rsid w:val="006F5683"/>
    <w:rsid w:val="006F56EB"/>
    <w:rsid w:val="006F57A0"/>
    <w:rsid w:val="006F5812"/>
    <w:rsid w:val="006F5911"/>
    <w:rsid w:val="006F59AC"/>
    <w:rsid w:val="006F59F2"/>
    <w:rsid w:val="006F59FB"/>
    <w:rsid w:val="006F5A16"/>
    <w:rsid w:val="006F5A21"/>
    <w:rsid w:val="006F5A5F"/>
    <w:rsid w:val="006F5A6E"/>
    <w:rsid w:val="006F5A97"/>
    <w:rsid w:val="006F5B57"/>
    <w:rsid w:val="006F5B61"/>
    <w:rsid w:val="006F5B82"/>
    <w:rsid w:val="006F5C9D"/>
    <w:rsid w:val="006F5CC5"/>
    <w:rsid w:val="006F5CEF"/>
    <w:rsid w:val="006F5D5F"/>
    <w:rsid w:val="006F5E02"/>
    <w:rsid w:val="006F5E58"/>
    <w:rsid w:val="006F5E64"/>
    <w:rsid w:val="006F603D"/>
    <w:rsid w:val="006F607A"/>
    <w:rsid w:val="006F60A5"/>
    <w:rsid w:val="006F6274"/>
    <w:rsid w:val="006F62E2"/>
    <w:rsid w:val="006F645F"/>
    <w:rsid w:val="006F6469"/>
    <w:rsid w:val="006F6532"/>
    <w:rsid w:val="006F657A"/>
    <w:rsid w:val="006F65CE"/>
    <w:rsid w:val="006F65CF"/>
    <w:rsid w:val="006F6632"/>
    <w:rsid w:val="006F6665"/>
    <w:rsid w:val="006F676B"/>
    <w:rsid w:val="006F6771"/>
    <w:rsid w:val="006F6859"/>
    <w:rsid w:val="006F68AB"/>
    <w:rsid w:val="006F68CB"/>
    <w:rsid w:val="006F68F5"/>
    <w:rsid w:val="006F6A97"/>
    <w:rsid w:val="006F6C31"/>
    <w:rsid w:val="006F6CDC"/>
    <w:rsid w:val="006F6DD4"/>
    <w:rsid w:val="006F6EE5"/>
    <w:rsid w:val="006F7019"/>
    <w:rsid w:val="006F7098"/>
    <w:rsid w:val="006F70E1"/>
    <w:rsid w:val="006F7197"/>
    <w:rsid w:val="006F7275"/>
    <w:rsid w:val="006F72F8"/>
    <w:rsid w:val="006F73BD"/>
    <w:rsid w:val="006F73D3"/>
    <w:rsid w:val="006F74D0"/>
    <w:rsid w:val="006F7524"/>
    <w:rsid w:val="006F7571"/>
    <w:rsid w:val="006F77A5"/>
    <w:rsid w:val="006F77B5"/>
    <w:rsid w:val="006F7887"/>
    <w:rsid w:val="006F78BD"/>
    <w:rsid w:val="006F792F"/>
    <w:rsid w:val="006F7AB0"/>
    <w:rsid w:val="006F7BCF"/>
    <w:rsid w:val="006F7BE8"/>
    <w:rsid w:val="006F7C2D"/>
    <w:rsid w:val="006F7CB5"/>
    <w:rsid w:val="006F7D97"/>
    <w:rsid w:val="006F7DFD"/>
    <w:rsid w:val="006F7FE5"/>
    <w:rsid w:val="00700026"/>
    <w:rsid w:val="00700096"/>
    <w:rsid w:val="007000DE"/>
    <w:rsid w:val="007000E3"/>
    <w:rsid w:val="0070016D"/>
    <w:rsid w:val="007001A3"/>
    <w:rsid w:val="007002A4"/>
    <w:rsid w:val="007002DE"/>
    <w:rsid w:val="0070037D"/>
    <w:rsid w:val="007004D0"/>
    <w:rsid w:val="00700506"/>
    <w:rsid w:val="00700507"/>
    <w:rsid w:val="00700514"/>
    <w:rsid w:val="00700523"/>
    <w:rsid w:val="007005F2"/>
    <w:rsid w:val="00700655"/>
    <w:rsid w:val="00700687"/>
    <w:rsid w:val="007006AC"/>
    <w:rsid w:val="007008D9"/>
    <w:rsid w:val="007008E5"/>
    <w:rsid w:val="00700930"/>
    <w:rsid w:val="00700984"/>
    <w:rsid w:val="00700A44"/>
    <w:rsid w:val="00700A77"/>
    <w:rsid w:val="00700AF3"/>
    <w:rsid w:val="00700B33"/>
    <w:rsid w:val="00700B48"/>
    <w:rsid w:val="00700B5A"/>
    <w:rsid w:val="00700B97"/>
    <w:rsid w:val="00700C39"/>
    <w:rsid w:val="00700CC1"/>
    <w:rsid w:val="00700D06"/>
    <w:rsid w:val="00700DBF"/>
    <w:rsid w:val="00700DEA"/>
    <w:rsid w:val="00700EFF"/>
    <w:rsid w:val="007010A1"/>
    <w:rsid w:val="007010FE"/>
    <w:rsid w:val="0070115B"/>
    <w:rsid w:val="00701258"/>
    <w:rsid w:val="007012CA"/>
    <w:rsid w:val="0070147B"/>
    <w:rsid w:val="0070159E"/>
    <w:rsid w:val="00701609"/>
    <w:rsid w:val="0070161D"/>
    <w:rsid w:val="007016BB"/>
    <w:rsid w:val="0070186B"/>
    <w:rsid w:val="00701937"/>
    <w:rsid w:val="0070197F"/>
    <w:rsid w:val="007019B9"/>
    <w:rsid w:val="00701A04"/>
    <w:rsid w:val="00701A71"/>
    <w:rsid w:val="00701A88"/>
    <w:rsid w:val="00701AD4"/>
    <w:rsid w:val="00701C4C"/>
    <w:rsid w:val="00701CBD"/>
    <w:rsid w:val="00701D5A"/>
    <w:rsid w:val="00701D64"/>
    <w:rsid w:val="00701D87"/>
    <w:rsid w:val="00701E2D"/>
    <w:rsid w:val="00701EFF"/>
    <w:rsid w:val="00701F92"/>
    <w:rsid w:val="00702022"/>
    <w:rsid w:val="00702071"/>
    <w:rsid w:val="007020D5"/>
    <w:rsid w:val="00702182"/>
    <w:rsid w:val="007021EE"/>
    <w:rsid w:val="007021FC"/>
    <w:rsid w:val="00702287"/>
    <w:rsid w:val="007022AF"/>
    <w:rsid w:val="007022BB"/>
    <w:rsid w:val="0070230A"/>
    <w:rsid w:val="0070235F"/>
    <w:rsid w:val="0070252C"/>
    <w:rsid w:val="00702628"/>
    <w:rsid w:val="0070263E"/>
    <w:rsid w:val="007026C0"/>
    <w:rsid w:val="00702719"/>
    <w:rsid w:val="00702839"/>
    <w:rsid w:val="0070284D"/>
    <w:rsid w:val="0070287F"/>
    <w:rsid w:val="007028A4"/>
    <w:rsid w:val="00702A07"/>
    <w:rsid w:val="00702A98"/>
    <w:rsid w:val="00702B0F"/>
    <w:rsid w:val="00702B1B"/>
    <w:rsid w:val="00702B40"/>
    <w:rsid w:val="00702BA3"/>
    <w:rsid w:val="00702BD0"/>
    <w:rsid w:val="00702C24"/>
    <w:rsid w:val="00702C34"/>
    <w:rsid w:val="00702E45"/>
    <w:rsid w:val="00702E90"/>
    <w:rsid w:val="00702E95"/>
    <w:rsid w:val="0070309B"/>
    <w:rsid w:val="007031DC"/>
    <w:rsid w:val="0070323A"/>
    <w:rsid w:val="00703347"/>
    <w:rsid w:val="007033C5"/>
    <w:rsid w:val="0070344F"/>
    <w:rsid w:val="007034B2"/>
    <w:rsid w:val="00703555"/>
    <w:rsid w:val="00703624"/>
    <w:rsid w:val="0070369D"/>
    <w:rsid w:val="007036A9"/>
    <w:rsid w:val="007037C1"/>
    <w:rsid w:val="007039F3"/>
    <w:rsid w:val="00703A2C"/>
    <w:rsid w:val="00703B24"/>
    <w:rsid w:val="00703B76"/>
    <w:rsid w:val="00703C93"/>
    <w:rsid w:val="00703D70"/>
    <w:rsid w:val="00703E9A"/>
    <w:rsid w:val="00703F69"/>
    <w:rsid w:val="0070402F"/>
    <w:rsid w:val="00704102"/>
    <w:rsid w:val="00704189"/>
    <w:rsid w:val="00704317"/>
    <w:rsid w:val="007043CA"/>
    <w:rsid w:val="00704499"/>
    <w:rsid w:val="007044B2"/>
    <w:rsid w:val="0070451C"/>
    <w:rsid w:val="00704548"/>
    <w:rsid w:val="0070461C"/>
    <w:rsid w:val="0070463E"/>
    <w:rsid w:val="007046BD"/>
    <w:rsid w:val="007046EE"/>
    <w:rsid w:val="007046FB"/>
    <w:rsid w:val="0070470B"/>
    <w:rsid w:val="00704734"/>
    <w:rsid w:val="00704883"/>
    <w:rsid w:val="007049F3"/>
    <w:rsid w:val="00704A57"/>
    <w:rsid w:val="00704ABD"/>
    <w:rsid w:val="00704B21"/>
    <w:rsid w:val="00704B7D"/>
    <w:rsid w:val="00704C0A"/>
    <w:rsid w:val="00704C0B"/>
    <w:rsid w:val="00704C50"/>
    <w:rsid w:val="00704D17"/>
    <w:rsid w:val="00704D5F"/>
    <w:rsid w:val="00704D99"/>
    <w:rsid w:val="00704DB5"/>
    <w:rsid w:val="00704DF5"/>
    <w:rsid w:val="00704E38"/>
    <w:rsid w:val="00704EB6"/>
    <w:rsid w:val="00704F78"/>
    <w:rsid w:val="00704FDD"/>
    <w:rsid w:val="00705012"/>
    <w:rsid w:val="00705037"/>
    <w:rsid w:val="007050A2"/>
    <w:rsid w:val="007050F6"/>
    <w:rsid w:val="007051D1"/>
    <w:rsid w:val="00705246"/>
    <w:rsid w:val="00705268"/>
    <w:rsid w:val="007052F5"/>
    <w:rsid w:val="00705383"/>
    <w:rsid w:val="00705408"/>
    <w:rsid w:val="00705420"/>
    <w:rsid w:val="00705550"/>
    <w:rsid w:val="00705660"/>
    <w:rsid w:val="007056A7"/>
    <w:rsid w:val="007056CB"/>
    <w:rsid w:val="0070571C"/>
    <w:rsid w:val="0070574E"/>
    <w:rsid w:val="0070579F"/>
    <w:rsid w:val="007057BB"/>
    <w:rsid w:val="007057E5"/>
    <w:rsid w:val="0070589B"/>
    <w:rsid w:val="00705DD3"/>
    <w:rsid w:val="00705DE5"/>
    <w:rsid w:val="00705E74"/>
    <w:rsid w:val="00705EC3"/>
    <w:rsid w:val="00705F59"/>
    <w:rsid w:val="00705FFA"/>
    <w:rsid w:val="007060E8"/>
    <w:rsid w:val="00706111"/>
    <w:rsid w:val="00706170"/>
    <w:rsid w:val="0070621A"/>
    <w:rsid w:val="0070631D"/>
    <w:rsid w:val="00706352"/>
    <w:rsid w:val="007063E4"/>
    <w:rsid w:val="007064F0"/>
    <w:rsid w:val="0070651F"/>
    <w:rsid w:val="00706641"/>
    <w:rsid w:val="00706753"/>
    <w:rsid w:val="00706860"/>
    <w:rsid w:val="00706890"/>
    <w:rsid w:val="00706A13"/>
    <w:rsid w:val="00706A21"/>
    <w:rsid w:val="00706A49"/>
    <w:rsid w:val="00706A7D"/>
    <w:rsid w:val="00706ADC"/>
    <w:rsid w:val="00706B26"/>
    <w:rsid w:val="00706B2C"/>
    <w:rsid w:val="00706B75"/>
    <w:rsid w:val="00706D22"/>
    <w:rsid w:val="00706DA4"/>
    <w:rsid w:val="00706EA2"/>
    <w:rsid w:val="00706EC6"/>
    <w:rsid w:val="00706F2C"/>
    <w:rsid w:val="00706FBA"/>
    <w:rsid w:val="007070A6"/>
    <w:rsid w:val="00707134"/>
    <w:rsid w:val="0070718A"/>
    <w:rsid w:val="00707197"/>
    <w:rsid w:val="0070719D"/>
    <w:rsid w:val="007071BA"/>
    <w:rsid w:val="00707249"/>
    <w:rsid w:val="007072ED"/>
    <w:rsid w:val="0070732A"/>
    <w:rsid w:val="0070733E"/>
    <w:rsid w:val="007073DC"/>
    <w:rsid w:val="007073EC"/>
    <w:rsid w:val="007074C2"/>
    <w:rsid w:val="007074C9"/>
    <w:rsid w:val="007075C5"/>
    <w:rsid w:val="00707675"/>
    <w:rsid w:val="00707724"/>
    <w:rsid w:val="00707866"/>
    <w:rsid w:val="00707921"/>
    <w:rsid w:val="00707994"/>
    <w:rsid w:val="00707A6B"/>
    <w:rsid w:val="00707ABB"/>
    <w:rsid w:val="00707AD9"/>
    <w:rsid w:val="00707B66"/>
    <w:rsid w:val="00707BD5"/>
    <w:rsid w:val="00707C35"/>
    <w:rsid w:val="00707C85"/>
    <w:rsid w:val="00707D87"/>
    <w:rsid w:val="00707DE7"/>
    <w:rsid w:val="00707E00"/>
    <w:rsid w:val="00707E4E"/>
    <w:rsid w:val="00707F29"/>
    <w:rsid w:val="00707F78"/>
    <w:rsid w:val="00707F91"/>
    <w:rsid w:val="00707FB8"/>
    <w:rsid w:val="0071020C"/>
    <w:rsid w:val="00710249"/>
    <w:rsid w:val="00710267"/>
    <w:rsid w:val="00710317"/>
    <w:rsid w:val="00710354"/>
    <w:rsid w:val="007103E9"/>
    <w:rsid w:val="007105BF"/>
    <w:rsid w:val="007106D9"/>
    <w:rsid w:val="007106FF"/>
    <w:rsid w:val="0071072E"/>
    <w:rsid w:val="0071079E"/>
    <w:rsid w:val="0071082F"/>
    <w:rsid w:val="00710831"/>
    <w:rsid w:val="00710904"/>
    <w:rsid w:val="00710940"/>
    <w:rsid w:val="00710AA6"/>
    <w:rsid w:val="00710C17"/>
    <w:rsid w:val="00710CB5"/>
    <w:rsid w:val="00710D24"/>
    <w:rsid w:val="00710D28"/>
    <w:rsid w:val="00710D4A"/>
    <w:rsid w:val="00710E24"/>
    <w:rsid w:val="00710F4E"/>
    <w:rsid w:val="00710FC3"/>
    <w:rsid w:val="00710FF0"/>
    <w:rsid w:val="00711090"/>
    <w:rsid w:val="007110FF"/>
    <w:rsid w:val="00711136"/>
    <w:rsid w:val="00711187"/>
    <w:rsid w:val="007111DF"/>
    <w:rsid w:val="00711209"/>
    <w:rsid w:val="0071127C"/>
    <w:rsid w:val="007112A1"/>
    <w:rsid w:val="00711453"/>
    <w:rsid w:val="00711465"/>
    <w:rsid w:val="00711559"/>
    <w:rsid w:val="00711630"/>
    <w:rsid w:val="00711667"/>
    <w:rsid w:val="007116DE"/>
    <w:rsid w:val="00711792"/>
    <w:rsid w:val="007117BF"/>
    <w:rsid w:val="007117F5"/>
    <w:rsid w:val="00711839"/>
    <w:rsid w:val="00711920"/>
    <w:rsid w:val="0071192A"/>
    <w:rsid w:val="00711939"/>
    <w:rsid w:val="007119AA"/>
    <w:rsid w:val="00711A35"/>
    <w:rsid w:val="00711A72"/>
    <w:rsid w:val="00711B6D"/>
    <w:rsid w:val="00711CCA"/>
    <w:rsid w:val="00711E2A"/>
    <w:rsid w:val="00711E5D"/>
    <w:rsid w:val="00711E7B"/>
    <w:rsid w:val="00711EC2"/>
    <w:rsid w:val="00711F6D"/>
    <w:rsid w:val="00711F7F"/>
    <w:rsid w:val="007120A8"/>
    <w:rsid w:val="00712146"/>
    <w:rsid w:val="007121BA"/>
    <w:rsid w:val="00712257"/>
    <w:rsid w:val="00712328"/>
    <w:rsid w:val="007123C0"/>
    <w:rsid w:val="00712461"/>
    <w:rsid w:val="00712475"/>
    <w:rsid w:val="00712663"/>
    <w:rsid w:val="00712672"/>
    <w:rsid w:val="00712805"/>
    <w:rsid w:val="0071293C"/>
    <w:rsid w:val="0071294E"/>
    <w:rsid w:val="00712984"/>
    <w:rsid w:val="007129B9"/>
    <w:rsid w:val="007129E7"/>
    <w:rsid w:val="00712A9B"/>
    <w:rsid w:val="00712ABE"/>
    <w:rsid w:val="00712AC0"/>
    <w:rsid w:val="00712AE2"/>
    <w:rsid w:val="00712B8A"/>
    <w:rsid w:val="00712BFC"/>
    <w:rsid w:val="00712C0E"/>
    <w:rsid w:val="00712CAB"/>
    <w:rsid w:val="00712CCD"/>
    <w:rsid w:val="00712D6E"/>
    <w:rsid w:val="00712F7D"/>
    <w:rsid w:val="00713016"/>
    <w:rsid w:val="007131B1"/>
    <w:rsid w:val="0071322C"/>
    <w:rsid w:val="007132AF"/>
    <w:rsid w:val="00713350"/>
    <w:rsid w:val="007133B4"/>
    <w:rsid w:val="007136F0"/>
    <w:rsid w:val="00713762"/>
    <w:rsid w:val="0071381C"/>
    <w:rsid w:val="00713842"/>
    <w:rsid w:val="007138A8"/>
    <w:rsid w:val="007138EE"/>
    <w:rsid w:val="00713A1E"/>
    <w:rsid w:val="00713AF9"/>
    <w:rsid w:val="00713B1F"/>
    <w:rsid w:val="00713B44"/>
    <w:rsid w:val="00713BFF"/>
    <w:rsid w:val="00713C1F"/>
    <w:rsid w:val="00713C69"/>
    <w:rsid w:val="00713D2F"/>
    <w:rsid w:val="00713D6F"/>
    <w:rsid w:val="00713D9C"/>
    <w:rsid w:val="00713DB0"/>
    <w:rsid w:val="00713E37"/>
    <w:rsid w:val="00713EF8"/>
    <w:rsid w:val="00714032"/>
    <w:rsid w:val="00714069"/>
    <w:rsid w:val="007140FD"/>
    <w:rsid w:val="00714112"/>
    <w:rsid w:val="00714146"/>
    <w:rsid w:val="007141D7"/>
    <w:rsid w:val="00714204"/>
    <w:rsid w:val="00714249"/>
    <w:rsid w:val="0071427E"/>
    <w:rsid w:val="0071447C"/>
    <w:rsid w:val="007144E0"/>
    <w:rsid w:val="00714551"/>
    <w:rsid w:val="0071463A"/>
    <w:rsid w:val="007146E4"/>
    <w:rsid w:val="00714738"/>
    <w:rsid w:val="00714759"/>
    <w:rsid w:val="007148EE"/>
    <w:rsid w:val="0071494A"/>
    <w:rsid w:val="00714AA2"/>
    <w:rsid w:val="00714ACC"/>
    <w:rsid w:val="00714AE5"/>
    <w:rsid w:val="00714B4A"/>
    <w:rsid w:val="00714B58"/>
    <w:rsid w:val="00714D7B"/>
    <w:rsid w:val="00714D84"/>
    <w:rsid w:val="00714D87"/>
    <w:rsid w:val="00714DF6"/>
    <w:rsid w:val="00715077"/>
    <w:rsid w:val="007150CD"/>
    <w:rsid w:val="007150FB"/>
    <w:rsid w:val="007151B8"/>
    <w:rsid w:val="007152A4"/>
    <w:rsid w:val="007152C6"/>
    <w:rsid w:val="00715313"/>
    <w:rsid w:val="0071544C"/>
    <w:rsid w:val="0071562C"/>
    <w:rsid w:val="00715657"/>
    <w:rsid w:val="0071569A"/>
    <w:rsid w:val="007156F5"/>
    <w:rsid w:val="00715728"/>
    <w:rsid w:val="0071579E"/>
    <w:rsid w:val="007157A5"/>
    <w:rsid w:val="007157CB"/>
    <w:rsid w:val="00715820"/>
    <w:rsid w:val="0071591C"/>
    <w:rsid w:val="00715A5F"/>
    <w:rsid w:val="00715A8C"/>
    <w:rsid w:val="00715BBE"/>
    <w:rsid w:val="00715C1A"/>
    <w:rsid w:val="00715C52"/>
    <w:rsid w:val="00715DEA"/>
    <w:rsid w:val="00715E23"/>
    <w:rsid w:val="00715F0E"/>
    <w:rsid w:val="00715F81"/>
    <w:rsid w:val="0071602F"/>
    <w:rsid w:val="007160C2"/>
    <w:rsid w:val="00716214"/>
    <w:rsid w:val="0071621F"/>
    <w:rsid w:val="00716227"/>
    <w:rsid w:val="00716336"/>
    <w:rsid w:val="0071643B"/>
    <w:rsid w:val="0071649E"/>
    <w:rsid w:val="007164E9"/>
    <w:rsid w:val="00716543"/>
    <w:rsid w:val="007165E5"/>
    <w:rsid w:val="007165F6"/>
    <w:rsid w:val="00716842"/>
    <w:rsid w:val="007168AE"/>
    <w:rsid w:val="0071690C"/>
    <w:rsid w:val="0071697D"/>
    <w:rsid w:val="00716A19"/>
    <w:rsid w:val="00716A4C"/>
    <w:rsid w:val="00716A92"/>
    <w:rsid w:val="00716ACF"/>
    <w:rsid w:val="00716ADB"/>
    <w:rsid w:val="00716AEF"/>
    <w:rsid w:val="00716C0D"/>
    <w:rsid w:val="00716C0E"/>
    <w:rsid w:val="00716D46"/>
    <w:rsid w:val="00716DE9"/>
    <w:rsid w:val="00716EA7"/>
    <w:rsid w:val="00716EB9"/>
    <w:rsid w:val="00717080"/>
    <w:rsid w:val="007170B2"/>
    <w:rsid w:val="007170DA"/>
    <w:rsid w:val="007171FB"/>
    <w:rsid w:val="007172A3"/>
    <w:rsid w:val="007173A5"/>
    <w:rsid w:val="007173C5"/>
    <w:rsid w:val="00717435"/>
    <w:rsid w:val="00717469"/>
    <w:rsid w:val="00717515"/>
    <w:rsid w:val="00717554"/>
    <w:rsid w:val="0071763C"/>
    <w:rsid w:val="00717749"/>
    <w:rsid w:val="007177AB"/>
    <w:rsid w:val="007177AD"/>
    <w:rsid w:val="007177B5"/>
    <w:rsid w:val="0071782E"/>
    <w:rsid w:val="00717AD6"/>
    <w:rsid w:val="00717B17"/>
    <w:rsid w:val="00717B3A"/>
    <w:rsid w:val="00717B7E"/>
    <w:rsid w:val="00717B98"/>
    <w:rsid w:val="00717BCB"/>
    <w:rsid w:val="00717CE1"/>
    <w:rsid w:val="00717D88"/>
    <w:rsid w:val="00717DAC"/>
    <w:rsid w:val="00717FC0"/>
    <w:rsid w:val="007201F4"/>
    <w:rsid w:val="00720227"/>
    <w:rsid w:val="0072036D"/>
    <w:rsid w:val="0072048D"/>
    <w:rsid w:val="00720596"/>
    <w:rsid w:val="007205E1"/>
    <w:rsid w:val="00720653"/>
    <w:rsid w:val="00720697"/>
    <w:rsid w:val="007207B2"/>
    <w:rsid w:val="007207E3"/>
    <w:rsid w:val="007207FA"/>
    <w:rsid w:val="00720830"/>
    <w:rsid w:val="0072084A"/>
    <w:rsid w:val="0072084C"/>
    <w:rsid w:val="00720890"/>
    <w:rsid w:val="007208C2"/>
    <w:rsid w:val="00720A51"/>
    <w:rsid w:val="00720A72"/>
    <w:rsid w:val="00720B2E"/>
    <w:rsid w:val="00720BEC"/>
    <w:rsid w:val="00720C3C"/>
    <w:rsid w:val="00720CB5"/>
    <w:rsid w:val="00720CDF"/>
    <w:rsid w:val="00720D58"/>
    <w:rsid w:val="00720D5C"/>
    <w:rsid w:val="00720D61"/>
    <w:rsid w:val="00720EBB"/>
    <w:rsid w:val="00720F13"/>
    <w:rsid w:val="00720F27"/>
    <w:rsid w:val="00720FE2"/>
    <w:rsid w:val="00721000"/>
    <w:rsid w:val="00721002"/>
    <w:rsid w:val="007211ED"/>
    <w:rsid w:val="00721225"/>
    <w:rsid w:val="00721383"/>
    <w:rsid w:val="00721446"/>
    <w:rsid w:val="007214B1"/>
    <w:rsid w:val="0072152A"/>
    <w:rsid w:val="007215B4"/>
    <w:rsid w:val="007215F3"/>
    <w:rsid w:val="00721695"/>
    <w:rsid w:val="0072169C"/>
    <w:rsid w:val="00721752"/>
    <w:rsid w:val="007217A5"/>
    <w:rsid w:val="007218FA"/>
    <w:rsid w:val="00721A10"/>
    <w:rsid w:val="00721A80"/>
    <w:rsid w:val="00721A95"/>
    <w:rsid w:val="00721AD3"/>
    <w:rsid w:val="00721BED"/>
    <w:rsid w:val="00721C3E"/>
    <w:rsid w:val="00721C67"/>
    <w:rsid w:val="00721CA3"/>
    <w:rsid w:val="00721CDD"/>
    <w:rsid w:val="00721DA9"/>
    <w:rsid w:val="00721E94"/>
    <w:rsid w:val="00721F12"/>
    <w:rsid w:val="00722022"/>
    <w:rsid w:val="0072211D"/>
    <w:rsid w:val="007222EA"/>
    <w:rsid w:val="007224A6"/>
    <w:rsid w:val="00722561"/>
    <w:rsid w:val="007225C4"/>
    <w:rsid w:val="007225DC"/>
    <w:rsid w:val="007226A5"/>
    <w:rsid w:val="007226BC"/>
    <w:rsid w:val="007226CC"/>
    <w:rsid w:val="007226D3"/>
    <w:rsid w:val="007226D9"/>
    <w:rsid w:val="00722716"/>
    <w:rsid w:val="00722722"/>
    <w:rsid w:val="00722799"/>
    <w:rsid w:val="007227B7"/>
    <w:rsid w:val="007227E3"/>
    <w:rsid w:val="007227FD"/>
    <w:rsid w:val="007228C0"/>
    <w:rsid w:val="007229ED"/>
    <w:rsid w:val="007229F5"/>
    <w:rsid w:val="00722A5C"/>
    <w:rsid w:val="00722A81"/>
    <w:rsid w:val="00722AE2"/>
    <w:rsid w:val="00722C74"/>
    <w:rsid w:val="00722CC1"/>
    <w:rsid w:val="00722CDC"/>
    <w:rsid w:val="00722DA8"/>
    <w:rsid w:val="00722FB9"/>
    <w:rsid w:val="00722FD6"/>
    <w:rsid w:val="00723021"/>
    <w:rsid w:val="0072306D"/>
    <w:rsid w:val="00723112"/>
    <w:rsid w:val="00723321"/>
    <w:rsid w:val="00723373"/>
    <w:rsid w:val="007233CF"/>
    <w:rsid w:val="007233E0"/>
    <w:rsid w:val="00723405"/>
    <w:rsid w:val="007234CD"/>
    <w:rsid w:val="007236B4"/>
    <w:rsid w:val="0072377D"/>
    <w:rsid w:val="0072379C"/>
    <w:rsid w:val="007237AB"/>
    <w:rsid w:val="007238DD"/>
    <w:rsid w:val="00723962"/>
    <w:rsid w:val="00723987"/>
    <w:rsid w:val="00723997"/>
    <w:rsid w:val="00723A09"/>
    <w:rsid w:val="00723A4D"/>
    <w:rsid w:val="00723A55"/>
    <w:rsid w:val="00723ABC"/>
    <w:rsid w:val="00723AF5"/>
    <w:rsid w:val="00723AFB"/>
    <w:rsid w:val="00723BA5"/>
    <w:rsid w:val="00723CAC"/>
    <w:rsid w:val="00723D2B"/>
    <w:rsid w:val="00723D34"/>
    <w:rsid w:val="00723E3A"/>
    <w:rsid w:val="00723E92"/>
    <w:rsid w:val="0072402D"/>
    <w:rsid w:val="00724102"/>
    <w:rsid w:val="00724118"/>
    <w:rsid w:val="00724150"/>
    <w:rsid w:val="00724201"/>
    <w:rsid w:val="00724244"/>
    <w:rsid w:val="00724366"/>
    <w:rsid w:val="007243D8"/>
    <w:rsid w:val="007243E7"/>
    <w:rsid w:val="0072461F"/>
    <w:rsid w:val="00724641"/>
    <w:rsid w:val="0072464F"/>
    <w:rsid w:val="007246D8"/>
    <w:rsid w:val="00724713"/>
    <w:rsid w:val="00724781"/>
    <w:rsid w:val="007247E4"/>
    <w:rsid w:val="0072486D"/>
    <w:rsid w:val="00724912"/>
    <w:rsid w:val="0072491E"/>
    <w:rsid w:val="00724925"/>
    <w:rsid w:val="00724990"/>
    <w:rsid w:val="007249AB"/>
    <w:rsid w:val="00724AB7"/>
    <w:rsid w:val="00724B31"/>
    <w:rsid w:val="00724BC8"/>
    <w:rsid w:val="00724C84"/>
    <w:rsid w:val="00724EB7"/>
    <w:rsid w:val="00724F93"/>
    <w:rsid w:val="0072500C"/>
    <w:rsid w:val="00725097"/>
    <w:rsid w:val="007250B7"/>
    <w:rsid w:val="007250DC"/>
    <w:rsid w:val="00725114"/>
    <w:rsid w:val="00725199"/>
    <w:rsid w:val="0072519B"/>
    <w:rsid w:val="0072527D"/>
    <w:rsid w:val="00725344"/>
    <w:rsid w:val="007254BA"/>
    <w:rsid w:val="007254EF"/>
    <w:rsid w:val="00725549"/>
    <w:rsid w:val="007255C3"/>
    <w:rsid w:val="007258D4"/>
    <w:rsid w:val="007258D5"/>
    <w:rsid w:val="00725915"/>
    <w:rsid w:val="00725922"/>
    <w:rsid w:val="0072595F"/>
    <w:rsid w:val="007259FB"/>
    <w:rsid w:val="00725B5F"/>
    <w:rsid w:val="00725CB1"/>
    <w:rsid w:val="00725D3D"/>
    <w:rsid w:val="00725D71"/>
    <w:rsid w:val="00725D76"/>
    <w:rsid w:val="00725E6E"/>
    <w:rsid w:val="00725EF7"/>
    <w:rsid w:val="00725F44"/>
    <w:rsid w:val="0072610D"/>
    <w:rsid w:val="007261EA"/>
    <w:rsid w:val="0072625E"/>
    <w:rsid w:val="0072631A"/>
    <w:rsid w:val="00726413"/>
    <w:rsid w:val="00726441"/>
    <w:rsid w:val="007264C7"/>
    <w:rsid w:val="00726640"/>
    <w:rsid w:val="007266E9"/>
    <w:rsid w:val="007267C3"/>
    <w:rsid w:val="00726807"/>
    <w:rsid w:val="0072681B"/>
    <w:rsid w:val="00726841"/>
    <w:rsid w:val="007268AA"/>
    <w:rsid w:val="007268AE"/>
    <w:rsid w:val="00726A18"/>
    <w:rsid w:val="00726B2E"/>
    <w:rsid w:val="00726B3A"/>
    <w:rsid w:val="00726BCB"/>
    <w:rsid w:val="00726C1D"/>
    <w:rsid w:val="00726C2B"/>
    <w:rsid w:val="00726CDF"/>
    <w:rsid w:val="00726D4E"/>
    <w:rsid w:val="00726FD1"/>
    <w:rsid w:val="007271A2"/>
    <w:rsid w:val="00727215"/>
    <w:rsid w:val="00727221"/>
    <w:rsid w:val="0072727A"/>
    <w:rsid w:val="007272E9"/>
    <w:rsid w:val="00727348"/>
    <w:rsid w:val="00727362"/>
    <w:rsid w:val="00727527"/>
    <w:rsid w:val="0072782C"/>
    <w:rsid w:val="00727830"/>
    <w:rsid w:val="00727998"/>
    <w:rsid w:val="007279A7"/>
    <w:rsid w:val="00727A26"/>
    <w:rsid w:val="00727A55"/>
    <w:rsid w:val="00727AFA"/>
    <w:rsid w:val="00727B2C"/>
    <w:rsid w:val="00727B8A"/>
    <w:rsid w:val="00727C59"/>
    <w:rsid w:val="00727C68"/>
    <w:rsid w:val="00727CC5"/>
    <w:rsid w:val="00727D5E"/>
    <w:rsid w:val="00727D92"/>
    <w:rsid w:val="00727DA1"/>
    <w:rsid w:val="00727DC4"/>
    <w:rsid w:val="00727DC7"/>
    <w:rsid w:val="00727DCE"/>
    <w:rsid w:val="00727F4E"/>
    <w:rsid w:val="0073009D"/>
    <w:rsid w:val="007300DE"/>
    <w:rsid w:val="0073018C"/>
    <w:rsid w:val="007302B1"/>
    <w:rsid w:val="00730350"/>
    <w:rsid w:val="007304A2"/>
    <w:rsid w:val="007304CE"/>
    <w:rsid w:val="007304F9"/>
    <w:rsid w:val="00730560"/>
    <w:rsid w:val="00730569"/>
    <w:rsid w:val="0073065D"/>
    <w:rsid w:val="007306B8"/>
    <w:rsid w:val="007306D5"/>
    <w:rsid w:val="0073082B"/>
    <w:rsid w:val="0073083E"/>
    <w:rsid w:val="007308E1"/>
    <w:rsid w:val="00730943"/>
    <w:rsid w:val="00730B4C"/>
    <w:rsid w:val="00730BAC"/>
    <w:rsid w:val="00730BEB"/>
    <w:rsid w:val="00730C1D"/>
    <w:rsid w:val="00730E16"/>
    <w:rsid w:val="00730E26"/>
    <w:rsid w:val="00730E2E"/>
    <w:rsid w:val="00730F58"/>
    <w:rsid w:val="007310A6"/>
    <w:rsid w:val="007310E4"/>
    <w:rsid w:val="00731108"/>
    <w:rsid w:val="0073113A"/>
    <w:rsid w:val="007311AB"/>
    <w:rsid w:val="00731221"/>
    <w:rsid w:val="007312C2"/>
    <w:rsid w:val="00731340"/>
    <w:rsid w:val="00731387"/>
    <w:rsid w:val="007313AF"/>
    <w:rsid w:val="007313C5"/>
    <w:rsid w:val="0073151F"/>
    <w:rsid w:val="007315A3"/>
    <w:rsid w:val="0073160D"/>
    <w:rsid w:val="0073162A"/>
    <w:rsid w:val="0073162C"/>
    <w:rsid w:val="007316E6"/>
    <w:rsid w:val="00731742"/>
    <w:rsid w:val="007317F0"/>
    <w:rsid w:val="00731807"/>
    <w:rsid w:val="00731886"/>
    <w:rsid w:val="007318A6"/>
    <w:rsid w:val="00731AC8"/>
    <w:rsid w:val="00731B15"/>
    <w:rsid w:val="00731B24"/>
    <w:rsid w:val="00731B32"/>
    <w:rsid w:val="00731D51"/>
    <w:rsid w:val="00731DCA"/>
    <w:rsid w:val="00731E2B"/>
    <w:rsid w:val="00731EB9"/>
    <w:rsid w:val="00731EC1"/>
    <w:rsid w:val="00731EDD"/>
    <w:rsid w:val="00731F70"/>
    <w:rsid w:val="00731FC1"/>
    <w:rsid w:val="00732074"/>
    <w:rsid w:val="00732077"/>
    <w:rsid w:val="0073207D"/>
    <w:rsid w:val="00732111"/>
    <w:rsid w:val="0073212D"/>
    <w:rsid w:val="007321EA"/>
    <w:rsid w:val="007322AE"/>
    <w:rsid w:val="007322C5"/>
    <w:rsid w:val="0073232B"/>
    <w:rsid w:val="00732381"/>
    <w:rsid w:val="0073243C"/>
    <w:rsid w:val="00732478"/>
    <w:rsid w:val="007324C1"/>
    <w:rsid w:val="007324ED"/>
    <w:rsid w:val="00732658"/>
    <w:rsid w:val="0073268F"/>
    <w:rsid w:val="007326AD"/>
    <w:rsid w:val="007326BE"/>
    <w:rsid w:val="00732742"/>
    <w:rsid w:val="0073277B"/>
    <w:rsid w:val="00732897"/>
    <w:rsid w:val="0073289D"/>
    <w:rsid w:val="0073297D"/>
    <w:rsid w:val="00732A58"/>
    <w:rsid w:val="00732AD5"/>
    <w:rsid w:val="00732BF0"/>
    <w:rsid w:val="00732C58"/>
    <w:rsid w:val="00732C5A"/>
    <w:rsid w:val="00732C6D"/>
    <w:rsid w:val="00732CC1"/>
    <w:rsid w:val="00732CCF"/>
    <w:rsid w:val="00732D5C"/>
    <w:rsid w:val="00732D7E"/>
    <w:rsid w:val="00732DB0"/>
    <w:rsid w:val="00732DD4"/>
    <w:rsid w:val="00732E07"/>
    <w:rsid w:val="00732FC3"/>
    <w:rsid w:val="00733015"/>
    <w:rsid w:val="00733020"/>
    <w:rsid w:val="0073302E"/>
    <w:rsid w:val="00733090"/>
    <w:rsid w:val="007330A4"/>
    <w:rsid w:val="0073310B"/>
    <w:rsid w:val="007331A2"/>
    <w:rsid w:val="007331ED"/>
    <w:rsid w:val="00733257"/>
    <w:rsid w:val="007332B0"/>
    <w:rsid w:val="00733346"/>
    <w:rsid w:val="0073335B"/>
    <w:rsid w:val="00733587"/>
    <w:rsid w:val="00733636"/>
    <w:rsid w:val="00733718"/>
    <w:rsid w:val="00733752"/>
    <w:rsid w:val="0073382E"/>
    <w:rsid w:val="007338C7"/>
    <w:rsid w:val="0073394B"/>
    <w:rsid w:val="0073398E"/>
    <w:rsid w:val="007339D0"/>
    <w:rsid w:val="00733A07"/>
    <w:rsid w:val="00733A32"/>
    <w:rsid w:val="00733B4E"/>
    <w:rsid w:val="00733BC4"/>
    <w:rsid w:val="00733C7B"/>
    <w:rsid w:val="00733CC4"/>
    <w:rsid w:val="00733CDC"/>
    <w:rsid w:val="00733CDD"/>
    <w:rsid w:val="00733D01"/>
    <w:rsid w:val="00733D2B"/>
    <w:rsid w:val="00733E1A"/>
    <w:rsid w:val="00733E1F"/>
    <w:rsid w:val="00733EA7"/>
    <w:rsid w:val="00733FEE"/>
    <w:rsid w:val="0073408A"/>
    <w:rsid w:val="00734102"/>
    <w:rsid w:val="0073417E"/>
    <w:rsid w:val="0073419A"/>
    <w:rsid w:val="007341D4"/>
    <w:rsid w:val="007342F7"/>
    <w:rsid w:val="00734398"/>
    <w:rsid w:val="007343F1"/>
    <w:rsid w:val="0073442B"/>
    <w:rsid w:val="007344CB"/>
    <w:rsid w:val="00734519"/>
    <w:rsid w:val="0073459E"/>
    <w:rsid w:val="00734642"/>
    <w:rsid w:val="007346F2"/>
    <w:rsid w:val="0073470A"/>
    <w:rsid w:val="007348A2"/>
    <w:rsid w:val="007349B1"/>
    <w:rsid w:val="00734A07"/>
    <w:rsid w:val="00734ABF"/>
    <w:rsid w:val="00734AE7"/>
    <w:rsid w:val="00734B9F"/>
    <w:rsid w:val="00734CC8"/>
    <w:rsid w:val="00734D0C"/>
    <w:rsid w:val="00734D17"/>
    <w:rsid w:val="00734D6A"/>
    <w:rsid w:val="00734DF1"/>
    <w:rsid w:val="00734E1A"/>
    <w:rsid w:val="00734F50"/>
    <w:rsid w:val="00734FA6"/>
    <w:rsid w:val="00734FAB"/>
    <w:rsid w:val="00735063"/>
    <w:rsid w:val="00735179"/>
    <w:rsid w:val="0073519E"/>
    <w:rsid w:val="00735236"/>
    <w:rsid w:val="00735347"/>
    <w:rsid w:val="00735386"/>
    <w:rsid w:val="00735440"/>
    <w:rsid w:val="00735490"/>
    <w:rsid w:val="007354A1"/>
    <w:rsid w:val="007354C7"/>
    <w:rsid w:val="00735597"/>
    <w:rsid w:val="00735675"/>
    <w:rsid w:val="00735680"/>
    <w:rsid w:val="00735684"/>
    <w:rsid w:val="007356A4"/>
    <w:rsid w:val="007356B5"/>
    <w:rsid w:val="007356C0"/>
    <w:rsid w:val="00735900"/>
    <w:rsid w:val="00735BC3"/>
    <w:rsid w:val="00735BE6"/>
    <w:rsid w:val="00735C3B"/>
    <w:rsid w:val="00735D82"/>
    <w:rsid w:val="00735D8C"/>
    <w:rsid w:val="00735DD9"/>
    <w:rsid w:val="00735EC5"/>
    <w:rsid w:val="00735ECB"/>
    <w:rsid w:val="00735ED4"/>
    <w:rsid w:val="00735F22"/>
    <w:rsid w:val="00735F92"/>
    <w:rsid w:val="00736125"/>
    <w:rsid w:val="00736129"/>
    <w:rsid w:val="0073618A"/>
    <w:rsid w:val="0073627D"/>
    <w:rsid w:val="0073629F"/>
    <w:rsid w:val="007362B4"/>
    <w:rsid w:val="007362BF"/>
    <w:rsid w:val="007362F6"/>
    <w:rsid w:val="00736310"/>
    <w:rsid w:val="0073638F"/>
    <w:rsid w:val="0073642C"/>
    <w:rsid w:val="00736431"/>
    <w:rsid w:val="00736435"/>
    <w:rsid w:val="00736437"/>
    <w:rsid w:val="00736438"/>
    <w:rsid w:val="00736467"/>
    <w:rsid w:val="007364E6"/>
    <w:rsid w:val="007364ED"/>
    <w:rsid w:val="0073658D"/>
    <w:rsid w:val="007365B3"/>
    <w:rsid w:val="007367CF"/>
    <w:rsid w:val="007369FF"/>
    <w:rsid w:val="00736AC5"/>
    <w:rsid w:val="00736B1A"/>
    <w:rsid w:val="00736B28"/>
    <w:rsid w:val="00736C92"/>
    <w:rsid w:val="00736D7E"/>
    <w:rsid w:val="00736D9A"/>
    <w:rsid w:val="00736E7B"/>
    <w:rsid w:val="00736F7D"/>
    <w:rsid w:val="0073704B"/>
    <w:rsid w:val="0073707D"/>
    <w:rsid w:val="007370B8"/>
    <w:rsid w:val="00737109"/>
    <w:rsid w:val="00737119"/>
    <w:rsid w:val="00737133"/>
    <w:rsid w:val="0073715D"/>
    <w:rsid w:val="0073732A"/>
    <w:rsid w:val="00737451"/>
    <w:rsid w:val="00737495"/>
    <w:rsid w:val="007374F3"/>
    <w:rsid w:val="0073752B"/>
    <w:rsid w:val="00737536"/>
    <w:rsid w:val="0073761A"/>
    <w:rsid w:val="00737666"/>
    <w:rsid w:val="0073768A"/>
    <w:rsid w:val="007376D7"/>
    <w:rsid w:val="007377D3"/>
    <w:rsid w:val="00737854"/>
    <w:rsid w:val="00737859"/>
    <w:rsid w:val="0073787C"/>
    <w:rsid w:val="0073796D"/>
    <w:rsid w:val="00737972"/>
    <w:rsid w:val="00737A00"/>
    <w:rsid w:val="00737B07"/>
    <w:rsid w:val="00737D2D"/>
    <w:rsid w:val="00737D42"/>
    <w:rsid w:val="00737D61"/>
    <w:rsid w:val="00737D74"/>
    <w:rsid w:val="00737E0B"/>
    <w:rsid w:val="00737E96"/>
    <w:rsid w:val="00737EB4"/>
    <w:rsid w:val="00737EBE"/>
    <w:rsid w:val="00737ECD"/>
    <w:rsid w:val="00737F0D"/>
    <w:rsid w:val="00737F4F"/>
    <w:rsid w:val="00737FD1"/>
    <w:rsid w:val="00737FF1"/>
    <w:rsid w:val="00740013"/>
    <w:rsid w:val="00740072"/>
    <w:rsid w:val="00740186"/>
    <w:rsid w:val="007401D1"/>
    <w:rsid w:val="007401DF"/>
    <w:rsid w:val="0074026F"/>
    <w:rsid w:val="00740407"/>
    <w:rsid w:val="0074043D"/>
    <w:rsid w:val="00740449"/>
    <w:rsid w:val="00740467"/>
    <w:rsid w:val="007404F5"/>
    <w:rsid w:val="00740554"/>
    <w:rsid w:val="00740585"/>
    <w:rsid w:val="00740619"/>
    <w:rsid w:val="00740662"/>
    <w:rsid w:val="0074066C"/>
    <w:rsid w:val="007406AC"/>
    <w:rsid w:val="007406C2"/>
    <w:rsid w:val="007407AE"/>
    <w:rsid w:val="007407FB"/>
    <w:rsid w:val="007408BD"/>
    <w:rsid w:val="00740928"/>
    <w:rsid w:val="00740AFC"/>
    <w:rsid w:val="00740B3A"/>
    <w:rsid w:val="00740CE1"/>
    <w:rsid w:val="00740D5F"/>
    <w:rsid w:val="00740E8C"/>
    <w:rsid w:val="00740F3A"/>
    <w:rsid w:val="0074100E"/>
    <w:rsid w:val="007410A3"/>
    <w:rsid w:val="00741122"/>
    <w:rsid w:val="00741197"/>
    <w:rsid w:val="007411B2"/>
    <w:rsid w:val="007412E5"/>
    <w:rsid w:val="00741358"/>
    <w:rsid w:val="00741386"/>
    <w:rsid w:val="007413C7"/>
    <w:rsid w:val="0074147B"/>
    <w:rsid w:val="0074165D"/>
    <w:rsid w:val="007416E4"/>
    <w:rsid w:val="007417D4"/>
    <w:rsid w:val="007417F9"/>
    <w:rsid w:val="0074184F"/>
    <w:rsid w:val="0074186E"/>
    <w:rsid w:val="0074199E"/>
    <w:rsid w:val="007419F1"/>
    <w:rsid w:val="00741C65"/>
    <w:rsid w:val="00741E23"/>
    <w:rsid w:val="00741E7C"/>
    <w:rsid w:val="00741E9B"/>
    <w:rsid w:val="00741EA8"/>
    <w:rsid w:val="00741ECC"/>
    <w:rsid w:val="00741EDF"/>
    <w:rsid w:val="00741F55"/>
    <w:rsid w:val="00741FE6"/>
    <w:rsid w:val="00742032"/>
    <w:rsid w:val="00742048"/>
    <w:rsid w:val="00742072"/>
    <w:rsid w:val="0074209B"/>
    <w:rsid w:val="00742108"/>
    <w:rsid w:val="007421D5"/>
    <w:rsid w:val="00742210"/>
    <w:rsid w:val="007422F2"/>
    <w:rsid w:val="00742363"/>
    <w:rsid w:val="0074237E"/>
    <w:rsid w:val="0074248E"/>
    <w:rsid w:val="007427AA"/>
    <w:rsid w:val="0074293D"/>
    <w:rsid w:val="007429F3"/>
    <w:rsid w:val="00742A50"/>
    <w:rsid w:val="00742B03"/>
    <w:rsid w:val="00742B0A"/>
    <w:rsid w:val="00742B13"/>
    <w:rsid w:val="00742B9F"/>
    <w:rsid w:val="00742C23"/>
    <w:rsid w:val="00742C25"/>
    <w:rsid w:val="00742C7B"/>
    <w:rsid w:val="00742CD8"/>
    <w:rsid w:val="00742D4F"/>
    <w:rsid w:val="00742E4D"/>
    <w:rsid w:val="007430FE"/>
    <w:rsid w:val="00743181"/>
    <w:rsid w:val="007431D6"/>
    <w:rsid w:val="0074327B"/>
    <w:rsid w:val="007432A0"/>
    <w:rsid w:val="007432A9"/>
    <w:rsid w:val="00743339"/>
    <w:rsid w:val="0074333A"/>
    <w:rsid w:val="007434A2"/>
    <w:rsid w:val="00743702"/>
    <w:rsid w:val="00743736"/>
    <w:rsid w:val="00743819"/>
    <w:rsid w:val="007439C1"/>
    <w:rsid w:val="00743ADC"/>
    <w:rsid w:val="00743B54"/>
    <w:rsid w:val="00743C06"/>
    <w:rsid w:val="00743C88"/>
    <w:rsid w:val="00743D0B"/>
    <w:rsid w:val="00743D0E"/>
    <w:rsid w:val="00743D7C"/>
    <w:rsid w:val="00743DB2"/>
    <w:rsid w:val="00743DF0"/>
    <w:rsid w:val="00743E13"/>
    <w:rsid w:val="00743E3C"/>
    <w:rsid w:val="00743F39"/>
    <w:rsid w:val="00743F8A"/>
    <w:rsid w:val="00743FDF"/>
    <w:rsid w:val="00744025"/>
    <w:rsid w:val="00744095"/>
    <w:rsid w:val="007440B9"/>
    <w:rsid w:val="007440F4"/>
    <w:rsid w:val="00744252"/>
    <w:rsid w:val="007442F1"/>
    <w:rsid w:val="007442FB"/>
    <w:rsid w:val="00744445"/>
    <w:rsid w:val="007444BD"/>
    <w:rsid w:val="00744536"/>
    <w:rsid w:val="007445FA"/>
    <w:rsid w:val="0074467D"/>
    <w:rsid w:val="007446A2"/>
    <w:rsid w:val="007447F7"/>
    <w:rsid w:val="00744833"/>
    <w:rsid w:val="007448E0"/>
    <w:rsid w:val="00744A62"/>
    <w:rsid w:val="00744AA1"/>
    <w:rsid w:val="00744B41"/>
    <w:rsid w:val="00744B4D"/>
    <w:rsid w:val="00744BAF"/>
    <w:rsid w:val="00744BC9"/>
    <w:rsid w:val="00744CC5"/>
    <w:rsid w:val="00744E2E"/>
    <w:rsid w:val="00744E64"/>
    <w:rsid w:val="00744ED7"/>
    <w:rsid w:val="00744EFA"/>
    <w:rsid w:val="00744FCE"/>
    <w:rsid w:val="007450E9"/>
    <w:rsid w:val="007451A4"/>
    <w:rsid w:val="007451D8"/>
    <w:rsid w:val="007451E9"/>
    <w:rsid w:val="0074527E"/>
    <w:rsid w:val="007452A2"/>
    <w:rsid w:val="007452BE"/>
    <w:rsid w:val="007452D5"/>
    <w:rsid w:val="007453A3"/>
    <w:rsid w:val="007453CB"/>
    <w:rsid w:val="0074540F"/>
    <w:rsid w:val="00745458"/>
    <w:rsid w:val="007455E8"/>
    <w:rsid w:val="0074568D"/>
    <w:rsid w:val="00745697"/>
    <w:rsid w:val="0074575A"/>
    <w:rsid w:val="0074587B"/>
    <w:rsid w:val="007459BF"/>
    <w:rsid w:val="00745A17"/>
    <w:rsid w:val="00745AE6"/>
    <w:rsid w:val="00745B2B"/>
    <w:rsid w:val="00745B59"/>
    <w:rsid w:val="00745BB2"/>
    <w:rsid w:val="00745BDE"/>
    <w:rsid w:val="00745BDF"/>
    <w:rsid w:val="00745CCD"/>
    <w:rsid w:val="00745D33"/>
    <w:rsid w:val="00745DA7"/>
    <w:rsid w:val="00745F11"/>
    <w:rsid w:val="007460EB"/>
    <w:rsid w:val="0074615E"/>
    <w:rsid w:val="00746231"/>
    <w:rsid w:val="00746263"/>
    <w:rsid w:val="00746277"/>
    <w:rsid w:val="007463F7"/>
    <w:rsid w:val="00746407"/>
    <w:rsid w:val="007465AB"/>
    <w:rsid w:val="00746711"/>
    <w:rsid w:val="00746861"/>
    <w:rsid w:val="00746896"/>
    <w:rsid w:val="007468D4"/>
    <w:rsid w:val="00746940"/>
    <w:rsid w:val="00746974"/>
    <w:rsid w:val="00746994"/>
    <w:rsid w:val="007469A3"/>
    <w:rsid w:val="00746A24"/>
    <w:rsid w:val="00746A83"/>
    <w:rsid w:val="00746A84"/>
    <w:rsid w:val="00746B8F"/>
    <w:rsid w:val="00746C00"/>
    <w:rsid w:val="00746C39"/>
    <w:rsid w:val="00746C8B"/>
    <w:rsid w:val="00746CDF"/>
    <w:rsid w:val="00746D2D"/>
    <w:rsid w:val="00746D40"/>
    <w:rsid w:val="00746D66"/>
    <w:rsid w:val="00746E07"/>
    <w:rsid w:val="00746ECE"/>
    <w:rsid w:val="00746EEE"/>
    <w:rsid w:val="00746EFE"/>
    <w:rsid w:val="00746F64"/>
    <w:rsid w:val="00746F7C"/>
    <w:rsid w:val="00746FE9"/>
    <w:rsid w:val="0074713F"/>
    <w:rsid w:val="00747149"/>
    <w:rsid w:val="00747170"/>
    <w:rsid w:val="007471B2"/>
    <w:rsid w:val="007471DD"/>
    <w:rsid w:val="007471E2"/>
    <w:rsid w:val="007471FD"/>
    <w:rsid w:val="00747200"/>
    <w:rsid w:val="0074724B"/>
    <w:rsid w:val="00747271"/>
    <w:rsid w:val="00747298"/>
    <w:rsid w:val="007473E5"/>
    <w:rsid w:val="0074744F"/>
    <w:rsid w:val="007474FF"/>
    <w:rsid w:val="00747542"/>
    <w:rsid w:val="007475B0"/>
    <w:rsid w:val="00747638"/>
    <w:rsid w:val="00747747"/>
    <w:rsid w:val="007477FA"/>
    <w:rsid w:val="007478D8"/>
    <w:rsid w:val="007479F9"/>
    <w:rsid w:val="00747A0F"/>
    <w:rsid w:val="00747B74"/>
    <w:rsid w:val="00747C7B"/>
    <w:rsid w:val="00747C89"/>
    <w:rsid w:val="00747CD8"/>
    <w:rsid w:val="00747CEA"/>
    <w:rsid w:val="00747CF9"/>
    <w:rsid w:val="00747CFF"/>
    <w:rsid w:val="00747D2E"/>
    <w:rsid w:val="00747EF1"/>
    <w:rsid w:val="00747F5A"/>
    <w:rsid w:val="00747FA2"/>
    <w:rsid w:val="00747FE9"/>
    <w:rsid w:val="00750110"/>
    <w:rsid w:val="00750146"/>
    <w:rsid w:val="00750247"/>
    <w:rsid w:val="00750298"/>
    <w:rsid w:val="007502D3"/>
    <w:rsid w:val="007502DA"/>
    <w:rsid w:val="007502E8"/>
    <w:rsid w:val="007502EE"/>
    <w:rsid w:val="00750300"/>
    <w:rsid w:val="00750317"/>
    <w:rsid w:val="0075033E"/>
    <w:rsid w:val="00750572"/>
    <w:rsid w:val="007505A6"/>
    <w:rsid w:val="0075066A"/>
    <w:rsid w:val="00750686"/>
    <w:rsid w:val="0075081C"/>
    <w:rsid w:val="0075098A"/>
    <w:rsid w:val="007509F5"/>
    <w:rsid w:val="00750ACC"/>
    <w:rsid w:val="00750AD2"/>
    <w:rsid w:val="00750AF8"/>
    <w:rsid w:val="00750C6E"/>
    <w:rsid w:val="00750C70"/>
    <w:rsid w:val="00750CA4"/>
    <w:rsid w:val="00750CB3"/>
    <w:rsid w:val="00750D5F"/>
    <w:rsid w:val="00750E80"/>
    <w:rsid w:val="00750EFC"/>
    <w:rsid w:val="00750F93"/>
    <w:rsid w:val="00750F9E"/>
    <w:rsid w:val="00750FA2"/>
    <w:rsid w:val="00750FD1"/>
    <w:rsid w:val="0075105A"/>
    <w:rsid w:val="0075107A"/>
    <w:rsid w:val="00751144"/>
    <w:rsid w:val="007511BF"/>
    <w:rsid w:val="0075121E"/>
    <w:rsid w:val="00751239"/>
    <w:rsid w:val="00751357"/>
    <w:rsid w:val="00751380"/>
    <w:rsid w:val="00751388"/>
    <w:rsid w:val="00751412"/>
    <w:rsid w:val="00751456"/>
    <w:rsid w:val="00751464"/>
    <w:rsid w:val="00751471"/>
    <w:rsid w:val="007514E1"/>
    <w:rsid w:val="0075154E"/>
    <w:rsid w:val="0075155C"/>
    <w:rsid w:val="00751567"/>
    <w:rsid w:val="00751691"/>
    <w:rsid w:val="00751728"/>
    <w:rsid w:val="00751777"/>
    <w:rsid w:val="00751785"/>
    <w:rsid w:val="0075179C"/>
    <w:rsid w:val="0075186E"/>
    <w:rsid w:val="00751927"/>
    <w:rsid w:val="0075194F"/>
    <w:rsid w:val="00751965"/>
    <w:rsid w:val="007519BF"/>
    <w:rsid w:val="00751ABD"/>
    <w:rsid w:val="00751BDD"/>
    <w:rsid w:val="00751C1F"/>
    <w:rsid w:val="00751DFF"/>
    <w:rsid w:val="00751E50"/>
    <w:rsid w:val="00751F01"/>
    <w:rsid w:val="00751FB2"/>
    <w:rsid w:val="00752118"/>
    <w:rsid w:val="00752156"/>
    <w:rsid w:val="0075217B"/>
    <w:rsid w:val="007521CF"/>
    <w:rsid w:val="007521F8"/>
    <w:rsid w:val="007522E3"/>
    <w:rsid w:val="007522F5"/>
    <w:rsid w:val="007523A1"/>
    <w:rsid w:val="00752453"/>
    <w:rsid w:val="007525E1"/>
    <w:rsid w:val="0075267B"/>
    <w:rsid w:val="007526B8"/>
    <w:rsid w:val="007526BC"/>
    <w:rsid w:val="007526EE"/>
    <w:rsid w:val="00752706"/>
    <w:rsid w:val="007527BD"/>
    <w:rsid w:val="007527C4"/>
    <w:rsid w:val="00752800"/>
    <w:rsid w:val="00752816"/>
    <w:rsid w:val="00752838"/>
    <w:rsid w:val="007528B0"/>
    <w:rsid w:val="007528C9"/>
    <w:rsid w:val="00752912"/>
    <w:rsid w:val="00752962"/>
    <w:rsid w:val="007529FC"/>
    <w:rsid w:val="00752A16"/>
    <w:rsid w:val="00752B30"/>
    <w:rsid w:val="00752B90"/>
    <w:rsid w:val="00752C7A"/>
    <w:rsid w:val="00752D01"/>
    <w:rsid w:val="00752D0D"/>
    <w:rsid w:val="00752D10"/>
    <w:rsid w:val="00752E12"/>
    <w:rsid w:val="00752EBD"/>
    <w:rsid w:val="00752EC2"/>
    <w:rsid w:val="00752FB2"/>
    <w:rsid w:val="00753084"/>
    <w:rsid w:val="007530B1"/>
    <w:rsid w:val="00753122"/>
    <w:rsid w:val="007531CC"/>
    <w:rsid w:val="00753282"/>
    <w:rsid w:val="00753306"/>
    <w:rsid w:val="00753346"/>
    <w:rsid w:val="0075336B"/>
    <w:rsid w:val="00753424"/>
    <w:rsid w:val="00753438"/>
    <w:rsid w:val="0075343B"/>
    <w:rsid w:val="00753472"/>
    <w:rsid w:val="0075351D"/>
    <w:rsid w:val="0075355F"/>
    <w:rsid w:val="007535D7"/>
    <w:rsid w:val="00753655"/>
    <w:rsid w:val="007536FB"/>
    <w:rsid w:val="00753776"/>
    <w:rsid w:val="00753A2F"/>
    <w:rsid w:val="00753A82"/>
    <w:rsid w:val="00753AB6"/>
    <w:rsid w:val="00753B2B"/>
    <w:rsid w:val="00753BF0"/>
    <w:rsid w:val="00753BF2"/>
    <w:rsid w:val="00753C79"/>
    <w:rsid w:val="00753D0A"/>
    <w:rsid w:val="00753D59"/>
    <w:rsid w:val="00753DC5"/>
    <w:rsid w:val="00753F0E"/>
    <w:rsid w:val="00753F14"/>
    <w:rsid w:val="00753F33"/>
    <w:rsid w:val="00753F74"/>
    <w:rsid w:val="00753FF8"/>
    <w:rsid w:val="00754026"/>
    <w:rsid w:val="0075416A"/>
    <w:rsid w:val="007541CC"/>
    <w:rsid w:val="0075427D"/>
    <w:rsid w:val="00754429"/>
    <w:rsid w:val="0075445B"/>
    <w:rsid w:val="00754463"/>
    <w:rsid w:val="007547AC"/>
    <w:rsid w:val="007547CF"/>
    <w:rsid w:val="0075490E"/>
    <w:rsid w:val="00754976"/>
    <w:rsid w:val="00754B02"/>
    <w:rsid w:val="00754B38"/>
    <w:rsid w:val="00754B8B"/>
    <w:rsid w:val="00754BD9"/>
    <w:rsid w:val="00754BEC"/>
    <w:rsid w:val="00754BF9"/>
    <w:rsid w:val="00754C48"/>
    <w:rsid w:val="00754CE5"/>
    <w:rsid w:val="00754D91"/>
    <w:rsid w:val="00754E30"/>
    <w:rsid w:val="00754EE5"/>
    <w:rsid w:val="00754F48"/>
    <w:rsid w:val="0075502B"/>
    <w:rsid w:val="007550CB"/>
    <w:rsid w:val="00755130"/>
    <w:rsid w:val="007552C6"/>
    <w:rsid w:val="00755343"/>
    <w:rsid w:val="0075537C"/>
    <w:rsid w:val="007553EF"/>
    <w:rsid w:val="00755467"/>
    <w:rsid w:val="007555FB"/>
    <w:rsid w:val="00755611"/>
    <w:rsid w:val="00755628"/>
    <w:rsid w:val="00755632"/>
    <w:rsid w:val="007556B2"/>
    <w:rsid w:val="007556C6"/>
    <w:rsid w:val="007556E2"/>
    <w:rsid w:val="00755783"/>
    <w:rsid w:val="00755805"/>
    <w:rsid w:val="0075584C"/>
    <w:rsid w:val="00755942"/>
    <w:rsid w:val="00755A44"/>
    <w:rsid w:val="00755AA7"/>
    <w:rsid w:val="00755B19"/>
    <w:rsid w:val="00755B88"/>
    <w:rsid w:val="00755B9A"/>
    <w:rsid w:val="00755BBF"/>
    <w:rsid w:val="00755C9B"/>
    <w:rsid w:val="00755CA3"/>
    <w:rsid w:val="00755E44"/>
    <w:rsid w:val="00755E81"/>
    <w:rsid w:val="00755EC0"/>
    <w:rsid w:val="00755F06"/>
    <w:rsid w:val="00755F6B"/>
    <w:rsid w:val="00755F97"/>
    <w:rsid w:val="00755F9F"/>
    <w:rsid w:val="00755FB3"/>
    <w:rsid w:val="00756087"/>
    <w:rsid w:val="0075616E"/>
    <w:rsid w:val="00756262"/>
    <w:rsid w:val="0075626C"/>
    <w:rsid w:val="007562D6"/>
    <w:rsid w:val="007562D8"/>
    <w:rsid w:val="00756363"/>
    <w:rsid w:val="0075657A"/>
    <w:rsid w:val="0075669A"/>
    <w:rsid w:val="00756725"/>
    <w:rsid w:val="00756741"/>
    <w:rsid w:val="00756784"/>
    <w:rsid w:val="007568FC"/>
    <w:rsid w:val="00756911"/>
    <w:rsid w:val="00756929"/>
    <w:rsid w:val="007569D6"/>
    <w:rsid w:val="00756B51"/>
    <w:rsid w:val="00756BBB"/>
    <w:rsid w:val="00756BEC"/>
    <w:rsid w:val="00756CEC"/>
    <w:rsid w:val="00756D8B"/>
    <w:rsid w:val="00756DA5"/>
    <w:rsid w:val="00756DB4"/>
    <w:rsid w:val="00756E02"/>
    <w:rsid w:val="00756FAE"/>
    <w:rsid w:val="00757075"/>
    <w:rsid w:val="007570E9"/>
    <w:rsid w:val="00757138"/>
    <w:rsid w:val="007571B4"/>
    <w:rsid w:val="0075732C"/>
    <w:rsid w:val="0075733E"/>
    <w:rsid w:val="007573F2"/>
    <w:rsid w:val="00757478"/>
    <w:rsid w:val="00757484"/>
    <w:rsid w:val="0075749B"/>
    <w:rsid w:val="0075782E"/>
    <w:rsid w:val="0075786C"/>
    <w:rsid w:val="007578A3"/>
    <w:rsid w:val="0075794E"/>
    <w:rsid w:val="00757988"/>
    <w:rsid w:val="007579C6"/>
    <w:rsid w:val="007579E3"/>
    <w:rsid w:val="00757A16"/>
    <w:rsid w:val="00757A17"/>
    <w:rsid w:val="00757B60"/>
    <w:rsid w:val="00757BB2"/>
    <w:rsid w:val="00757BF6"/>
    <w:rsid w:val="00757C29"/>
    <w:rsid w:val="00757CA4"/>
    <w:rsid w:val="00757D1B"/>
    <w:rsid w:val="00757DDD"/>
    <w:rsid w:val="00757DED"/>
    <w:rsid w:val="00757E54"/>
    <w:rsid w:val="00757F7D"/>
    <w:rsid w:val="00757FEB"/>
    <w:rsid w:val="00760082"/>
    <w:rsid w:val="007601F6"/>
    <w:rsid w:val="0076021D"/>
    <w:rsid w:val="00760255"/>
    <w:rsid w:val="007602B6"/>
    <w:rsid w:val="007602B9"/>
    <w:rsid w:val="007602BA"/>
    <w:rsid w:val="007602C2"/>
    <w:rsid w:val="007602CA"/>
    <w:rsid w:val="00760338"/>
    <w:rsid w:val="00760359"/>
    <w:rsid w:val="00760361"/>
    <w:rsid w:val="00760431"/>
    <w:rsid w:val="00760439"/>
    <w:rsid w:val="007604A7"/>
    <w:rsid w:val="00760504"/>
    <w:rsid w:val="007606BC"/>
    <w:rsid w:val="00760788"/>
    <w:rsid w:val="0076085A"/>
    <w:rsid w:val="0076087F"/>
    <w:rsid w:val="00760A17"/>
    <w:rsid w:val="00760B0B"/>
    <w:rsid w:val="00760B9D"/>
    <w:rsid w:val="00760CD7"/>
    <w:rsid w:val="00760D4F"/>
    <w:rsid w:val="00760DEB"/>
    <w:rsid w:val="00760E2A"/>
    <w:rsid w:val="00760F1D"/>
    <w:rsid w:val="00761030"/>
    <w:rsid w:val="0076112F"/>
    <w:rsid w:val="00761312"/>
    <w:rsid w:val="00761345"/>
    <w:rsid w:val="00761504"/>
    <w:rsid w:val="0076165D"/>
    <w:rsid w:val="007616F0"/>
    <w:rsid w:val="007617A0"/>
    <w:rsid w:val="007619F9"/>
    <w:rsid w:val="00761A4C"/>
    <w:rsid w:val="00761A7F"/>
    <w:rsid w:val="00761A9B"/>
    <w:rsid w:val="00761C05"/>
    <w:rsid w:val="00761C15"/>
    <w:rsid w:val="00761C4D"/>
    <w:rsid w:val="00761C7A"/>
    <w:rsid w:val="00761CB0"/>
    <w:rsid w:val="00761D27"/>
    <w:rsid w:val="00761DE7"/>
    <w:rsid w:val="00761F24"/>
    <w:rsid w:val="00761F8E"/>
    <w:rsid w:val="00761FE0"/>
    <w:rsid w:val="007620BC"/>
    <w:rsid w:val="007620DC"/>
    <w:rsid w:val="007620F6"/>
    <w:rsid w:val="0076211E"/>
    <w:rsid w:val="007621EF"/>
    <w:rsid w:val="00762216"/>
    <w:rsid w:val="00762241"/>
    <w:rsid w:val="00762279"/>
    <w:rsid w:val="007622ED"/>
    <w:rsid w:val="00762332"/>
    <w:rsid w:val="00762366"/>
    <w:rsid w:val="007623E1"/>
    <w:rsid w:val="00762428"/>
    <w:rsid w:val="0076247E"/>
    <w:rsid w:val="007624FE"/>
    <w:rsid w:val="00762517"/>
    <w:rsid w:val="007625BA"/>
    <w:rsid w:val="00762666"/>
    <w:rsid w:val="00762696"/>
    <w:rsid w:val="007626FC"/>
    <w:rsid w:val="007627EA"/>
    <w:rsid w:val="007628B1"/>
    <w:rsid w:val="007628B3"/>
    <w:rsid w:val="007628D9"/>
    <w:rsid w:val="00762947"/>
    <w:rsid w:val="00762AE9"/>
    <w:rsid w:val="00762B6F"/>
    <w:rsid w:val="00762BED"/>
    <w:rsid w:val="00762C12"/>
    <w:rsid w:val="00762CBC"/>
    <w:rsid w:val="00762D3A"/>
    <w:rsid w:val="00762D3F"/>
    <w:rsid w:val="00762D70"/>
    <w:rsid w:val="00762FB2"/>
    <w:rsid w:val="00763003"/>
    <w:rsid w:val="00763078"/>
    <w:rsid w:val="00763089"/>
    <w:rsid w:val="007630F8"/>
    <w:rsid w:val="0076313A"/>
    <w:rsid w:val="00763171"/>
    <w:rsid w:val="00763199"/>
    <w:rsid w:val="007631E6"/>
    <w:rsid w:val="00763243"/>
    <w:rsid w:val="00763244"/>
    <w:rsid w:val="00763292"/>
    <w:rsid w:val="007632A4"/>
    <w:rsid w:val="007632D1"/>
    <w:rsid w:val="00763332"/>
    <w:rsid w:val="00763431"/>
    <w:rsid w:val="00763520"/>
    <w:rsid w:val="00763556"/>
    <w:rsid w:val="007635C4"/>
    <w:rsid w:val="00763748"/>
    <w:rsid w:val="00763762"/>
    <w:rsid w:val="00763772"/>
    <w:rsid w:val="007637DB"/>
    <w:rsid w:val="00763870"/>
    <w:rsid w:val="007638E2"/>
    <w:rsid w:val="0076392E"/>
    <w:rsid w:val="007639BB"/>
    <w:rsid w:val="00763A91"/>
    <w:rsid w:val="00763AC5"/>
    <w:rsid w:val="00763AEE"/>
    <w:rsid w:val="00763B6D"/>
    <w:rsid w:val="00763C21"/>
    <w:rsid w:val="00763CB4"/>
    <w:rsid w:val="00763D70"/>
    <w:rsid w:val="00763E39"/>
    <w:rsid w:val="00763E4A"/>
    <w:rsid w:val="00763F65"/>
    <w:rsid w:val="00764025"/>
    <w:rsid w:val="0076403D"/>
    <w:rsid w:val="0076406A"/>
    <w:rsid w:val="007640FC"/>
    <w:rsid w:val="007642A3"/>
    <w:rsid w:val="007642CA"/>
    <w:rsid w:val="007642D3"/>
    <w:rsid w:val="00764380"/>
    <w:rsid w:val="007643DE"/>
    <w:rsid w:val="00764464"/>
    <w:rsid w:val="0076453E"/>
    <w:rsid w:val="00764890"/>
    <w:rsid w:val="00764908"/>
    <w:rsid w:val="00764923"/>
    <w:rsid w:val="00764986"/>
    <w:rsid w:val="007649AE"/>
    <w:rsid w:val="00764A0A"/>
    <w:rsid w:val="00764A35"/>
    <w:rsid w:val="00764ADB"/>
    <w:rsid w:val="00764B07"/>
    <w:rsid w:val="00764B6D"/>
    <w:rsid w:val="00764CAC"/>
    <w:rsid w:val="00764D2C"/>
    <w:rsid w:val="00764DA7"/>
    <w:rsid w:val="00764E19"/>
    <w:rsid w:val="00764F99"/>
    <w:rsid w:val="00764FAD"/>
    <w:rsid w:val="00764FC1"/>
    <w:rsid w:val="00765019"/>
    <w:rsid w:val="00765051"/>
    <w:rsid w:val="00765067"/>
    <w:rsid w:val="00765230"/>
    <w:rsid w:val="007652C4"/>
    <w:rsid w:val="007652E0"/>
    <w:rsid w:val="007653B8"/>
    <w:rsid w:val="007653CA"/>
    <w:rsid w:val="00765468"/>
    <w:rsid w:val="0076549F"/>
    <w:rsid w:val="0076550D"/>
    <w:rsid w:val="00765521"/>
    <w:rsid w:val="00765585"/>
    <w:rsid w:val="0076575A"/>
    <w:rsid w:val="0076575F"/>
    <w:rsid w:val="007657EC"/>
    <w:rsid w:val="00765840"/>
    <w:rsid w:val="007659C3"/>
    <w:rsid w:val="00765A78"/>
    <w:rsid w:val="00765B25"/>
    <w:rsid w:val="00765B54"/>
    <w:rsid w:val="00765D77"/>
    <w:rsid w:val="00765E1A"/>
    <w:rsid w:val="00765E85"/>
    <w:rsid w:val="00765FCE"/>
    <w:rsid w:val="007660A5"/>
    <w:rsid w:val="007660AC"/>
    <w:rsid w:val="007660C8"/>
    <w:rsid w:val="007660F0"/>
    <w:rsid w:val="007661A1"/>
    <w:rsid w:val="007661A6"/>
    <w:rsid w:val="007661E6"/>
    <w:rsid w:val="00766225"/>
    <w:rsid w:val="007662DE"/>
    <w:rsid w:val="0076640C"/>
    <w:rsid w:val="00766450"/>
    <w:rsid w:val="00766499"/>
    <w:rsid w:val="007664C6"/>
    <w:rsid w:val="0076654F"/>
    <w:rsid w:val="007665A1"/>
    <w:rsid w:val="007666A2"/>
    <w:rsid w:val="007666A9"/>
    <w:rsid w:val="007666CB"/>
    <w:rsid w:val="007666E2"/>
    <w:rsid w:val="00766811"/>
    <w:rsid w:val="0076681B"/>
    <w:rsid w:val="0076682F"/>
    <w:rsid w:val="007668D4"/>
    <w:rsid w:val="007669FE"/>
    <w:rsid w:val="00766B82"/>
    <w:rsid w:val="00766BB8"/>
    <w:rsid w:val="00766BDA"/>
    <w:rsid w:val="00766BDE"/>
    <w:rsid w:val="00766BED"/>
    <w:rsid w:val="00766C17"/>
    <w:rsid w:val="00766CDD"/>
    <w:rsid w:val="00766E0E"/>
    <w:rsid w:val="00766EDD"/>
    <w:rsid w:val="00766F6A"/>
    <w:rsid w:val="00766FB2"/>
    <w:rsid w:val="00767087"/>
    <w:rsid w:val="00767102"/>
    <w:rsid w:val="0076713E"/>
    <w:rsid w:val="00767174"/>
    <w:rsid w:val="0076717B"/>
    <w:rsid w:val="0076717F"/>
    <w:rsid w:val="007671A2"/>
    <w:rsid w:val="007671D1"/>
    <w:rsid w:val="00767296"/>
    <w:rsid w:val="007672CE"/>
    <w:rsid w:val="00767340"/>
    <w:rsid w:val="00767391"/>
    <w:rsid w:val="00767400"/>
    <w:rsid w:val="007674EC"/>
    <w:rsid w:val="007674FC"/>
    <w:rsid w:val="00767536"/>
    <w:rsid w:val="0076753D"/>
    <w:rsid w:val="0076758B"/>
    <w:rsid w:val="007675C0"/>
    <w:rsid w:val="007675DD"/>
    <w:rsid w:val="00767619"/>
    <w:rsid w:val="0076761F"/>
    <w:rsid w:val="007676DA"/>
    <w:rsid w:val="0076771C"/>
    <w:rsid w:val="00767753"/>
    <w:rsid w:val="00767782"/>
    <w:rsid w:val="007677F6"/>
    <w:rsid w:val="0076787D"/>
    <w:rsid w:val="007678F9"/>
    <w:rsid w:val="00767996"/>
    <w:rsid w:val="007679CA"/>
    <w:rsid w:val="00767A9E"/>
    <w:rsid w:val="00767B08"/>
    <w:rsid w:val="00767B93"/>
    <w:rsid w:val="00767BB1"/>
    <w:rsid w:val="00767CA8"/>
    <w:rsid w:val="00767D2F"/>
    <w:rsid w:val="00767DBB"/>
    <w:rsid w:val="00767E3D"/>
    <w:rsid w:val="00767F18"/>
    <w:rsid w:val="00767FBE"/>
    <w:rsid w:val="00767FEC"/>
    <w:rsid w:val="00770074"/>
    <w:rsid w:val="0077026F"/>
    <w:rsid w:val="007703FB"/>
    <w:rsid w:val="0077046F"/>
    <w:rsid w:val="007704EC"/>
    <w:rsid w:val="00770511"/>
    <w:rsid w:val="00770559"/>
    <w:rsid w:val="0077078C"/>
    <w:rsid w:val="007707AB"/>
    <w:rsid w:val="007708D9"/>
    <w:rsid w:val="007708EC"/>
    <w:rsid w:val="00770A13"/>
    <w:rsid w:val="00770AB7"/>
    <w:rsid w:val="00770AC9"/>
    <w:rsid w:val="00770B17"/>
    <w:rsid w:val="00770B80"/>
    <w:rsid w:val="00770D0D"/>
    <w:rsid w:val="00770D2A"/>
    <w:rsid w:val="00770D9F"/>
    <w:rsid w:val="00770DF8"/>
    <w:rsid w:val="00770E40"/>
    <w:rsid w:val="00770ECA"/>
    <w:rsid w:val="0077104E"/>
    <w:rsid w:val="007710CD"/>
    <w:rsid w:val="00771125"/>
    <w:rsid w:val="0077115E"/>
    <w:rsid w:val="007711EF"/>
    <w:rsid w:val="00771221"/>
    <w:rsid w:val="00771233"/>
    <w:rsid w:val="007712B6"/>
    <w:rsid w:val="0077132A"/>
    <w:rsid w:val="0077146A"/>
    <w:rsid w:val="007714DB"/>
    <w:rsid w:val="00771504"/>
    <w:rsid w:val="00771525"/>
    <w:rsid w:val="00771603"/>
    <w:rsid w:val="007716A1"/>
    <w:rsid w:val="007716F9"/>
    <w:rsid w:val="007717EB"/>
    <w:rsid w:val="00771883"/>
    <w:rsid w:val="0077190F"/>
    <w:rsid w:val="00771967"/>
    <w:rsid w:val="00771992"/>
    <w:rsid w:val="00771B21"/>
    <w:rsid w:val="00771B5B"/>
    <w:rsid w:val="00771B6F"/>
    <w:rsid w:val="00771CA8"/>
    <w:rsid w:val="00771CB6"/>
    <w:rsid w:val="00771DA9"/>
    <w:rsid w:val="00771DBB"/>
    <w:rsid w:val="00771E7B"/>
    <w:rsid w:val="00771F0D"/>
    <w:rsid w:val="00771F28"/>
    <w:rsid w:val="00771FC7"/>
    <w:rsid w:val="0077216C"/>
    <w:rsid w:val="007723DD"/>
    <w:rsid w:val="00772487"/>
    <w:rsid w:val="007724F2"/>
    <w:rsid w:val="0077255F"/>
    <w:rsid w:val="0077257A"/>
    <w:rsid w:val="00772586"/>
    <w:rsid w:val="0077258C"/>
    <w:rsid w:val="00772605"/>
    <w:rsid w:val="007726A7"/>
    <w:rsid w:val="00772746"/>
    <w:rsid w:val="00772758"/>
    <w:rsid w:val="00772785"/>
    <w:rsid w:val="007727BB"/>
    <w:rsid w:val="00772818"/>
    <w:rsid w:val="00772888"/>
    <w:rsid w:val="007728A3"/>
    <w:rsid w:val="007729D3"/>
    <w:rsid w:val="00772A16"/>
    <w:rsid w:val="00772A46"/>
    <w:rsid w:val="00772A6C"/>
    <w:rsid w:val="00772B34"/>
    <w:rsid w:val="00772C51"/>
    <w:rsid w:val="00772CF9"/>
    <w:rsid w:val="00772DE2"/>
    <w:rsid w:val="00772E35"/>
    <w:rsid w:val="00772EAC"/>
    <w:rsid w:val="00772EAD"/>
    <w:rsid w:val="00772EDA"/>
    <w:rsid w:val="00772EF0"/>
    <w:rsid w:val="00772FBE"/>
    <w:rsid w:val="00772FCB"/>
    <w:rsid w:val="00772FDD"/>
    <w:rsid w:val="0077308F"/>
    <w:rsid w:val="007730A5"/>
    <w:rsid w:val="0077315B"/>
    <w:rsid w:val="007731A6"/>
    <w:rsid w:val="007732CA"/>
    <w:rsid w:val="0077339A"/>
    <w:rsid w:val="007733DA"/>
    <w:rsid w:val="007733E2"/>
    <w:rsid w:val="0077342A"/>
    <w:rsid w:val="0077344C"/>
    <w:rsid w:val="007734B9"/>
    <w:rsid w:val="0077356D"/>
    <w:rsid w:val="007735C8"/>
    <w:rsid w:val="00773635"/>
    <w:rsid w:val="00773641"/>
    <w:rsid w:val="00773668"/>
    <w:rsid w:val="007736E6"/>
    <w:rsid w:val="0077388C"/>
    <w:rsid w:val="007738D4"/>
    <w:rsid w:val="00773A73"/>
    <w:rsid w:val="00773AE8"/>
    <w:rsid w:val="00773B3D"/>
    <w:rsid w:val="00773B6E"/>
    <w:rsid w:val="00773C12"/>
    <w:rsid w:val="00773C16"/>
    <w:rsid w:val="00773CE2"/>
    <w:rsid w:val="00773D16"/>
    <w:rsid w:val="00773E7D"/>
    <w:rsid w:val="00773F36"/>
    <w:rsid w:val="00773F72"/>
    <w:rsid w:val="007741DE"/>
    <w:rsid w:val="007742CB"/>
    <w:rsid w:val="00774386"/>
    <w:rsid w:val="0077445B"/>
    <w:rsid w:val="00774471"/>
    <w:rsid w:val="00774652"/>
    <w:rsid w:val="007746C3"/>
    <w:rsid w:val="0077472D"/>
    <w:rsid w:val="0077476F"/>
    <w:rsid w:val="007748B3"/>
    <w:rsid w:val="007749DE"/>
    <w:rsid w:val="00774A4F"/>
    <w:rsid w:val="00774ADE"/>
    <w:rsid w:val="00774B63"/>
    <w:rsid w:val="00774B68"/>
    <w:rsid w:val="00774B7A"/>
    <w:rsid w:val="00774BB8"/>
    <w:rsid w:val="00774BD9"/>
    <w:rsid w:val="00774C22"/>
    <w:rsid w:val="00774C7D"/>
    <w:rsid w:val="00774CA1"/>
    <w:rsid w:val="00774D5E"/>
    <w:rsid w:val="00774EAD"/>
    <w:rsid w:val="00775098"/>
    <w:rsid w:val="007750A5"/>
    <w:rsid w:val="007750C5"/>
    <w:rsid w:val="007751D9"/>
    <w:rsid w:val="00775350"/>
    <w:rsid w:val="00775431"/>
    <w:rsid w:val="0077547F"/>
    <w:rsid w:val="00775489"/>
    <w:rsid w:val="007754E0"/>
    <w:rsid w:val="007754E3"/>
    <w:rsid w:val="007756D6"/>
    <w:rsid w:val="0077572E"/>
    <w:rsid w:val="00775780"/>
    <w:rsid w:val="00775848"/>
    <w:rsid w:val="00775959"/>
    <w:rsid w:val="00775A3D"/>
    <w:rsid w:val="00775A40"/>
    <w:rsid w:val="00775BEB"/>
    <w:rsid w:val="00775CA0"/>
    <w:rsid w:val="00775CCA"/>
    <w:rsid w:val="00775D3C"/>
    <w:rsid w:val="00775D81"/>
    <w:rsid w:val="00775DC9"/>
    <w:rsid w:val="00775E40"/>
    <w:rsid w:val="00775F14"/>
    <w:rsid w:val="00775FA1"/>
    <w:rsid w:val="00775FE1"/>
    <w:rsid w:val="00775FF9"/>
    <w:rsid w:val="00776062"/>
    <w:rsid w:val="007761E7"/>
    <w:rsid w:val="00776242"/>
    <w:rsid w:val="007762C7"/>
    <w:rsid w:val="007762E4"/>
    <w:rsid w:val="00776364"/>
    <w:rsid w:val="00776366"/>
    <w:rsid w:val="0077638B"/>
    <w:rsid w:val="007763C5"/>
    <w:rsid w:val="00776445"/>
    <w:rsid w:val="007764A1"/>
    <w:rsid w:val="007764F2"/>
    <w:rsid w:val="0077667C"/>
    <w:rsid w:val="00776746"/>
    <w:rsid w:val="00776856"/>
    <w:rsid w:val="007768C8"/>
    <w:rsid w:val="0077693D"/>
    <w:rsid w:val="0077695A"/>
    <w:rsid w:val="00776A26"/>
    <w:rsid w:val="00776A45"/>
    <w:rsid w:val="00776A99"/>
    <w:rsid w:val="00776AB1"/>
    <w:rsid w:val="00776AB7"/>
    <w:rsid w:val="00776B2B"/>
    <w:rsid w:val="00776BD3"/>
    <w:rsid w:val="00776C74"/>
    <w:rsid w:val="00776DE3"/>
    <w:rsid w:val="00776DEE"/>
    <w:rsid w:val="00776E12"/>
    <w:rsid w:val="00776EA4"/>
    <w:rsid w:val="00776F09"/>
    <w:rsid w:val="00776F0D"/>
    <w:rsid w:val="00776F4F"/>
    <w:rsid w:val="00776FC6"/>
    <w:rsid w:val="0077701C"/>
    <w:rsid w:val="00777070"/>
    <w:rsid w:val="007770BA"/>
    <w:rsid w:val="007770E4"/>
    <w:rsid w:val="00777129"/>
    <w:rsid w:val="007772C8"/>
    <w:rsid w:val="007772D7"/>
    <w:rsid w:val="007772FF"/>
    <w:rsid w:val="0077734E"/>
    <w:rsid w:val="007773CE"/>
    <w:rsid w:val="007773E9"/>
    <w:rsid w:val="00777404"/>
    <w:rsid w:val="00777427"/>
    <w:rsid w:val="007774AD"/>
    <w:rsid w:val="00777586"/>
    <w:rsid w:val="007775AA"/>
    <w:rsid w:val="00777648"/>
    <w:rsid w:val="0077764D"/>
    <w:rsid w:val="007776EC"/>
    <w:rsid w:val="0077773C"/>
    <w:rsid w:val="00777756"/>
    <w:rsid w:val="00777776"/>
    <w:rsid w:val="00777779"/>
    <w:rsid w:val="00777792"/>
    <w:rsid w:val="007777C9"/>
    <w:rsid w:val="00777844"/>
    <w:rsid w:val="00777901"/>
    <w:rsid w:val="00777907"/>
    <w:rsid w:val="00777925"/>
    <w:rsid w:val="0077797E"/>
    <w:rsid w:val="00777A11"/>
    <w:rsid w:val="00777AC7"/>
    <w:rsid w:val="00777B1C"/>
    <w:rsid w:val="00777BD0"/>
    <w:rsid w:val="00777BFC"/>
    <w:rsid w:val="00777C14"/>
    <w:rsid w:val="00777C27"/>
    <w:rsid w:val="00777C29"/>
    <w:rsid w:val="00777C6E"/>
    <w:rsid w:val="00777C97"/>
    <w:rsid w:val="00777D2E"/>
    <w:rsid w:val="00777DA8"/>
    <w:rsid w:val="00777DD4"/>
    <w:rsid w:val="00777DDD"/>
    <w:rsid w:val="00777EEA"/>
    <w:rsid w:val="00777F27"/>
    <w:rsid w:val="00777F30"/>
    <w:rsid w:val="00777F99"/>
    <w:rsid w:val="00777F9A"/>
    <w:rsid w:val="0078025E"/>
    <w:rsid w:val="0078028A"/>
    <w:rsid w:val="007803C5"/>
    <w:rsid w:val="0078057B"/>
    <w:rsid w:val="0078058D"/>
    <w:rsid w:val="0078058E"/>
    <w:rsid w:val="00780763"/>
    <w:rsid w:val="00780784"/>
    <w:rsid w:val="007807EC"/>
    <w:rsid w:val="00780866"/>
    <w:rsid w:val="0078091F"/>
    <w:rsid w:val="00780936"/>
    <w:rsid w:val="007809A0"/>
    <w:rsid w:val="00780A76"/>
    <w:rsid w:val="00780A7B"/>
    <w:rsid w:val="00780A84"/>
    <w:rsid w:val="00780AB4"/>
    <w:rsid w:val="00780BCB"/>
    <w:rsid w:val="00780C3A"/>
    <w:rsid w:val="00780C68"/>
    <w:rsid w:val="00780DDE"/>
    <w:rsid w:val="00780E8B"/>
    <w:rsid w:val="00780FB9"/>
    <w:rsid w:val="00781064"/>
    <w:rsid w:val="007810FD"/>
    <w:rsid w:val="00781165"/>
    <w:rsid w:val="0078118D"/>
    <w:rsid w:val="007811B2"/>
    <w:rsid w:val="0078132E"/>
    <w:rsid w:val="007813CB"/>
    <w:rsid w:val="0078140A"/>
    <w:rsid w:val="0078155C"/>
    <w:rsid w:val="00781600"/>
    <w:rsid w:val="0078160C"/>
    <w:rsid w:val="00781614"/>
    <w:rsid w:val="00781618"/>
    <w:rsid w:val="00781679"/>
    <w:rsid w:val="007816C4"/>
    <w:rsid w:val="0078176B"/>
    <w:rsid w:val="0078186E"/>
    <w:rsid w:val="00781A18"/>
    <w:rsid w:val="00781A47"/>
    <w:rsid w:val="00781AE6"/>
    <w:rsid w:val="00781B1A"/>
    <w:rsid w:val="00781BD8"/>
    <w:rsid w:val="00781CB2"/>
    <w:rsid w:val="00781DBA"/>
    <w:rsid w:val="00781DCA"/>
    <w:rsid w:val="00781DF5"/>
    <w:rsid w:val="00781EA5"/>
    <w:rsid w:val="00781FF9"/>
    <w:rsid w:val="0078205E"/>
    <w:rsid w:val="00782094"/>
    <w:rsid w:val="007820E4"/>
    <w:rsid w:val="007820F8"/>
    <w:rsid w:val="00782108"/>
    <w:rsid w:val="00782175"/>
    <w:rsid w:val="007821D8"/>
    <w:rsid w:val="007821EC"/>
    <w:rsid w:val="007821F2"/>
    <w:rsid w:val="007822CC"/>
    <w:rsid w:val="007822DF"/>
    <w:rsid w:val="007822EC"/>
    <w:rsid w:val="007825A0"/>
    <w:rsid w:val="0078263B"/>
    <w:rsid w:val="007826FD"/>
    <w:rsid w:val="00782762"/>
    <w:rsid w:val="00782788"/>
    <w:rsid w:val="00782799"/>
    <w:rsid w:val="007827F7"/>
    <w:rsid w:val="00782811"/>
    <w:rsid w:val="00782817"/>
    <w:rsid w:val="007829D9"/>
    <w:rsid w:val="00782BA6"/>
    <w:rsid w:val="00782DBA"/>
    <w:rsid w:val="00782DEE"/>
    <w:rsid w:val="00782E31"/>
    <w:rsid w:val="00782E8F"/>
    <w:rsid w:val="00782EEF"/>
    <w:rsid w:val="00782F45"/>
    <w:rsid w:val="00783091"/>
    <w:rsid w:val="007830C2"/>
    <w:rsid w:val="007830EF"/>
    <w:rsid w:val="00783129"/>
    <w:rsid w:val="00783140"/>
    <w:rsid w:val="00783148"/>
    <w:rsid w:val="0078319A"/>
    <w:rsid w:val="0078324D"/>
    <w:rsid w:val="0078327E"/>
    <w:rsid w:val="00783419"/>
    <w:rsid w:val="0078351F"/>
    <w:rsid w:val="0078356E"/>
    <w:rsid w:val="007836B5"/>
    <w:rsid w:val="007836B9"/>
    <w:rsid w:val="00783704"/>
    <w:rsid w:val="00783757"/>
    <w:rsid w:val="007837A0"/>
    <w:rsid w:val="007837DF"/>
    <w:rsid w:val="00783845"/>
    <w:rsid w:val="00783876"/>
    <w:rsid w:val="007838E0"/>
    <w:rsid w:val="007839C9"/>
    <w:rsid w:val="00783A12"/>
    <w:rsid w:val="00783A9C"/>
    <w:rsid w:val="00783B7F"/>
    <w:rsid w:val="00783BDE"/>
    <w:rsid w:val="00783C6D"/>
    <w:rsid w:val="00783C98"/>
    <w:rsid w:val="00783CAF"/>
    <w:rsid w:val="00783DF5"/>
    <w:rsid w:val="00783F29"/>
    <w:rsid w:val="00783F34"/>
    <w:rsid w:val="00783FBE"/>
    <w:rsid w:val="0078413D"/>
    <w:rsid w:val="007841E7"/>
    <w:rsid w:val="0078423E"/>
    <w:rsid w:val="00784316"/>
    <w:rsid w:val="00784354"/>
    <w:rsid w:val="007843B3"/>
    <w:rsid w:val="007843BC"/>
    <w:rsid w:val="00784429"/>
    <w:rsid w:val="0078443D"/>
    <w:rsid w:val="00784527"/>
    <w:rsid w:val="007845D0"/>
    <w:rsid w:val="0078468E"/>
    <w:rsid w:val="007846A0"/>
    <w:rsid w:val="0078489A"/>
    <w:rsid w:val="007848F2"/>
    <w:rsid w:val="00784B0B"/>
    <w:rsid w:val="00784B63"/>
    <w:rsid w:val="00784D04"/>
    <w:rsid w:val="00784DB3"/>
    <w:rsid w:val="00784E18"/>
    <w:rsid w:val="00784E6E"/>
    <w:rsid w:val="00785032"/>
    <w:rsid w:val="007850E5"/>
    <w:rsid w:val="0078511F"/>
    <w:rsid w:val="00785144"/>
    <w:rsid w:val="0078514E"/>
    <w:rsid w:val="00785151"/>
    <w:rsid w:val="007851BB"/>
    <w:rsid w:val="00785248"/>
    <w:rsid w:val="0078526D"/>
    <w:rsid w:val="00785284"/>
    <w:rsid w:val="00785325"/>
    <w:rsid w:val="007853F2"/>
    <w:rsid w:val="007854B7"/>
    <w:rsid w:val="00785615"/>
    <w:rsid w:val="007856BB"/>
    <w:rsid w:val="007856ED"/>
    <w:rsid w:val="007857CD"/>
    <w:rsid w:val="00785814"/>
    <w:rsid w:val="00785821"/>
    <w:rsid w:val="007858B4"/>
    <w:rsid w:val="00785ACF"/>
    <w:rsid w:val="00785D37"/>
    <w:rsid w:val="00785E14"/>
    <w:rsid w:val="00785EFF"/>
    <w:rsid w:val="00785F4C"/>
    <w:rsid w:val="00785F67"/>
    <w:rsid w:val="00785F6D"/>
    <w:rsid w:val="00786025"/>
    <w:rsid w:val="007860C5"/>
    <w:rsid w:val="007860F8"/>
    <w:rsid w:val="00786160"/>
    <w:rsid w:val="00786177"/>
    <w:rsid w:val="00786200"/>
    <w:rsid w:val="0078624A"/>
    <w:rsid w:val="00786290"/>
    <w:rsid w:val="007862C1"/>
    <w:rsid w:val="007862F5"/>
    <w:rsid w:val="007863F4"/>
    <w:rsid w:val="007863F6"/>
    <w:rsid w:val="0078646C"/>
    <w:rsid w:val="00786478"/>
    <w:rsid w:val="007864A0"/>
    <w:rsid w:val="00786567"/>
    <w:rsid w:val="007865CE"/>
    <w:rsid w:val="007867FA"/>
    <w:rsid w:val="007868BD"/>
    <w:rsid w:val="00786922"/>
    <w:rsid w:val="0078693E"/>
    <w:rsid w:val="00786A02"/>
    <w:rsid w:val="00786A60"/>
    <w:rsid w:val="00786A6D"/>
    <w:rsid w:val="00786ACB"/>
    <w:rsid w:val="00786B08"/>
    <w:rsid w:val="00786B60"/>
    <w:rsid w:val="00786BFB"/>
    <w:rsid w:val="00786CBD"/>
    <w:rsid w:val="00786CCD"/>
    <w:rsid w:val="00786D26"/>
    <w:rsid w:val="00786E23"/>
    <w:rsid w:val="00786E8B"/>
    <w:rsid w:val="00786F1E"/>
    <w:rsid w:val="00786F29"/>
    <w:rsid w:val="00787115"/>
    <w:rsid w:val="0078711E"/>
    <w:rsid w:val="0078713E"/>
    <w:rsid w:val="007871C8"/>
    <w:rsid w:val="007871D9"/>
    <w:rsid w:val="00787211"/>
    <w:rsid w:val="00787320"/>
    <w:rsid w:val="0078734F"/>
    <w:rsid w:val="007874E5"/>
    <w:rsid w:val="007877F4"/>
    <w:rsid w:val="00787910"/>
    <w:rsid w:val="00787962"/>
    <w:rsid w:val="00787970"/>
    <w:rsid w:val="007879E4"/>
    <w:rsid w:val="00787A83"/>
    <w:rsid w:val="00787B7E"/>
    <w:rsid w:val="00787BD7"/>
    <w:rsid w:val="00787C3F"/>
    <w:rsid w:val="00787DB0"/>
    <w:rsid w:val="00787E5D"/>
    <w:rsid w:val="00787EA5"/>
    <w:rsid w:val="00787ECE"/>
    <w:rsid w:val="00787F2B"/>
    <w:rsid w:val="00790068"/>
    <w:rsid w:val="007900CE"/>
    <w:rsid w:val="007900F0"/>
    <w:rsid w:val="00790125"/>
    <w:rsid w:val="00790214"/>
    <w:rsid w:val="00790241"/>
    <w:rsid w:val="007902B7"/>
    <w:rsid w:val="00790352"/>
    <w:rsid w:val="0079035E"/>
    <w:rsid w:val="007903DC"/>
    <w:rsid w:val="00790509"/>
    <w:rsid w:val="00790658"/>
    <w:rsid w:val="00790686"/>
    <w:rsid w:val="0079068A"/>
    <w:rsid w:val="007906CE"/>
    <w:rsid w:val="0079077C"/>
    <w:rsid w:val="0079078E"/>
    <w:rsid w:val="007907B2"/>
    <w:rsid w:val="0079080E"/>
    <w:rsid w:val="00790846"/>
    <w:rsid w:val="007909E4"/>
    <w:rsid w:val="00790A18"/>
    <w:rsid w:val="00790A69"/>
    <w:rsid w:val="00790B8D"/>
    <w:rsid w:val="00790BF6"/>
    <w:rsid w:val="00790C02"/>
    <w:rsid w:val="00790C7B"/>
    <w:rsid w:val="00790C96"/>
    <w:rsid w:val="00790CD2"/>
    <w:rsid w:val="00790D58"/>
    <w:rsid w:val="00790D76"/>
    <w:rsid w:val="00790E12"/>
    <w:rsid w:val="00790E6E"/>
    <w:rsid w:val="00790F44"/>
    <w:rsid w:val="00790F6D"/>
    <w:rsid w:val="00790F93"/>
    <w:rsid w:val="00790FC1"/>
    <w:rsid w:val="0079101B"/>
    <w:rsid w:val="00791046"/>
    <w:rsid w:val="00791117"/>
    <w:rsid w:val="0079112B"/>
    <w:rsid w:val="007911C4"/>
    <w:rsid w:val="0079123B"/>
    <w:rsid w:val="007912E2"/>
    <w:rsid w:val="00791398"/>
    <w:rsid w:val="0079148B"/>
    <w:rsid w:val="007914CE"/>
    <w:rsid w:val="007914E6"/>
    <w:rsid w:val="00791527"/>
    <w:rsid w:val="0079152D"/>
    <w:rsid w:val="0079156D"/>
    <w:rsid w:val="007915B9"/>
    <w:rsid w:val="00791604"/>
    <w:rsid w:val="00791658"/>
    <w:rsid w:val="007916DF"/>
    <w:rsid w:val="00791866"/>
    <w:rsid w:val="007919BA"/>
    <w:rsid w:val="00791A3F"/>
    <w:rsid w:val="00791AFB"/>
    <w:rsid w:val="00791B0D"/>
    <w:rsid w:val="00791B63"/>
    <w:rsid w:val="00791BBC"/>
    <w:rsid w:val="00791C2C"/>
    <w:rsid w:val="00791CAE"/>
    <w:rsid w:val="00791DD6"/>
    <w:rsid w:val="00791DFB"/>
    <w:rsid w:val="00791E1E"/>
    <w:rsid w:val="0079209A"/>
    <w:rsid w:val="007920EB"/>
    <w:rsid w:val="00792229"/>
    <w:rsid w:val="00792276"/>
    <w:rsid w:val="007923C9"/>
    <w:rsid w:val="0079241E"/>
    <w:rsid w:val="00792463"/>
    <w:rsid w:val="00792499"/>
    <w:rsid w:val="00792503"/>
    <w:rsid w:val="00792542"/>
    <w:rsid w:val="00792553"/>
    <w:rsid w:val="00792710"/>
    <w:rsid w:val="00792737"/>
    <w:rsid w:val="00792825"/>
    <w:rsid w:val="007928BC"/>
    <w:rsid w:val="007928DC"/>
    <w:rsid w:val="0079296E"/>
    <w:rsid w:val="00792AA2"/>
    <w:rsid w:val="00792BAD"/>
    <w:rsid w:val="00792BDE"/>
    <w:rsid w:val="00792CD1"/>
    <w:rsid w:val="00792CF8"/>
    <w:rsid w:val="00792D60"/>
    <w:rsid w:val="00792D88"/>
    <w:rsid w:val="00792E5F"/>
    <w:rsid w:val="00792E63"/>
    <w:rsid w:val="00792ECC"/>
    <w:rsid w:val="00792F1E"/>
    <w:rsid w:val="00792F83"/>
    <w:rsid w:val="00792F8A"/>
    <w:rsid w:val="00792FDD"/>
    <w:rsid w:val="00792FE4"/>
    <w:rsid w:val="0079307A"/>
    <w:rsid w:val="00793111"/>
    <w:rsid w:val="00793148"/>
    <w:rsid w:val="00793177"/>
    <w:rsid w:val="0079320F"/>
    <w:rsid w:val="0079330E"/>
    <w:rsid w:val="0079334C"/>
    <w:rsid w:val="00793389"/>
    <w:rsid w:val="007934EF"/>
    <w:rsid w:val="00793528"/>
    <w:rsid w:val="007935EC"/>
    <w:rsid w:val="00793608"/>
    <w:rsid w:val="00793611"/>
    <w:rsid w:val="007936B1"/>
    <w:rsid w:val="007936DE"/>
    <w:rsid w:val="007936E2"/>
    <w:rsid w:val="00793704"/>
    <w:rsid w:val="00793792"/>
    <w:rsid w:val="0079382B"/>
    <w:rsid w:val="0079382E"/>
    <w:rsid w:val="0079384D"/>
    <w:rsid w:val="0079386F"/>
    <w:rsid w:val="007938CA"/>
    <w:rsid w:val="00793990"/>
    <w:rsid w:val="00793A2C"/>
    <w:rsid w:val="00793A60"/>
    <w:rsid w:val="00793BB3"/>
    <w:rsid w:val="00793BFB"/>
    <w:rsid w:val="00793C26"/>
    <w:rsid w:val="00793CA7"/>
    <w:rsid w:val="00793E80"/>
    <w:rsid w:val="00793EAF"/>
    <w:rsid w:val="00793EB0"/>
    <w:rsid w:val="00793FA7"/>
    <w:rsid w:val="0079405C"/>
    <w:rsid w:val="00794069"/>
    <w:rsid w:val="00794095"/>
    <w:rsid w:val="007940BC"/>
    <w:rsid w:val="00794163"/>
    <w:rsid w:val="00794337"/>
    <w:rsid w:val="00794427"/>
    <w:rsid w:val="00794479"/>
    <w:rsid w:val="007944C7"/>
    <w:rsid w:val="007944E9"/>
    <w:rsid w:val="007946DC"/>
    <w:rsid w:val="007947E2"/>
    <w:rsid w:val="0079484B"/>
    <w:rsid w:val="00794979"/>
    <w:rsid w:val="00794993"/>
    <w:rsid w:val="007949B7"/>
    <w:rsid w:val="00794A6D"/>
    <w:rsid w:val="00794AA9"/>
    <w:rsid w:val="00794B60"/>
    <w:rsid w:val="00794C59"/>
    <w:rsid w:val="00794C9B"/>
    <w:rsid w:val="00794D0D"/>
    <w:rsid w:val="00794D48"/>
    <w:rsid w:val="00794D93"/>
    <w:rsid w:val="00794FA6"/>
    <w:rsid w:val="0079501F"/>
    <w:rsid w:val="007950A0"/>
    <w:rsid w:val="007950FF"/>
    <w:rsid w:val="0079514D"/>
    <w:rsid w:val="007951A7"/>
    <w:rsid w:val="007952E3"/>
    <w:rsid w:val="0079538E"/>
    <w:rsid w:val="007955FF"/>
    <w:rsid w:val="00795671"/>
    <w:rsid w:val="007956F1"/>
    <w:rsid w:val="00795742"/>
    <w:rsid w:val="007957E2"/>
    <w:rsid w:val="007957EF"/>
    <w:rsid w:val="00795858"/>
    <w:rsid w:val="0079585F"/>
    <w:rsid w:val="0079586E"/>
    <w:rsid w:val="007958B5"/>
    <w:rsid w:val="0079598C"/>
    <w:rsid w:val="007959CD"/>
    <w:rsid w:val="007959DF"/>
    <w:rsid w:val="007959ED"/>
    <w:rsid w:val="00795A6E"/>
    <w:rsid w:val="00795A79"/>
    <w:rsid w:val="00795AE1"/>
    <w:rsid w:val="00795B4F"/>
    <w:rsid w:val="00795C48"/>
    <w:rsid w:val="00795D47"/>
    <w:rsid w:val="00795D4E"/>
    <w:rsid w:val="00795F72"/>
    <w:rsid w:val="00796047"/>
    <w:rsid w:val="007960B4"/>
    <w:rsid w:val="007960C0"/>
    <w:rsid w:val="007960E2"/>
    <w:rsid w:val="00796110"/>
    <w:rsid w:val="00796136"/>
    <w:rsid w:val="00796203"/>
    <w:rsid w:val="0079621F"/>
    <w:rsid w:val="0079623D"/>
    <w:rsid w:val="0079624E"/>
    <w:rsid w:val="007962A2"/>
    <w:rsid w:val="0079637C"/>
    <w:rsid w:val="007963C3"/>
    <w:rsid w:val="007963DF"/>
    <w:rsid w:val="007964B6"/>
    <w:rsid w:val="0079652C"/>
    <w:rsid w:val="007965D9"/>
    <w:rsid w:val="007967BF"/>
    <w:rsid w:val="007967F3"/>
    <w:rsid w:val="007968BE"/>
    <w:rsid w:val="007968CA"/>
    <w:rsid w:val="0079698D"/>
    <w:rsid w:val="00796B4F"/>
    <w:rsid w:val="00796BE1"/>
    <w:rsid w:val="00796C00"/>
    <w:rsid w:val="00796D31"/>
    <w:rsid w:val="00796DDB"/>
    <w:rsid w:val="00796E8B"/>
    <w:rsid w:val="00796F7E"/>
    <w:rsid w:val="00796FD6"/>
    <w:rsid w:val="00797091"/>
    <w:rsid w:val="007970E1"/>
    <w:rsid w:val="007971E3"/>
    <w:rsid w:val="00797251"/>
    <w:rsid w:val="007972C6"/>
    <w:rsid w:val="00797307"/>
    <w:rsid w:val="0079748B"/>
    <w:rsid w:val="0079757C"/>
    <w:rsid w:val="0079778A"/>
    <w:rsid w:val="007977D1"/>
    <w:rsid w:val="007977DC"/>
    <w:rsid w:val="007978EC"/>
    <w:rsid w:val="00797909"/>
    <w:rsid w:val="007979BF"/>
    <w:rsid w:val="00797B07"/>
    <w:rsid w:val="00797B32"/>
    <w:rsid w:val="00797B8C"/>
    <w:rsid w:val="00797C12"/>
    <w:rsid w:val="00797CC0"/>
    <w:rsid w:val="00797CEC"/>
    <w:rsid w:val="00797E4F"/>
    <w:rsid w:val="00797F59"/>
    <w:rsid w:val="007A0073"/>
    <w:rsid w:val="007A009D"/>
    <w:rsid w:val="007A0131"/>
    <w:rsid w:val="007A0150"/>
    <w:rsid w:val="007A01A3"/>
    <w:rsid w:val="007A02D9"/>
    <w:rsid w:val="007A02DA"/>
    <w:rsid w:val="007A0439"/>
    <w:rsid w:val="007A0581"/>
    <w:rsid w:val="007A05F1"/>
    <w:rsid w:val="007A071A"/>
    <w:rsid w:val="007A07C3"/>
    <w:rsid w:val="007A0825"/>
    <w:rsid w:val="007A082F"/>
    <w:rsid w:val="007A08F4"/>
    <w:rsid w:val="007A0916"/>
    <w:rsid w:val="007A0935"/>
    <w:rsid w:val="007A0960"/>
    <w:rsid w:val="007A0999"/>
    <w:rsid w:val="007A0B0F"/>
    <w:rsid w:val="007A0B26"/>
    <w:rsid w:val="007A0BE6"/>
    <w:rsid w:val="007A0C66"/>
    <w:rsid w:val="007A0C8B"/>
    <w:rsid w:val="007A0CE8"/>
    <w:rsid w:val="007A0DBD"/>
    <w:rsid w:val="007A0DFA"/>
    <w:rsid w:val="007A0E52"/>
    <w:rsid w:val="007A0E5B"/>
    <w:rsid w:val="007A0E98"/>
    <w:rsid w:val="007A0F5A"/>
    <w:rsid w:val="007A0F6A"/>
    <w:rsid w:val="007A0FAC"/>
    <w:rsid w:val="007A0FD7"/>
    <w:rsid w:val="007A0FD9"/>
    <w:rsid w:val="007A1084"/>
    <w:rsid w:val="007A10C6"/>
    <w:rsid w:val="007A11B8"/>
    <w:rsid w:val="007A1203"/>
    <w:rsid w:val="007A1239"/>
    <w:rsid w:val="007A14A0"/>
    <w:rsid w:val="007A158E"/>
    <w:rsid w:val="007A15C5"/>
    <w:rsid w:val="007A1675"/>
    <w:rsid w:val="007A188E"/>
    <w:rsid w:val="007A18AB"/>
    <w:rsid w:val="007A1A09"/>
    <w:rsid w:val="007A1BBD"/>
    <w:rsid w:val="007A1BF1"/>
    <w:rsid w:val="007A1DF6"/>
    <w:rsid w:val="007A1ECF"/>
    <w:rsid w:val="007A1F75"/>
    <w:rsid w:val="007A1F82"/>
    <w:rsid w:val="007A200F"/>
    <w:rsid w:val="007A20A8"/>
    <w:rsid w:val="007A20CC"/>
    <w:rsid w:val="007A20D2"/>
    <w:rsid w:val="007A20FD"/>
    <w:rsid w:val="007A2106"/>
    <w:rsid w:val="007A2185"/>
    <w:rsid w:val="007A218A"/>
    <w:rsid w:val="007A21BC"/>
    <w:rsid w:val="007A2408"/>
    <w:rsid w:val="007A2498"/>
    <w:rsid w:val="007A2547"/>
    <w:rsid w:val="007A255C"/>
    <w:rsid w:val="007A2687"/>
    <w:rsid w:val="007A26AC"/>
    <w:rsid w:val="007A27C4"/>
    <w:rsid w:val="007A2877"/>
    <w:rsid w:val="007A2923"/>
    <w:rsid w:val="007A2962"/>
    <w:rsid w:val="007A2993"/>
    <w:rsid w:val="007A29EB"/>
    <w:rsid w:val="007A2A42"/>
    <w:rsid w:val="007A2AC8"/>
    <w:rsid w:val="007A2BB0"/>
    <w:rsid w:val="007A2CBA"/>
    <w:rsid w:val="007A2CCE"/>
    <w:rsid w:val="007A2DF5"/>
    <w:rsid w:val="007A2E5D"/>
    <w:rsid w:val="007A2F1D"/>
    <w:rsid w:val="007A30EE"/>
    <w:rsid w:val="007A3103"/>
    <w:rsid w:val="007A3115"/>
    <w:rsid w:val="007A3184"/>
    <w:rsid w:val="007A322F"/>
    <w:rsid w:val="007A32C5"/>
    <w:rsid w:val="007A3316"/>
    <w:rsid w:val="007A341C"/>
    <w:rsid w:val="007A3490"/>
    <w:rsid w:val="007A35FF"/>
    <w:rsid w:val="007A3685"/>
    <w:rsid w:val="007A3707"/>
    <w:rsid w:val="007A394F"/>
    <w:rsid w:val="007A3994"/>
    <w:rsid w:val="007A3CBE"/>
    <w:rsid w:val="007A3DB2"/>
    <w:rsid w:val="007A3E16"/>
    <w:rsid w:val="007A3EB0"/>
    <w:rsid w:val="007A3FA2"/>
    <w:rsid w:val="007A3FAD"/>
    <w:rsid w:val="007A40F0"/>
    <w:rsid w:val="007A4231"/>
    <w:rsid w:val="007A42B3"/>
    <w:rsid w:val="007A42D1"/>
    <w:rsid w:val="007A432C"/>
    <w:rsid w:val="007A4352"/>
    <w:rsid w:val="007A447D"/>
    <w:rsid w:val="007A449A"/>
    <w:rsid w:val="007A44AE"/>
    <w:rsid w:val="007A44C4"/>
    <w:rsid w:val="007A44E8"/>
    <w:rsid w:val="007A4557"/>
    <w:rsid w:val="007A4644"/>
    <w:rsid w:val="007A4646"/>
    <w:rsid w:val="007A4668"/>
    <w:rsid w:val="007A477A"/>
    <w:rsid w:val="007A484C"/>
    <w:rsid w:val="007A49DA"/>
    <w:rsid w:val="007A4A49"/>
    <w:rsid w:val="007A4AE3"/>
    <w:rsid w:val="007A4B63"/>
    <w:rsid w:val="007A4D4F"/>
    <w:rsid w:val="007A4DA3"/>
    <w:rsid w:val="007A4ECE"/>
    <w:rsid w:val="007A4EF6"/>
    <w:rsid w:val="007A505F"/>
    <w:rsid w:val="007A51B7"/>
    <w:rsid w:val="007A51CA"/>
    <w:rsid w:val="007A52CF"/>
    <w:rsid w:val="007A52EB"/>
    <w:rsid w:val="007A5334"/>
    <w:rsid w:val="007A534A"/>
    <w:rsid w:val="007A5368"/>
    <w:rsid w:val="007A53E0"/>
    <w:rsid w:val="007A55C8"/>
    <w:rsid w:val="007A55CE"/>
    <w:rsid w:val="007A5669"/>
    <w:rsid w:val="007A56AB"/>
    <w:rsid w:val="007A571D"/>
    <w:rsid w:val="007A585C"/>
    <w:rsid w:val="007A59DF"/>
    <w:rsid w:val="007A5B3C"/>
    <w:rsid w:val="007A5C2F"/>
    <w:rsid w:val="007A5DF3"/>
    <w:rsid w:val="007A5E4F"/>
    <w:rsid w:val="007A5E96"/>
    <w:rsid w:val="007A5EA6"/>
    <w:rsid w:val="007A5EC2"/>
    <w:rsid w:val="007A5EDF"/>
    <w:rsid w:val="007A5F06"/>
    <w:rsid w:val="007A600F"/>
    <w:rsid w:val="007A6052"/>
    <w:rsid w:val="007A60C4"/>
    <w:rsid w:val="007A60EE"/>
    <w:rsid w:val="007A6133"/>
    <w:rsid w:val="007A6158"/>
    <w:rsid w:val="007A615D"/>
    <w:rsid w:val="007A61C4"/>
    <w:rsid w:val="007A628C"/>
    <w:rsid w:val="007A629B"/>
    <w:rsid w:val="007A629C"/>
    <w:rsid w:val="007A63F1"/>
    <w:rsid w:val="007A641D"/>
    <w:rsid w:val="007A6443"/>
    <w:rsid w:val="007A64FC"/>
    <w:rsid w:val="007A6550"/>
    <w:rsid w:val="007A6564"/>
    <w:rsid w:val="007A6592"/>
    <w:rsid w:val="007A6633"/>
    <w:rsid w:val="007A6690"/>
    <w:rsid w:val="007A66FC"/>
    <w:rsid w:val="007A675D"/>
    <w:rsid w:val="007A67AD"/>
    <w:rsid w:val="007A6813"/>
    <w:rsid w:val="007A6824"/>
    <w:rsid w:val="007A6928"/>
    <w:rsid w:val="007A6A02"/>
    <w:rsid w:val="007A6AB5"/>
    <w:rsid w:val="007A6AE2"/>
    <w:rsid w:val="007A6B11"/>
    <w:rsid w:val="007A6B2F"/>
    <w:rsid w:val="007A6B47"/>
    <w:rsid w:val="007A6C65"/>
    <w:rsid w:val="007A6DD7"/>
    <w:rsid w:val="007A6E0B"/>
    <w:rsid w:val="007A6EC5"/>
    <w:rsid w:val="007A6F16"/>
    <w:rsid w:val="007A6FAE"/>
    <w:rsid w:val="007A6FF5"/>
    <w:rsid w:val="007A7049"/>
    <w:rsid w:val="007A70E9"/>
    <w:rsid w:val="007A71D2"/>
    <w:rsid w:val="007A71EA"/>
    <w:rsid w:val="007A7203"/>
    <w:rsid w:val="007A722E"/>
    <w:rsid w:val="007A72AA"/>
    <w:rsid w:val="007A72C5"/>
    <w:rsid w:val="007A7300"/>
    <w:rsid w:val="007A735F"/>
    <w:rsid w:val="007A736E"/>
    <w:rsid w:val="007A73A1"/>
    <w:rsid w:val="007A73B1"/>
    <w:rsid w:val="007A7428"/>
    <w:rsid w:val="007A7523"/>
    <w:rsid w:val="007A759D"/>
    <w:rsid w:val="007A7695"/>
    <w:rsid w:val="007A76AB"/>
    <w:rsid w:val="007A76D9"/>
    <w:rsid w:val="007A794B"/>
    <w:rsid w:val="007A796A"/>
    <w:rsid w:val="007A7979"/>
    <w:rsid w:val="007A7980"/>
    <w:rsid w:val="007A7A05"/>
    <w:rsid w:val="007A7AFE"/>
    <w:rsid w:val="007A7B8D"/>
    <w:rsid w:val="007A7C4F"/>
    <w:rsid w:val="007A7C99"/>
    <w:rsid w:val="007A7CA0"/>
    <w:rsid w:val="007A7DC9"/>
    <w:rsid w:val="007A7E96"/>
    <w:rsid w:val="007A7EDE"/>
    <w:rsid w:val="007A7EE3"/>
    <w:rsid w:val="007A7F81"/>
    <w:rsid w:val="007B0016"/>
    <w:rsid w:val="007B0076"/>
    <w:rsid w:val="007B00E6"/>
    <w:rsid w:val="007B0116"/>
    <w:rsid w:val="007B011D"/>
    <w:rsid w:val="007B01AB"/>
    <w:rsid w:val="007B0248"/>
    <w:rsid w:val="007B026A"/>
    <w:rsid w:val="007B027B"/>
    <w:rsid w:val="007B02DD"/>
    <w:rsid w:val="007B0321"/>
    <w:rsid w:val="007B0392"/>
    <w:rsid w:val="007B03F8"/>
    <w:rsid w:val="007B0447"/>
    <w:rsid w:val="007B04A4"/>
    <w:rsid w:val="007B05B9"/>
    <w:rsid w:val="007B05C5"/>
    <w:rsid w:val="007B062F"/>
    <w:rsid w:val="007B0656"/>
    <w:rsid w:val="007B06C3"/>
    <w:rsid w:val="007B071A"/>
    <w:rsid w:val="007B0727"/>
    <w:rsid w:val="007B07D1"/>
    <w:rsid w:val="007B08AC"/>
    <w:rsid w:val="007B08B4"/>
    <w:rsid w:val="007B08D2"/>
    <w:rsid w:val="007B0983"/>
    <w:rsid w:val="007B0A86"/>
    <w:rsid w:val="007B0A8A"/>
    <w:rsid w:val="007B0AB8"/>
    <w:rsid w:val="007B0AEC"/>
    <w:rsid w:val="007B0BB9"/>
    <w:rsid w:val="007B0C0D"/>
    <w:rsid w:val="007B0C6A"/>
    <w:rsid w:val="007B0CDA"/>
    <w:rsid w:val="007B0D98"/>
    <w:rsid w:val="007B0D99"/>
    <w:rsid w:val="007B0DBC"/>
    <w:rsid w:val="007B0DCF"/>
    <w:rsid w:val="007B0DE2"/>
    <w:rsid w:val="007B0E13"/>
    <w:rsid w:val="007B0E2F"/>
    <w:rsid w:val="007B0E60"/>
    <w:rsid w:val="007B0EC2"/>
    <w:rsid w:val="007B1001"/>
    <w:rsid w:val="007B102B"/>
    <w:rsid w:val="007B1270"/>
    <w:rsid w:val="007B12DC"/>
    <w:rsid w:val="007B13C5"/>
    <w:rsid w:val="007B13D1"/>
    <w:rsid w:val="007B13DD"/>
    <w:rsid w:val="007B1452"/>
    <w:rsid w:val="007B14E2"/>
    <w:rsid w:val="007B14FC"/>
    <w:rsid w:val="007B1529"/>
    <w:rsid w:val="007B157B"/>
    <w:rsid w:val="007B166F"/>
    <w:rsid w:val="007B167D"/>
    <w:rsid w:val="007B1832"/>
    <w:rsid w:val="007B18F1"/>
    <w:rsid w:val="007B1946"/>
    <w:rsid w:val="007B19D9"/>
    <w:rsid w:val="007B1A1C"/>
    <w:rsid w:val="007B1B72"/>
    <w:rsid w:val="007B1B74"/>
    <w:rsid w:val="007B1CB9"/>
    <w:rsid w:val="007B1D54"/>
    <w:rsid w:val="007B1D5D"/>
    <w:rsid w:val="007B1D8C"/>
    <w:rsid w:val="007B1DD8"/>
    <w:rsid w:val="007B1E6F"/>
    <w:rsid w:val="007B1E7A"/>
    <w:rsid w:val="007B1EC4"/>
    <w:rsid w:val="007B1FC9"/>
    <w:rsid w:val="007B1FD5"/>
    <w:rsid w:val="007B208C"/>
    <w:rsid w:val="007B2103"/>
    <w:rsid w:val="007B21B3"/>
    <w:rsid w:val="007B21ED"/>
    <w:rsid w:val="007B226F"/>
    <w:rsid w:val="007B22CF"/>
    <w:rsid w:val="007B232B"/>
    <w:rsid w:val="007B23B2"/>
    <w:rsid w:val="007B24AD"/>
    <w:rsid w:val="007B24E8"/>
    <w:rsid w:val="007B24F5"/>
    <w:rsid w:val="007B2565"/>
    <w:rsid w:val="007B2663"/>
    <w:rsid w:val="007B2708"/>
    <w:rsid w:val="007B2777"/>
    <w:rsid w:val="007B27DA"/>
    <w:rsid w:val="007B2822"/>
    <w:rsid w:val="007B2858"/>
    <w:rsid w:val="007B28E1"/>
    <w:rsid w:val="007B2A47"/>
    <w:rsid w:val="007B2AD6"/>
    <w:rsid w:val="007B2B7D"/>
    <w:rsid w:val="007B2BDB"/>
    <w:rsid w:val="007B2F9D"/>
    <w:rsid w:val="007B2FD6"/>
    <w:rsid w:val="007B304F"/>
    <w:rsid w:val="007B319D"/>
    <w:rsid w:val="007B32DA"/>
    <w:rsid w:val="007B330A"/>
    <w:rsid w:val="007B340F"/>
    <w:rsid w:val="007B3679"/>
    <w:rsid w:val="007B36A1"/>
    <w:rsid w:val="007B36F5"/>
    <w:rsid w:val="007B3A2D"/>
    <w:rsid w:val="007B3A2E"/>
    <w:rsid w:val="007B3A55"/>
    <w:rsid w:val="007B3AB2"/>
    <w:rsid w:val="007B3B5A"/>
    <w:rsid w:val="007B3C2F"/>
    <w:rsid w:val="007B3CE5"/>
    <w:rsid w:val="007B3E23"/>
    <w:rsid w:val="007B3F23"/>
    <w:rsid w:val="007B4056"/>
    <w:rsid w:val="007B40A5"/>
    <w:rsid w:val="007B4125"/>
    <w:rsid w:val="007B4185"/>
    <w:rsid w:val="007B4214"/>
    <w:rsid w:val="007B42C4"/>
    <w:rsid w:val="007B4307"/>
    <w:rsid w:val="007B4330"/>
    <w:rsid w:val="007B43C7"/>
    <w:rsid w:val="007B43E0"/>
    <w:rsid w:val="007B4449"/>
    <w:rsid w:val="007B4519"/>
    <w:rsid w:val="007B457D"/>
    <w:rsid w:val="007B45B1"/>
    <w:rsid w:val="007B4629"/>
    <w:rsid w:val="007B466C"/>
    <w:rsid w:val="007B475B"/>
    <w:rsid w:val="007B47D6"/>
    <w:rsid w:val="007B48A3"/>
    <w:rsid w:val="007B4B69"/>
    <w:rsid w:val="007B4CB9"/>
    <w:rsid w:val="007B4EBC"/>
    <w:rsid w:val="007B4F48"/>
    <w:rsid w:val="007B4F54"/>
    <w:rsid w:val="007B4F77"/>
    <w:rsid w:val="007B505F"/>
    <w:rsid w:val="007B50C6"/>
    <w:rsid w:val="007B50D9"/>
    <w:rsid w:val="007B5183"/>
    <w:rsid w:val="007B5290"/>
    <w:rsid w:val="007B52D0"/>
    <w:rsid w:val="007B53F5"/>
    <w:rsid w:val="007B541C"/>
    <w:rsid w:val="007B5424"/>
    <w:rsid w:val="007B568F"/>
    <w:rsid w:val="007B56B4"/>
    <w:rsid w:val="007B5710"/>
    <w:rsid w:val="007B58DE"/>
    <w:rsid w:val="007B58F2"/>
    <w:rsid w:val="007B591A"/>
    <w:rsid w:val="007B599E"/>
    <w:rsid w:val="007B59C8"/>
    <w:rsid w:val="007B5A4E"/>
    <w:rsid w:val="007B5B0F"/>
    <w:rsid w:val="007B5C2D"/>
    <w:rsid w:val="007B5CAA"/>
    <w:rsid w:val="007B5CC5"/>
    <w:rsid w:val="007B5E5D"/>
    <w:rsid w:val="007B5E62"/>
    <w:rsid w:val="007B5E6E"/>
    <w:rsid w:val="007B5EBB"/>
    <w:rsid w:val="007B5F37"/>
    <w:rsid w:val="007B5F63"/>
    <w:rsid w:val="007B5FC7"/>
    <w:rsid w:val="007B61F8"/>
    <w:rsid w:val="007B6216"/>
    <w:rsid w:val="007B62C2"/>
    <w:rsid w:val="007B635D"/>
    <w:rsid w:val="007B6440"/>
    <w:rsid w:val="007B64BE"/>
    <w:rsid w:val="007B650D"/>
    <w:rsid w:val="007B661B"/>
    <w:rsid w:val="007B661C"/>
    <w:rsid w:val="007B6842"/>
    <w:rsid w:val="007B68AD"/>
    <w:rsid w:val="007B68C6"/>
    <w:rsid w:val="007B6924"/>
    <w:rsid w:val="007B6928"/>
    <w:rsid w:val="007B699C"/>
    <w:rsid w:val="007B6A0C"/>
    <w:rsid w:val="007B6A5B"/>
    <w:rsid w:val="007B6AF7"/>
    <w:rsid w:val="007B6BBF"/>
    <w:rsid w:val="007B6BC5"/>
    <w:rsid w:val="007B6BE3"/>
    <w:rsid w:val="007B6C26"/>
    <w:rsid w:val="007B6C91"/>
    <w:rsid w:val="007B6CBC"/>
    <w:rsid w:val="007B6E53"/>
    <w:rsid w:val="007B6F54"/>
    <w:rsid w:val="007B6FAB"/>
    <w:rsid w:val="007B6FB7"/>
    <w:rsid w:val="007B6FFB"/>
    <w:rsid w:val="007B7006"/>
    <w:rsid w:val="007B70FE"/>
    <w:rsid w:val="007B7104"/>
    <w:rsid w:val="007B713E"/>
    <w:rsid w:val="007B716C"/>
    <w:rsid w:val="007B7202"/>
    <w:rsid w:val="007B7444"/>
    <w:rsid w:val="007B749C"/>
    <w:rsid w:val="007B74F1"/>
    <w:rsid w:val="007B7560"/>
    <w:rsid w:val="007B75D0"/>
    <w:rsid w:val="007B7678"/>
    <w:rsid w:val="007B76DF"/>
    <w:rsid w:val="007B7715"/>
    <w:rsid w:val="007B771F"/>
    <w:rsid w:val="007B773E"/>
    <w:rsid w:val="007B77A8"/>
    <w:rsid w:val="007B78D7"/>
    <w:rsid w:val="007B7972"/>
    <w:rsid w:val="007B7A24"/>
    <w:rsid w:val="007B7B0F"/>
    <w:rsid w:val="007B7B94"/>
    <w:rsid w:val="007B7B9A"/>
    <w:rsid w:val="007B7BB4"/>
    <w:rsid w:val="007B7D0A"/>
    <w:rsid w:val="007B7D54"/>
    <w:rsid w:val="007B7D6B"/>
    <w:rsid w:val="007B7E13"/>
    <w:rsid w:val="007B7E61"/>
    <w:rsid w:val="007B7E88"/>
    <w:rsid w:val="007B7F58"/>
    <w:rsid w:val="007B7FCB"/>
    <w:rsid w:val="007C0000"/>
    <w:rsid w:val="007C0078"/>
    <w:rsid w:val="007C0132"/>
    <w:rsid w:val="007C01EA"/>
    <w:rsid w:val="007C0216"/>
    <w:rsid w:val="007C02B0"/>
    <w:rsid w:val="007C0329"/>
    <w:rsid w:val="007C0511"/>
    <w:rsid w:val="007C053A"/>
    <w:rsid w:val="007C059A"/>
    <w:rsid w:val="007C0637"/>
    <w:rsid w:val="007C0650"/>
    <w:rsid w:val="007C06D7"/>
    <w:rsid w:val="007C070C"/>
    <w:rsid w:val="007C0754"/>
    <w:rsid w:val="007C0762"/>
    <w:rsid w:val="007C076B"/>
    <w:rsid w:val="007C079C"/>
    <w:rsid w:val="007C0817"/>
    <w:rsid w:val="007C081A"/>
    <w:rsid w:val="007C0825"/>
    <w:rsid w:val="007C087A"/>
    <w:rsid w:val="007C0889"/>
    <w:rsid w:val="007C08AE"/>
    <w:rsid w:val="007C0924"/>
    <w:rsid w:val="007C0ABE"/>
    <w:rsid w:val="007C0AF3"/>
    <w:rsid w:val="007C0B0B"/>
    <w:rsid w:val="007C0B27"/>
    <w:rsid w:val="007C0B54"/>
    <w:rsid w:val="007C0B82"/>
    <w:rsid w:val="007C0BB0"/>
    <w:rsid w:val="007C0C06"/>
    <w:rsid w:val="007C0C4F"/>
    <w:rsid w:val="007C0D49"/>
    <w:rsid w:val="007C0DB8"/>
    <w:rsid w:val="007C0E8A"/>
    <w:rsid w:val="007C0EB3"/>
    <w:rsid w:val="007C0EC3"/>
    <w:rsid w:val="007C0F6D"/>
    <w:rsid w:val="007C0F75"/>
    <w:rsid w:val="007C0FA1"/>
    <w:rsid w:val="007C104E"/>
    <w:rsid w:val="007C1136"/>
    <w:rsid w:val="007C1168"/>
    <w:rsid w:val="007C1190"/>
    <w:rsid w:val="007C1346"/>
    <w:rsid w:val="007C13C4"/>
    <w:rsid w:val="007C140D"/>
    <w:rsid w:val="007C1583"/>
    <w:rsid w:val="007C15D5"/>
    <w:rsid w:val="007C1625"/>
    <w:rsid w:val="007C165E"/>
    <w:rsid w:val="007C183C"/>
    <w:rsid w:val="007C18FA"/>
    <w:rsid w:val="007C19FF"/>
    <w:rsid w:val="007C1A35"/>
    <w:rsid w:val="007C1B09"/>
    <w:rsid w:val="007C1B39"/>
    <w:rsid w:val="007C1BAF"/>
    <w:rsid w:val="007C1C8E"/>
    <w:rsid w:val="007C1CE8"/>
    <w:rsid w:val="007C1D71"/>
    <w:rsid w:val="007C1F66"/>
    <w:rsid w:val="007C2004"/>
    <w:rsid w:val="007C20F4"/>
    <w:rsid w:val="007C212B"/>
    <w:rsid w:val="007C21D5"/>
    <w:rsid w:val="007C21DF"/>
    <w:rsid w:val="007C2334"/>
    <w:rsid w:val="007C234D"/>
    <w:rsid w:val="007C236C"/>
    <w:rsid w:val="007C239C"/>
    <w:rsid w:val="007C2400"/>
    <w:rsid w:val="007C2403"/>
    <w:rsid w:val="007C2444"/>
    <w:rsid w:val="007C24BD"/>
    <w:rsid w:val="007C24BF"/>
    <w:rsid w:val="007C24E5"/>
    <w:rsid w:val="007C2503"/>
    <w:rsid w:val="007C259E"/>
    <w:rsid w:val="007C26A7"/>
    <w:rsid w:val="007C26E6"/>
    <w:rsid w:val="007C2761"/>
    <w:rsid w:val="007C27A9"/>
    <w:rsid w:val="007C27F4"/>
    <w:rsid w:val="007C2803"/>
    <w:rsid w:val="007C28A4"/>
    <w:rsid w:val="007C28DE"/>
    <w:rsid w:val="007C294B"/>
    <w:rsid w:val="007C2965"/>
    <w:rsid w:val="007C2A17"/>
    <w:rsid w:val="007C2A80"/>
    <w:rsid w:val="007C2C05"/>
    <w:rsid w:val="007C2C1D"/>
    <w:rsid w:val="007C2D23"/>
    <w:rsid w:val="007C2D70"/>
    <w:rsid w:val="007C2D7B"/>
    <w:rsid w:val="007C2E6B"/>
    <w:rsid w:val="007C2EBF"/>
    <w:rsid w:val="007C2EC8"/>
    <w:rsid w:val="007C2EE8"/>
    <w:rsid w:val="007C2F16"/>
    <w:rsid w:val="007C2F35"/>
    <w:rsid w:val="007C2FCC"/>
    <w:rsid w:val="007C2FF1"/>
    <w:rsid w:val="007C30D8"/>
    <w:rsid w:val="007C3105"/>
    <w:rsid w:val="007C3151"/>
    <w:rsid w:val="007C315B"/>
    <w:rsid w:val="007C315E"/>
    <w:rsid w:val="007C323F"/>
    <w:rsid w:val="007C3265"/>
    <w:rsid w:val="007C33E3"/>
    <w:rsid w:val="007C34BE"/>
    <w:rsid w:val="007C3586"/>
    <w:rsid w:val="007C3635"/>
    <w:rsid w:val="007C36E1"/>
    <w:rsid w:val="007C36FE"/>
    <w:rsid w:val="007C3791"/>
    <w:rsid w:val="007C37F5"/>
    <w:rsid w:val="007C3842"/>
    <w:rsid w:val="007C38B8"/>
    <w:rsid w:val="007C38FA"/>
    <w:rsid w:val="007C3922"/>
    <w:rsid w:val="007C3930"/>
    <w:rsid w:val="007C3931"/>
    <w:rsid w:val="007C3952"/>
    <w:rsid w:val="007C3A89"/>
    <w:rsid w:val="007C3A9D"/>
    <w:rsid w:val="007C3B17"/>
    <w:rsid w:val="007C3B66"/>
    <w:rsid w:val="007C3BA1"/>
    <w:rsid w:val="007C3BDA"/>
    <w:rsid w:val="007C3BEF"/>
    <w:rsid w:val="007C3CB9"/>
    <w:rsid w:val="007C3D22"/>
    <w:rsid w:val="007C3D4D"/>
    <w:rsid w:val="007C3DEB"/>
    <w:rsid w:val="007C3E71"/>
    <w:rsid w:val="007C3F23"/>
    <w:rsid w:val="007C4246"/>
    <w:rsid w:val="007C42E1"/>
    <w:rsid w:val="007C438E"/>
    <w:rsid w:val="007C43A5"/>
    <w:rsid w:val="007C43D8"/>
    <w:rsid w:val="007C441A"/>
    <w:rsid w:val="007C4463"/>
    <w:rsid w:val="007C446B"/>
    <w:rsid w:val="007C456A"/>
    <w:rsid w:val="007C45C1"/>
    <w:rsid w:val="007C46E5"/>
    <w:rsid w:val="007C473F"/>
    <w:rsid w:val="007C4760"/>
    <w:rsid w:val="007C48DE"/>
    <w:rsid w:val="007C4920"/>
    <w:rsid w:val="007C4965"/>
    <w:rsid w:val="007C4994"/>
    <w:rsid w:val="007C4A30"/>
    <w:rsid w:val="007C4B07"/>
    <w:rsid w:val="007C4B5D"/>
    <w:rsid w:val="007C4B7F"/>
    <w:rsid w:val="007C4BB6"/>
    <w:rsid w:val="007C4C53"/>
    <w:rsid w:val="007C4CE2"/>
    <w:rsid w:val="007C4D17"/>
    <w:rsid w:val="007C4D44"/>
    <w:rsid w:val="007C4FF5"/>
    <w:rsid w:val="007C5125"/>
    <w:rsid w:val="007C5148"/>
    <w:rsid w:val="007C51A8"/>
    <w:rsid w:val="007C534E"/>
    <w:rsid w:val="007C5383"/>
    <w:rsid w:val="007C53F2"/>
    <w:rsid w:val="007C544A"/>
    <w:rsid w:val="007C55BC"/>
    <w:rsid w:val="007C5646"/>
    <w:rsid w:val="007C56D8"/>
    <w:rsid w:val="007C5854"/>
    <w:rsid w:val="007C5867"/>
    <w:rsid w:val="007C58A1"/>
    <w:rsid w:val="007C58F7"/>
    <w:rsid w:val="007C594A"/>
    <w:rsid w:val="007C598D"/>
    <w:rsid w:val="007C5A53"/>
    <w:rsid w:val="007C5AC9"/>
    <w:rsid w:val="007C5B86"/>
    <w:rsid w:val="007C5B8A"/>
    <w:rsid w:val="007C5BEA"/>
    <w:rsid w:val="007C5C16"/>
    <w:rsid w:val="007C5D0B"/>
    <w:rsid w:val="007C5D1B"/>
    <w:rsid w:val="007C5D23"/>
    <w:rsid w:val="007C5D95"/>
    <w:rsid w:val="007C5DD7"/>
    <w:rsid w:val="007C5E14"/>
    <w:rsid w:val="007C5E3F"/>
    <w:rsid w:val="007C5EBC"/>
    <w:rsid w:val="007C5FAC"/>
    <w:rsid w:val="007C5FF4"/>
    <w:rsid w:val="007C60A4"/>
    <w:rsid w:val="007C60C6"/>
    <w:rsid w:val="007C6125"/>
    <w:rsid w:val="007C6230"/>
    <w:rsid w:val="007C6236"/>
    <w:rsid w:val="007C630E"/>
    <w:rsid w:val="007C6428"/>
    <w:rsid w:val="007C6626"/>
    <w:rsid w:val="007C66EE"/>
    <w:rsid w:val="007C67E5"/>
    <w:rsid w:val="007C67FF"/>
    <w:rsid w:val="007C6823"/>
    <w:rsid w:val="007C6828"/>
    <w:rsid w:val="007C6A43"/>
    <w:rsid w:val="007C6ACA"/>
    <w:rsid w:val="007C6B9B"/>
    <w:rsid w:val="007C6C3D"/>
    <w:rsid w:val="007C6CBB"/>
    <w:rsid w:val="007C6D28"/>
    <w:rsid w:val="007C6DF8"/>
    <w:rsid w:val="007C6E0A"/>
    <w:rsid w:val="007C6EB7"/>
    <w:rsid w:val="007C6F01"/>
    <w:rsid w:val="007C6F39"/>
    <w:rsid w:val="007C6FBE"/>
    <w:rsid w:val="007C7031"/>
    <w:rsid w:val="007C70B8"/>
    <w:rsid w:val="007C7181"/>
    <w:rsid w:val="007C71C3"/>
    <w:rsid w:val="007C71E9"/>
    <w:rsid w:val="007C7220"/>
    <w:rsid w:val="007C7268"/>
    <w:rsid w:val="007C7378"/>
    <w:rsid w:val="007C7392"/>
    <w:rsid w:val="007C7506"/>
    <w:rsid w:val="007C75F8"/>
    <w:rsid w:val="007C75FB"/>
    <w:rsid w:val="007C763E"/>
    <w:rsid w:val="007C76DE"/>
    <w:rsid w:val="007C7701"/>
    <w:rsid w:val="007C77B3"/>
    <w:rsid w:val="007C7833"/>
    <w:rsid w:val="007C78E3"/>
    <w:rsid w:val="007C7A04"/>
    <w:rsid w:val="007C7A12"/>
    <w:rsid w:val="007C7A57"/>
    <w:rsid w:val="007C7B16"/>
    <w:rsid w:val="007C7B2C"/>
    <w:rsid w:val="007C7B44"/>
    <w:rsid w:val="007C7C3B"/>
    <w:rsid w:val="007C7D83"/>
    <w:rsid w:val="007C7D95"/>
    <w:rsid w:val="007C7F7A"/>
    <w:rsid w:val="007C7F87"/>
    <w:rsid w:val="007C7FC7"/>
    <w:rsid w:val="007C7FF1"/>
    <w:rsid w:val="007D0027"/>
    <w:rsid w:val="007D015C"/>
    <w:rsid w:val="007D016F"/>
    <w:rsid w:val="007D02D7"/>
    <w:rsid w:val="007D0435"/>
    <w:rsid w:val="007D045E"/>
    <w:rsid w:val="007D0481"/>
    <w:rsid w:val="007D06FC"/>
    <w:rsid w:val="007D07B9"/>
    <w:rsid w:val="007D07C4"/>
    <w:rsid w:val="007D07E3"/>
    <w:rsid w:val="007D0816"/>
    <w:rsid w:val="007D0890"/>
    <w:rsid w:val="007D0903"/>
    <w:rsid w:val="007D096C"/>
    <w:rsid w:val="007D09D0"/>
    <w:rsid w:val="007D0A1E"/>
    <w:rsid w:val="007D0A34"/>
    <w:rsid w:val="007D0A58"/>
    <w:rsid w:val="007D0B18"/>
    <w:rsid w:val="007D0B77"/>
    <w:rsid w:val="007D0B8B"/>
    <w:rsid w:val="007D0BB7"/>
    <w:rsid w:val="007D0C19"/>
    <w:rsid w:val="007D0C30"/>
    <w:rsid w:val="007D0CA9"/>
    <w:rsid w:val="007D0CAE"/>
    <w:rsid w:val="007D0CF6"/>
    <w:rsid w:val="007D0D19"/>
    <w:rsid w:val="007D0DA2"/>
    <w:rsid w:val="007D0E3F"/>
    <w:rsid w:val="007D0F49"/>
    <w:rsid w:val="007D1063"/>
    <w:rsid w:val="007D112E"/>
    <w:rsid w:val="007D11AC"/>
    <w:rsid w:val="007D1280"/>
    <w:rsid w:val="007D12BC"/>
    <w:rsid w:val="007D1354"/>
    <w:rsid w:val="007D139B"/>
    <w:rsid w:val="007D1479"/>
    <w:rsid w:val="007D14CF"/>
    <w:rsid w:val="007D14F1"/>
    <w:rsid w:val="007D1529"/>
    <w:rsid w:val="007D1589"/>
    <w:rsid w:val="007D15A0"/>
    <w:rsid w:val="007D15A5"/>
    <w:rsid w:val="007D15AC"/>
    <w:rsid w:val="007D1668"/>
    <w:rsid w:val="007D169F"/>
    <w:rsid w:val="007D16AF"/>
    <w:rsid w:val="007D1764"/>
    <w:rsid w:val="007D17A6"/>
    <w:rsid w:val="007D1864"/>
    <w:rsid w:val="007D187B"/>
    <w:rsid w:val="007D1899"/>
    <w:rsid w:val="007D18A1"/>
    <w:rsid w:val="007D1A14"/>
    <w:rsid w:val="007D1A25"/>
    <w:rsid w:val="007D1AC1"/>
    <w:rsid w:val="007D1B7D"/>
    <w:rsid w:val="007D1B84"/>
    <w:rsid w:val="007D1DB7"/>
    <w:rsid w:val="007D1E0F"/>
    <w:rsid w:val="007D1E36"/>
    <w:rsid w:val="007D1ED2"/>
    <w:rsid w:val="007D1EFF"/>
    <w:rsid w:val="007D1F49"/>
    <w:rsid w:val="007D1F8C"/>
    <w:rsid w:val="007D1F9F"/>
    <w:rsid w:val="007D2080"/>
    <w:rsid w:val="007D209B"/>
    <w:rsid w:val="007D2121"/>
    <w:rsid w:val="007D2130"/>
    <w:rsid w:val="007D21C2"/>
    <w:rsid w:val="007D23E6"/>
    <w:rsid w:val="007D241B"/>
    <w:rsid w:val="007D24DE"/>
    <w:rsid w:val="007D2544"/>
    <w:rsid w:val="007D2591"/>
    <w:rsid w:val="007D25F7"/>
    <w:rsid w:val="007D2619"/>
    <w:rsid w:val="007D2855"/>
    <w:rsid w:val="007D291B"/>
    <w:rsid w:val="007D2AF2"/>
    <w:rsid w:val="007D2B36"/>
    <w:rsid w:val="007D2B55"/>
    <w:rsid w:val="007D2B71"/>
    <w:rsid w:val="007D2B9F"/>
    <w:rsid w:val="007D2D0D"/>
    <w:rsid w:val="007D2E9F"/>
    <w:rsid w:val="007D2F84"/>
    <w:rsid w:val="007D2F99"/>
    <w:rsid w:val="007D30BB"/>
    <w:rsid w:val="007D310C"/>
    <w:rsid w:val="007D324C"/>
    <w:rsid w:val="007D32F3"/>
    <w:rsid w:val="007D331B"/>
    <w:rsid w:val="007D3327"/>
    <w:rsid w:val="007D339D"/>
    <w:rsid w:val="007D3614"/>
    <w:rsid w:val="007D3624"/>
    <w:rsid w:val="007D366C"/>
    <w:rsid w:val="007D36BC"/>
    <w:rsid w:val="007D378E"/>
    <w:rsid w:val="007D387B"/>
    <w:rsid w:val="007D38B2"/>
    <w:rsid w:val="007D3A93"/>
    <w:rsid w:val="007D3BDA"/>
    <w:rsid w:val="007D3C23"/>
    <w:rsid w:val="007D3C34"/>
    <w:rsid w:val="007D3C53"/>
    <w:rsid w:val="007D3C6D"/>
    <w:rsid w:val="007D3CE4"/>
    <w:rsid w:val="007D3D8B"/>
    <w:rsid w:val="007D3DAC"/>
    <w:rsid w:val="007D3DF8"/>
    <w:rsid w:val="007D3E93"/>
    <w:rsid w:val="007D3ECE"/>
    <w:rsid w:val="007D3FB7"/>
    <w:rsid w:val="007D404A"/>
    <w:rsid w:val="007D4144"/>
    <w:rsid w:val="007D4174"/>
    <w:rsid w:val="007D4218"/>
    <w:rsid w:val="007D426B"/>
    <w:rsid w:val="007D4282"/>
    <w:rsid w:val="007D4315"/>
    <w:rsid w:val="007D431F"/>
    <w:rsid w:val="007D440A"/>
    <w:rsid w:val="007D4445"/>
    <w:rsid w:val="007D44EA"/>
    <w:rsid w:val="007D4547"/>
    <w:rsid w:val="007D4581"/>
    <w:rsid w:val="007D45D7"/>
    <w:rsid w:val="007D47FA"/>
    <w:rsid w:val="007D4998"/>
    <w:rsid w:val="007D4A07"/>
    <w:rsid w:val="007D4A33"/>
    <w:rsid w:val="007D4A6B"/>
    <w:rsid w:val="007D4A9E"/>
    <w:rsid w:val="007D4AE0"/>
    <w:rsid w:val="007D4B5B"/>
    <w:rsid w:val="007D4BF7"/>
    <w:rsid w:val="007D4CA7"/>
    <w:rsid w:val="007D4CBB"/>
    <w:rsid w:val="007D4D71"/>
    <w:rsid w:val="007D4D7E"/>
    <w:rsid w:val="007D4D9D"/>
    <w:rsid w:val="007D4DA8"/>
    <w:rsid w:val="007D4E07"/>
    <w:rsid w:val="007D4E75"/>
    <w:rsid w:val="007D4EB0"/>
    <w:rsid w:val="007D4F02"/>
    <w:rsid w:val="007D4FC1"/>
    <w:rsid w:val="007D5034"/>
    <w:rsid w:val="007D5085"/>
    <w:rsid w:val="007D5090"/>
    <w:rsid w:val="007D50F6"/>
    <w:rsid w:val="007D51C8"/>
    <w:rsid w:val="007D52E2"/>
    <w:rsid w:val="007D5370"/>
    <w:rsid w:val="007D5522"/>
    <w:rsid w:val="007D5533"/>
    <w:rsid w:val="007D5577"/>
    <w:rsid w:val="007D562D"/>
    <w:rsid w:val="007D5699"/>
    <w:rsid w:val="007D58A2"/>
    <w:rsid w:val="007D5906"/>
    <w:rsid w:val="007D59A1"/>
    <w:rsid w:val="007D5A38"/>
    <w:rsid w:val="007D5AA2"/>
    <w:rsid w:val="007D5ABB"/>
    <w:rsid w:val="007D5B3D"/>
    <w:rsid w:val="007D5B91"/>
    <w:rsid w:val="007D5BDC"/>
    <w:rsid w:val="007D5BEA"/>
    <w:rsid w:val="007D5BFA"/>
    <w:rsid w:val="007D5C87"/>
    <w:rsid w:val="007D5DAA"/>
    <w:rsid w:val="007D5E05"/>
    <w:rsid w:val="007D5EDF"/>
    <w:rsid w:val="007D5F08"/>
    <w:rsid w:val="007D600E"/>
    <w:rsid w:val="007D6027"/>
    <w:rsid w:val="007D610B"/>
    <w:rsid w:val="007D6154"/>
    <w:rsid w:val="007D6363"/>
    <w:rsid w:val="007D6446"/>
    <w:rsid w:val="007D64B2"/>
    <w:rsid w:val="007D659C"/>
    <w:rsid w:val="007D659D"/>
    <w:rsid w:val="007D65C1"/>
    <w:rsid w:val="007D6767"/>
    <w:rsid w:val="007D679E"/>
    <w:rsid w:val="007D6B35"/>
    <w:rsid w:val="007D6B65"/>
    <w:rsid w:val="007D6C3F"/>
    <w:rsid w:val="007D6C40"/>
    <w:rsid w:val="007D6D26"/>
    <w:rsid w:val="007D6D75"/>
    <w:rsid w:val="007D6E19"/>
    <w:rsid w:val="007D6F3F"/>
    <w:rsid w:val="007D6F82"/>
    <w:rsid w:val="007D6F93"/>
    <w:rsid w:val="007D6FC6"/>
    <w:rsid w:val="007D6FE7"/>
    <w:rsid w:val="007D7111"/>
    <w:rsid w:val="007D7130"/>
    <w:rsid w:val="007D713F"/>
    <w:rsid w:val="007D7143"/>
    <w:rsid w:val="007D73FF"/>
    <w:rsid w:val="007D7443"/>
    <w:rsid w:val="007D74EB"/>
    <w:rsid w:val="007D7566"/>
    <w:rsid w:val="007D75C8"/>
    <w:rsid w:val="007D76AE"/>
    <w:rsid w:val="007D7705"/>
    <w:rsid w:val="007D770F"/>
    <w:rsid w:val="007D77C4"/>
    <w:rsid w:val="007D789A"/>
    <w:rsid w:val="007D7969"/>
    <w:rsid w:val="007D7A5E"/>
    <w:rsid w:val="007D7A61"/>
    <w:rsid w:val="007D7D84"/>
    <w:rsid w:val="007D7D92"/>
    <w:rsid w:val="007D7DA2"/>
    <w:rsid w:val="007D7EC1"/>
    <w:rsid w:val="007D7FAA"/>
    <w:rsid w:val="007D7FE4"/>
    <w:rsid w:val="007E016A"/>
    <w:rsid w:val="007E01C9"/>
    <w:rsid w:val="007E01CE"/>
    <w:rsid w:val="007E01DF"/>
    <w:rsid w:val="007E01E6"/>
    <w:rsid w:val="007E0289"/>
    <w:rsid w:val="007E028A"/>
    <w:rsid w:val="007E02D6"/>
    <w:rsid w:val="007E02F0"/>
    <w:rsid w:val="007E03AD"/>
    <w:rsid w:val="007E03FB"/>
    <w:rsid w:val="007E040D"/>
    <w:rsid w:val="007E04EA"/>
    <w:rsid w:val="007E0553"/>
    <w:rsid w:val="007E056E"/>
    <w:rsid w:val="007E05A5"/>
    <w:rsid w:val="007E05B4"/>
    <w:rsid w:val="007E06A7"/>
    <w:rsid w:val="007E0710"/>
    <w:rsid w:val="007E0764"/>
    <w:rsid w:val="007E0773"/>
    <w:rsid w:val="007E08BF"/>
    <w:rsid w:val="007E08FA"/>
    <w:rsid w:val="007E0A9F"/>
    <w:rsid w:val="007E0ABB"/>
    <w:rsid w:val="007E0B55"/>
    <w:rsid w:val="007E0C02"/>
    <w:rsid w:val="007E0C78"/>
    <w:rsid w:val="007E0C79"/>
    <w:rsid w:val="007E0C86"/>
    <w:rsid w:val="007E0D19"/>
    <w:rsid w:val="007E0D8A"/>
    <w:rsid w:val="007E0D92"/>
    <w:rsid w:val="007E0E48"/>
    <w:rsid w:val="007E0EB5"/>
    <w:rsid w:val="007E0F3B"/>
    <w:rsid w:val="007E0F7B"/>
    <w:rsid w:val="007E108C"/>
    <w:rsid w:val="007E10E9"/>
    <w:rsid w:val="007E10F5"/>
    <w:rsid w:val="007E12B1"/>
    <w:rsid w:val="007E133A"/>
    <w:rsid w:val="007E133B"/>
    <w:rsid w:val="007E13BB"/>
    <w:rsid w:val="007E17FE"/>
    <w:rsid w:val="007E183C"/>
    <w:rsid w:val="007E18DE"/>
    <w:rsid w:val="007E190B"/>
    <w:rsid w:val="007E1931"/>
    <w:rsid w:val="007E1952"/>
    <w:rsid w:val="007E195F"/>
    <w:rsid w:val="007E19A5"/>
    <w:rsid w:val="007E19FB"/>
    <w:rsid w:val="007E1BF6"/>
    <w:rsid w:val="007E1C29"/>
    <w:rsid w:val="007E1C57"/>
    <w:rsid w:val="007E1C9A"/>
    <w:rsid w:val="007E1D80"/>
    <w:rsid w:val="007E1DE4"/>
    <w:rsid w:val="007E1E1C"/>
    <w:rsid w:val="007E1ED3"/>
    <w:rsid w:val="007E1EF7"/>
    <w:rsid w:val="007E1EF8"/>
    <w:rsid w:val="007E1F88"/>
    <w:rsid w:val="007E1FF5"/>
    <w:rsid w:val="007E2097"/>
    <w:rsid w:val="007E209B"/>
    <w:rsid w:val="007E20AC"/>
    <w:rsid w:val="007E2111"/>
    <w:rsid w:val="007E2148"/>
    <w:rsid w:val="007E225C"/>
    <w:rsid w:val="007E22B5"/>
    <w:rsid w:val="007E2350"/>
    <w:rsid w:val="007E253E"/>
    <w:rsid w:val="007E2645"/>
    <w:rsid w:val="007E268E"/>
    <w:rsid w:val="007E27AD"/>
    <w:rsid w:val="007E2813"/>
    <w:rsid w:val="007E2866"/>
    <w:rsid w:val="007E2875"/>
    <w:rsid w:val="007E290D"/>
    <w:rsid w:val="007E29A6"/>
    <w:rsid w:val="007E2A4A"/>
    <w:rsid w:val="007E2B2D"/>
    <w:rsid w:val="007E2BF3"/>
    <w:rsid w:val="007E2CF7"/>
    <w:rsid w:val="007E2E41"/>
    <w:rsid w:val="007E2F04"/>
    <w:rsid w:val="007E2F7D"/>
    <w:rsid w:val="007E2FF0"/>
    <w:rsid w:val="007E312B"/>
    <w:rsid w:val="007E31EA"/>
    <w:rsid w:val="007E31EF"/>
    <w:rsid w:val="007E3316"/>
    <w:rsid w:val="007E35D7"/>
    <w:rsid w:val="007E3637"/>
    <w:rsid w:val="007E3757"/>
    <w:rsid w:val="007E37D5"/>
    <w:rsid w:val="007E37F4"/>
    <w:rsid w:val="007E37FF"/>
    <w:rsid w:val="007E3800"/>
    <w:rsid w:val="007E3895"/>
    <w:rsid w:val="007E391C"/>
    <w:rsid w:val="007E3AD7"/>
    <w:rsid w:val="007E3B90"/>
    <w:rsid w:val="007E3BC8"/>
    <w:rsid w:val="007E3D5C"/>
    <w:rsid w:val="007E3D92"/>
    <w:rsid w:val="007E3DE7"/>
    <w:rsid w:val="007E3DF2"/>
    <w:rsid w:val="007E3E48"/>
    <w:rsid w:val="007E3ECC"/>
    <w:rsid w:val="007E3F0F"/>
    <w:rsid w:val="007E3FF3"/>
    <w:rsid w:val="007E4008"/>
    <w:rsid w:val="007E405C"/>
    <w:rsid w:val="007E412E"/>
    <w:rsid w:val="007E4176"/>
    <w:rsid w:val="007E4258"/>
    <w:rsid w:val="007E4408"/>
    <w:rsid w:val="007E4479"/>
    <w:rsid w:val="007E44B1"/>
    <w:rsid w:val="007E45BF"/>
    <w:rsid w:val="007E460C"/>
    <w:rsid w:val="007E4631"/>
    <w:rsid w:val="007E469F"/>
    <w:rsid w:val="007E471C"/>
    <w:rsid w:val="007E4751"/>
    <w:rsid w:val="007E47F6"/>
    <w:rsid w:val="007E4825"/>
    <w:rsid w:val="007E4856"/>
    <w:rsid w:val="007E48B0"/>
    <w:rsid w:val="007E49E2"/>
    <w:rsid w:val="007E4A44"/>
    <w:rsid w:val="007E4B1D"/>
    <w:rsid w:val="007E4B6E"/>
    <w:rsid w:val="007E4CD8"/>
    <w:rsid w:val="007E4CF2"/>
    <w:rsid w:val="007E4EC0"/>
    <w:rsid w:val="007E4F73"/>
    <w:rsid w:val="007E5095"/>
    <w:rsid w:val="007E5112"/>
    <w:rsid w:val="007E51AB"/>
    <w:rsid w:val="007E5262"/>
    <w:rsid w:val="007E5297"/>
    <w:rsid w:val="007E52BC"/>
    <w:rsid w:val="007E531B"/>
    <w:rsid w:val="007E531E"/>
    <w:rsid w:val="007E5476"/>
    <w:rsid w:val="007E54BE"/>
    <w:rsid w:val="007E54CF"/>
    <w:rsid w:val="007E56E0"/>
    <w:rsid w:val="007E5740"/>
    <w:rsid w:val="007E5855"/>
    <w:rsid w:val="007E586C"/>
    <w:rsid w:val="007E5886"/>
    <w:rsid w:val="007E58F7"/>
    <w:rsid w:val="007E5977"/>
    <w:rsid w:val="007E5991"/>
    <w:rsid w:val="007E59C4"/>
    <w:rsid w:val="007E59E0"/>
    <w:rsid w:val="007E5A82"/>
    <w:rsid w:val="007E5A86"/>
    <w:rsid w:val="007E5A9A"/>
    <w:rsid w:val="007E5AA8"/>
    <w:rsid w:val="007E5B03"/>
    <w:rsid w:val="007E5BF4"/>
    <w:rsid w:val="007E5C2B"/>
    <w:rsid w:val="007E5C66"/>
    <w:rsid w:val="007E5DC1"/>
    <w:rsid w:val="007E5E9E"/>
    <w:rsid w:val="007E5F30"/>
    <w:rsid w:val="007E5F3F"/>
    <w:rsid w:val="007E5F82"/>
    <w:rsid w:val="007E5F9F"/>
    <w:rsid w:val="007E5FD7"/>
    <w:rsid w:val="007E6001"/>
    <w:rsid w:val="007E6011"/>
    <w:rsid w:val="007E6041"/>
    <w:rsid w:val="007E607D"/>
    <w:rsid w:val="007E60ED"/>
    <w:rsid w:val="007E610F"/>
    <w:rsid w:val="007E617E"/>
    <w:rsid w:val="007E618E"/>
    <w:rsid w:val="007E6221"/>
    <w:rsid w:val="007E62A4"/>
    <w:rsid w:val="007E6345"/>
    <w:rsid w:val="007E63B9"/>
    <w:rsid w:val="007E642C"/>
    <w:rsid w:val="007E6458"/>
    <w:rsid w:val="007E64C2"/>
    <w:rsid w:val="007E6578"/>
    <w:rsid w:val="007E65DD"/>
    <w:rsid w:val="007E684C"/>
    <w:rsid w:val="007E6895"/>
    <w:rsid w:val="007E68FD"/>
    <w:rsid w:val="007E690E"/>
    <w:rsid w:val="007E6936"/>
    <w:rsid w:val="007E6977"/>
    <w:rsid w:val="007E6A2E"/>
    <w:rsid w:val="007E6A85"/>
    <w:rsid w:val="007E6B96"/>
    <w:rsid w:val="007E6BE5"/>
    <w:rsid w:val="007E6D5B"/>
    <w:rsid w:val="007E6DCE"/>
    <w:rsid w:val="007E6E7E"/>
    <w:rsid w:val="007E6F02"/>
    <w:rsid w:val="007E6F08"/>
    <w:rsid w:val="007E6F83"/>
    <w:rsid w:val="007E7056"/>
    <w:rsid w:val="007E70AF"/>
    <w:rsid w:val="007E7103"/>
    <w:rsid w:val="007E710D"/>
    <w:rsid w:val="007E715F"/>
    <w:rsid w:val="007E7231"/>
    <w:rsid w:val="007E73DA"/>
    <w:rsid w:val="007E745E"/>
    <w:rsid w:val="007E7493"/>
    <w:rsid w:val="007E74FB"/>
    <w:rsid w:val="007E7532"/>
    <w:rsid w:val="007E768A"/>
    <w:rsid w:val="007E76A2"/>
    <w:rsid w:val="007E76FD"/>
    <w:rsid w:val="007E7716"/>
    <w:rsid w:val="007E7976"/>
    <w:rsid w:val="007E7A8A"/>
    <w:rsid w:val="007E7B0E"/>
    <w:rsid w:val="007E7BE8"/>
    <w:rsid w:val="007E7C92"/>
    <w:rsid w:val="007E7CF6"/>
    <w:rsid w:val="007E7D40"/>
    <w:rsid w:val="007E7FEF"/>
    <w:rsid w:val="007F00C3"/>
    <w:rsid w:val="007F00E5"/>
    <w:rsid w:val="007F025A"/>
    <w:rsid w:val="007F0342"/>
    <w:rsid w:val="007F04CE"/>
    <w:rsid w:val="007F04EC"/>
    <w:rsid w:val="007F054D"/>
    <w:rsid w:val="007F05BB"/>
    <w:rsid w:val="007F05CC"/>
    <w:rsid w:val="007F0723"/>
    <w:rsid w:val="007F084E"/>
    <w:rsid w:val="007F08A3"/>
    <w:rsid w:val="007F0930"/>
    <w:rsid w:val="007F0986"/>
    <w:rsid w:val="007F09F9"/>
    <w:rsid w:val="007F09FD"/>
    <w:rsid w:val="007F0AAF"/>
    <w:rsid w:val="007F0AD9"/>
    <w:rsid w:val="007F0ADD"/>
    <w:rsid w:val="007F0B03"/>
    <w:rsid w:val="007F0B19"/>
    <w:rsid w:val="007F0BA6"/>
    <w:rsid w:val="007F0BB3"/>
    <w:rsid w:val="007F0C0A"/>
    <w:rsid w:val="007F0C27"/>
    <w:rsid w:val="007F0CE3"/>
    <w:rsid w:val="007F0D49"/>
    <w:rsid w:val="007F0D6A"/>
    <w:rsid w:val="007F0DFF"/>
    <w:rsid w:val="007F0E3C"/>
    <w:rsid w:val="007F0ED0"/>
    <w:rsid w:val="007F0F20"/>
    <w:rsid w:val="007F1005"/>
    <w:rsid w:val="007F100A"/>
    <w:rsid w:val="007F1116"/>
    <w:rsid w:val="007F1129"/>
    <w:rsid w:val="007F1250"/>
    <w:rsid w:val="007F12B6"/>
    <w:rsid w:val="007F1307"/>
    <w:rsid w:val="007F131F"/>
    <w:rsid w:val="007F1336"/>
    <w:rsid w:val="007F13B9"/>
    <w:rsid w:val="007F1416"/>
    <w:rsid w:val="007F142A"/>
    <w:rsid w:val="007F143A"/>
    <w:rsid w:val="007F145C"/>
    <w:rsid w:val="007F145F"/>
    <w:rsid w:val="007F16B9"/>
    <w:rsid w:val="007F1713"/>
    <w:rsid w:val="007F180B"/>
    <w:rsid w:val="007F184E"/>
    <w:rsid w:val="007F1882"/>
    <w:rsid w:val="007F1902"/>
    <w:rsid w:val="007F192B"/>
    <w:rsid w:val="007F1962"/>
    <w:rsid w:val="007F1A5B"/>
    <w:rsid w:val="007F1AD1"/>
    <w:rsid w:val="007F1B92"/>
    <w:rsid w:val="007F1C6D"/>
    <w:rsid w:val="007F1D03"/>
    <w:rsid w:val="007F1D5A"/>
    <w:rsid w:val="007F1DBD"/>
    <w:rsid w:val="007F1E0C"/>
    <w:rsid w:val="007F1EB7"/>
    <w:rsid w:val="007F1EE2"/>
    <w:rsid w:val="007F1EFD"/>
    <w:rsid w:val="007F1FB5"/>
    <w:rsid w:val="007F204A"/>
    <w:rsid w:val="007F2088"/>
    <w:rsid w:val="007F2166"/>
    <w:rsid w:val="007F2192"/>
    <w:rsid w:val="007F21C6"/>
    <w:rsid w:val="007F21F0"/>
    <w:rsid w:val="007F2229"/>
    <w:rsid w:val="007F226C"/>
    <w:rsid w:val="007F2291"/>
    <w:rsid w:val="007F22E2"/>
    <w:rsid w:val="007F2346"/>
    <w:rsid w:val="007F236D"/>
    <w:rsid w:val="007F23D5"/>
    <w:rsid w:val="007F23EB"/>
    <w:rsid w:val="007F24AA"/>
    <w:rsid w:val="007F24F3"/>
    <w:rsid w:val="007F2568"/>
    <w:rsid w:val="007F25D1"/>
    <w:rsid w:val="007F2655"/>
    <w:rsid w:val="007F26A7"/>
    <w:rsid w:val="007F2804"/>
    <w:rsid w:val="007F280E"/>
    <w:rsid w:val="007F2886"/>
    <w:rsid w:val="007F29AE"/>
    <w:rsid w:val="007F29C5"/>
    <w:rsid w:val="007F29FD"/>
    <w:rsid w:val="007F2A59"/>
    <w:rsid w:val="007F2A8D"/>
    <w:rsid w:val="007F2B55"/>
    <w:rsid w:val="007F2BCD"/>
    <w:rsid w:val="007F2BD7"/>
    <w:rsid w:val="007F2C11"/>
    <w:rsid w:val="007F2C6F"/>
    <w:rsid w:val="007F2CAA"/>
    <w:rsid w:val="007F2D30"/>
    <w:rsid w:val="007F2D5F"/>
    <w:rsid w:val="007F2D93"/>
    <w:rsid w:val="007F2E14"/>
    <w:rsid w:val="007F2E1D"/>
    <w:rsid w:val="007F2E45"/>
    <w:rsid w:val="007F2E92"/>
    <w:rsid w:val="007F2F8E"/>
    <w:rsid w:val="007F3030"/>
    <w:rsid w:val="007F30A0"/>
    <w:rsid w:val="007F30B9"/>
    <w:rsid w:val="007F340D"/>
    <w:rsid w:val="007F34C7"/>
    <w:rsid w:val="007F358D"/>
    <w:rsid w:val="007F3597"/>
    <w:rsid w:val="007F371A"/>
    <w:rsid w:val="007F375E"/>
    <w:rsid w:val="007F378F"/>
    <w:rsid w:val="007F384E"/>
    <w:rsid w:val="007F3984"/>
    <w:rsid w:val="007F39B8"/>
    <w:rsid w:val="007F3A4C"/>
    <w:rsid w:val="007F3A70"/>
    <w:rsid w:val="007F3A8C"/>
    <w:rsid w:val="007F3AE1"/>
    <w:rsid w:val="007F3B21"/>
    <w:rsid w:val="007F3B74"/>
    <w:rsid w:val="007F3CE7"/>
    <w:rsid w:val="007F3D13"/>
    <w:rsid w:val="007F3D20"/>
    <w:rsid w:val="007F3D46"/>
    <w:rsid w:val="007F3D9B"/>
    <w:rsid w:val="007F3DED"/>
    <w:rsid w:val="007F3E9D"/>
    <w:rsid w:val="007F3EBB"/>
    <w:rsid w:val="007F3F17"/>
    <w:rsid w:val="007F3FAB"/>
    <w:rsid w:val="007F4058"/>
    <w:rsid w:val="007F40B5"/>
    <w:rsid w:val="007F40D8"/>
    <w:rsid w:val="007F4113"/>
    <w:rsid w:val="007F4123"/>
    <w:rsid w:val="007F42CE"/>
    <w:rsid w:val="007F42E2"/>
    <w:rsid w:val="007F438F"/>
    <w:rsid w:val="007F43D0"/>
    <w:rsid w:val="007F4555"/>
    <w:rsid w:val="007F4620"/>
    <w:rsid w:val="007F465A"/>
    <w:rsid w:val="007F4702"/>
    <w:rsid w:val="007F47E4"/>
    <w:rsid w:val="007F4849"/>
    <w:rsid w:val="007F4888"/>
    <w:rsid w:val="007F48A8"/>
    <w:rsid w:val="007F48F2"/>
    <w:rsid w:val="007F4A0F"/>
    <w:rsid w:val="007F4A18"/>
    <w:rsid w:val="007F4BF5"/>
    <w:rsid w:val="007F4C2F"/>
    <w:rsid w:val="007F4C30"/>
    <w:rsid w:val="007F4D13"/>
    <w:rsid w:val="007F4DA7"/>
    <w:rsid w:val="007F4DB3"/>
    <w:rsid w:val="007F4EA0"/>
    <w:rsid w:val="007F4EB1"/>
    <w:rsid w:val="007F4F31"/>
    <w:rsid w:val="007F4F6A"/>
    <w:rsid w:val="007F51CF"/>
    <w:rsid w:val="007F51E3"/>
    <w:rsid w:val="007F51FC"/>
    <w:rsid w:val="007F52CF"/>
    <w:rsid w:val="007F538F"/>
    <w:rsid w:val="007F558B"/>
    <w:rsid w:val="007F56C9"/>
    <w:rsid w:val="007F56DD"/>
    <w:rsid w:val="007F5740"/>
    <w:rsid w:val="007F57FD"/>
    <w:rsid w:val="007F5978"/>
    <w:rsid w:val="007F59CB"/>
    <w:rsid w:val="007F5A1A"/>
    <w:rsid w:val="007F5A44"/>
    <w:rsid w:val="007F5A71"/>
    <w:rsid w:val="007F5AF7"/>
    <w:rsid w:val="007F5B60"/>
    <w:rsid w:val="007F5BBA"/>
    <w:rsid w:val="007F5C72"/>
    <w:rsid w:val="007F5C74"/>
    <w:rsid w:val="007F5D32"/>
    <w:rsid w:val="007F5DB1"/>
    <w:rsid w:val="007F5E1C"/>
    <w:rsid w:val="007F5E66"/>
    <w:rsid w:val="007F5E99"/>
    <w:rsid w:val="007F5F7F"/>
    <w:rsid w:val="007F5FC0"/>
    <w:rsid w:val="007F6062"/>
    <w:rsid w:val="007F60AE"/>
    <w:rsid w:val="007F6116"/>
    <w:rsid w:val="007F6196"/>
    <w:rsid w:val="007F61AD"/>
    <w:rsid w:val="007F61B1"/>
    <w:rsid w:val="007F61D5"/>
    <w:rsid w:val="007F626A"/>
    <w:rsid w:val="007F63E3"/>
    <w:rsid w:val="007F6407"/>
    <w:rsid w:val="007F6441"/>
    <w:rsid w:val="007F647F"/>
    <w:rsid w:val="007F6565"/>
    <w:rsid w:val="007F6631"/>
    <w:rsid w:val="007F6894"/>
    <w:rsid w:val="007F68D3"/>
    <w:rsid w:val="007F697C"/>
    <w:rsid w:val="007F6A27"/>
    <w:rsid w:val="007F6B25"/>
    <w:rsid w:val="007F6B45"/>
    <w:rsid w:val="007F6B5A"/>
    <w:rsid w:val="007F6B8A"/>
    <w:rsid w:val="007F6BB6"/>
    <w:rsid w:val="007F6BBB"/>
    <w:rsid w:val="007F6C2E"/>
    <w:rsid w:val="007F6CDF"/>
    <w:rsid w:val="007F6D22"/>
    <w:rsid w:val="007F6D4E"/>
    <w:rsid w:val="007F6DC8"/>
    <w:rsid w:val="007F6EA4"/>
    <w:rsid w:val="007F702C"/>
    <w:rsid w:val="007F7030"/>
    <w:rsid w:val="007F7088"/>
    <w:rsid w:val="007F70F3"/>
    <w:rsid w:val="007F710B"/>
    <w:rsid w:val="007F717A"/>
    <w:rsid w:val="007F71F0"/>
    <w:rsid w:val="007F720E"/>
    <w:rsid w:val="007F721F"/>
    <w:rsid w:val="007F7317"/>
    <w:rsid w:val="007F73ED"/>
    <w:rsid w:val="007F7421"/>
    <w:rsid w:val="007F7483"/>
    <w:rsid w:val="007F756A"/>
    <w:rsid w:val="007F75AC"/>
    <w:rsid w:val="007F760C"/>
    <w:rsid w:val="007F761A"/>
    <w:rsid w:val="007F769C"/>
    <w:rsid w:val="007F76CF"/>
    <w:rsid w:val="007F7777"/>
    <w:rsid w:val="007F77F8"/>
    <w:rsid w:val="007F78BA"/>
    <w:rsid w:val="007F7A28"/>
    <w:rsid w:val="007F7A89"/>
    <w:rsid w:val="007F7B86"/>
    <w:rsid w:val="007F7BDE"/>
    <w:rsid w:val="007F7C31"/>
    <w:rsid w:val="007F7CDB"/>
    <w:rsid w:val="007F7D2C"/>
    <w:rsid w:val="007F7D3E"/>
    <w:rsid w:val="007F7EA8"/>
    <w:rsid w:val="007F7EBF"/>
    <w:rsid w:val="007F7F60"/>
    <w:rsid w:val="007F7F7F"/>
    <w:rsid w:val="00800073"/>
    <w:rsid w:val="00800095"/>
    <w:rsid w:val="00800096"/>
    <w:rsid w:val="00800114"/>
    <w:rsid w:val="0080014E"/>
    <w:rsid w:val="00800301"/>
    <w:rsid w:val="00800374"/>
    <w:rsid w:val="0080044C"/>
    <w:rsid w:val="00800537"/>
    <w:rsid w:val="0080057F"/>
    <w:rsid w:val="008005EC"/>
    <w:rsid w:val="00800824"/>
    <w:rsid w:val="00800828"/>
    <w:rsid w:val="00800951"/>
    <w:rsid w:val="00800988"/>
    <w:rsid w:val="008009FC"/>
    <w:rsid w:val="00800A12"/>
    <w:rsid w:val="00800A70"/>
    <w:rsid w:val="00800B3E"/>
    <w:rsid w:val="00800B47"/>
    <w:rsid w:val="00800B4E"/>
    <w:rsid w:val="00800BB3"/>
    <w:rsid w:val="00800BD2"/>
    <w:rsid w:val="00800BD5"/>
    <w:rsid w:val="00800C46"/>
    <w:rsid w:val="00800C52"/>
    <w:rsid w:val="00800CAE"/>
    <w:rsid w:val="00800D76"/>
    <w:rsid w:val="00800DDB"/>
    <w:rsid w:val="00800E40"/>
    <w:rsid w:val="00800F22"/>
    <w:rsid w:val="00800FB9"/>
    <w:rsid w:val="00801037"/>
    <w:rsid w:val="00801067"/>
    <w:rsid w:val="00801078"/>
    <w:rsid w:val="008010FB"/>
    <w:rsid w:val="008011A1"/>
    <w:rsid w:val="0080125C"/>
    <w:rsid w:val="008012B7"/>
    <w:rsid w:val="008012CD"/>
    <w:rsid w:val="0080133E"/>
    <w:rsid w:val="00801485"/>
    <w:rsid w:val="008015A2"/>
    <w:rsid w:val="008015B0"/>
    <w:rsid w:val="00801667"/>
    <w:rsid w:val="00801704"/>
    <w:rsid w:val="008018A9"/>
    <w:rsid w:val="008018D9"/>
    <w:rsid w:val="00801985"/>
    <w:rsid w:val="008019D0"/>
    <w:rsid w:val="00801A0D"/>
    <w:rsid w:val="00801B05"/>
    <w:rsid w:val="00801C82"/>
    <w:rsid w:val="00801E5C"/>
    <w:rsid w:val="00801EE4"/>
    <w:rsid w:val="00801EEF"/>
    <w:rsid w:val="00801FBA"/>
    <w:rsid w:val="00801FDC"/>
    <w:rsid w:val="00801FE5"/>
    <w:rsid w:val="008020B9"/>
    <w:rsid w:val="008020FA"/>
    <w:rsid w:val="008022F6"/>
    <w:rsid w:val="00802345"/>
    <w:rsid w:val="00802372"/>
    <w:rsid w:val="008024F2"/>
    <w:rsid w:val="008024FE"/>
    <w:rsid w:val="00802557"/>
    <w:rsid w:val="0080256B"/>
    <w:rsid w:val="008025E2"/>
    <w:rsid w:val="00802619"/>
    <w:rsid w:val="0080274C"/>
    <w:rsid w:val="00802782"/>
    <w:rsid w:val="008028D6"/>
    <w:rsid w:val="0080291A"/>
    <w:rsid w:val="00802B0A"/>
    <w:rsid w:val="00802B36"/>
    <w:rsid w:val="00802BD8"/>
    <w:rsid w:val="00802CBE"/>
    <w:rsid w:val="00802D44"/>
    <w:rsid w:val="00802D72"/>
    <w:rsid w:val="00802E87"/>
    <w:rsid w:val="00802EA9"/>
    <w:rsid w:val="00803104"/>
    <w:rsid w:val="0080312A"/>
    <w:rsid w:val="0080314A"/>
    <w:rsid w:val="008032AC"/>
    <w:rsid w:val="008033A5"/>
    <w:rsid w:val="008033F2"/>
    <w:rsid w:val="00803413"/>
    <w:rsid w:val="00803431"/>
    <w:rsid w:val="0080346A"/>
    <w:rsid w:val="008035B9"/>
    <w:rsid w:val="00803659"/>
    <w:rsid w:val="008036FD"/>
    <w:rsid w:val="00803744"/>
    <w:rsid w:val="00803775"/>
    <w:rsid w:val="008037E7"/>
    <w:rsid w:val="008037FE"/>
    <w:rsid w:val="00803AE6"/>
    <w:rsid w:val="00803B5B"/>
    <w:rsid w:val="00803B63"/>
    <w:rsid w:val="00803B88"/>
    <w:rsid w:val="00803CE7"/>
    <w:rsid w:val="00803D15"/>
    <w:rsid w:val="00803EBD"/>
    <w:rsid w:val="00803F63"/>
    <w:rsid w:val="00803F72"/>
    <w:rsid w:val="00803FBC"/>
    <w:rsid w:val="00804011"/>
    <w:rsid w:val="00804043"/>
    <w:rsid w:val="008041B7"/>
    <w:rsid w:val="0080427E"/>
    <w:rsid w:val="008042CB"/>
    <w:rsid w:val="0080447B"/>
    <w:rsid w:val="00804559"/>
    <w:rsid w:val="008045D2"/>
    <w:rsid w:val="00804623"/>
    <w:rsid w:val="0080467B"/>
    <w:rsid w:val="00804690"/>
    <w:rsid w:val="008047D3"/>
    <w:rsid w:val="0080482D"/>
    <w:rsid w:val="0080486F"/>
    <w:rsid w:val="008049AC"/>
    <w:rsid w:val="008049E0"/>
    <w:rsid w:val="008049F2"/>
    <w:rsid w:val="00804B70"/>
    <w:rsid w:val="00804BF3"/>
    <w:rsid w:val="00804C9C"/>
    <w:rsid w:val="00804F32"/>
    <w:rsid w:val="00804F7E"/>
    <w:rsid w:val="00804FF9"/>
    <w:rsid w:val="0080500C"/>
    <w:rsid w:val="00805098"/>
    <w:rsid w:val="0080514D"/>
    <w:rsid w:val="008051E1"/>
    <w:rsid w:val="00805316"/>
    <w:rsid w:val="00805424"/>
    <w:rsid w:val="00805509"/>
    <w:rsid w:val="0080553C"/>
    <w:rsid w:val="0080558E"/>
    <w:rsid w:val="00805641"/>
    <w:rsid w:val="008056DA"/>
    <w:rsid w:val="008057F0"/>
    <w:rsid w:val="00805882"/>
    <w:rsid w:val="0080589D"/>
    <w:rsid w:val="008058E7"/>
    <w:rsid w:val="00805953"/>
    <w:rsid w:val="008059F2"/>
    <w:rsid w:val="00805A42"/>
    <w:rsid w:val="00805A82"/>
    <w:rsid w:val="00805AEC"/>
    <w:rsid w:val="00805B47"/>
    <w:rsid w:val="00805B78"/>
    <w:rsid w:val="00805C2C"/>
    <w:rsid w:val="00805C5D"/>
    <w:rsid w:val="00805C79"/>
    <w:rsid w:val="00805D0F"/>
    <w:rsid w:val="00805D46"/>
    <w:rsid w:val="00805DD5"/>
    <w:rsid w:val="00805E27"/>
    <w:rsid w:val="00805E2F"/>
    <w:rsid w:val="00805E49"/>
    <w:rsid w:val="00805ED4"/>
    <w:rsid w:val="00805F4D"/>
    <w:rsid w:val="00805F88"/>
    <w:rsid w:val="00805FDE"/>
    <w:rsid w:val="00805FE2"/>
    <w:rsid w:val="00806026"/>
    <w:rsid w:val="00806240"/>
    <w:rsid w:val="00806269"/>
    <w:rsid w:val="008062C3"/>
    <w:rsid w:val="00806363"/>
    <w:rsid w:val="008063AA"/>
    <w:rsid w:val="008063C0"/>
    <w:rsid w:val="008063D0"/>
    <w:rsid w:val="00806412"/>
    <w:rsid w:val="00806437"/>
    <w:rsid w:val="00806439"/>
    <w:rsid w:val="0080644B"/>
    <w:rsid w:val="008064BD"/>
    <w:rsid w:val="00806561"/>
    <w:rsid w:val="0080656F"/>
    <w:rsid w:val="008065F4"/>
    <w:rsid w:val="008066DC"/>
    <w:rsid w:val="00806712"/>
    <w:rsid w:val="00806743"/>
    <w:rsid w:val="0080675B"/>
    <w:rsid w:val="00806775"/>
    <w:rsid w:val="00806785"/>
    <w:rsid w:val="008067CA"/>
    <w:rsid w:val="00806812"/>
    <w:rsid w:val="00806860"/>
    <w:rsid w:val="0080686A"/>
    <w:rsid w:val="0080689D"/>
    <w:rsid w:val="00806934"/>
    <w:rsid w:val="00806A80"/>
    <w:rsid w:val="00806B3E"/>
    <w:rsid w:val="00806B40"/>
    <w:rsid w:val="00806B5F"/>
    <w:rsid w:val="00806BD6"/>
    <w:rsid w:val="00806D2A"/>
    <w:rsid w:val="00806E38"/>
    <w:rsid w:val="00806E4B"/>
    <w:rsid w:val="00806E64"/>
    <w:rsid w:val="00806EC3"/>
    <w:rsid w:val="00806EE5"/>
    <w:rsid w:val="00806EF2"/>
    <w:rsid w:val="0080700D"/>
    <w:rsid w:val="008070CB"/>
    <w:rsid w:val="00807100"/>
    <w:rsid w:val="00807108"/>
    <w:rsid w:val="008071D8"/>
    <w:rsid w:val="008071F1"/>
    <w:rsid w:val="00807321"/>
    <w:rsid w:val="008074D7"/>
    <w:rsid w:val="008075DD"/>
    <w:rsid w:val="0080760F"/>
    <w:rsid w:val="00807622"/>
    <w:rsid w:val="00807636"/>
    <w:rsid w:val="00807699"/>
    <w:rsid w:val="008077EC"/>
    <w:rsid w:val="008077F8"/>
    <w:rsid w:val="008079AB"/>
    <w:rsid w:val="008079E8"/>
    <w:rsid w:val="008079FD"/>
    <w:rsid w:val="00807B2F"/>
    <w:rsid w:val="00807B5B"/>
    <w:rsid w:val="00807C3A"/>
    <w:rsid w:val="00807CB3"/>
    <w:rsid w:val="00807D46"/>
    <w:rsid w:val="00807D58"/>
    <w:rsid w:val="00807D5B"/>
    <w:rsid w:val="00807D85"/>
    <w:rsid w:val="00807EBB"/>
    <w:rsid w:val="00807EF5"/>
    <w:rsid w:val="00807F5F"/>
    <w:rsid w:val="00807FC1"/>
    <w:rsid w:val="0081003D"/>
    <w:rsid w:val="00810091"/>
    <w:rsid w:val="008100A0"/>
    <w:rsid w:val="0081013F"/>
    <w:rsid w:val="0081018B"/>
    <w:rsid w:val="00810332"/>
    <w:rsid w:val="008103D1"/>
    <w:rsid w:val="0081042F"/>
    <w:rsid w:val="008104A3"/>
    <w:rsid w:val="00810548"/>
    <w:rsid w:val="008106B9"/>
    <w:rsid w:val="008107CC"/>
    <w:rsid w:val="008107FE"/>
    <w:rsid w:val="0081082B"/>
    <w:rsid w:val="00810902"/>
    <w:rsid w:val="00810ABB"/>
    <w:rsid w:val="00810B1F"/>
    <w:rsid w:val="00810B2B"/>
    <w:rsid w:val="00810B3E"/>
    <w:rsid w:val="00810B3F"/>
    <w:rsid w:val="00810B85"/>
    <w:rsid w:val="00810BF8"/>
    <w:rsid w:val="00810C79"/>
    <w:rsid w:val="00810C7D"/>
    <w:rsid w:val="00810CD8"/>
    <w:rsid w:val="00810D11"/>
    <w:rsid w:val="00810D6E"/>
    <w:rsid w:val="00810DC9"/>
    <w:rsid w:val="00810DCE"/>
    <w:rsid w:val="00810DE7"/>
    <w:rsid w:val="00810E93"/>
    <w:rsid w:val="0081106A"/>
    <w:rsid w:val="008110D3"/>
    <w:rsid w:val="008110E1"/>
    <w:rsid w:val="00811163"/>
    <w:rsid w:val="008111CD"/>
    <w:rsid w:val="008111EF"/>
    <w:rsid w:val="008112FD"/>
    <w:rsid w:val="008113ED"/>
    <w:rsid w:val="0081141A"/>
    <w:rsid w:val="0081147B"/>
    <w:rsid w:val="00811480"/>
    <w:rsid w:val="00811483"/>
    <w:rsid w:val="00811487"/>
    <w:rsid w:val="008114DE"/>
    <w:rsid w:val="008114E1"/>
    <w:rsid w:val="008114E8"/>
    <w:rsid w:val="008114F4"/>
    <w:rsid w:val="0081158D"/>
    <w:rsid w:val="008115BA"/>
    <w:rsid w:val="008115FA"/>
    <w:rsid w:val="00811693"/>
    <w:rsid w:val="008116A3"/>
    <w:rsid w:val="008116C9"/>
    <w:rsid w:val="008117D3"/>
    <w:rsid w:val="00811812"/>
    <w:rsid w:val="00811817"/>
    <w:rsid w:val="0081188A"/>
    <w:rsid w:val="00811924"/>
    <w:rsid w:val="00811B2C"/>
    <w:rsid w:val="00811B52"/>
    <w:rsid w:val="00811B77"/>
    <w:rsid w:val="00811C5C"/>
    <w:rsid w:val="00811CDE"/>
    <w:rsid w:val="00811D40"/>
    <w:rsid w:val="00811D49"/>
    <w:rsid w:val="00811D75"/>
    <w:rsid w:val="00811DA6"/>
    <w:rsid w:val="00811DF1"/>
    <w:rsid w:val="00811E29"/>
    <w:rsid w:val="00811E9F"/>
    <w:rsid w:val="00811EAF"/>
    <w:rsid w:val="00811EDB"/>
    <w:rsid w:val="00811F33"/>
    <w:rsid w:val="00811F80"/>
    <w:rsid w:val="00811FCD"/>
    <w:rsid w:val="00811FD7"/>
    <w:rsid w:val="0081209F"/>
    <w:rsid w:val="00812159"/>
    <w:rsid w:val="008121F9"/>
    <w:rsid w:val="00812260"/>
    <w:rsid w:val="00812289"/>
    <w:rsid w:val="00812301"/>
    <w:rsid w:val="00812315"/>
    <w:rsid w:val="0081234A"/>
    <w:rsid w:val="0081234E"/>
    <w:rsid w:val="008123BA"/>
    <w:rsid w:val="00812495"/>
    <w:rsid w:val="008124DC"/>
    <w:rsid w:val="0081263E"/>
    <w:rsid w:val="00812659"/>
    <w:rsid w:val="00812715"/>
    <w:rsid w:val="00812A21"/>
    <w:rsid w:val="00812A36"/>
    <w:rsid w:val="00812A90"/>
    <w:rsid w:val="00812AEA"/>
    <w:rsid w:val="00812BBB"/>
    <w:rsid w:val="00812C12"/>
    <w:rsid w:val="00812C94"/>
    <w:rsid w:val="00812D1C"/>
    <w:rsid w:val="00812D32"/>
    <w:rsid w:val="00812D4F"/>
    <w:rsid w:val="00812D55"/>
    <w:rsid w:val="00812DBE"/>
    <w:rsid w:val="00812E09"/>
    <w:rsid w:val="00812F68"/>
    <w:rsid w:val="00812F81"/>
    <w:rsid w:val="00813029"/>
    <w:rsid w:val="00813061"/>
    <w:rsid w:val="0081309F"/>
    <w:rsid w:val="00813192"/>
    <w:rsid w:val="00813228"/>
    <w:rsid w:val="008132E3"/>
    <w:rsid w:val="0081338F"/>
    <w:rsid w:val="008133AF"/>
    <w:rsid w:val="008133BC"/>
    <w:rsid w:val="008133DE"/>
    <w:rsid w:val="00813414"/>
    <w:rsid w:val="0081344C"/>
    <w:rsid w:val="008134E7"/>
    <w:rsid w:val="008135BD"/>
    <w:rsid w:val="008135CC"/>
    <w:rsid w:val="00813612"/>
    <w:rsid w:val="00813655"/>
    <w:rsid w:val="008137D2"/>
    <w:rsid w:val="00813840"/>
    <w:rsid w:val="00813854"/>
    <w:rsid w:val="00813906"/>
    <w:rsid w:val="00813955"/>
    <w:rsid w:val="008139FD"/>
    <w:rsid w:val="00813B39"/>
    <w:rsid w:val="00813B67"/>
    <w:rsid w:val="00813BDD"/>
    <w:rsid w:val="00813C17"/>
    <w:rsid w:val="00813CAA"/>
    <w:rsid w:val="00813D02"/>
    <w:rsid w:val="00813D82"/>
    <w:rsid w:val="00813E1F"/>
    <w:rsid w:val="00813E59"/>
    <w:rsid w:val="00813E5D"/>
    <w:rsid w:val="00813E6B"/>
    <w:rsid w:val="00813E73"/>
    <w:rsid w:val="00813EB4"/>
    <w:rsid w:val="00813F29"/>
    <w:rsid w:val="00813F36"/>
    <w:rsid w:val="00813F8D"/>
    <w:rsid w:val="00813F99"/>
    <w:rsid w:val="00814042"/>
    <w:rsid w:val="008140A8"/>
    <w:rsid w:val="008140F1"/>
    <w:rsid w:val="008141E1"/>
    <w:rsid w:val="00814258"/>
    <w:rsid w:val="0081426E"/>
    <w:rsid w:val="0081427A"/>
    <w:rsid w:val="008142A6"/>
    <w:rsid w:val="008142D9"/>
    <w:rsid w:val="00814343"/>
    <w:rsid w:val="0081436C"/>
    <w:rsid w:val="0081439F"/>
    <w:rsid w:val="00814403"/>
    <w:rsid w:val="00814409"/>
    <w:rsid w:val="00814440"/>
    <w:rsid w:val="00814471"/>
    <w:rsid w:val="008144C2"/>
    <w:rsid w:val="008145A7"/>
    <w:rsid w:val="008145D5"/>
    <w:rsid w:val="008145DB"/>
    <w:rsid w:val="008145E2"/>
    <w:rsid w:val="0081466D"/>
    <w:rsid w:val="008146A7"/>
    <w:rsid w:val="00814788"/>
    <w:rsid w:val="008148D7"/>
    <w:rsid w:val="0081498A"/>
    <w:rsid w:val="008149A7"/>
    <w:rsid w:val="00814AA2"/>
    <w:rsid w:val="00814AFD"/>
    <w:rsid w:val="00814B09"/>
    <w:rsid w:val="00814B2B"/>
    <w:rsid w:val="00814B99"/>
    <w:rsid w:val="00814BBD"/>
    <w:rsid w:val="00814C32"/>
    <w:rsid w:val="00814CE0"/>
    <w:rsid w:val="00814DD0"/>
    <w:rsid w:val="00814DE4"/>
    <w:rsid w:val="00814E95"/>
    <w:rsid w:val="00814E96"/>
    <w:rsid w:val="00814FCB"/>
    <w:rsid w:val="00814FF9"/>
    <w:rsid w:val="00815043"/>
    <w:rsid w:val="00815344"/>
    <w:rsid w:val="0081534D"/>
    <w:rsid w:val="00815410"/>
    <w:rsid w:val="008155B4"/>
    <w:rsid w:val="0081565E"/>
    <w:rsid w:val="008156B4"/>
    <w:rsid w:val="0081575D"/>
    <w:rsid w:val="0081584F"/>
    <w:rsid w:val="008158BB"/>
    <w:rsid w:val="008158D0"/>
    <w:rsid w:val="00815912"/>
    <w:rsid w:val="00815A96"/>
    <w:rsid w:val="00815AF1"/>
    <w:rsid w:val="00815B03"/>
    <w:rsid w:val="00815BC7"/>
    <w:rsid w:val="00815C13"/>
    <w:rsid w:val="00815D1F"/>
    <w:rsid w:val="00815D54"/>
    <w:rsid w:val="00815DC1"/>
    <w:rsid w:val="00815E08"/>
    <w:rsid w:val="00815E0D"/>
    <w:rsid w:val="00815E12"/>
    <w:rsid w:val="00815EC3"/>
    <w:rsid w:val="00815F26"/>
    <w:rsid w:val="00815F92"/>
    <w:rsid w:val="00815FDA"/>
    <w:rsid w:val="0081603D"/>
    <w:rsid w:val="008160B5"/>
    <w:rsid w:val="008161A3"/>
    <w:rsid w:val="00816238"/>
    <w:rsid w:val="00816287"/>
    <w:rsid w:val="008162FC"/>
    <w:rsid w:val="0081631F"/>
    <w:rsid w:val="00816506"/>
    <w:rsid w:val="0081658C"/>
    <w:rsid w:val="00816630"/>
    <w:rsid w:val="008166CE"/>
    <w:rsid w:val="00816765"/>
    <w:rsid w:val="0081678B"/>
    <w:rsid w:val="0081680E"/>
    <w:rsid w:val="00816852"/>
    <w:rsid w:val="00816B80"/>
    <w:rsid w:val="00816D3D"/>
    <w:rsid w:val="00816E0E"/>
    <w:rsid w:val="00816E42"/>
    <w:rsid w:val="0081712E"/>
    <w:rsid w:val="00817142"/>
    <w:rsid w:val="00817156"/>
    <w:rsid w:val="00817172"/>
    <w:rsid w:val="008171B2"/>
    <w:rsid w:val="008171C9"/>
    <w:rsid w:val="00817277"/>
    <w:rsid w:val="008172F5"/>
    <w:rsid w:val="008172FB"/>
    <w:rsid w:val="0081733E"/>
    <w:rsid w:val="0081736C"/>
    <w:rsid w:val="0081752B"/>
    <w:rsid w:val="00817668"/>
    <w:rsid w:val="008176CF"/>
    <w:rsid w:val="008177B9"/>
    <w:rsid w:val="0081780B"/>
    <w:rsid w:val="00817936"/>
    <w:rsid w:val="00817961"/>
    <w:rsid w:val="0081797F"/>
    <w:rsid w:val="008179B9"/>
    <w:rsid w:val="008179F7"/>
    <w:rsid w:val="00817A0D"/>
    <w:rsid w:val="00817A93"/>
    <w:rsid w:val="00817B9E"/>
    <w:rsid w:val="00817BAD"/>
    <w:rsid w:val="00817BBF"/>
    <w:rsid w:val="00817CFF"/>
    <w:rsid w:val="00817D4D"/>
    <w:rsid w:val="00817DF0"/>
    <w:rsid w:val="00817E90"/>
    <w:rsid w:val="00817EAB"/>
    <w:rsid w:val="00817EBB"/>
    <w:rsid w:val="00817F09"/>
    <w:rsid w:val="00820095"/>
    <w:rsid w:val="00820116"/>
    <w:rsid w:val="0082017B"/>
    <w:rsid w:val="00820228"/>
    <w:rsid w:val="0082027E"/>
    <w:rsid w:val="008204D9"/>
    <w:rsid w:val="00820511"/>
    <w:rsid w:val="0082069B"/>
    <w:rsid w:val="008206BC"/>
    <w:rsid w:val="00820768"/>
    <w:rsid w:val="0082079B"/>
    <w:rsid w:val="008207FC"/>
    <w:rsid w:val="0082082F"/>
    <w:rsid w:val="00820846"/>
    <w:rsid w:val="0082096D"/>
    <w:rsid w:val="00820A52"/>
    <w:rsid w:val="00820B09"/>
    <w:rsid w:val="00820B34"/>
    <w:rsid w:val="00820C2B"/>
    <w:rsid w:val="00820C2C"/>
    <w:rsid w:val="00820C45"/>
    <w:rsid w:val="00820C88"/>
    <w:rsid w:val="00820C9A"/>
    <w:rsid w:val="00820C9F"/>
    <w:rsid w:val="00820CAA"/>
    <w:rsid w:val="00820CD2"/>
    <w:rsid w:val="00820CE0"/>
    <w:rsid w:val="00820CEB"/>
    <w:rsid w:val="00820D90"/>
    <w:rsid w:val="00820ECD"/>
    <w:rsid w:val="00820F4E"/>
    <w:rsid w:val="00821000"/>
    <w:rsid w:val="0082106E"/>
    <w:rsid w:val="00821082"/>
    <w:rsid w:val="0082114D"/>
    <w:rsid w:val="00821170"/>
    <w:rsid w:val="008211AD"/>
    <w:rsid w:val="008211CF"/>
    <w:rsid w:val="00821374"/>
    <w:rsid w:val="008213AA"/>
    <w:rsid w:val="0082143E"/>
    <w:rsid w:val="008215EA"/>
    <w:rsid w:val="008215EF"/>
    <w:rsid w:val="00821673"/>
    <w:rsid w:val="008216BA"/>
    <w:rsid w:val="00821731"/>
    <w:rsid w:val="0082188D"/>
    <w:rsid w:val="00821891"/>
    <w:rsid w:val="008218E3"/>
    <w:rsid w:val="00821901"/>
    <w:rsid w:val="0082193C"/>
    <w:rsid w:val="008219DA"/>
    <w:rsid w:val="00821AC3"/>
    <w:rsid w:val="00821ACC"/>
    <w:rsid w:val="00821AF1"/>
    <w:rsid w:val="00821B21"/>
    <w:rsid w:val="00821B79"/>
    <w:rsid w:val="00821BE6"/>
    <w:rsid w:val="00821C15"/>
    <w:rsid w:val="00821C62"/>
    <w:rsid w:val="00821CA3"/>
    <w:rsid w:val="00821D86"/>
    <w:rsid w:val="00821DFD"/>
    <w:rsid w:val="00821E20"/>
    <w:rsid w:val="00821E21"/>
    <w:rsid w:val="00821FD3"/>
    <w:rsid w:val="0082204A"/>
    <w:rsid w:val="00822133"/>
    <w:rsid w:val="00822156"/>
    <w:rsid w:val="0082215F"/>
    <w:rsid w:val="008221B5"/>
    <w:rsid w:val="008221E5"/>
    <w:rsid w:val="008221E6"/>
    <w:rsid w:val="008222BE"/>
    <w:rsid w:val="008222CA"/>
    <w:rsid w:val="008222DC"/>
    <w:rsid w:val="008222EE"/>
    <w:rsid w:val="00822343"/>
    <w:rsid w:val="00822415"/>
    <w:rsid w:val="008225BE"/>
    <w:rsid w:val="008225C0"/>
    <w:rsid w:val="008226CB"/>
    <w:rsid w:val="0082272C"/>
    <w:rsid w:val="008227D4"/>
    <w:rsid w:val="0082285B"/>
    <w:rsid w:val="00822A22"/>
    <w:rsid w:val="00822AC8"/>
    <w:rsid w:val="00822E22"/>
    <w:rsid w:val="00822E25"/>
    <w:rsid w:val="00822FB6"/>
    <w:rsid w:val="00822FE2"/>
    <w:rsid w:val="00822FFA"/>
    <w:rsid w:val="00823005"/>
    <w:rsid w:val="0082309E"/>
    <w:rsid w:val="00823112"/>
    <w:rsid w:val="00823114"/>
    <w:rsid w:val="00823157"/>
    <w:rsid w:val="008232A7"/>
    <w:rsid w:val="0082342B"/>
    <w:rsid w:val="00823446"/>
    <w:rsid w:val="008234C1"/>
    <w:rsid w:val="008235BF"/>
    <w:rsid w:val="0082367D"/>
    <w:rsid w:val="00823726"/>
    <w:rsid w:val="00823823"/>
    <w:rsid w:val="00823895"/>
    <w:rsid w:val="00823A29"/>
    <w:rsid w:val="00823A5E"/>
    <w:rsid w:val="00823AA6"/>
    <w:rsid w:val="00823ACE"/>
    <w:rsid w:val="00823B83"/>
    <w:rsid w:val="00823B9A"/>
    <w:rsid w:val="00823BDD"/>
    <w:rsid w:val="00823CD4"/>
    <w:rsid w:val="00823D34"/>
    <w:rsid w:val="00823D3C"/>
    <w:rsid w:val="00823D4F"/>
    <w:rsid w:val="00823D57"/>
    <w:rsid w:val="00823DD2"/>
    <w:rsid w:val="00823E0C"/>
    <w:rsid w:val="00823E3E"/>
    <w:rsid w:val="00823EDD"/>
    <w:rsid w:val="00823EEC"/>
    <w:rsid w:val="00823F39"/>
    <w:rsid w:val="00823F88"/>
    <w:rsid w:val="0082403C"/>
    <w:rsid w:val="00824065"/>
    <w:rsid w:val="0082415F"/>
    <w:rsid w:val="0082419B"/>
    <w:rsid w:val="008241FB"/>
    <w:rsid w:val="0082421A"/>
    <w:rsid w:val="00824245"/>
    <w:rsid w:val="0082435D"/>
    <w:rsid w:val="008243EC"/>
    <w:rsid w:val="00824465"/>
    <w:rsid w:val="0082450E"/>
    <w:rsid w:val="0082451E"/>
    <w:rsid w:val="008245B8"/>
    <w:rsid w:val="008246A0"/>
    <w:rsid w:val="008246AB"/>
    <w:rsid w:val="0082486E"/>
    <w:rsid w:val="00824ADB"/>
    <w:rsid w:val="00824C0F"/>
    <w:rsid w:val="00824C3D"/>
    <w:rsid w:val="00824C66"/>
    <w:rsid w:val="00824DAE"/>
    <w:rsid w:val="00824E7E"/>
    <w:rsid w:val="00824E99"/>
    <w:rsid w:val="00824F40"/>
    <w:rsid w:val="00824F92"/>
    <w:rsid w:val="00824F9C"/>
    <w:rsid w:val="00825003"/>
    <w:rsid w:val="00825043"/>
    <w:rsid w:val="008250D5"/>
    <w:rsid w:val="008250FE"/>
    <w:rsid w:val="0082522F"/>
    <w:rsid w:val="00825316"/>
    <w:rsid w:val="008253AC"/>
    <w:rsid w:val="00825403"/>
    <w:rsid w:val="0082541E"/>
    <w:rsid w:val="00825425"/>
    <w:rsid w:val="008255DC"/>
    <w:rsid w:val="008255E0"/>
    <w:rsid w:val="008256AA"/>
    <w:rsid w:val="008257C8"/>
    <w:rsid w:val="008257D7"/>
    <w:rsid w:val="0082580E"/>
    <w:rsid w:val="0082584C"/>
    <w:rsid w:val="00825958"/>
    <w:rsid w:val="0082595E"/>
    <w:rsid w:val="008259A0"/>
    <w:rsid w:val="008259C9"/>
    <w:rsid w:val="00825B48"/>
    <w:rsid w:val="00825B7D"/>
    <w:rsid w:val="00825DA6"/>
    <w:rsid w:val="00825DEF"/>
    <w:rsid w:val="00825E5E"/>
    <w:rsid w:val="00825EBE"/>
    <w:rsid w:val="00825F09"/>
    <w:rsid w:val="00826139"/>
    <w:rsid w:val="0082614B"/>
    <w:rsid w:val="008261C0"/>
    <w:rsid w:val="008262AA"/>
    <w:rsid w:val="00826420"/>
    <w:rsid w:val="00826484"/>
    <w:rsid w:val="008264D9"/>
    <w:rsid w:val="008264FE"/>
    <w:rsid w:val="0082650D"/>
    <w:rsid w:val="00826606"/>
    <w:rsid w:val="0082668A"/>
    <w:rsid w:val="00826773"/>
    <w:rsid w:val="00826809"/>
    <w:rsid w:val="0082681B"/>
    <w:rsid w:val="0082686B"/>
    <w:rsid w:val="00826873"/>
    <w:rsid w:val="008268B8"/>
    <w:rsid w:val="008269FE"/>
    <w:rsid w:val="00826ADD"/>
    <w:rsid w:val="00826B2A"/>
    <w:rsid w:val="00826B42"/>
    <w:rsid w:val="00826BB4"/>
    <w:rsid w:val="00826BC2"/>
    <w:rsid w:val="00826C6D"/>
    <w:rsid w:val="00826CC9"/>
    <w:rsid w:val="00826CE4"/>
    <w:rsid w:val="00826D5A"/>
    <w:rsid w:val="00826D72"/>
    <w:rsid w:val="00826DCF"/>
    <w:rsid w:val="00826E08"/>
    <w:rsid w:val="00826E63"/>
    <w:rsid w:val="00826EBC"/>
    <w:rsid w:val="00826EE4"/>
    <w:rsid w:val="00826F5F"/>
    <w:rsid w:val="00826F6F"/>
    <w:rsid w:val="00827046"/>
    <w:rsid w:val="00827072"/>
    <w:rsid w:val="008271F4"/>
    <w:rsid w:val="00827212"/>
    <w:rsid w:val="008272E4"/>
    <w:rsid w:val="0082738F"/>
    <w:rsid w:val="00827488"/>
    <w:rsid w:val="00827494"/>
    <w:rsid w:val="008274A4"/>
    <w:rsid w:val="008274D3"/>
    <w:rsid w:val="008275A2"/>
    <w:rsid w:val="008275CD"/>
    <w:rsid w:val="00827730"/>
    <w:rsid w:val="008277CB"/>
    <w:rsid w:val="0082781E"/>
    <w:rsid w:val="00827877"/>
    <w:rsid w:val="008278BE"/>
    <w:rsid w:val="008279E4"/>
    <w:rsid w:val="00827A79"/>
    <w:rsid w:val="00827BE4"/>
    <w:rsid w:val="00827C72"/>
    <w:rsid w:val="00827CE5"/>
    <w:rsid w:val="00827EC4"/>
    <w:rsid w:val="00827F72"/>
    <w:rsid w:val="00827FC4"/>
    <w:rsid w:val="00827FFD"/>
    <w:rsid w:val="008300DE"/>
    <w:rsid w:val="00830152"/>
    <w:rsid w:val="008301DA"/>
    <w:rsid w:val="0083036E"/>
    <w:rsid w:val="008303C3"/>
    <w:rsid w:val="0083044A"/>
    <w:rsid w:val="0083057A"/>
    <w:rsid w:val="008306F0"/>
    <w:rsid w:val="008306FE"/>
    <w:rsid w:val="0083079B"/>
    <w:rsid w:val="008308A3"/>
    <w:rsid w:val="008309E8"/>
    <w:rsid w:val="008309F7"/>
    <w:rsid w:val="00830A57"/>
    <w:rsid w:val="00830A5A"/>
    <w:rsid w:val="00830B84"/>
    <w:rsid w:val="00830C55"/>
    <w:rsid w:val="00830C58"/>
    <w:rsid w:val="00830E7B"/>
    <w:rsid w:val="00830EB2"/>
    <w:rsid w:val="00830F6B"/>
    <w:rsid w:val="00831047"/>
    <w:rsid w:val="008312F2"/>
    <w:rsid w:val="008314C4"/>
    <w:rsid w:val="00831579"/>
    <w:rsid w:val="0083157B"/>
    <w:rsid w:val="00831594"/>
    <w:rsid w:val="008315E7"/>
    <w:rsid w:val="00831654"/>
    <w:rsid w:val="00831721"/>
    <w:rsid w:val="008317DD"/>
    <w:rsid w:val="008317E4"/>
    <w:rsid w:val="0083185B"/>
    <w:rsid w:val="008318FF"/>
    <w:rsid w:val="00831917"/>
    <w:rsid w:val="00831920"/>
    <w:rsid w:val="008319E4"/>
    <w:rsid w:val="008319EB"/>
    <w:rsid w:val="00831A2D"/>
    <w:rsid w:val="00831A51"/>
    <w:rsid w:val="00831A94"/>
    <w:rsid w:val="00831ADA"/>
    <w:rsid w:val="00831B3E"/>
    <w:rsid w:val="00831B94"/>
    <w:rsid w:val="00831BBC"/>
    <w:rsid w:val="00831BE2"/>
    <w:rsid w:val="00831C49"/>
    <w:rsid w:val="00831D3D"/>
    <w:rsid w:val="00831DB4"/>
    <w:rsid w:val="00831DC7"/>
    <w:rsid w:val="00831E4A"/>
    <w:rsid w:val="00832068"/>
    <w:rsid w:val="0083212C"/>
    <w:rsid w:val="00832139"/>
    <w:rsid w:val="00832172"/>
    <w:rsid w:val="008321B6"/>
    <w:rsid w:val="0083220D"/>
    <w:rsid w:val="0083235E"/>
    <w:rsid w:val="008323CA"/>
    <w:rsid w:val="0083243F"/>
    <w:rsid w:val="00832455"/>
    <w:rsid w:val="00832460"/>
    <w:rsid w:val="00832510"/>
    <w:rsid w:val="00832561"/>
    <w:rsid w:val="00832671"/>
    <w:rsid w:val="0083270D"/>
    <w:rsid w:val="00832782"/>
    <w:rsid w:val="008327E3"/>
    <w:rsid w:val="0083282F"/>
    <w:rsid w:val="008328B4"/>
    <w:rsid w:val="008328D1"/>
    <w:rsid w:val="00832970"/>
    <w:rsid w:val="0083299E"/>
    <w:rsid w:val="00832A1D"/>
    <w:rsid w:val="00832AF3"/>
    <w:rsid w:val="00832BBF"/>
    <w:rsid w:val="00832C89"/>
    <w:rsid w:val="00832D5B"/>
    <w:rsid w:val="00832EAA"/>
    <w:rsid w:val="00832ED1"/>
    <w:rsid w:val="00832EE4"/>
    <w:rsid w:val="00833027"/>
    <w:rsid w:val="008330D4"/>
    <w:rsid w:val="008332B0"/>
    <w:rsid w:val="008332BC"/>
    <w:rsid w:val="008332BD"/>
    <w:rsid w:val="008332D8"/>
    <w:rsid w:val="0083337A"/>
    <w:rsid w:val="008333AB"/>
    <w:rsid w:val="0083341C"/>
    <w:rsid w:val="00833503"/>
    <w:rsid w:val="00833554"/>
    <w:rsid w:val="008336AA"/>
    <w:rsid w:val="008336BD"/>
    <w:rsid w:val="00833730"/>
    <w:rsid w:val="0083373A"/>
    <w:rsid w:val="008338C1"/>
    <w:rsid w:val="008339D3"/>
    <w:rsid w:val="00833A17"/>
    <w:rsid w:val="00833B13"/>
    <w:rsid w:val="00833B82"/>
    <w:rsid w:val="00833BAF"/>
    <w:rsid w:val="00833C69"/>
    <w:rsid w:val="00833C9C"/>
    <w:rsid w:val="00833CFE"/>
    <w:rsid w:val="00833E43"/>
    <w:rsid w:val="00833EE6"/>
    <w:rsid w:val="00833F2E"/>
    <w:rsid w:val="00834089"/>
    <w:rsid w:val="008340DC"/>
    <w:rsid w:val="00834219"/>
    <w:rsid w:val="00834227"/>
    <w:rsid w:val="00834252"/>
    <w:rsid w:val="00834550"/>
    <w:rsid w:val="00834584"/>
    <w:rsid w:val="00834633"/>
    <w:rsid w:val="00834634"/>
    <w:rsid w:val="00834666"/>
    <w:rsid w:val="0083475A"/>
    <w:rsid w:val="00834940"/>
    <w:rsid w:val="00834992"/>
    <w:rsid w:val="00834B7B"/>
    <w:rsid w:val="00834BB0"/>
    <w:rsid w:val="00834E44"/>
    <w:rsid w:val="00834E8C"/>
    <w:rsid w:val="00834F9F"/>
    <w:rsid w:val="0083503A"/>
    <w:rsid w:val="0083505C"/>
    <w:rsid w:val="008350CB"/>
    <w:rsid w:val="008351B4"/>
    <w:rsid w:val="008351C9"/>
    <w:rsid w:val="00835242"/>
    <w:rsid w:val="008352FE"/>
    <w:rsid w:val="008354C9"/>
    <w:rsid w:val="0083551A"/>
    <w:rsid w:val="00835593"/>
    <w:rsid w:val="0083562C"/>
    <w:rsid w:val="0083577A"/>
    <w:rsid w:val="008357B8"/>
    <w:rsid w:val="008357DE"/>
    <w:rsid w:val="00835865"/>
    <w:rsid w:val="008358BE"/>
    <w:rsid w:val="00835952"/>
    <w:rsid w:val="008359E9"/>
    <w:rsid w:val="00835A45"/>
    <w:rsid w:val="00835A72"/>
    <w:rsid w:val="00835B15"/>
    <w:rsid w:val="00835B46"/>
    <w:rsid w:val="00835BA1"/>
    <w:rsid w:val="00835BAC"/>
    <w:rsid w:val="00835CDF"/>
    <w:rsid w:val="00835D4D"/>
    <w:rsid w:val="00835DE1"/>
    <w:rsid w:val="00835E20"/>
    <w:rsid w:val="00835E46"/>
    <w:rsid w:val="00835EB9"/>
    <w:rsid w:val="00835F69"/>
    <w:rsid w:val="00835F9B"/>
    <w:rsid w:val="00835FD4"/>
    <w:rsid w:val="00836071"/>
    <w:rsid w:val="00836073"/>
    <w:rsid w:val="008360E5"/>
    <w:rsid w:val="00836124"/>
    <w:rsid w:val="00836419"/>
    <w:rsid w:val="00836488"/>
    <w:rsid w:val="00836516"/>
    <w:rsid w:val="0083653F"/>
    <w:rsid w:val="008365BD"/>
    <w:rsid w:val="008365F6"/>
    <w:rsid w:val="008367B8"/>
    <w:rsid w:val="008367CA"/>
    <w:rsid w:val="008367FF"/>
    <w:rsid w:val="008368CF"/>
    <w:rsid w:val="008368EA"/>
    <w:rsid w:val="0083692F"/>
    <w:rsid w:val="00836954"/>
    <w:rsid w:val="00836AE6"/>
    <w:rsid w:val="00836AE8"/>
    <w:rsid w:val="00836AEC"/>
    <w:rsid w:val="00836B4E"/>
    <w:rsid w:val="00836C6B"/>
    <w:rsid w:val="00836C75"/>
    <w:rsid w:val="00836C84"/>
    <w:rsid w:val="00836D13"/>
    <w:rsid w:val="00836D57"/>
    <w:rsid w:val="00836D58"/>
    <w:rsid w:val="00836D69"/>
    <w:rsid w:val="00836D86"/>
    <w:rsid w:val="00836E78"/>
    <w:rsid w:val="00836EC7"/>
    <w:rsid w:val="00836ED9"/>
    <w:rsid w:val="00836F04"/>
    <w:rsid w:val="00836F12"/>
    <w:rsid w:val="00836F79"/>
    <w:rsid w:val="0083712B"/>
    <w:rsid w:val="008371B9"/>
    <w:rsid w:val="00837264"/>
    <w:rsid w:val="008372FA"/>
    <w:rsid w:val="00837347"/>
    <w:rsid w:val="008373C7"/>
    <w:rsid w:val="00837557"/>
    <w:rsid w:val="00837714"/>
    <w:rsid w:val="0083771E"/>
    <w:rsid w:val="0083776C"/>
    <w:rsid w:val="008377B0"/>
    <w:rsid w:val="008379E8"/>
    <w:rsid w:val="00837AFC"/>
    <w:rsid w:val="00837BC4"/>
    <w:rsid w:val="00837D54"/>
    <w:rsid w:val="00837D98"/>
    <w:rsid w:val="00837DD1"/>
    <w:rsid w:val="00837DDF"/>
    <w:rsid w:val="00837F10"/>
    <w:rsid w:val="00837F3B"/>
    <w:rsid w:val="0084012E"/>
    <w:rsid w:val="00840303"/>
    <w:rsid w:val="008403C1"/>
    <w:rsid w:val="008403EC"/>
    <w:rsid w:val="00840427"/>
    <w:rsid w:val="0084043C"/>
    <w:rsid w:val="0084048E"/>
    <w:rsid w:val="00840512"/>
    <w:rsid w:val="00840586"/>
    <w:rsid w:val="00840772"/>
    <w:rsid w:val="00840844"/>
    <w:rsid w:val="00840870"/>
    <w:rsid w:val="00840925"/>
    <w:rsid w:val="00840A26"/>
    <w:rsid w:val="00840AA7"/>
    <w:rsid w:val="00840B02"/>
    <w:rsid w:val="00840B09"/>
    <w:rsid w:val="00840C13"/>
    <w:rsid w:val="00840C85"/>
    <w:rsid w:val="00840CFA"/>
    <w:rsid w:val="00840D12"/>
    <w:rsid w:val="00840E33"/>
    <w:rsid w:val="00840E47"/>
    <w:rsid w:val="00840E4F"/>
    <w:rsid w:val="00840ED2"/>
    <w:rsid w:val="00840F34"/>
    <w:rsid w:val="00840F57"/>
    <w:rsid w:val="00840FD8"/>
    <w:rsid w:val="00840FDC"/>
    <w:rsid w:val="00840FEC"/>
    <w:rsid w:val="0084105D"/>
    <w:rsid w:val="0084123D"/>
    <w:rsid w:val="00841343"/>
    <w:rsid w:val="00841345"/>
    <w:rsid w:val="00841349"/>
    <w:rsid w:val="0084138B"/>
    <w:rsid w:val="008413DF"/>
    <w:rsid w:val="008415B5"/>
    <w:rsid w:val="008415F3"/>
    <w:rsid w:val="008415F4"/>
    <w:rsid w:val="008416C6"/>
    <w:rsid w:val="00841735"/>
    <w:rsid w:val="00841758"/>
    <w:rsid w:val="0084175B"/>
    <w:rsid w:val="0084180F"/>
    <w:rsid w:val="00841834"/>
    <w:rsid w:val="0084197E"/>
    <w:rsid w:val="00841A28"/>
    <w:rsid w:val="00841A8C"/>
    <w:rsid w:val="00841B76"/>
    <w:rsid w:val="00841CEA"/>
    <w:rsid w:val="00841E04"/>
    <w:rsid w:val="00841E71"/>
    <w:rsid w:val="00841EA9"/>
    <w:rsid w:val="00841F59"/>
    <w:rsid w:val="008420B2"/>
    <w:rsid w:val="008420B4"/>
    <w:rsid w:val="00842292"/>
    <w:rsid w:val="0084229F"/>
    <w:rsid w:val="008422C9"/>
    <w:rsid w:val="008422EE"/>
    <w:rsid w:val="008423F0"/>
    <w:rsid w:val="00842473"/>
    <w:rsid w:val="00842481"/>
    <w:rsid w:val="008424A2"/>
    <w:rsid w:val="008424A3"/>
    <w:rsid w:val="008424C8"/>
    <w:rsid w:val="00842542"/>
    <w:rsid w:val="0084255E"/>
    <w:rsid w:val="00842591"/>
    <w:rsid w:val="0084259C"/>
    <w:rsid w:val="00842615"/>
    <w:rsid w:val="00842750"/>
    <w:rsid w:val="008427A1"/>
    <w:rsid w:val="00842901"/>
    <w:rsid w:val="00842932"/>
    <w:rsid w:val="0084295F"/>
    <w:rsid w:val="00842B4D"/>
    <w:rsid w:val="00842C1A"/>
    <w:rsid w:val="00842D2C"/>
    <w:rsid w:val="00842F91"/>
    <w:rsid w:val="00842FAA"/>
    <w:rsid w:val="00842FF9"/>
    <w:rsid w:val="0084309C"/>
    <w:rsid w:val="008430C1"/>
    <w:rsid w:val="008430FC"/>
    <w:rsid w:val="00843105"/>
    <w:rsid w:val="008431A6"/>
    <w:rsid w:val="008431C9"/>
    <w:rsid w:val="0084321A"/>
    <w:rsid w:val="0084327E"/>
    <w:rsid w:val="008433E2"/>
    <w:rsid w:val="0084348B"/>
    <w:rsid w:val="008435DE"/>
    <w:rsid w:val="008435DF"/>
    <w:rsid w:val="008435E9"/>
    <w:rsid w:val="008436B6"/>
    <w:rsid w:val="00843728"/>
    <w:rsid w:val="008437AF"/>
    <w:rsid w:val="0084380A"/>
    <w:rsid w:val="00843984"/>
    <w:rsid w:val="008439A1"/>
    <w:rsid w:val="00843A13"/>
    <w:rsid w:val="00843A20"/>
    <w:rsid w:val="00843A2C"/>
    <w:rsid w:val="00843C9E"/>
    <w:rsid w:val="00843CD3"/>
    <w:rsid w:val="00843D1C"/>
    <w:rsid w:val="00843DE0"/>
    <w:rsid w:val="00843E3E"/>
    <w:rsid w:val="00843EAA"/>
    <w:rsid w:val="00843EE0"/>
    <w:rsid w:val="00844369"/>
    <w:rsid w:val="008443D7"/>
    <w:rsid w:val="0084446C"/>
    <w:rsid w:val="008444FB"/>
    <w:rsid w:val="00844535"/>
    <w:rsid w:val="008445C2"/>
    <w:rsid w:val="00844656"/>
    <w:rsid w:val="00844669"/>
    <w:rsid w:val="0084467C"/>
    <w:rsid w:val="008447AF"/>
    <w:rsid w:val="00844888"/>
    <w:rsid w:val="00844944"/>
    <w:rsid w:val="00844A0C"/>
    <w:rsid w:val="00844BE7"/>
    <w:rsid w:val="00844C44"/>
    <w:rsid w:val="00844D4C"/>
    <w:rsid w:val="00844E19"/>
    <w:rsid w:val="00844EA3"/>
    <w:rsid w:val="00844FD8"/>
    <w:rsid w:val="00844FFA"/>
    <w:rsid w:val="00845018"/>
    <w:rsid w:val="0084502C"/>
    <w:rsid w:val="00845097"/>
    <w:rsid w:val="008450BE"/>
    <w:rsid w:val="008450C7"/>
    <w:rsid w:val="008450CD"/>
    <w:rsid w:val="008450D7"/>
    <w:rsid w:val="0084513D"/>
    <w:rsid w:val="0084514E"/>
    <w:rsid w:val="00845162"/>
    <w:rsid w:val="0084520E"/>
    <w:rsid w:val="008452A6"/>
    <w:rsid w:val="0084533A"/>
    <w:rsid w:val="0084535E"/>
    <w:rsid w:val="00845382"/>
    <w:rsid w:val="00845404"/>
    <w:rsid w:val="008455AE"/>
    <w:rsid w:val="008455EA"/>
    <w:rsid w:val="008455F2"/>
    <w:rsid w:val="0084568A"/>
    <w:rsid w:val="0084569D"/>
    <w:rsid w:val="0084578B"/>
    <w:rsid w:val="008457C8"/>
    <w:rsid w:val="008458A0"/>
    <w:rsid w:val="008458D4"/>
    <w:rsid w:val="00845905"/>
    <w:rsid w:val="0084593B"/>
    <w:rsid w:val="0084597F"/>
    <w:rsid w:val="00845A00"/>
    <w:rsid w:val="00845A6A"/>
    <w:rsid w:val="00845A6B"/>
    <w:rsid w:val="00845A98"/>
    <w:rsid w:val="00845C78"/>
    <w:rsid w:val="00845D3C"/>
    <w:rsid w:val="00845DB3"/>
    <w:rsid w:val="00845DF3"/>
    <w:rsid w:val="00845E1C"/>
    <w:rsid w:val="00845E63"/>
    <w:rsid w:val="00845E94"/>
    <w:rsid w:val="008460C5"/>
    <w:rsid w:val="008460CA"/>
    <w:rsid w:val="008461AA"/>
    <w:rsid w:val="008461FB"/>
    <w:rsid w:val="00846215"/>
    <w:rsid w:val="00846216"/>
    <w:rsid w:val="00846217"/>
    <w:rsid w:val="0084628D"/>
    <w:rsid w:val="00846423"/>
    <w:rsid w:val="00846465"/>
    <w:rsid w:val="008464B7"/>
    <w:rsid w:val="008465F2"/>
    <w:rsid w:val="00846665"/>
    <w:rsid w:val="00846697"/>
    <w:rsid w:val="008466F3"/>
    <w:rsid w:val="0084679E"/>
    <w:rsid w:val="0084684C"/>
    <w:rsid w:val="0084684E"/>
    <w:rsid w:val="00846881"/>
    <w:rsid w:val="0084691B"/>
    <w:rsid w:val="0084698F"/>
    <w:rsid w:val="008469D2"/>
    <w:rsid w:val="00846A70"/>
    <w:rsid w:val="00846A73"/>
    <w:rsid w:val="00846BB7"/>
    <w:rsid w:val="00846BFA"/>
    <w:rsid w:val="00846C11"/>
    <w:rsid w:val="00846C7D"/>
    <w:rsid w:val="00846D63"/>
    <w:rsid w:val="00846DE0"/>
    <w:rsid w:val="00846E11"/>
    <w:rsid w:val="00846E38"/>
    <w:rsid w:val="00846E47"/>
    <w:rsid w:val="00846E57"/>
    <w:rsid w:val="00846E61"/>
    <w:rsid w:val="00846EFD"/>
    <w:rsid w:val="00846FF1"/>
    <w:rsid w:val="00847072"/>
    <w:rsid w:val="008470DC"/>
    <w:rsid w:val="00847177"/>
    <w:rsid w:val="0084717D"/>
    <w:rsid w:val="0084718D"/>
    <w:rsid w:val="00847196"/>
    <w:rsid w:val="008471D1"/>
    <w:rsid w:val="008471FE"/>
    <w:rsid w:val="008472C8"/>
    <w:rsid w:val="008472D8"/>
    <w:rsid w:val="0084736D"/>
    <w:rsid w:val="00847477"/>
    <w:rsid w:val="008474FE"/>
    <w:rsid w:val="00847689"/>
    <w:rsid w:val="0084769C"/>
    <w:rsid w:val="008476FB"/>
    <w:rsid w:val="008477FC"/>
    <w:rsid w:val="00847A62"/>
    <w:rsid w:val="00847A9E"/>
    <w:rsid w:val="00847AA2"/>
    <w:rsid w:val="00847C77"/>
    <w:rsid w:val="00847CBD"/>
    <w:rsid w:val="00847D70"/>
    <w:rsid w:val="00847DEF"/>
    <w:rsid w:val="00847E33"/>
    <w:rsid w:val="00847F7A"/>
    <w:rsid w:val="00850125"/>
    <w:rsid w:val="0085029C"/>
    <w:rsid w:val="008502C0"/>
    <w:rsid w:val="008502D0"/>
    <w:rsid w:val="008502D4"/>
    <w:rsid w:val="00850399"/>
    <w:rsid w:val="00850467"/>
    <w:rsid w:val="00850479"/>
    <w:rsid w:val="008504B2"/>
    <w:rsid w:val="008504FB"/>
    <w:rsid w:val="008505B5"/>
    <w:rsid w:val="008505B7"/>
    <w:rsid w:val="00850642"/>
    <w:rsid w:val="00850681"/>
    <w:rsid w:val="00850696"/>
    <w:rsid w:val="00850759"/>
    <w:rsid w:val="00850771"/>
    <w:rsid w:val="00850788"/>
    <w:rsid w:val="0085097A"/>
    <w:rsid w:val="008509AD"/>
    <w:rsid w:val="008509AF"/>
    <w:rsid w:val="00850A07"/>
    <w:rsid w:val="00850A56"/>
    <w:rsid w:val="00850A60"/>
    <w:rsid w:val="00850B15"/>
    <w:rsid w:val="00850B70"/>
    <w:rsid w:val="00850C27"/>
    <w:rsid w:val="00850DB3"/>
    <w:rsid w:val="00850DC5"/>
    <w:rsid w:val="00850E25"/>
    <w:rsid w:val="00850E79"/>
    <w:rsid w:val="00850E8B"/>
    <w:rsid w:val="00850E9B"/>
    <w:rsid w:val="00850EE0"/>
    <w:rsid w:val="00850F3A"/>
    <w:rsid w:val="00850F52"/>
    <w:rsid w:val="00851029"/>
    <w:rsid w:val="0085108F"/>
    <w:rsid w:val="00851180"/>
    <w:rsid w:val="008511A2"/>
    <w:rsid w:val="00851261"/>
    <w:rsid w:val="00851272"/>
    <w:rsid w:val="008512DA"/>
    <w:rsid w:val="008512F2"/>
    <w:rsid w:val="0085130D"/>
    <w:rsid w:val="0085131E"/>
    <w:rsid w:val="0085135E"/>
    <w:rsid w:val="00851466"/>
    <w:rsid w:val="008514F6"/>
    <w:rsid w:val="0085151D"/>
    <w:rsid w:val="0085160A"/>
    <w:rsid w:val="00851648"/>
    <w:rsid w:val="00851652"/>
    <w:rsid w:val="008516B5"/>
    <w:rsid w:val="00851752"/>
    <w:rsid w:val="0085178D"/>
    <w:rsid w:val="00851859"/>
    <w:rsid w:val="008518FE"/>
    <w:rsid w:val="00851937"/>
    <w:rsid w:val="00851997"/>
    <w:rsid w:val="008519B8"/>
    <w:rsid w:val="008519C2"/>
    <w:rsid w:val="008519C8"/>
    <w:rsid w:val="008519CE"/>
    <w:rsid w:val="00851A34"/>
    <w:rsid w:val="00851A72"/>
    <w:rsid w:val="00851B87"/>
    <w:rsid w:val="00851BA0"/>
    <w:rsid w:val="00851BAD"/>
    <w:rsid w:val="00851BC6"/>
    <w:rsid w:val="00851BEF"/>
    <w:rsid w:val="00851C96"/>
    <w:rsid w:val="00851CD9"/>
    <w:rsid w:val="00851CFB"/>
    <w:rsid w:val="00851DE6"/>
    <w:rsid w:val="00851E17"/>
    <w:rsid w:val="00851E52"/>
    <w:rsid w:val="00851EB6"/>
    <w:rsid w:val="00851ED0"/>
    <w:rsid w:val="00851F2D"/>
    <w:rsid w:val="00851FA0"/>
    <w:rsid w:val="00852043"/>
    <w:rsid w:val="008520A1"/>
    <w:rsid w:val="008520A8"/>
    <w:rsid w:val="008520D2"/>
    <w:rsid w:val="00852175"/>
    <w:rsid w:val="00852302"/>
    <w:rsid w:val="00852328"/>
    <w:rsid w:val="00852360"/>
    <w:rsid w:val="008523A1"/>
    <w:rsid w:val="008523CB"/>
    <w:rsid w:val="008523DB"/>
    <w:rsid w:val="008523EE"/>
    <w:rsid w:val="00852419"/>
    <w:rsid w:val="0085245C"/>
    <w:rsid w:val="00852552"/>
    <w:rsid w:val="00852555"/>
    <w:rsid w:val="008525C7"/>
    <w:rsid w:val="0085262F"/>
    <w:rsid w:val="00852655"/>
    <w:rsid w:val="008526D9"/>
    <w:rsid w:val="00852740"/>
    <w:rsid w:val="0085277B"/>
    <w:rsid w:val="00852886"/>
    <w:rsid w:val="0085297E"/>
    <w:rsid w:val="00852AC2"/>
    <w:rsid w:val="00852AF4"/>
    <w:rsid w:val="00852B1F"/>
    <w:rsid w:val="00852B3A"/>
    <w:rsid w:val="00852DAE"/>
    <w:rsid w:val="00852DFA"/>
    <w:rsid w:val="00852ECC"/>
    <w:rsid w:val="00852EF3"/>
    <w:rsid w:val="00852F18"/>
    <w:rsid w:val="00852F1B"/>
    <w:rsid w:val="00852F4D"/>
    <w:rsid w:val="00852FE5"/>
    <w:rsid w:val="008530D0"/>
    <w:rsid w:val="00853205"/>
    <w:rsid w:val="0085320C"/>
    <w:rsid w:val="0085328D"/>
    <w:rsid w:val="0085333F"/>
    <w:rsid w:val="008533A1"/>
    <w:rsid w:val="008533C1"/>
    <w:rsid w:val="00853400"/>
    <w:rsid w:val="00853476"/>
    <w:rsid w:val="008535B5"/>
    <w:rsid w:val="008535B7"/>
    <w:rsid w:val="008536E0"/>
    <w:rsid w:val="00853765"/>
    <w:rsid w:val="00853850"/>
    <w:rsid w:val="00853935"/>
    <w:rsid w:val="00853936"/>
    <w:rsid w:val="0085397A"/>
    <w:rsid w:val="008539DF"/>
    <w:rsid w:val="00853A30"/>
    <w:rsid w:val="00853AA3"/>
    <w:rsid w:val="00853B1F"/>
    <w:rsid w:val="00853B67"/>
    <w:rsid w:val="00853BF3"/>
    <w:rsid w:val="00853C16"/>
    <w:rsid w:val="00853C1A"/>
    <w:rsid w:val="00853D38"/>
    <w:rsid w:val="00853E6C"/>
    <w:rsid w:val="00853EFC"/>
    <w:rsid w:val="00853F55"/>
    <w:rsid w:val="00853F89"/>
    <w:rsid w:val="00854139"/>
    <w:rsid w:val="0085427F"/>
    <w:rsid w:val="008542E8"/>
    <w:rsid w:val="0085442C"/>
    <w:rsid w:val="008545CD"/>
    <w:rsid w:val="008546BF"/>
    <w:rsid w:val="0085470F"/>
    <w:rsid w:val="00854750"/>
    <w:rsid w:val="00854780"/>
    <w:rsid w:val="008547DA"/>
    <w:rsid w:val="008547F1"/>
    <w:rsid w:val="008547FC"/>
    <w:rsid w:val="00854821"/>
    <w:rsid w:val="0085482F"/>
    <w:rsid w:val="00854847"/>
    <w:rsid w:val="00854894"/>
    <w:rsid w:val="008548E1"/>
    <w:rsid w:val="008549AE"/>
    <w:rsid w:val="00854A06"/>
    <w:rsid w:val="00854A98"/>
    <w:rsid w:val="00854B32"/>
    <w:rsid w:val="00854C8C"/>
    <w:rsid w:val="00854E3C"/>
    <w:rsid w:val="00854F16"/>
    <w:rsid w:val="00854FB0"/>
    <w:rsid w:val="0085503F"/>
    <w:rsid w:val="00855181"/>
    <w:rsid w:val="008551ED"/>
    <w:rsid w:val="008552A6"/>
    <w:rsid w:val="008552A9"/>
    <w:rsid w:val="00855380"/>
    <w:rsid w:val="008553E5"/>
    <w:rsid w:val="008554DA"/>
    <w:rsid w:val="008554F6"/>
    <w:rsid w:val="00855526"/>
    <w:rsid w:val="00855725"/>
    <w:rsid w:val="008557D5"/>
    <w:rsid w:val="00855809"/>
    <w:rsid w:val="008558C8"/>
    <w:rsid w:val="0085593F"/>
    <w:rsid w:val="00855B60"/>
    <w:rsid w:val="00855C46"/>
    <w:rsid w:val="00855C9C"/>
    <w:rsid w:val="00855CED"/>
    <w:rsid w:val="00855D71"/>
    <w:rsid w:val="00855DE8"/>
    <w:rsid w:val="00855E59"/>
    <w:rsid w:val="00855F80"/>
    <w:rsid w:val="00855FFA"/>
    <w:rsid w:val="00856065"/>
    <w:rsid w:val="00856067"/>
    <w:rsid w:val="00856107"/>
    <w:rsid w:val="008561C6"/>
    <w:rsid w:val="008562C9"/>
    <w:rsid w:val="008562D3"/>
    <w:rsid w:val="008562DE"/>
    <w:rsid w:val="0085631F"/>
    <w:rsid w:val="0085667C"/>
    <w:rsid w:val="00856684"/>
    <w:rsid w:val="008566FE"/>
    <w:rsid w:val="008567C9"/>
    <w:rsid w:val="00856962"/>
    <w:rsid w:val="00856AC7"/>
    <w:rsid w:val="00856B0F"/>
    <w:rsid w:val="00856C54"/>
    <w:rsid w:val="00856D71"/>
    <w:rsid w:val="00856DD5"/>
    <w:rsid w:val="00856E53"/>
    <w:rsid w:val="00856EC3"/>
    <w:rsid w:val="00856EF2"/>
    <w:rsid w:val="00856F08"/>
    <w:rsid w:val="00856FC6"/>
    <w:rsid w:val="00857084"/>
    <w:rsid w:val="008570BE"/>
    <w:rsid w:val="008571B9"/>
    <w:rsid w:val="00857536"/>
    <w:rsid w:val="00857545"/>
    <w:rsid w:val="00857621"/>
    <w:rsid w:val="008577D7"/>
    <w:rsid w:val="008577E4"/>
    <w:rsid w:val="00857809"/>
    <w:rsid w:val="008578D4"/>
    <w:rsid w:val="00857921"/>
    <w:rsid w:val="0085795F"/>
    <w:rsid w:val="00857984"/>
    <w:rsid w:val="008579CF"/>
    <w:rsid w:val="00857A93"/>
    <w:rsid w:val="00857AF2"/>
    <w:rsid w:val="00857B1F"/>
    <w:rsid w:val="00857B7D"/>
    <w:rsid w:val="00857BBD"/>
    <w:rsid w:val="00857C84"/>
    <w:rsid w:val="00857C8D"/>
    <w:rsid w:val="00857D0F"/>
    <w:rsid w:val="00857D50"/>
    <w:rsid w:val="00857D8D"/>
    <w:rsid w:val="00857E3A"/>
    <w:rsid w:val="00860039"/>
    <w:rsid w:val="00860177"/>
    <w:rsid w:val="0086019A"/>
    <w:rsid w:val="008601CC"/>
    <w:rsid w:val="008601E7"/>
    <w:rsid w:val="0086024B"/>
    <w:rsid w:val="008602A5"/>
    <w:rsid w:val="008602BB"/>
    <w:rsid w:val="0086033A"/>
    <w:rsid w:val="0086036E"/>
    <w:rsid w:val="00860420"/>
    <w:rsid w:val="00860456"/>
    <w:rsid w:val="0086049D"/>
    <w:rsid w:val="008604E8"/>
    <w:rsid w:val="00860515"/>
    <w:rsid w:val="0086051F"/>
    <w:rsid w:val="00860617"/>
    <w:rsid w:val="0086062F"/>
    <w:rsid w:val="00860775"/>
    <w:rsid w:val="00860843"/>
    <w:rsid w:val="00860868"/>
    <w:rsid w:val="0086086C"/>
    <w:rsid w:val="00860880"/>
    <w:rsid w:val="008608CA"/>
    <w:rsid w:val="008608E6"/>
    <w:rsid w:val="00860A9C"/>
    <w:rsid w:val="00860ACF"/>
    <w:rsid w:val="00860B6E"/>
    <w:rsid w:val="00860BA4"/>
    <w:rsid w:val="00860BAB"/>
    <w:rsid w:val="00860C35"/>
    <w:rsid w:val="00860D4C"/>
    <w:rsid w:val="00860D8C"/>
    <w:rsid w:val="00860DB5"/>
    <w:rsid w:val="00860E54"/>
    <w:rsid w:val="00860E6A"/>
    <w:rsid w:val="0086115B"/>
    <w:rsid w:val="00861165"/>
    <w:rsid w:val="008611A4"/>
    <w:rsid w:val="0086122E"/>
    <w:rsid w:val="008613A3"/>
    <w:rsid w:val="008613A6"/>
    <w:rsid w:val="0086151B"/>
    <w:rsid w:val="0086158B"/>
    <w:rsid w:val="00861652"/>
    <w:rsid w:val="00861671"/>
    <w:rsid w:val="008616B9"/>
    <w:rsid w:val="008616CD"/>
    <w:rsid w:val="00861766"/>
    <w:rsid w:val="00861912"/>
    <w:rsid w:val="0086193D"/>
    <w:rsid w:val="008619BE"/>
    <w:rsid w:val="008619D2"/>
    <w:rsid w:val="008619FD"/>
    <w:rsid w:val="00861B69"/>
    <w:rsid w:val="00861BD3"/>
    <w:rsid w:val="00861CE6"/>
    <w:rsid w:val="00861D1B"/>
    <w:rsid w:val="00861EAD"/>
    <w:rsid w:val="00861EB1"/>
    <w:rsid w:val="00861EBC"/>
    <w:rsid w:val="00861F60"/>
    <w:rsid w:val="0086200B"/>
    <w:rsid w:val="00862087"/>
    <w:rsid w:val="008620BC"/>
    <w:rsid w:val="00862132"/>
    <w:rsid w:val="0086216D"/>
    <w:rsid w:val="008621C9"/>
    <w:rsid w:val="008621DE"/>
    <w:rsid w:val="00862217"/>
    <w:rsid w:val="00862218"/>
    <w:rsid w:val="008622FD"/>
    <w:rsid w:val="008622FF"/>
    <w:rsid w:val="00862387"/>
    <w:rsid w:val="008624E1"/>
    <w:rsid w:val="00862544"/>
    <w:rsid w:val="008625E9"/>
    <w:rsid w:val="0086261E"/>
    <w:rsid w:val="00862774"/>
    <w:rsid w:val="008627E0"/>
    <w:rsid w:val="008627E4"/>
    <w:rsid w:val="0086280F"/>
    <w:rsid w:val="00862830"/>
    <w:rsid w:val="00862AE3"/>
    <w:rsid w:val="00862AE6"/>
    <w:rsid w:val="00862B12"/>
    <w:rsid w:val="00862C05"/>
    <w:rsid w:val="00862C7B"/>
    <w:rsid w:val="00862C9B"/>
    <w:rsid w:val="00862E06"/>
    <w:rsid w:val="00862E2D"/>
    <w:rsid w:val="00862FB3"/>
    <w:rsid w:val="00862FC3"/>
    <w:rsid w:val="00863017"/>
    <w:rsid w:val="00863089"/>
    <w:rsid w:val="0086313B"/>
    <w:rsid w:val="0086327E"/>
    <w:rsid w:val="008632BC"/>
    <w:rsid w:val="00863300"/>
    <w:rsid w:val="00863312"/>
    <w:rsid w:val="008633B6"/>
    <w:rsid w:val="0086347E"/>
    <w:rsid w:val="0086354F"/>
    <w:rsid w:val="00863562"/>
    <w:rsid w:val="00863628"/>
    <w:rsid w:val="00863659"/>
    <w:rsid w:val="00863675"/>
    <w:rsid w:val="00863680"/>
    <w:rsid w:val="00863682"/>
    <w:rsid w:val="008636C4"/>
    <w:rsid w:val="0086371E"/>
    <w:rsid w:val="0086379C"/>
    <w:rsid w:val="00863847"/>
    <w:rsid w:val="00863859"/>
    <w:rsid w:val="008638F2"/>
    <w:rsid w:val="008639CD"/>
    <w:rsid w:val="00863A0C"/>
    <w:rsid w:val="00863ACE"/>
    <w:rsid w:val="00863AD9"/>
    <w:rsid w:val="00863B1C"/>
    <w:rsid w:val="00863B53"/>
    <w:rsid w:val="00863BF3"/>
    <w:rsid w:val="00863C01"/>
    <w:rsid w:val="00863DA0"/>
    <w:rsid w:val="00863EF4"/>
    <w:rsid w:val="00863F8B"/>
    <w:rsid w:val="00863FD3"/>
    <w:rsid w:val="00864158"/>
    <w:rsid w:val="008641ED"/>
    <w:rsid w:val="00864284"/>
    <w:rsid w:val="008642B4"/>
    <w:rsid w:val="0086445F"/>
    <w:rsid w:val="00864479"/>
    <w:rsid w:val="008644AB"/>
    <w:rsid w:val="0086457E"/>
    <w:rsid w:val="008645B2"/>
    <w:rsid w:val="008645BB"/>
    <w:rsid w:val="00864638"/>
    <w:rsid w:val="00864670"/>
    <w:rsid w:val="00864689"/>
    <w:rsid w:val="008647BD"/>
    <w:rsid w:val="00864909"/>
    <w:rsid w:val="00864913"/>
    <w:rsid w:val="0086495E"/>
    <w:rsid w:val="00864979"/>
    <w:rsid w:val="00864A28"/>
    <w:rsid w:val="00864AAA"/>
    <w:rsid w:val="00864AD7"/>
    <w:rsid w:val="00864D57"/>
    <w:rsid w:val="00864E55"/>
    <w:rsid w:val="00865020"/>
    <w:rsid w:val="008650A5"/>
    <w:rsid w:val="0086511D"/>
    <w:rsid w:val="00865162"/>
    <w:rsid w:val="00865212"/>
    <w:rsid w:val="00865223"/>
    <w:rsid w:val="0086526D"/>
    <w:rsid w:val="00865298"/>
    <w:rsid w:val="008652FE"/>
    <w:rsid w:val="00865301"/>
    <w:rsid w:val="0086533E"/>
    <w:rsid w:val="00865387"/>
    <w:rsid w:val="00865449"/>
    <w:rsid w:val="008654C6"/>
    <w:rsid w:val="008654F5"/>
    <w:rsid w:val="00865627"/>
    <w:rsid w:val="00865676"/>
    <w:rsid w:val="00865769"/>
    <w:rsid w:val="008657BD"/>
    <w:rsid w:val="008657F5"/>
    <w:rsid w:val="0086581E"/>
    <w:rsid w:val="00865884"/>
    <w:rsid w:val="008658D9"/>
    <w:rsid w:val="008659CA"/>
    <w:rsid w:val="00865AC8"/>
    <w:rsid w:val="00865AE7"/>
    <w:rsid w:val="00865D91"/>
    <w:rsid w:val="00865E2C"/>
    <w:rsid w:val="00865EEA"/>
    <w:rsid w:val="00865F80"/>
    <w:rsid w:val="00866000"/>
    <w:rsid w:val="0086609F"/>
    <w:rsid w:val="008660EF"/>
    <w:rsid w:val="0086611C"/>
    <w:rsid w:val="00866129"/>
    <w:rsid w:val="0086612D"/>
    <w:rsid w:val="00866281"/>
    <w:rsid w:val="00866300"/>
    <w:rsid w:val="008663F3"/>
    <w:rsid w:val="00866415"/>
    <w:rsid w:val="00866523"/>
    <w:rsid w:val="00866541"/>
    <w:rsid w:val="00866589"/>
    <w:rsid w:val="008665F7"/>
    <w:rsid w:val="0086664F"/>
    <w:rsid w:val="00866697"/>
    <w:rsid w:val="0086674B"/>
    <w:rsid w:val="008667BD"/>
    <w:rsid w:val="008667DD"/>
    <w:rsid w:val="008668CF"/>
    <w:rsid w:val="00866999"/>
    <w:rsid w:val="00866AA6"/>
    <w:rsid w:val="00866AC7"/>
    <w:rsid w:val="00866B15"/>
    <w:rsid w:val="00866B32"/>
    <w:rsid w:val="00866B56"/>
    <w:rsid w:val="00866CAC"/>
    <w:rsid w:val="00866CFD"/>
    <w:rsid w:val="00866D44"/>
    <w:rsid w:val="00866DA7"/>
    <w:rsid w:val="00866EB0"/>
    <w:rsid w:val="00866EBE"/>
    <w:rsid w:val="00866F73"/>
    <w:rsid w:val="008671D1"/>
    <w:rsid w:val="008671D3"/>
    <w:rsid w:val="008671FA"/>
    <w:rsid w:val="008672A2"/>
    <w:rsid w:val="008672E7"/>
    <w:rsid w:val="00867355"/>
    <w:rsid w:val="008673BF"/>
    <w:rsid w:val="0086744C"/>
    <w:rsid w:val="008674B3"/>
    <w:rsid w:val="008674E8"/>
    <w:rsid w:val="008674EC"/>
    <w:rsid w:val="00867560"/>
    <w:rsid w:val="008676EB"/>
    <w:rsid w:val="0086785F"/>
    <w:rsid w:val="008678BC"/>
    <w:rsid w:val="00867951"/>
    <w:rsid w:val="00867966"/>
    <w:rsid w:val="00867A9D"/>
    <w:rsid w:val="00867BDF"/>
    <w:rsid w:val="00867BFA"/>
    <w:rsid w:val="00867C2E"/>
    <w:rsid w:val="00867D23"/>
    <w:rsid w:val="00867DAC"/>
    <w:rsid w:val="00867E21"/>
    <w:rsid w:val="00867E97"/>
    <w:rsid w:val="00867F16"/>
    <w:rsid w:val="00870059"/>
    <w:rsid w:val="00870064"/>
    <w:rsid w:val="008700A7"/>
    <w:rsid w:val="00870190"/>
    <w:rsid w:val="008701D9"/>
    <w:rsid w:val="00870284"/>
    <w:rsid w:val="008702C1"/>
    <w:rsid w:val="008702D5"/>
    <w:rsid w:val="008702E5"/>
    <w:rsid w:val="00870329"/>
    <w:rsid w:val="00870425"/>
    <w:rsid w:val="0087048A"/>
    <w:rsid w:val="0087048D"/>
    <w:rsid w:val="0087056F"/>
    <w:rsid w:val="0087057C"/>
    <w:rsid w:val="00870632"/>
    <w:rsid w:val="00870640"/>
    <w:rsid w:val="00870653"/>
    <w:rsid w:val="008706EE"/>
    <w:rsid w:val="0087071D"/>
    <w:rsid w:val="0087072C"/>
    <w:rsid w:val="0087077F"/>
    <w:rsid w:val="00870811"/>
    <w:rsid w:val="0087081E"/>
    <w:rsid w:val="0087093A"/>
    <w:rsid w:val="0087097F"/>
    <w:rsid w:val="008709C7"/>
    <w:rsid w:val="00870BDB"/>
    <w:rsid w:val="00870BE7"/>
    <w:rsid w:val="00870C03"/>
    <w:rsid w:val="00870C1B"/>
    <w:rsid w:val="00870C6B"/>
    <w:rsid w:val="00870D3B"/>
    <w:rsid w:val="00870F04"/>
    <w:rsid w:val="00870F27"/>
    <w:rsid w:val="00870F5F"/>
    <w:rsid w:val="00870F9B"/>
    <w:rsid w:val="00870FD8"/>
    <w:rsid w:val="008710AE"/>
    <w:rsid w:val="008711D7"/>
    <w:rsid w:val="008711FB"/>
    <w:rsid w:val="008711FD"/>
    <w:rsid w:val="00871311"/>
    <w:rsid w:val="0087131C"/>
    <w:rsid w:val="00871390"/>
    <w:rsid w:val="0087154E"/>
    <w:rsid w:val="00871601"/>
    <w:rsid w:val="00871699"/>
    <w:rsid w:val="0087170D"/>
    <w:rsid w:val="0087178F"/>
    <w:rsid w:val="00871790"/>
    <w:rsid w:val="0087191D"/>
    <w:rsid w:val="008719D2"/>
    <w:rsid w:val="00871B55"/>
    <w:rsid w:val="00871BEC"/>
    <w:rsid w:val="00871D2B"/>
    <w:rsid w:val="00871E8E"/>
    <w:rsid w:val="00871ED5"/>
    <w:rsid w:val="00871F1D"/>
    <w:rsid w:val="00871F42"/>
    <w:rsid w:val="00871F70"/>
    <w:rsid w:val="00871FDF"/>
    <w:rsid w:val="008721CB"/>
    <w:rsid w:val="00872281"/>
    <w:rsid w:val="0087229B"/>
    <w:rsid w:val="008722EF"/>
    <w:rsid w:val="0087236E"/>
    <w:rsid w:val="0087239C"/>
    <w:rsid w:val="00872478"/>
    <w:rsid w:val="00872524"/>
    <w:rsid w:val="0087256B"/>
    <w:rsid w:val="008725B4"/>
    <w:rsid w:val="00872782"/>
    <w:rsid w:val="008727A5"/>
    <w:rsid w:val="00872890"/>
    <w:rsid w:val="00872942"/>
    <w:rsid w:val="00872A53"/>
    <w:rsid w:val="00872AE1"/>
    <w:rsid w:val="00872B04"/>
    <w:rsid w:val="00872B69"/>
    <w:rsid w:val="00872C93"/>
    <w:rsid w:val="00872CDF"/>
    <w:rsid w:val="00872D04"/>
    <w:rsid w:val="00872D3C"/>
    <w:rsid w:val="00872D89"/>
    <w:rsid w:val="00872DE6"/>
    <w:rsid w:val="00872E97"/>
    <w:rsid w:val="00872F06"/>
    <w:rsid w:val="00872FA9"/>
    <w:rsid w:val="008730C9"/>
    <w:rsid w:val="0087312E"/>
    <w:rsid w:val="008732BB"/>
    <w:rsid w:val="008732EA"/>
    <w:rsid w:val="00873357"/>
    <w:rsid w:val="008733FF"/>
    <w:rsid w:val="00873453"/>
    <w:rsid w:val="00873523"/>
    <w:rsid w:val="008735BB"/>
    <w:rsid w:val="008735CB"/>
    <w:rsid w:val="008735F7"/>
    <w:rsid w:val="0087361F"/>
    <w:rsid w:val="008736D2"/>
    <w:rsid w:val="00873707"/>
    <w:rsid w:val="00873740"/>
    <w:rsid w:val="00873849"/>
    <w:rsid w:val="008738AE"/>
    <w:rsid w:val="00873A2D"/>
    <w:rsid w:val="00873AF2"/>
    <w:rsid w:val="00873AF7"/>
    <w:rsid w:val="00873AFC"/>
    <w:rsid w:val="00873B0E"/>
    <w:rsid w:val="00873C13"/>
    <w:rsid w:val="00873C24"/>
    <w:rsid w:val="00873C39"/>
    <w:rsid w:val="00873CEB"/>
    <w:rsid w:val="00873D38"/>
    <w:rsid w:val="00873DDD"/>
    <w:rsid w:val="00873DDE"/>
    <w:rsid w:val="00873E19"/>
    <w:rsid w:val="00873E45"/>
    <w:rsid w:val="00873EEC"/>
    <w:rsid w:val="00873F7B"/>
    <w:rsid w:val="00873FD2"/>
    <w:rsid w:val="00874255"/>
    <w:rsid w:val="00874258"/>
    <w:rsid w:val="008742A4"/>
    <w:rsid w:val="00874343"/>
    <w:rsid w:val="00874411"/>
    <w:rsid w:val="00874489"/>
    <w:rsid w:val="008744E0"/>
    <w:rsid w:val="0087458C"/>
    <w:rsid w:val="008746CB"/>
    <w:rsid w:val="00874722"/>
    <w:rsid w:val="0087477E"/>
    <w:rsid w:val="008747FF"/>
    <w:rsid w:val="0087486C"/>
    <w:rsid w:val="00874886"/>
    <w:rsid w:val="00874992"/>
    <w:rsid w:val="008749EA"/>
    <w:rsid w:val="00874A1F"/>
    <w:rsid w:val="00874B3E"/>
    <w:rsid w:val="00874C2F"/>
    <w:rsid w:val="00874CA1"/>
    <w:rsid w:val="00874CEA"/>
    <w:rsid w:val="00874D19"/>
    <w:rsid w:val="00874D87"/>
    <w:rsid w:val="00874DAC"/>
    <w:rsid w:val="00874E31"/>
    <w:rsid w:val="00874E33"/>
    <w:rsid w:val="00874E9B"/>
    <w:rsid w:val="00874F6F"/>
    <w:rsid w:val="00874FAA"/>
    <w:rsid w:val="00875088"/>
    <w:rsid w:val="0087516E"/>
    <w:rsid w:val="00875253"/>
    <w:rsid w:val="0087529A"/>
    <w:rsid w:val="008752E2"/>
    <w:rsid w:val="0087534C"/>
    <w:rsid w:val="008753A8"/>
    <w:rsid w:val="0087543A"/>
    <w:rsid w:val="008754E4"/>
    <w:rsid w:val="00875572"/>
    <w:rsid w:val="00875579"/>
    <w:rsid w:val="008755C0"/>
    <w:rsid w:val="00875706"/>
    <w:rsid w:val="008757A0"/>
    <w:rsid w:val="00875839"/>
    <w:rsid w:val="00875851"/>
    <w:rsid w:val="00875900"/>
    <w:rsid w:val="0087590C"/>
    <w:rsid w:val="0087599F"/>
    <w:rsid w:val="00875A3F"/>
    <w:rsid w:val="00875BE6"/>
    <w:rsid w:val="00875C76"/>
    <w:rsid w:val="00875DA2"/>
    <w:rsid w:val="00875DDB"/>
    <w:rsid w:val="00875E46"/>
    <w:rsid w:val="00875EB9"/>
    <w:rsid w:val="00875FE0"/>
    <w:rsid w:val="0087601C"/>
    <w:rsid w:val="00876050"/>
    <w:rsid w:val="0087609E"/>
    <w:rsid w:val="0087612E"/>
    <w:rsid w:val="0087618C"/>
    <w:rsid w:val="00876237"/>
    <w:rsid w:val="00876314"/>
    <w:rsid w:val="00876336"/>
    <w:rsid w:val="00876362"/>
    <w:rsid w:val="00876419"/>
    <w:rsid w:val="00876532"/>
    <w:rsid w:val="0087658D"/>
    <w:rsid w:val="008765B5"/>
    <w:rsid w:val="008765DE"/>
    <w:rsid w:val="008765F9"/>
    <w:rsid w:val="00876640"/>
    <w:rsid w:val="00876677"/>
    <w:rsid w:val="0087670C"/>
    <w:rsid w:val="00876726"/>
    <w:rsid w:val="00876771"/>
    <w:rsid w:val="008767F3"/>
    <w:rsid w:val="0087684C"/>
    <w:rsid w:val="00876881"/>
    <w:rsid w:val="008768A3"/>
    <w:rsid w:val="0087690F"/>
    <w:rsid w:val="008769DC"/>
    <w:rsid w:val="00876B7E"/>
    <w:rsid w:val="00876D17"/>
    <w:rsid w:val="00876D6C"/>
    <w:rsid w:val="00876F65"/>
    <w:rsid w:val="00876F9B"/>
    <w:rsid w:val="00876FC1"/>
    <w:rsid w:val="00877070"/>
    <w:rsid w:val="00877074"/>
    <w:rsid w:val="00877101"/>
    <w:rsid w:val="00877151"/>
    <w:rsid w:val="00877185"/>
    <w:rsid w:val="00877287"/>
    <w:rsid w:val="0087729D"/>
    <w:rsid w:val="008772BE"/>
    <w:rsid w:val="0087733E"/>
    <w:rsid w:val="008773B9"/>
    <w:rsid w:val="0087741E"/>
    <w:rsid w:val="0087747E"/>
    <w:rsid w:val="008774AF"/>
    <w:rsid w:val="008774B3"/>
    <w:rsid w:val="0087754A"/>
    <w:rsid w:val="008775AA"/>
    <w:rsid w:val="008775BB"/>
    <w:rsid w:val="008775F3"/>
    <w:rsid w:val="008777BA"/>
    <w:rsid w:val="008777C9"/>
    <w:rsid w:val="00877835"/>
    <w:rsid w:val="008778B1"/>
    <w:rsid w:val="008779EF"/>
    <w:rsid w:val="00877A03"/>
    <w:rsid w:val="00877A20"/>
    <w:rsid w:val="00877B39"/>
    <w:rsid w:val="00877B4B"/>
    <w:rsid w:val="00877B66"/>
    <w:rsid w:val="00877C33"/>
    <w:rsid w:val="00877C86"/>
    <w:rsid w:val="00877D06"/>
    <w:rsid w:val="00877D1E"/>
    <w:rsid w:val="00877DFA"/>
    <w:rsid w:val="00880071"/>
    <w:rsid w:val="00880105"/>
    <w:rsid w:val="00880138"/>
    <w:rsid w:val="00880296"/>
    <w:rsid w:val="008802BF"/>
    <w:rsid w:val="0088030A"/>
    <w:rsid w:val="0088041C"/>
    <w:rsid w:val="00880464"/>
    <w:rsid w:val="0088054C"/>
    <w:rsid w:val="00880555"/>
    <w:rsid w:val="00880561"/>
    <w:rsid w:val="0088073A"/>
    <w:rsid w:val="00880749"/>
    <w:rsid w:val="008807CE"/>
    <w:rsid w:val="00880924"/>
    <w:rsid w:val="00880953"/>
    <w:rsid w:val="00880B72"/>
    <w:rsid w:val="00880CC1"/>
    <w:rsid w:val="00880CFC"/>
    <w:rsid w:val="00880D13"/>
    <w:rsid w:val="00880D80"/>
    <w:rsid w:val="00880DB6"/>
    <w:rsid w:val="00880DDA"/>
    <w:rsid w:val="00880F97"/>
    <w:rsid w:val="00881167"/>
    <w:rsid w:val="008811CB"/>
    <w:rsid w:val="00881209"/>
    <w:rsid w:val="0088121B"/>
    <w:rsid w:val="008812C4"/>
    <w:rsid w:val="008813F1"/>
    <w:rsid w:val="008814C6"/>
    <w:rsid w:val="008814DD"/>
    <w:rsid w:val="00881578"/>
    <w:rsid w:val="0088157F"/>
    <w:rsid w:val="00881677"/>
    <w:rsid w:val="008817BB"/>
    <w:rsid w:val="008817EE"/>
    <w:rsid w:val="00881837"/>
    <w:rsid w:val="008818A5"/>
    <w:rsid w:val="0088195E"/>
    <w:rsid w:val="00881B00"/>
    <w:rsid w:val="00881B34"/>
    <w:rsid w:val="00881B49"/>
    <w:rsid w:val="00881B97"/>
    <w:rsid w:val="00881C55"/>
    <w:rsid w:val="00881C5C"/>
    <w:rsid w:val="00881C8D"/>
    <w:rsid w:val="00881CA2"/>
    <w:rsid w:val="00881CA4"/>
    <w:rsid w:val="00881CE6"/>
    <w:rsid w:val="00881CF4"/>
    <w:rsid w:val="00881F22"/>
    <w:rsid w:val="00881F2A"/>
    <w:rsid w:val="00881F2D"/>
    <w:rsid w:val="00881F33"/>
    <w:rsid w:val="00881FD3"/>
    <w:rsid w:val="008820A9"/>
    <w:rsid w:val="00882111"/>
    <w:rsid w:val="008821B3"/>
    <w:rsid w:val="008822A3"/>
    <w:rsid w:val="0088230E"/>
    <w:rsid w:val="008823AB"/>
    <w:rsid w:val="008823F2"/>
    <w:rsid w:val="008824F9"/>
    <w:rsid w:val="008826A8"/>
    <w:rsid w:val="008826BC"/>
    <w:rsid w:val="008826EF"/>
    <w:rsid w:val="00882755"/>
    <w:rsid w:val="00882761"/>
    <w:rsid w:val="0088276C"/>
    <w:rsid w:val="00882847"/>
    <w:rsid w:val="0088286B"/>
    <w:rsid w:val="00882A6A"/>
    <w:rsid w:val="00882ACE"/>
    <w:rsid w:val="00882ADC"/>
    <w:rsid w:val="00882B68"/>
    <w:rsid w:val="00882B74"/>
    <w:rsid w:val="00882BE1"/>
    <w:rsid w:val="00882BF5"/>
    <w:rsid w:val="00882C57"/>
    <w:rsid w:val="00882CFF"/>
    <w:rsid w:val="00882D88"/>
    <w:rsid w:val="00882DAB"/>
    <w:rsid w:val="00882E4A"/>
    <w:rsid w:val="00882E74"/>
    <w:rsid w:val="00882EC4"/>
    <w:rsid w:val="00882FAE"/>
    <w:rsid w:val="00883046"/>
    <w:rsid w:val="008830E4"/>
    <w:rsid w:val="0088329E"/>
    <w:rsid w:val="008832ED"/>
    <w:rsid w:val="008832FA"/>
    <w:rsid w:val="0088343D"/>
    <w:rsid w:val="0088346B"/>
    <w:rsid w:val="00883503"/>
    <w:rsid w:val="0088352B"/>
    <w:rsid w:val="00883548"/>
    <w:rsid w:val="0088363B"/>
    <w:rsid w:val="0088368D"/>
    <w:rsid w:val="008836E6"/>
    <w:rsid w:val="008836FE"/>
    <w:rsid w:val="0088373B"/>
    <w:rsid w:val="008838BE"/>
    <w:rsid w:val="008838C7"/>
    <w:rsid w:val="00883A75"/>
    <w:rsid w:val="00883AA5"/>
    <w:rsid w:val="00883B4D"/>
    <w:rsid w:val="00883B55"/>
    <w:rsid w:val="00883BAA"/>
    <w:rsid w:val="00883C77"/>
    <w:rsid w:val="00883C7E"/>
    <w:rsid w:val="00883C9B"/>
    <w:rsid w:val="00883D98"/>
    <w:rsid w:val="00883E41"/>
    <w:rsid w:val="00883E7A"/>
    <w:rsid w:val="00883EBB"/>
    <w:rsid w:val="00884317"/>
    <w:rsid w:val="00884550"/>
    <w:rsid w:val="00884566"/>
    <w:rsid w:val="0088462C"/>
    <w:rsid w:val="008846E6"/>
    <w:rsid w:val="00884740"/>
    <w:rsid w:val="008847B3"/>
    <w:rsid w:val="008847F7"/>
    <w:rsid w:val="00884837"/>
    <w:rsid w:val="0088491A"/>
    <w:rsid w:val="00884965"/>
    <w:rsid w:val="0088496E"/>
    <w:rsid w:val="008849A3"/>
    <w:rsid w:val="008849D3"/>
    <w:rsid w:val="00884A88"/>
    <w:rsid w:val="00884AEF"/>
    <w:rsid w:val="00884B20"/>
    <w:rsid w:val="00884B2A"/>
    <w:rsid w:val="00884C0A"/>
    <w:rsid w:val="00884C13"/>
    <w:rsid w:val="00884C15"/>
    <w:rsid w:val="00884C6B"/>
    <w:rsid w:val="00884D0C"/>
    <w:rsid w:val="00884D13"/>
    <w:rsid w:val="00884E65"/>
    <w:rsid w:val="00884F34"/>
    <w:rsid w:val="0088512F"/>
    <w:rsid w:val="008851BA"/>
    <w:rsid w:val="008852D9"/>
    <w:rsid w:val="0088536F"/>
    <w:rsid w:val="00885381"/>
    <w:rsid w:val="0088540E"/>
    <w:rsid w:val="00885518"/>
    <w:rsid w:val="00885536"/>
    <w:rsid w:val="00885654"/>
    <w:rsid w:val="00885733"/>
    <w:rsid w:val="00885753"/>
    <w:rsid w:val="00885776"/>
    <w:rsid w:val="00885888"/>
    <w:rsid w:val="008858AD"/>
    <w:rsid w:val="00885951"/>
    <w:rsid w:val="00885A23"/>
    <w:rsid w:val="00885A39"/>
    <w:rsid w:val="00885AD0"/>
    <w:rsid w:val="00885BA8"/>
    <w:rsid w:val="00885D01"/>
    <w:rsid w:val="00885D4E"/>
    <w:rsid w:val="00885D54"/>
    <w:rsid w:val="00885DA6"/>
    <w:rsid w:val="00885DF0"/>
    <w:rsid w:val="00885E0B"/>
    <w:rsid w:val="00885E48"/>
    <w:rsid w:val="00885E74"/>
    <w:rsid w:val="00885F5F"/>
    <w:rsid w:val="00885FC6"/>
    <w:rsid w:val="008860BB"/>
    <w:rsid w:val="0088612E"/>
    <w:rsid w:val="008861E8"/>
    <w:rsid w:val="008862AE"/>
    <w:rsid w:val="00886330"/>
    <w:rsid w:val="0088633A"/>
    <w:rsid w:val="008863DB"/>
    <w:rsid w:val="00886427"/>
    <w:rsid w:val="0088642E"/>
    <w:rsid w:val="00886441"/>
    <w:rsid w:val="0088646C"/>
    <w:rsid w:val="0088650F"/>
    <w:rsid w:val="0088654B"/>
    <w:rsid w:val="0088655F"/>
    <w:rsid w:val="0088661D"/>
    <w:rsid w:val="00886631"/>
    <w:rsid w:val="008866AC"/>
    <w:rsid w:val="008866BF"/>
    <w:rsid w:val="00886743"/>
    <w:rsid w:val="008867A1"/>
    <w:rsid w:val="008869D5"/>
    <w:rsid w:val="008869DB"/>
    <w:rsid w:val="00886A2E"/>
    <w:rsid w:val="00886A70"/>
    <w:rsid w:val="00886B0B"/>
    <w:rsid w:val="00886B89"/>
    <w:rsid w:val="00886BB9"/>
    <w:rsid w:val="00886C8D"/>
    <w:rsid w:val="00886D11"/>
    <w:rsid w:val="00886D3F"/>
    <w:rsid w:val="00886DB7"/>
    <w:rsid w:val="00886DD9"/>
    <w:rsid w:val="00886DF2"/>
    <w:rsid w:val="00886DF5"/>
    <w:rsid w:val="00886E23"/>
    <w:rsid w:val="00886EED"/>
    <w:rsid w:val="00886F3D"/>
    <w:rsid w:val="00886F8E"/>
    <w:rsid w:val="00887041"/>
    <w:rsid w:val="00887059"/>
    <w:rsid w:val="008870E8"/>
    <w:rsid w:val="0088719D"/>
    <w:rsid w:val="008871BE"/>
    <w:rsid w:val="00887260"/>
    <w:rsid w:val="008872E2"/>
    <w:rsid w:val="008873AF"/>
    <w:rsid w:val="008874DA"/>
    <w:rsid w:val="0088750D"/>
    <w:rsid w:val="008875F3"/>
    <w:rsid w:val="008875FE"/>
    <w:rsid w:val="0088766B"/>
    <w:rsid w:val="008876F2"/>
    <w:rsid w:val="0088778F"/>
    <w:rsid w:val="00887796"/>
    <w:rsid w:val="008878A6"/>
    <w:rsid w:val="008878E2"/>
    <w:rsid w:val="00887B38"/>
    <w:rsid w:val="00887C03"/>
    <w:rsid w:val="00887CCC"/>
    <w:rsid w:val="00887CE0"/>
    <w:rsid w:val="00887D5E"/>
    <w:rsid w:val="00887DC1"/>
    <w:rsid w:val="0089006C"/>
    <w:rsid w:val="0089018E"/>
    <w:rsid w:val="008901EB"/>
    <w:rsid w:val="008904AC"/>
    <w:rsid w:val="008904B9"/>
    <w:rsid w:val="008904CC"/>
    <w:rsid w:val="008906C3"/>
    <w:rsid w:val="00890756"/>
    <w:rsid w:val="00890767"/>
    <w:rsid w:val="008908DF"/>
    <w:rsid w:val="00890943"/>
    <w:rsid w:val="00890A0F"/>
    <w:rsid w:val="00890A2C"/>
    <w:rsid w:val="00890AB6"/>
    <w:rsid w:val="00890B05"/>
    <w:rsid w:val="00890B33"/>
    <w:rsid w:val="00890BE7"/>
    <w:rsid w:val="00890C8E"/>
    <w:rsid w:val="00890E92"/>
    <w:rsid w:val="00890EE4"/>
    <w:rsid w:val="00890EFB"/>
    <w:rsid w:val="00890F44"/>
    <w:rsid w:val="00890F85"/>
    <w:rsid w:val="00890FF0"/>
    <w:rsid w:val="008910E9"/>
    <w:rsid w:val="00891185"/>
    <w:rsid w:val="008911FB"/>
    <w:rsid w:val="0089122A"/>
    <w:rsid w:val="0089130C"/>
    <w:rsid w:val="00891334"/>
    <w:rsid w:val="0089147C"/>
    <w:rsid w:val="008915C0"/>
    <w:rsid w:val="008915FC"/>
    <w:rsid w:val="00891685"/>
    <w:rsid w:val="008916C6"/>
    <w:rsid w:val="008916E6"/>
    <w:rsid w:val="0089179F"/>
    <w:rsid w:val="00891AA2"/>
    <w:rsid w:val="00891B74"/>
    <w:rsid w:val="00891B8E"/>
    <w:rsid w:val="00891CE3"/>
    <w:rsid w:val="00891D59"/>
    <w:rsid w:val="00891E74"/>
    <w:rsid w:val="00891F2D"/>
    <w:rsid w:val="00891F6D"/>
    <w:rsid w:val="00891F7E"/>
    <w:rsid w:val="00891FBB"/>
    <w:rsid w:val="00892087"/>
    <w:rsid w:val="00892095"/>
    <w:rsid w:val="008920C3"/>
    <w:rsid w:val="00892187"/>
    <w:rsid w:val="008921AD"/>
    <w:rsid w:val="0089223F"/>
    <w:rsid w:val="00892246"/>
    <w:rsid w:val="008922A3"/>
    <w:rsid w:val="00892310"/>
    <w:rsid w:val="00892565"/>
    <w:rsid w:val="00892573"/>
    <w:rsid w:val="008925B4"/>
    <w:rsid w:val="00892608"/>
    <w:rsid w:val="00892623"/>
    <w:rsid w:val="008926A5"/>
    <w:rsid w:val="0089270F"/>
    <w:rsid w:val="00892769"/>
    <w:rsid w:val="0089279B"/>
    <w:rsid w:val="00892813"/>
    <w:rsid w:val="00892824"/>
    <w:rsid w:val="0089283B"/>
    <w:rsid w:val="00892969"/>
    <w:rsid w:val="008929C0"/>
    <w:rsid w:val="008929FD"/>
    <w:rsid w:val="00892A17"/>
    <w:rsid w:val="00892A53"/>
    <w:rsid w:val="00892BDB"/>
    <w:rsid w:val="00892C50"/>
    <w:rsid w:val="00892D5A"/>
    <w:rsid w:val="00892DA4"/>
    <w:rsid w:val="00892E30"/>
    <w:rsid w:val="00892E94"/>
    <w:rsid w:val="00892F45"/>
    <w:rsid w:val="00892F7F"/>
    <w:rsid w:val="00892FDF"/>
    <w:rsid w:val="00893032"/>
    <w:rsid w:val="008930D6"/>
    <w:rsid w:val="0089312C"/>
    <w:rsid w:val="008931A9"/>
    <w:rsid w:val="00893511"/>
    <w:rsid w:val="00893653"/>
    <w:rsid w:val="00893657"/>
    <w:rsid w:val="008936BC"/>
    <w:rsid w:val="008936BF"/>
    <w:rsid w:val="008936CC"/>
    <w:rsid w:val="0089372D"/>
    <w:rsid w:val="00893742"/>
    <w:rsid w:val="00893784"/>
    <w:rsid w:val="00893831"/>
    <w:rsid w:val="0089387F"/>
    <w:rsid w:val="00893A05"/>
    <w:rsid w:val="00893A35"/>
    <w:rsid w:val="00893A99"/>
    <w:rsid w:val="00893C77"/>
    <w:rsid w:val="00893CA9"/>
    <w:rsid w:val="00893CED"/>
    <w:rsid w:val="00893D6A"/>
    <w:rsid w:val="00893D86"/>
    <w:rsid w:val="00893E5C"/>
    <w:rsid w:val="00893E78"/>
    <w:rsid w:val="00893F07"/>
    <w:rsid w:val="0089402D"/>
    <w:rsid w:val="00894068"/>
    <w:rsid w:val="0089407A"/>
    <w:rsid w:val="00894145"/>
    <w:rsid w:val="00894289"/>
    <w:rsid w:val="0089444F"/>
    <w:rsid w:val="008944F2"/>
    <w:rsid w:val="008945FE"/>
    <w:rsid w:val="0089465E"/>
    <w:rsid w:val="00894710"/>
    <w:rsid w:val="00894726"/>
    <w:rsid w:val="008948C3"/>
    <w:rsid w:val="008948D8"/>
    <w:rsid w:val="00894931"/>
    <w:rsid w:val="00894A05"/>
    <w:rsid w:val="00894A38"/>
    <w:rsid w:val="00894A65"/>
    <w:rsid w:val="00894CA3"/>
    <w:rsid w:val="00894CA9"/>
    <w:rsid w:val="00894CD2"/>
    <w:rsid w:val="00894D05"/>
    <w:rsid w:val="00894D58"/>
    <w:rsid w:val="00894DF0"/>
    <w:rsid w:val="00894E39"/>
    <w:rsid w:val="00894E65"/>
    <w:rsid w:val="00894ECB"/>
    <w:rsid w:val="00895052"/>
    <w:rsid w:val="0089505E"/>
    <w:rsid w:val="0089537B"/>
    <w:rsid w:val="008953CC"/>
    <w:rsid w:val="008954D7"/>
    <w:rsid w:val="00895641"/>
    <w:rsid w:val="008956BF"/>
    <w:rsid w:val="008956D7"/>
    <w:rsid w:val="008957A5"/>
    <w:rsid w:val="00895837"/>
    <w:rsid w:val="00895884"/>
    <w:rsid w:val="008958C8"/>
    <w:rsid w:val="008959F3"/>
    <w:rsid w:val="00895A0E"/>
    <w:rsid w:val="00895B05"/>
    <w:rsid w:val="00895B16"/>
    <w:rsid w:val="00895B3E"/>
    <w:rsid w:val="00895B81"/>
    <w:rsid w:val="00895B95"/>
    <w:rsid w:val="00895C0B"/>
    <w:rsid w:val="00895C61"/>
    <w:rsid w:val="00895DC4"/>
    <w:rsid w:val="00895E02"/>
    <w:rsid w:val="00895E4C"/>
    <w:rsid w:val="00895EF1"/>
    <w:rsid w:val="00895F4B"/>
    <w:rsid w:val="00895FC4"/>
    <w:rsid w:val="00895FF2"/>
    <w:rsid w:val="0089604E"/>
    <w:rsid w:val="00896090"/>
    <w:rsid w:val="008962DC"/>
    <w:rsid w:val="0089639C"/>
    <w:rsid w:val="008963C9"/>
    <w:rsid w:val="00896415"/>
    <w:rsid w:val="00896500"/>
    <w:rsid w:val="0089660F"/>
    <w:rsid w:val="008966A1"/>
    <w:rsid w:val="0089673F"/>
    <w:rsid w:val="0089678F"/>
    <w:rsid w:val="0089693C"/>
    <w:rsid w:val="00896943"/>
    <w:rsid w:val="00896A97"/>
    <w:rsid w:val="00896ACF"/>
    <w:rsid w:val="00896B07"/>
    <w:rsid w:val="00896BF4"/>
    <w:rsid w:val="00896CF7"/>
    <w:rsid w:val="00896D29"/>
    <w:rsid w:val="00896D48"/>
    <w:rsid w:val="00896E15"/>
    <w:rsid w:val="00896E30"/>
    <w:rsid w:val="00896ECB"/>
    <w:rsid w:val="00896EE5"/>
    <w:rsid w:val="0089709B"/>
    <w:rsid w:val="008972F1"/>
    <w:rsid w:val="0089732D"/>
    <w:rsid w:val="008973DF"/>
    <w:rsid w:val="008973FD"/>
    <w:rsid w:val="00897427"/>
    <w:rsid w:val="008974A9"/>
    <w:rsid w:val="0089755F"/>
    <w:rsid w:val="008975CF"/>
    <w:rsid w:val="00897631"/>
    <w:rsid w:val="0089769D"/>
    <w:rsid w:val="00897705"/>
    <w:rsid w:val="00897725"/>
    <w:rsid w:val="0089777C"/>
    <w:rsid w:val="00897817"/>
    <w:rsid w:val="00897878"/>
    <w:rsid w:val="00897A56"/>
    <w:rsid w:val="00897A5E"/>
    <w:rsid w:val="00897B5D"/>
    <w:rsid w:val="00897DE8"/>
    <w:rsid w:val="00897F70"/>
    <w:rsid w:val="008A0017"/>
    <w:rsid w:val="008A0038"/>
    <w:rsid w:val="008A00C1"/>
    <w:rsid w:val="008A01CE"/>
    <w:rsid w:val="008A029B"/>
    <w:rsid w:val="008A03B6"/>
    <w:rsid w:val="008A03E4"/>
    <w:rsid w:val="008A05A8"/>
    <w:rsid w:val="008A05E3"/>
    <w:rsid w:val="008A0611"/>
    <w:rsid w:val="008A066E"/>
    <w:rsid w:val="008A0692"/>
    <w:rsid w:val="008A0797"/>
    <w:rsid w:val="008A07E2"/>
    <w:rsid w:val="008A080B"/>
    <w:rsid w:val="008A0821"/>
    <w:rsid w:val="008A08B2"/>
    <w:rsid w:val="008A08D5"/>
    <w:rsid w:val="008A0919"/>
    <w:rsid w:val="008A094F"/>
    <w:rsid w:val="008A0AA4"/>
    <w:rsid w:val="008A0AE0"/>
    <w:rsid w:val="008A0AE9"/>
    <w:rsid w:val="008A0B25"/>
    <w:rsid w:val="008A0B81"/>
    <w:rsid w:val="008A0D10"/>
    <w:rsid w:val="008A0D7C"/>
    <w:rsid w:val="008A0E1D"/>
    <w:rsid w:val="008A0E4D"/>
    <w:rsid w:val="008A0EAD"/>
    <w:rsid w:val="008A0F41"/>
    <w:rsid w:val="008A0F8E"/>
    <w:rsid w:val="008A10CE"/>
    <w:rsid w:val="008A1222"/>
    <w:rsid w:val="008A12A4"/>
    <w:rsid w:val="008A134D"/>
    <w:rsid w:val="008A1383"/>
    <w:rsid w:val="008A1453"/>
    <w:rsid w:val="008A14A6"/>
    <w:rsid w:val="008A155A"/>
    <w:rsid w:val="008A15CF"/>
    <w:rsid w:val="008A15F2"/>
    <w:rsid w:val="008A1647"/>
    <w:rsid w:val="008A180F"/>
    <w:rsid w:val="008A184B"/>
    <w:rsid w:val="008A1942"/>
    <w:rsid w:val="008A1979"/>
    <w:rsid w:val="008A1990"/>
    <w:rsid w:val="008A19A4"/>
    <w:rsid w:val="008A19D1"/>
    <w:rsid w:val="008A1AB5"/>
    <w:rsid w:val="008A1AE8"/>
    <w:rsid w:val="008A1B96"/>
    <w:rsid w:val="008A1BB6"/>
    <w:rsid w:val="008A1E4C"/>
    <w:rsid w:val="008A1F08"/>
    <w:rsid w:val="008A1F13"/>
    <w:rsid w:val="008A1FC8"/>
    <w:rsid w:val="008A1FF7"/>
    <w:rsid w:val="008A200D"/>
    <w:rsid w:val="008A205A"/>
    <w:rsid w:val="008A2188"/>
    <w:rsid w:val="008A218B"/>
    <w:rsid w:val="008A22C2"/>
    <w:rsid w:val="008A22F6"/>
    <w:rsid w:val="008A22FB"/>
    <w:rsid w:val="008A2370"/>
    <w:rsid w:val="008A247A"/>
    <w:rsid w:val="008A24C1"/>
    <w:rsid w:val="008A2510"/>
    <w:rsid w:val="008A2591"/>
    <w:rsid w:val="008A25F6"/>
    <w:rsid w:val="008A2685"/>
    <w:rsid w:val="008A26E1"/>
    <w:rsid w:val="008A2701"/>
    <w:rsid w:val="008A27F3"/>
    <w:rsid w:val="008A284B"/>
    <w:rsid w:val="008A2B24"/>
    <w:rsid w:val="008A2D19"/>
    <w:rsid w:val="008A2D6D"/>
    <w:rsid w:val="008A2D79"/>
    <w:rsid w:val="008A2DF2"/>
    <w:rsid w:val="008A2E69"/>
    <w:rsid w:val="008A2E6A"/>
    <w:rsid w:val="008A2EE8"/>
    <w:rsid w:val="008A2F32"/>
    <w:rsid w:val="008A2F49"/>
    <w:rsid w:val="008A2F7F"/>
    <w:rsid w:val="008A2F95"/>
    <w:rsid w:val="008A3057"/>
    <w:rsid w:val="008A306C"/>
    <w:rsid w:val="008A3082"/>
    <w:rsid w:val="008A31F5"/>
    <w:rsid w:val="008A3269"/>
    <w:rsid w:val="008A327B"/>
    <w:rsid w:val="008A32DF"/>
    <w:rsid w:val="008A3359"/>
    <w:rsid w:val="008A3383"/>
    <w:rsid w:val="008A339B"/>
    <w:rsid w:val="008A33A4"/>
    <w:rsid w:val="008A33E5"/>
    <w:rsid w:val="008A3474"/>
    <w:rsid w:val="008A34C1"/>
    <w:rsid w:val="008A35AA"/>
    <w:rsid w:val="008A35D1"/>
    <w:rsid w:val="008A3753"/>
    <w:rsid w:val="008A377E"/>
    <w:rsid w:val="008A378C"/>
    <w:rsid w:val="008A3791"/>
    <w:rsid w:val="008A381A"/>
    <w:rsid w:val="008A38B3"/>
    <w:rsid w:val="008A3A88"/>
    <w:rsid w:val="008A3B9F"/>
    <w:rsid w:val="008A3BB4"/>
    <w:rsid w:val="008A3BD9"/>
    <w:rsid w:val="008A3BF5"/>
    <w:rsid w:val="008A3F30"/>
    <w:rsid w:val="008A3F7A"/>
    <w:rsid w:val="008A3F94"/>
    <w:rsid w:val="008A3FC3"/>
    <w:rsid w:val="008A4056"/>
    <w:rsid w:val="008A41E0"/>
    <w:rsid w:val="008A4200"/>
    <w:rsid w:val="008A4244"/>
    <w:rsid w:val="008A431A"/>
    <w:rsid w:val="008A444B"/>
    <w:rsid w:val="008A4559"/>
    <w:rsid w:val="008A45CE"/>
    <w:rsid w:val="008A475B"/>
    <w:rsid w:val="008A4990"/>
    <w:rsid w:val="008A49A0"/>
    <w:rsid w:val="008A4A9A"/>
    <w:rsid w:val="008A4B98"/>
    <w:rsid w:val="008A4C3F"/>
    <w:rsid w:val="008A4D5F"/>
    <w:rsid w:val="008A4D65"/>
    <w:rsid w:val="008A4EEB"/>
    <w:rsid w:val="008A5001"/>
    <w:rsid w:val="008A51D9"/>
    <w:rsid w:val="008A5248"/>
    <w:rsid w:val="008A5442"/>
    <w:rsid w:val="008A54E6"/>
    <w:rsid w:val="008A55A2"/>
    <w:rsid w:val="008A55E5"/>
    <w:rsid w:val="008A561B"/>
    <w:rsid w:val="008A569A"/>
    <w:rsid w:val="008A5716"/>
    <w:rsid w:val="008A57F9"/>
    <w:rsid w:val="008A58B0"/>
    <w:rsid w:val="008A595F"/>
    <w:rsid w:val="008A59E5"/>
    <w:rsid w:val="008A5A3A"/>
    <w:rsid w:val="008A5A41"/>
    <w:rsid w:val="008A5B7F"/>
    <w:rsid w:val="008A5BFA"/>
    <w:rsid w:val="008A5CD5"/>
    <w:rsid w:val="008A5DEA"/>
    <w:rsid w:val="008A5E4A"/>
    <w:rsid w:val="008A5E57"/>
    <w:rsid w:val="008A5E5C"/>
    <w:rsid w:val="008A5FA8"/>
    <w:rsid w:val="008A6011"/>
    <w:rsid w:val="008A6119"/>
    <w:rsid w:val="008A6279"/>
    <w:rsid w:val="008A62AC"/>
    <w:rsid w:val="008A6313"/>
    <w:rsid w:val="008A633A"/>
    <w:rsid w:val="008A635B"/>
    <w:rsid w:val="008A6399"/>
    <w:rsid w:val="008A63D0"/>
    <w:rsid w:val="008A63E0"/>
    <w:rsid w:val="008A63E2"/>
    <w:rsid w:val="008A65AD"/>
    <w:rsid w:val="008A65E1"/>
    <w:rsid w:val="008A65FC"/>
    <w:rsid w:val="008A660C"/>
    <w:rsid w:val="008A66A9"/>
    <w:rsid w:val="008A678E"/>
    <w:rsid w:val="008A6876"/>
    <w:rsid w:val="008A68BA"/>
    <w:rsid w:val="008A6985"/>
    <w:rsid w:val="008A69DE"/>
    <w:rsid w:val="008A69E0"/>
    <w:rsid w:val="008A69E3"/>
    <w:rsid w:val="008A6A35"/>
    <w:rsid w:val="008A6ABF"/>
    <w:rsid w:val="008A6B2B"/>
    <w:rsid w:val="008A6CB8"/>
    <w:rsid w:val="008A6D1C"/>
    <w:rsid w:val="008A6F0A"/>
    <w:rsid w:val="008A6FC8"/>
    <w:rsid w:val="008A6FF0"/>
    <w:rsid w:val="008A7048"/>
    <w:rsid w:val="008A706C"/>
    <w:rsid w:val="008A70E8"/>
    <w:rsid w:val="008A7143"/>
    <w:rsid w:val="008A717E"/>
    <w:rsid w:val="008A7368"/>
    <w:rsid w:val="008A7451"/>
    <w:rsid w:val="008A7665"/>
    <w:rsid w:val="008A76B0"/>
    <w:rsid w:val="008A76F3"/>
    <w:rsid w:val="008A7704"/>
    <w:rsid w:val="008A7749"/>
    <w:rsid w:val="008A774C"/>
    <w:rsid w:val="008A793B"/>
    <w:rsid w:val="008A79AC"/>
    <w:rsid w:val="008A7A3D"/>
    <w:rsid w:val="008A7ABD"/>
    <w:rsid w:val="008A7B10"/>
    <w:rsid w:val="008A7B17"/>
    <w:rsid w:val="008A7B4C"/>
    <w:rsid w:val="008A7B92"/>
    <w:rsid w:val="008A7C06"/>
    <w:rsid w:val="008A7C41"/>
    <w:rsid w:val="008A7CE5"/>
    <w:rsid w:val="008A7E51"/>
    <w:rsid w:val="008A7E61"/>
    <w:rsid w:val="008A7EA3"/>
    <w:rsid w:val="008A7EB1"/>
    <w:rsid w:val="008A7F22"/>
    <w:rsid w:val="008A7F71"/>
    <w:rsid w:val="008B004A"/>
    <w:rsid w:val="008B0053"/>
    <w:rsid w:val="008B0186"/>
    <w:rsid w:val="008B01B2"/>
    <w:rsid w:val="008B01D6"/>
    <w:rsid w:val="008B01D8"/>
    <w:rsid w:val="008B02A4"/>
    <w:rsid w:val="008B02F7"/>
    <w:rsid w:val="008B02FF"/>
    <w:rsid w:val="008B032E"/>
    <w:rsid w:val="008B037C"/>
    <w:rsid w:val="008B03FA"/>
    <w:rsid w:val="008B0445"/>
    <w:rsid w:val="008B044A"/>
    <w:rsid w:val="008B0515"/>
    <w:rsid w:val="008B0570"/>
    <w:rsid w:val="008B05E3"/>
    <w:rsid w:val="008B067D"/>
    <w:rsid w:val="008B068A"/>
    <w:rsid w:val="008B06BC"/>
    <w:rsid w:val="008B090F"/>
    <w:rsid w:val="008B0953"/>
    <w:rsid w:val="008B0A38"/>
    <w:rsid w:val="008B0A41"/>
    <w:rsid w:val="008B0A81"/>
    <w:rsid w:val="008B0AC0"/>
    <w:rsid w:val="008B0ACC"/>
    <w:rsid w:val="008B0ADA"/>
    <w:rsid w:val="008B0C1E"/>
    <w:rsid w:val="008B0CB0"/>
    <w:rsid w:val="008B0D0F"/>
    <w:rsid w:val="008B0DE8"/>
    <w:rsid w:val="008B0E43"/>
    <w:rsid w:val="008B0F51"/>
    <w:rsid w:val="008B0F58"/>
    <w:rsid w:val="008B0FA4"/>
    <w:rsid w:val="008B1030"/>
    <w:rsid w:val="008B1084"/>
    <w:rsid w:val="008B10D7"/>
    <w:rsid w:val="008B1191"/>
    <w:rsid w:val="008B132B"/>
    <w:rsid w:val="008B13AD"/>
    <w:rsid w:val="008B1606"/>
    <w:rsid w:val="008B17ED"/>
    <w:rsid w:val="008B1875"/>
    <w:rsid w:val="008B18AB"/>
    <w:rsid w:val="008B1928"/>
    <w:rsid w:val="008B1A4A"/>
    <w:rsid w:val="008B1A57"/>
    <w:rsid w:val="008B1A73"/>
    <w:rsid w:val="008B1B8C"/>
    <w:rsid w:val="008B1C5A"/>
    <w:rsid w:val="008B1DA7"/>
    <w:rsid w:val="008B1DE7"/>
    <w:rsid w:val="008B1DF2"/>
    <w:rsid w:val="008B1E3B"/>
    <w:rsid w:val="008B1EFA"/>
    <w:rsid w:val="008B1F07"/>
    <w:rsid w:val="008B1F33"/>
    <w:rsid w:val="008B1FA1"/>
    <w:rsid w:val="008B1FFD"/>
    <w:rsid w:val="008B203A"/>
    <w:rsid w:val="008B2055"/>
    <w:rsid w:val="008B205F"/>
    <w:rsid w:val="008B2087"/>
    <w:rsid w:val="008B2106"/>
    <w:rsid w:val="008B2122"/>
    <w:rsid w:val="008B216A"/>
    <w:rsid w:val="008B21D8"/>
    <w:rsid w:val="008B21F4"/>
    <w:rsid w:val="008B2299"/>
    <w:rsid w:val="008B23DE"/>
    <w:rsid w:val="008B24F9"/>
    <w:rsid w:val="008B2530"/>
    <w:rsid w:val="008B2552"/>
    <w:rsid w:val="008B2698"/>
    <w:rsid w:val="008B269A"/>
    <w:rsid w:val="008B26BA"/>
    <w:rsid w:val="008B2713"/>
    <w:rsid w:val="008B274D"/>
    <w:rsid w:val="008B2754"/>
    <w:rsid w:val="008B286D"/>
    <w:rsid w:val="008B28A4"/>
    <w:rsid w:val="008B2AF2"/>
    <w:rsid w:val="008B2BAC"/>
    <w:rsid w:val="008B2C35"/>
    <w:rsid w:val="008B2DD9"/>
    <w:rsid w:val="008B2E45"/>
    <w:rsid w:val="008B2F53"/>
    <w:rsid w:val="008B2FC4"/>
    <w:rsid w:val="008B2FD0"/>
    <w:rsid w:val="008B3037"/>
    <w:rsid w:val="008B30AC"/>
    <w:rsid w:val="008B31BD"/>
    <w:rsid w:val="008B3203"/>
    <w:rsid w:val="008B3299"/>
    <w:rsid w:val="008B332A"/>
    <w:rsid w:val="008B3427"/>
    <w:rsid w:val="008B342B"/>
    <w:rsid w:val="008B3558"/>
    <w:rsid w:val="008B358A"/>
    <w:rsid w:val="008B35D1"/>
    <w:rsid w:val="008B35F4"/>
    <w:rsid w:val="008B3622"/>
    <w:rsid w:val="008B3626"/>
    <w:rsid w:val="008B364F"/>
    <w:rsid w:val="008B36BA"/>
    <w:rsid w:val="008B36C8"/>
    <w:rsid w:val="008B3751"/>
    <w:rsid w:val="008B385C"/>
    <w:rsid w:val="008B38E8"/>
    <w:rsid w:val="008B3960"/>
    <w:rsid w:val="008B3B64"/>
    <w:rsid w:val="008B3BCA"/>
    <w:rsid w:val="008B3C56"/>
    <w:rsid w:val="008B3CEC"/>
    <w:rsid w:val="008B3D46"/>
    <w:rsid w:val="008B3D51"/>
    <w:rsid w:val="008B3E6B"/>
    <w:rsid w:val="008B4054"/>
    <w:rsid w:val="008B41D4"/>
    <w:rsid w:val="008B4277"/>
    <w:rsid w:val="008B42C3"/>
    <w:rsid w:val="008B42E9"/>
    <w:rsid w:val="008B4322"/>
    <w:rsid w:val="008B432A"/>
    <w:rsid w:val="008B4333"/>
    <w:rsid w:val="008B438E"/>
    <w:rsid w:val="008B4390"/>
    <w:rsid w:val="008B43E4"/>
    <w:rsid w:val="008B4412"/>
    <w:rsid w:val="008B44E6"/>
    <w:rsid w:val="008B4521"/>
    <w:rsid w:val="008B4567"/>
    <w:rsid w:val="008B4779"/>
    <w:rsid w:val="008B47DE"/>
    <w:rsid w:val="008B493A"/>
    <w:rsid w:val="008B4A10"/>
    <w:rsid w:val="008B4AB2"/>
    <w:rsid w:val="008B4B7A"/>
    <w:rsid w:val="008B4BE9"/>
    <w:rsid w:val="008B4CC0"/>
    <w:rsid w:val="008B4D3F"/>
    <w:rsid w:val="008B4E44"/>
    <w:rsid w:val="008B4E46"/>
    <w:rsid w:val="008B4E5D"/>
    <w:rsid w:val="008B4EB6"/>
    <w:rsid w:val="008B4EE8"/>
    <w:rsid w:val="008B4EFD"/>
    <w:rsid w:val="008B4F71"/>
    <w:rsid w:val="008B4FAB"/>
    <w:rsid w:val="008B50A7"/>
    <w:rsid w:val="008B513A"/>
    <w:rsid w:val="008B5187"/>
    <w:rsid w:val="008B51FF"/>
    <w:rsid w:val="008B54F2"/>
    <w:rsid w:val="008B5516"/>
    <w:rsid w:val="008B55BF"/>
    <w:rsid w:val="008B55E1"/>
    <w:rsid w:val="008B570C"/>
    <w:rsid w:val="008B5744"/>
    <w:rsid w:val="008B5748"/>
    <w:rsid w:val="008B57F1"/>
    <w:rsid w:val="008B5A1E"/>
    <w:rsid w:val="008B5A30"/>
    <w:rsid w:val="008B5ADB"/>
    <w:rsid w:val="008B5B08"/>
    <w:rsid w:val="008B5B6F"/>
    <w:rsid w:val="008B5B85"/>
    <w:rsid w:val="008B5BC8"/>
    <w:rsid w:val="008B5BDB"/>
    <w:rsid w:val="008B6008"/>
    <w:rsid w:val="008B604C"/>
    <w:rsid w:val="008B60FD"/>
    <w:rsid w:val="008B6112"/>
    <w:rsid w:val="008B6115"/>
    <w:rsid w:val="008B615C"/>
    <w:rsid w:val="008B619A"/>
    <w:rsid w:val="008B6206"/>
    <w:rsid w:val="008B6287"/>
    <w:rsid w:val="008B62AC"/>
    <w:rsid w:val="008B635B"/>
    <w:rsid w:val="008B635C"/>
    <w:rsid w:val="008B6375"/>
    <w:rsid w:val="008B6390"/>
    <w:rsid w:val="008B63FA"/>
    <w:rsid w:val="008B6593"/>
    <w:rsid w:val="008B662A"/>
    <w:rsid w:val="008B66EA"/>
    <w:rsid w:val="008B6733"/>
    <w:rsid w:val="008B674D"/>
    <w:rsid w:val="008B678F"/>
    <w:rsid w:val="008B689A"/>
    <w:rsid w:val="008B6946"/>
    <w:rsid w:val="008B6A7E"/>
    <w:rsid w:val="008B6C91"/>
    <w:rsid w:val="008B6CB1"/>
    <w:rsid w:val="008B6D43"/>
    <w:rsid w:val="008B6D5E"/>
    <w:rsid w:val="008B6D99"/>
    <w:rsid w:val="008B6E27"/>
    <w:rsid w:val="008B6E6F"/>
    <w:rsid w:val="008B6E70"/>
    <w:rsid w:val="008B6E72"/>
    <w:rsid w:val="008B6F38"/>
    <w:rsid w:val="008B6F3A"/>
    <w:rsid w:val="008B6F65"/>
    <w:rsid w:val="008B6FA1"/>
    <w:rsid w:val="008B6FC4"/>
    <w:rsid w:val="008B6FF1"/>
    <w:rsid w:val="008B7084"/>
    <w:rsid w:val="008B70F8"/>
    <w:rsid w:val="008B7107"/>
    <w:rsid w:val="008B71DA"/>
    <w:rsid w:val="008B72B3"/>
    <w:rsid w:val="008B738A"/>
    <w:rsid w:val="008B7420"/>
    <w:rsid w:val="008B7578"/>
    <w:rsid w:val="008B76DD"/>
    <w:rsid w:val="008B7751"/>
    <w:rsid w:val="008B77BF"/>
    <w:rsid w:val="008B7897"/>
    <w:rsid w:val="008B78BE"/>
    <w:rsid w:val="008B78D9"/>
    <w:rsid w:val="008B78F0"/>
    <w:rsid w:val="008B7A19"/>
    <w:rsid w:val="008B7A49"/>
    <w:rsid w:val="008B7AED"/>
    <w:rsid w:val="008B7B68"/>
    <w:rsid w:val="008B7BEE"/>
    <w:rsid w:val="008B7E17"/>
    <w:rsid w:val="008B7E2F"/>
    <w:rsid w:val="008B7E53"/>
    <w:rsid w:val="008B7E5F"/>
    <w:rsid w:val="008B7E6A"/>
    <w:rsid w:val="008B7E75"/>
    <w:rsid w:val="008B7E7E"/>
    <w:rsid w:val="008B7E9F"/>
    <w:rsid w:val="008B7F38"/>
    <w:rsid w:val="008B7FF8"/>
    <w:rsid w:val="008C0017"/>
    <w:rsid w:val="008C00C2"/>
    <w:rsid w:val="008C00E1"/>
    <w:rsid w:val="008C0104"/>
    <w:rsid w:val="008C020C"/>
    <w:rsid w:val="008C02DD"/>
    <w:rsid w:val="008C0330"/>
    <w:rsid w:val="008C0349"/>
    <w:rsid w:val="008C03B3"/>
    <w:rsid w:val="008C03CC"/>
    <w:rsid w:val="008C045A"/>
    <w:rsid w:val="008C04BF"/>
    <w:rsid w:val="008C0523"/>
    <w:rsid w:val="008C0615"/>
    <w:rsid w:val="008C0624"/>
    <w:rsid w:val="008C0836"/>
    <w:rsid w:val="008C0887"/>
    <w:rsid w:val="008C088B"/>
    <w:rsid w:val="008C089B"/>
    <w:rsid w:val="008C08A5"/>
    <w:rsid w:val="008C08CE"/>
    <w:rsid w:val="008C0935"/>
    <w:rsid w:val="008C0947"/>
    <w:rsid w:val="008C09C2"/>
    <w:rsid w:val="008C09FD"/>
    <w:rsid w:val="008C0AA2"/>
    <w:rsid w:val="008C0BA8"/>
    <w:rsid w:val="008C0C07"/>
    <w:rsid w:val="008C0C57"/>
    <w:rsid w:val="008C0C86"/>
    <w:rsid w:val="008C0F1D"/>
    <w:rsid w:val="008C0FAB"/>
    <w:rsid w:val="008C0FFC"/>
    <w:rsid w:val="008C10C3"/>
    <w:rsid w:val="008C10D2"/>
    <w:rsid w:val="008C1242"/>
    <w:rsid w:val="008C1264"/>
    <w:rsid w:val="008C1270"/>
    <w:rsid w:val="008C12AE"/>
    <w:rsid w:val="008C13FF"/>
    <w:rsid w:val="008C166F"/>
    <w:rsid w:val="008C17AC"/>
    <w:rsid w:val="008C17F8"/>
    <w:rsid w:val="008C191D"/>
    <w:rsid w:val="008C1938"/>
    <w:rsid w:val="008C19E9"/>
    <w:rsid w:val="008C1A93"/>
    <w:rsid w:val="008C1B03"/>
    <w:rsid w:val="008C1CA7"/>
    <w:rsid w:val="008C1CC6"/>
    <w:rsid w:val="008C1CD4"/>
    <w:rsid w:val="008C1D42"/>
    <w:rsid w:val="008C1E7B"/>
    <w:rsid w:val="008C1EE1"/>
    <w:rsid w:val="008C1F65"/>
    <w:rsid w:val="008C2224"/>
    <w:rsid w:val="008C249C"/>
    <w:rsid w:val="008C24B4"/>
    <w:rsid w:val="008C2581"/>
    <w:rsid w:val="008C25DC"/>
    <w:rsid w:val="008C2604"/>
    <w:rsid w:val="008C2631"/>
    <w:rsid w:val="008C265C"/>
    <w:rsid w:val="008C2730"/>
    <w:rsid w:val="008C2750"/>
    <w:rsid w:val="008C2769"/>
    <w:rsid w:val="008C287E"/>
    <w:rsid w:val="008C2885"/>
    <w:rsid w:val="008C2986"/>
    <w:rsid w:val="008C29ED"/>
    <w:rsid w:val="008C2A21"/>
    <w:rsid w:val="008C2ACD"/>
    <w:rsid w:val="008C2AD2"/>
    <w:rsid w:val="008C2B65"/>
    <w:rsid w:val="008C2B90"/>
    <w:rsid w:val="008C2BA3"/>
    <w:rsid w:val="008C2BBE"/>
    <w:rsid w:val="008C2C59"/>
    <w:rsid w:val="008C2CD3"/>
    <w:rsid w:val="008C2DBF"/>
    <w:rsid w:val="008C2E34"/>
    <w:rsid w:val="008C2FE9"/>
    <w:rsid w:val="008C306C"/>
    <w:rsid w:val="008C30B0"/>
    <w:rsid w:val="008C30EB"/>
    <w:rsid w:val="008C3189"/>
    <w:rsid w:val="008C31B4"/>
    <w:rsid w:val="008C31B8"/>
    <w:rsid w:val="008C3254"/>
    <w:rsid w:val="008C32A7"/>
    <w:rsid w:val="008C32FF"/>
    <w:rsid w:val="008C3386"/>
    <w:rsid w:val="008C33C0"/>
    <w:rsid w:val="008C3493"/>
    <w:rsid w:val="008C3561"/>
    <w:rsid w:val="008C3588"/>
    <w:rsid w:val="008C3615"/>
    <w:rsid w:val="008C373A"/>
    <w:rsid w:val="008C387A"/>
    <w:rsid w:val="008C395F"/>
    <w:rsid w:val="008C3ACB"/>
    <w:rsid w:val="008C3B6E"/>
    <w:rsid w:val="008C3B76"/>
    <w:rsid w:val="008C3BD5"/>
    <w:rsid w:val="008C3C4A"/>
    <w:rsid w:val="008C3C9B"/>
    <w:rsid w:val="008C3C9E"/>
    <w:rsid w:val="008C3E75"/>
    <w:rsid w:val="008C3ED3"/>
    <w:rsid w:val="008C400F"/>
    <w:rsid w:val="008C40A5"/>
    <w:rsid w:val="008C4156"/>
    <w:rsid w:val="008C43B6"/>
    <w:rsid w:val="008C43BD"/>
    <w:rsid w:val="008C44A8"/>
    <w:rsid w:val="008C44B4"/>
    <w:rsid w:val="008C44B8"/>
    <w:rsid w:val="008C44E7"/>
    <w:rsid w:val="008C44EE"/>
    <w:rsid w:val="008C452A"/>
    <w:rsid w:val="008C45FB"/>
    <w:rsid w:val="008C4648"/>
    <w:rsid w:val="008C46ED"/>
    <w:rsid w:val="008C4830"/>
    <w:rsid w:val="008C49DC"/>
    <w:rsid w:val="008C4BA6"/>
    <w:rsid w:val="008C4C71"/>
    <w:rsid w:val="008C4CE3"/>
    <w:rsid w:val="008C4DBF"/>
    <w:rsid w:val="008C4DC3"/>
    <w:rsid w:val="008C4EB4"/>
    <w:rsid w:val="008C4F04"/>
    <w:rsid w:val="008C4F1D"/>
    <w:rsid w:val="008C4F3D"/>
    <w:rsid w:val="008C5011"/>
    <w:rsid w:val="008C5160"/>
    <w:rsid w:val="008C5191"/>
    <w:rsid w:val="008C519A"/>
    <w:rsid w:val="008C5222"/>
    <w:rsid w:val="008C52CD"/>
    <w:rsid w:val="008C534A"/>
    <w:rsid w:val="008C53CF"/>
    <w:rsid w:val="008C5427"/>
    <w:rsid w:val="008C545E"/>
    <w:rsid w:val="008C5471"/>
    <w:rsid w:val="008C54F6"/>
    <w:rsid w:val="008C5550"/>
    <w:rsid w:val="008C5629"/>
    <w:rsid w:val="008C56D8"/>
    <w:rsid w:val="008C56F7"/>
    <w:rsid w:val="008C5806"/>
    <w:rsid w:val="008C582B"/>
    <w:rsid w:val="008C583C"/>
    <w:rsid w:val="008C58B8"/>
    <w:rsid w:val="008C58F5"/>
    <w:rsid w:val="008C591A"/>
    <w:rsid w:val="008C59AA"/>
    <w:rsid w:val="008C5A03"/>
    <w:rsid w:val="008C5A36"/>
    <w:rsid w:val="008C5A5D"/>
    <w:rsid w:val="008C5B12"/>
    <w:rsid w:val="008C5B25"/>
    <w:rsid w:val="008C5B89"/>
    <w:rsid w:val="008C5BCE"/>
    <w:rsid w:val="008C5C20"/>
    <w:rsid w:val="008C5C3B"/>
    <w:rsid w:val="008C5D4A"/>
    <w:rsid w:val="008C5D89"/>
    <w:rsid w:val="008C5DA2"/>
    <w:rsid w:val="008C5E02"/>
    <w:rsid w:val="008C5E36"/>
    <w:rsid w:val="008C5EAE"/>
    <w:rsid w:val="008C5EDD"/>
    <w:rsid w:val="008C5F63"/>
    <w:rsid w:val="008C5FE3"/>
    <w:rsid w:val="008C600E"/>
    <w:rsid w:val="008C60A0"/>
    <w:rsid w:val="008C616A"/>
    <w:rsid w:val="008C61D2"/>
    <w:rsid w:val="008C6229"/>
    <w:rsid w:val="008C625B"/>
    <w:rsid w:val="008C62CF"/>
    <w:rsid w:val="008C62E5"/>
    <w:rsid w:val="008C6348"/>
    <w:rsid w:val="008C63FA"/>
    <w:rsid w:val="008C6413"/>
    <w:rsid w:val="008C641B"/>
    <w:rsid w:val="008C64CC"/>
    <w:rsid w:val="008C64F5"/>
    <w:rsid w:val="008C6564"/>
    <w:rsid w:val="008C6626"/>
    <w:rsid w:val="008C66A0"/>
    <w:rsid w:val="008C66FA"/>
    <w:rsid w:val="008C67A2"/>
    <w:rsid w:val="008C67A8"/>
    <w:rsid w:val="008C67CC"/>
    <w:rsid w:val="008C6821"/>
    <w:rsid w:val="008C68BF"/>
    <w:rsid w:val="008C68CF"/>
    <w:rsid w:val="008C6940"/>
    <w:rsid w:val="008C6A67"/>
    <w:rsid w:val="008C6AC8"/>
    <w:rsid w:val="008C6B86"/>
    <w:rsid w:val="008C6D17"/>
    <w:rsid w:val="008C6DA6"/>
    <w:rsid w:val="008C6EA8"/>
    <w:rsid w:val="008C6F4D"/>
    <w:rsid w:val="008C6F82"/>
    <w:rsid w:val="008C6FB3"/>
    <w:rsid w:val="008C6FEB"/>
    <w:rsid w:val="008C709F"/>
    <w:rsid w:val="008C70B1"/>
    <w:rsid w:val="008C70B2"/>
    <w:rsid w:val="008C70DB"/>
    <w:rsid w:val="008C7104"/>
    <w:rsid w:val="008C71BB"/>
    <w:rsid w:val="008C71C8"/>
    <w:rsid w:val="008C727C"/>
    <w:rsid w:val="008C7350"/>
    <w:rsid w:val="008C738C"/>
    <w:rsid w:val="008C73DD"/>
    <w:rsid w:val="008C74D7"/>
    <w:rsid w:val="008C752A"/>
    <w:rsid w:val="008C7580"/>
    <w:rsid w:val="008C7590"/>
    <w:rsid w:val="008C76AB"/>
    <w:rsid w:val="008C77E2"/>
    <w:rsid w:val="008C787A"/>
    <w:rsid w:val="008C78BE"/>
    <w:rsid w:val="008C78CF"/>
    <w:rsid w:val="008C78E4"/>
    <w:rsid w:val="008C7A1E"/>
    <w:rsid w:val="008C7AFE"/>
    <w:rsid w:val="008C7B12"/>
    <w:rsid w:val="008C7C12"/>
    <w:rsid w:val="008C7D83"/>
    <w:rsid w:val="008C7DB9"/>
    <w:rsid w:val="008C7DEB"/>
    <w:rsid w:val="008C7E2D"/>
    <w:rsid w:val="008C7FA5"/>
    <w:rsid w:val="008D01E5"/>
    <w:rsid w:val="008D0282"/>
    <w:rsid w:val="008D02AF"/>
    <w:rsid w:val="008D0374"/>
    <w:rsid w:val="008D0398"/>
    <w:rsid w:val="008D03D7"/>
    <w:rsid w:val="008D0581"/>
    <w:rsid w:val="008D058E"/>
    <w:rsid w:val="008D059F"/>
    <w:rsid w:val="008D05C0"/>
    <w:rsid w:val="008D0654"/>
    <w:rsid w:val="008D06A7"/>
    <w:rsid w:val="008D06EC"/>
    <w:rsid w:val="008D070C"/>
    <w:rsid w:val="008D071C"/>
    <w:rsid w:val="008D07CA"/>
    <w:rsid w:val="008D0864"/>
    <w:rsid w:val="008D095D"/>
    <w:rsid w:val="008D09B4"/>
    <w:rsid w:val="008D09D5"/>
    <w:rsid w:val="008D0A2F"/>
    <w:rsid w:val="008D0B76"/>
    <w:rsid w:val="008D0BC3"/>
    <w:rsid w:val="008D0BD2"/>
    <w:rsid w:val="008D0C41"/>
    <w:rsid w:val="008D0CC6"/>
    <w:rsid w:val="008D0DC9"/>
    <w:rsid w:val="008D0E4E"/>
    <w:rsid w:val="008D0E7A"/>
    <w:rsid w:val="008D0EA6"/>
    <w:rsid w:val="008D0F98"/>
    <w:rsid w:val="008D1085"/>
    <w:rsid w:val="008D1183"/>
    <w:rsid w:val="008D11D8"/>
    <w:rsid w:val="008D1371"/>
    <w:rsid w:val="008D13E7"/>
    <w:rsid w:val="008D15C7"/>
    <w:rsid w:val="008D15CB"/>
    <w:rsid w:val="008D1705"/>
    <w:rsid w:val="008D170B"/>
    <w:rsid w:val="008D17CE"/>
    <w:rsid w:val="008D183A"/>
    <w:rsid w:val="008D185B"/>
    <w:rsid w:val="008D1864"/>
    <w:rsid w:val="008D186B"/>
    <w:rsid w:val="008D187A"/>
    <w:rsid w:val="008D1911"/>
    <w:rsid w:val="008D1941"/>
    <w:rsid w:val="008D19B9"/>
    <w:rsid w:val="008D19CC"/>
    <w:rsid w:val="008D1A2C"/>
    <w:rsid w:val="008D1A8C"/>
    <w:rsid w:val="008D1A90"/>
    <w:rsid w:val="008D1AC1"/>
    <w:rsid w:val="008D1B61"/>
    <w:rsid w:val="008D1C7B"/>
    <w:rsid w:val="008D1C7C"/>
    <w:rsid w:val="008D1E66"/>
    <w:rsid w:val="008D1E87"/>
    <w:rsid w:val="008D1F6B"/>
    <w:rsid w:val="008D201D"/>
    <w:rsid w:val="008D2050"/>
    <w:rsid w:val="008D2051"/>
    <w:rsid w:val="008D213F"/>
    <w:rsid w:val="008D21BE"/>
    <w:rsid w:val="008D22DD"/>
    <w:rsid w:val="008D24A2"/>
    <w:rsid w:val="008D24CF"/>
    <w:rsid w:val="008D24F9"/>
    <w:rsid w:val="008D26A2"/>
    <w:rsid w:val="008D26B5"/>
    <w:rsid w:val="008D26E0"/>
    <w:rsid w:val="008D2745"/>
    <w:rsid w:val="008D286C"/>
    <w:rsid w:val="008D2912"/>
    <w:rsid w:val="008D2958"/>
    <w:rsid w:val="008D29D8"/>
    <w:rsid w:val="008D2AC1"/>
    <w:rsid w:val="008D2AD5"/>
    <w:rsid w:val="008D2B1B"/>
    <w:rsid w:val="008D2B52"/>
    <w:rsid w:val="008D2B9B"/>
    <w:rsid w:val="008D2BA2"/>
    <w:rsid w:val="008D2D31"/>
    <w:rsid w:val="008D2D78"/>
    <w:rsid w:val="008D2DC6"/>
    <w:rsid w:val="008D2ED9"/>
    <w:rsid w:val="008D2EE7"/>
    <w:rsid w:val="008D2EF4"/>
    <w:rsid w:val="008D2F44"/>
    <w:rsid w:val="008D2FA2"/>
    <w:rsid w:val="008D3194"/>
    <w:rsid w:val="008D3309"/>
    <w:rsid w:val="008D3444"/>
    <w:rsid w:val="008D34E2"/>
    <w:rsid w:val="008D3515"/>
    <w:rsid w:val="008D36F5"/>
    <w:rsid w:val="008D3736"/>
    <w:rsid w:val="008D377F"/>
    <w:rsid w:val="008D37C3"/>
    <w:rsid w:val="008D381C"/>
    <w:rsid w:val="008D3907"/>
    <w:rsid w:val="008D39EF"/>
    <w:rsid w:val="008D3A11"/>
    <w:rsid w:val="008D3A38"/>
    <w:rsid w:val="008D3AB7"/>
    <w:rsid w:val="008D3BCA"/>
    <w:rsid w:val="008D3D64"/>
    <w:rsid w:val="008D3DE6"/>
    <w:rsid w:val="008D3E36"/>
    <w:rsid w:val="008D3E57"/>
    <w:rsid w:val="008D3E9F"/>
    <w:rsid w:val="008D404B"/>
    <w:rsid w:val="008D40B0"/>
    <w:rsid w:val="008D4100"/>
    <w:rsid w:val="008D415C"/>
    <w:rsid w:val="008D41EB"/>
    <w:rsid w:val="008D42BA"/>
    <w:rsid w:val="008D43D6"/>
    <w:rsid w:val="008D457B"/>
    <w:rsid w:val="008D45FD"/>
    <w:rsid w:val="008D461C"/>
    <w:rsid w:val="008D4706"/>
    <w:rsid w:val="008D47EC"/>
    <w:rsid w:val="008D4838"/>
    <w:rsid w:val="008D4842"/>
    <w:rsid w:val="008D484B"/>
    <w:rsid w:val="008D4AEC"/>
    <w:rsid w:val="008D4C3B"/>
    <w:rsid w:val="008D4C8A"/>
    <w:rsid w:val="008D4C9E"/>
    <w:rsid w:val="008D4D18"/>
    <w:rsid w:val="008D4E54"/>
    <w:rsid w:val="008D4EE4"/>
    <w:rsid w:val="008D4F59"/>
    <w:rsid w:val="008D5027"/>
    <w:rsid w:val="008D5099"/>
    <w:rsid w:val="008D50FA"/>
    <w:rsid w:val="008D511A"/>
    <w:rsid w:val="008D5122"/>
    <w:rsid w:val="008D5191"/>
    <w:rsid w:val="008D51CC"/>
    <w:rsid w:val="008D51D5"/>
    <w:rsid w:val="008D53B4"/>
    <w:rsid w:val="008D54B8"/>
    <w:rsid w:val="008D5514"/>
    <w:rsid w:val="008D558E"/>
    <w:rsid w:val="008D559A"/>
    <w:rsid w:val="008D5628"/>
    <w:rsid w:val="008D5673"/>
    <w:rsid w:val="008D569A"/>
    <w:rsid w:val="008D56FC"/>
    <w:rsid w:val="008D576A"/>
    <w:rsid w:val="008D57BA"/>
    <w:rsid w:val="008D584A"/>
    <w:rsid w:val="008D5A70"/>
    <w:rsid w:val="008D5AA8"/>
    <w:rsid w:val="008D5BD3"/>
    <w:rsid w:val="008D5C9D"/>
    <w:rsid w:val="008D5DFF"/>
    <w:rsid w:val="008D5E03"/>
    <w:rsid w:val="008D5E07"/>
    <w:rsid w:val="008D5E58"/>
    <w:rsid w:val="008D5E5A"/>
    <w:rsid w:val="008D5E97"/>
    <w:rsid w:val="008D5FD1"/>
    <w:rsid w:val="008D6036"/>
    <w:rsid w:val="008D60CB"/>
    <w:rsid w:val="008D6161"/>
    <w:rsid w:val="008D61C7"/>
    <w:rsid w:val="008D633C"/>
    <w:rsid w:val="008D6411"/>
    <w:rsid w:val="008D6464"/>
    <w:rsid w:val="008D6494"/>
    <w:rsid w:val="008D6570"/>
    <w:rsid w:val="008D657F"/>
    <w:rsid w:val="008D65BD"/>
    <w:rsid w:val="008D65C1"/>
    <w:rsid w:val="008D65C3"/>
    <w:rsid w:val="008D65E7"/>
    <w:rsid w:val="008D6667"/>
    <w:rsid w:val="008D66B1"/>
    <w:rsid w:val="008D67D6"/>
    <w:rsid w:val="008D67DB"/>
    <w:rsid w:val="008D6822"/>
    <w:rsid w:val="008D68B3"/>
    <w:rsid w:val="008D695E"/>
    <w:rsid w:val="008D69E6"/>
    <w:rsid w:val="008D6A49"/>
    <w:rsid w:val="008D6B6F"/>
    <w:rsid w:val="008D6D27"/>
    <w:rsid w:val="008D6D42"/>
    <w:rsid w:val="008D6D7D"/>
    <w:rsid w:val="008D6F0B"/>
    <w:rsid w:val="008D6F92"/>
    <w:rsid w:val="008D6FDB"/>
    <w:rsid w:val="008D6FF1"/>
    <w:rsid w:val="008D7023"/>
    <w:rsid w:val="008D7030"/>
    <w:rsid w:val="008D70A8"/>
    <w:rsid w:val="008D70AA"/>
    <w:rsid w:val="008D71E2"/>
    <w:rsid w:val="008D7287"/>
    <w:rsid w:val="008D728F"/>
    <w:rsid w:val="008D72D6"/>
    <w:rsid w:val="008D73D1"/>
    <w:rsid w:val="008D74DC"/>
    <w:rsid w:val="008D7563"/>
    <w:rsid w:val="008D7578"/>
    <w:rsid w:val="008D777C"/>
    <w:rsid w:val="008D77D7"/>
    <w:rsid w:val="008D79D5"/>
    <w:rsid w:val="008D7A24"/>
    <w:rsid w:val="008D7A94"/>
    <w:rsid w:val="008D7B1B"/>
    <w:rsid w:val="008D7BAA"/>
    <w:rsid w:val="008D7C48"/>
    <w:rsid w:val="008D7C6F"/>
    <w:rsid w:val="008D7C9F"/>
    <w:rsid w:val="008D7D42"/>
    <w:rsid w:val="008D7DB7"/>
    <w:rsid w:val="008D7E32"/>
    <w:rsid w:val="008D7E4E"/>
    <w:rsid w:val="008D7E69"/>
    <w:rsid w:val="008D7EE9"/>
    <w:rsid w:val="008E0001"/>
    <w:rsid w:val="008E0036"/>
    <w:rsid w:val="008E0041"/>
    <w:rsid w:val="008E00FF"/>
    <w:rsid w:val="008E0197"/>
    <w:rsid w:val="008E0213"/>
    <w:rsid w:val="008E0224"/>
    <w:rsid w:val="008E0274"/>
    <w:rsid w:val="008E027A"/>
    <w:rsid w:val="008E0295"/>
    <w:rsid w:val="008E0425"/>
    <w:rsid w:val="008E045A"/>
    <w:rsid w:val="008E0496"/>
    <w:rsid w:val="008E0502"/>
    <w:rsid w:val="008E05C9"/>
    <w:rsid w:val="008E0699"/>
    <w:rsid w:val="008E0751"/>
    <w:rsid w:val="008E083B"/>
    <w:rsid w:val="008E08FF"/>
    <w:rsid w:val="008E0A29"/>
    <w:rsid w:val="008E0A40"/>
    <w:rsid w:val="008E0A4F"/>
    <w:rsid w:val="008E0B2F"/>
    <w:rsid w:val="008E0B78"/>
    <w:rsid w:val="008E0C20"/>
    <w:rsid w:val="008E0C89"/>
    <w:rsid w:val="008E0D52"/>
    <w:rsid w:val="008E0E5A"/>
    <w:rsid w:val="008E0E88"/>
    <w:rsid w:val="008E0E9F"/>
    <w:rsid w:val="008E0F09"/>
    <w:rsid w:val="008E0F4D"/>
    <w:rsid w:val="008E0F60"/>
    <w:rsid w:val="008E0F81"/>
    <w:rsid w:val="008E0FE3"/>
    <w:rsid w:val="008E113A"/>
    <w:rsid w:val="008E118C"/>
    <w:rsid w:val="008E118E"/>
    <w:rsid w:val="008E126C"/>
    <w:rsid w:val="008E1348"/>
    <w:rsid w:val="008E136E"/>
    <w:rsid w:val="008E13EF"/>
    <w:rsid w:val="008E13F8"/>
    <w:rsid w:val="008E1429"/>
    <w:rsid w:val="008E149D"/>
    <w:rsid w:val="008E14C0"/>
    <w:rsid w:val="008E1504"/>
    <w:rsid w:val="008E17D6"/>
    <w:rsid w:val="008E188C"/>
    <w:rsid w:val="008E1915"/>
    <w:rsid w:val="008E1954"/>
    <w:rsid w:val="008E1984"/>
    <w:rsid w:val="008E1B0D"/>
    <w:rsid w:val="008E1B1B"/>
    <w:rsid w:val="008E1B1E"/>
    <w:rsid w:val="008E1B4F"/>
    <w:rsid w:val="008E1B53"/>
    <w:rsid w:val="008E1BCE"/>
    <w:rsid w:val="008E1BD6"/>
    <w:rsid w:val="008E1C40"/>
    <w:rsid w:val="008E1C75"/>
    <w:rsid w:val="008E1CD1"/>
    <w:rsid w:val="008E1D73"/>
    <w:rsid w:val="008E1DAB"/>
    <w:rsid w:val="008E1E70"/>
    <w:rsid w:val="008E1F75"/>
    <w:rsid w:val="008E2090"/>
    <w:rsid w:val="008E2119"/>
    <w:rsid w:val="008E212E"/>
    <w:rsid w:val="008E216D"/>
    <w:rsid w:val="008E2482"/>
    <w:rsid w:val="008E248B"/>
    <w:rsid w:val="008E2496"/>
    <w:rsid w:val="008E2581"/>
    <w:rsid w:val="008E25EB"/>
    <w:rsid w:val="008E2686"/>
    <w:rsid w:val="008E26DB"/>
    <w:rsid w:val="008E2896"/>
    <w:rsid w:val="008E28E9"/>
    <w:rsid w:val="008E2B15"/>
    <w:rsid w:val="008E2B6B"/>
    <w:rsid w:val="008E2BA6"/>
    <w:rsid w:val="008E2C64"/>
    <w:rsid w:val="008E2D38"/>
    <w:rsid w:val="008E2D9A"/>
    <w:rsid w:val="008E2DD5"/>
    <w:rsid w:val="008E2DE9"/>
    <w:rsid w:val="008E2E1F"/>
    <w:rsid w:val="008E2EAF"/>
    <w:rsid w:val="008E3029"/>
    <w:rsid w:val="008E31D3"/>
    <w:rsid w:val="008E3277"/>
    <w:rsid w:val="008E33C6"/>
    <w:rsid w:val="008E347D"/>
    <w:rsid w:val="008E34A5"/>
    <w:rsid w:val="008E3531"/>
    <w:rsid w:val="008E35A3"/>
    <w:rsid w:val="008E35E1"/>
    <w:rsid w:val="008E372C"/>
    <w:rsid w:val="008E3755"/>
    <w:rsid w:val="008E3793"/>
    <w:rsid w:val="008E37D0"/>
    <w:rsid w:val="008E37E3"/>
    <w:rsid w:val="008E37F3"/>
    <w:rsid w:val="008E380F"/>
    <w:rsid w:val="008E39D6"/>
    <w:rsid w:val="008E39EE"/>
    <w:rsid w:val="008E39FB"/>
    <w:rsid w:val="008E3A3C"/>
    <w:rsid w:val="008E3A6B"/>
    <w:rsid w:val="008E3AF0"/>
    <w:rsid w:val="008E3B4F"/>
    <w:rsid w:val="008E3BD5"/>
    <w:rsid w:val="008E3C54"/>
    <w:rsid w:val="008E3CD9"/>
    <w:rsid w:val="008E3E48"/>
    <w:rsid w:val="008E3E71"/>
    <w:rsid w:val="008E3E83"/>
    <w:rsid w:val="008E3F2A"/>
    <w:rsid w:val="008E40D3"/>
    <w:rsid w:val="008E4109"/>
    <w:rsid w:val="008E4131"/>
    <w:rsid w:val="008E4163"/>
    <w:rsid w:val="008E41CD"/>
    <w:rsid w:val="008E4206"/>
    <w:rsid w:val="008E4299"/>
    <w:rsid w:val="008E42E5"/>
    <w:rsid w:val="008E4325"/>
    <w:rsid w:val="008E4331"/>
    <w:rsid w:val="008E4406"/>
    <w:rsid w:val="008E4411"/>
    <w:rsid w:val="008E4614"/>
    <w:rsid w:val="008E463C"/>
    <w:rsid w:val="008E46BB"/>
    <w:rsid w:val="008E4704"/>
    <w:rsid w:val="008E475F"/>
    <w:rsid w:val="008E476D"/>
    <w:rsid w:val="008E47A6"/>
    <w:rsid w:val="008E4882"/>
    <w:rsid w:val="008E4951"/>
    <w:rsid w:val="008E4961"/>
    <w:rsid w:val="008E49AE"/>
    <w:rsid w:val="008E4A35"/>
    <w:rsid w:val="008E4A9D"/>
    <w:rsid w:val="008E4AA7"/>
    <w:rsid w:val="008E4B72"/>
    <w:rsid w:val="008E4C5A"/>
    <w:rsid w:val="008E4C83"/>
    <w:rsid w:val="008E4D06"/>
    <w:rsid w:val="008E4D49"/>
    <w:rsid w:val="008E4D53"/>
    <w:rsid w:val="008E4DDC"/>
    <w:rsid w:val="008E4DDD"/>
    <w:rsid w:val="008E4EEE"/>
    <w:rsid w:val="008E4F17"/>
    <w:rsid w:val="008E4F33"/>
    <w:rsid w:val="008E501A"/>
    <w:rsid w:val="008E5084"/>
    <w:rsid w:val="008E5085"/>
    <w:rsid w:val="008E50FA"/>
    <w:rsid w:val="008E51BF"/>
    <w:rsid w:val="008E51FA"/>
    <w:rsid w:val="008E5201"/>
    <w:rsid w:val="008E529E"/>
    <w:rsid w:val="008E529F"/>
    <w:rsid w:val="008E52A0"/>
    <w:rsid w:val="008E5319"/>
    <w:rsid w:val="008E5438"/>
    <w:rsid w:val="008E5563"/>
    <w:rsid w:val="008E5591"/>
    <w:rsid w:val="008E55A5"/>
    <w:rsid w:val="008E5682"/>
    <w:rsid w:val="008E5683"/>
    <w:rsid w:val="008E573C"/>
    <w:rsid w:val="008E5787"/>
    <w:rsid w:val="008E57D8"/>
    <w:rsid w:val="008E57ED"/>
    <w:rsid w:val="008E5896"/>
    <w:rsid w:val="008E58C0"/>
    <w:rsid w:val="008E591E"/>
    <w:rsid w:val="008E596C"/>
    <w:rsid w:val="008E59C4"/>
    <w:rsid w:val="008E59CF"/>
    <w:rsid w:val="008E5A4B"/>
    <w:rsid w:val="008E5A7B"/>
    <w:rsid w:val="008E5A8A"/>
    <w:rsid w:val="008E5AF9"/>
    <w:rsid w:val="008E5BB7"/>
    <w:rsid w:val="008E5BF5"/>
    <w:rsid w:val="008E5C1E"/>
    <w:rsid w:val="008E5C98"/>
    <w:rsid w:val="008E5CAD"/>
    <w:rsid w:val="008E5D0F"/>
    <w:rsid w:val="008E5D31"/>
    <w:rsid w:val="008E5E0D"/>
    <w:rsid w:val="008E5F11"/>
    <w:rsid w:val="008E5F67"/>
    <w:rsid w:val="008E6038"/>
    <w:rsid w:val="008E6073"/>
    <w:rsid w:val="008E60FF"/>
    <w:rsid w:val="008E6138"/>
    <w:rsid w:val="008E6145"/>
    <w:rsid w:val="008E62CD"/>
    <w:rsid w:val="008E631B"/>
    <w:rsid w:val="008E636F"/>
    <w:rsid w:val="008E63BF"/>
    <w:rsid w:val="008E6407"/>
    <w:rsid w:val="008E64C6"/>
    <w:rsid w:val="008E64F1"/>
    <w:rsid w:val="008E651E"/>
    <w:rsid w:val="008E65AD"/>
    <w:rsid w:val="008E65D9"/>
    <w:rsid w:val="008E6714"/>
    <w:rsid w:val="008E6759"/>
    <w:rsid w:val="008E67E9"/>
    <w:rsid w:val="008E689C"/>
    <w:rsid w:val="008E68A5"/>
    <w:rsid w:val="008E68C9"/>
    <w:rsid w:val="008E68E0"/>
    <w:rsid w:val="008E6A66"/>
    <w:rsid w:val="008E6B34"/>
    <w:rsid w:val="008E6BA8"/>
    <w:rsid w:val="008E6C84"/>
    <w:rsid w:val="008E6D1A"/>
    <w:rsid w:val="008E6D29"/>
    <w:rsid w:val="008E6FC5"/>
    <w:rsid w:val="008E7034"/>
    <w:rsid w:val="008E7063"/>
    <w:rsid w:val="008E7161"/>
    <w:rsid w:val="008E7174"/>
    <w:rsid w:val="008E7178"/>
    <w:rsid w:val="008E7199"/>
    <w:rsid w:val="008E71B2"/>
    <w:rsid w:val="008E71D7"/>
    <w:rsid w:val="008E7232"/>
    <w:rsid w:val="008E730C"/>
    <w:rsid w:val="008E73C4"/>
    <w:rsid w:val="008E73DA"/>
    <w:rsid w:val="008E7410"/>
    <w:rsid w:val="008E742E"/>
    <w:rsid w:val="008E747E"/>
    <w:rsid w:val="008E75A4"/>
    <w:rsid w:val="008E75D0"/>
    <w:rsid w:val="008E7637"/>
    <w:rsid w:val="008E76E4"/>
    <w:rsid w:val="008E76ED"/>
    <w:rsid w:val="008E7715"/>
    <w:rsid w:val="008E77C2"/>
    <w:rsid w:val="008E7860"/>
    <w:rsid w:val="008E7868"/>
    <w:rsid w:val="008E791F"/>
    <w:rsid w:val="008E79C2"/>
    <w:rsid w:val="008E79CA"/>
    <w:rsid w:val="008E79FF"/>
    <w:rsid w:val="008E7AE0"/>
    <w:rsid w:val="008E7B0C"/>
    <w:rsid w:val="008E7BB6"/>
    <w:rsid w:val="008E7BBB"/>
    <w:rsid w:val="008E7CB2"/>
    <w:rsid w:val="008E7D3E"/>
    <w:rsid w:val="008E7DF6"/>
    <w:rsid w:val="008E7E18"/>
    <w:rsid w:val="008E7E60"/>
    <w:rsid w:val="008E7F2D"/>
    <w:rsid w:val="008E7F92"/>
    <w:rsid w:val="008F0035"/>
    <w:rsid w:val="008F03BF"/>
    <w:rsid w:val="008F03C7"/>
    <w:rsid w:val="008F044D"/>
    <w:rsid w:val="008F049D"/>
    <w:rsid w:val="008F04AB"/>
    <w:rsid w:val="008F05D3"/>
    <w:rsid w:val="008F06AA"/>
    <w:rsid w:val="008F06B1"/>
    <w:rsid w:val="008F0758"/>
    <w:rsid w:val="008F0A58"/>
    <w:rsid w:val="008F0A5E"/>
    <w:rsid w:val="008F0A62"/>
    <w:rsid w:val="008F0AA2"/>
    <w:rsid w:val="008F0CC0"/>
    <w:rsid w:val="008F0CC5"/>
    <w:rsid w:val="008F0D6B"/>
    <w:rsid w:val="008F0DE2"/>
    <w:rsid w:val="008F0F9A"/>
    <w:rsid w:val="008F0FC8"/>
    <w:rsid w:val="008F101E"/>
    <w:rsid w:val="008F10C4"/>
    <w:rsid w:val="008F10F3"/>
    <w:rsid w:val="008F1120"/>
    <w:rsid w:val="008F1185"/>
    <w:rsid w:val="008F1197"/>
    <w:rsid w:val="008F11C4"/>
    <w:rsid w:val="008F124B"/>
    <w:rsid w:val="008F126B"/>
    <w:rsid w:val="008F129B"/>
    <w:rsid w:val="008F1385"/>
    <w:rsid w:val="008F13D8"/>
    <w:rsid w:val="008F145F"/>
    <w:rsid w:val="008F14E3"/>
    <w:rsid w:val="008F154F"/>
    <w:rsid w:val="008F15F8"/>
    <w:rsid w:val="008F15FA"/>
    <w:rsid w:val="008F168F"/>
    <w:rsid w:val="008F1898"/>
    <w:rsid w:val="008F1982"/>
    <w:rsid w:val="008F1AE6"/>
    <w:rsid w:val="008F1BE4"/>
    <w:rsid w:val="008F1C3C"/>
    <w:rsid w:val="008F1CD3"/>
    <w:rsid w:val="008F1CFF"/>
    <w:rsid w:val="008F1D1E"/>
    <w:rsid w:val="008F1DAF"/>
    <w:rsid w:val="008F1E30"/>
    <w:rsid w:val="008F1EC0"/>
    <w:rsid w:val="008F1F87"/>
    <w:rsid w:val="008F209A"/>
    <w:rsid w:val="008F20AC"/>
    <w:rsid w:val="008F218C"/>
    <w:rsid w:val="008F21E5"/>
    <w:rsid w:val="008F2247"/>
    <w:rsid w:val="008F22DE"/>
    <w:rsid w:val="008F235A"/>
    <w:rsid w:val="008F23AB"/>
    <w:rsid w:val="008F23C0"/>
    <w:rsid w:val="008F247C"/>
    <w:rsid w:val="008F25D5"/>
    <w:rsid w:val="008F25E5"/>
    <w:rsid w:val="008F2699"/>
    <w:rsid w:val="008F29B1"/>
    <w:rsid w:val="008F29C6"/>
    <w:rsid w:val="008F29D3"/>
    <w:rsid w:val="008F29DB"/>
    <w:rsid w:val="008F2AC0"/>
    <w:rsid w:val="008F2AE3"/>
    <w:rsid w:val="008F2C64"/>
    <w:rsid w:val="008F2C78"/>
    <w:rsid w:val="008F2CB6"/>
    <w:rsid w:val="008F2CBF"/>
    <w:rsid w:val="008F2CCF"/>
    <w:rsid w:val="008F2D94"/>
    <w:rsid w:val="008F2E15"/>
    <w:rsid w:val="008F2E38"/>
    <w:rsid w:val="008F2E9B"/>
    <w:rsid w:val="008F2F57"/>
    <w:rsid w:val="008F2F73"/>
    <w:rsid w:val="008F2FAA"/>
    <w:rsid w:val="008F30C2"/>
    <w:rsid w:val="008F30DD"/>
    <w:rsid w:val="008F3127"/>
    <w:rsid w:val="008F3239"/>
    <w:rsid w:val="008F32C9"/>
    <w:rsid w:val="008F330B"/>
    <w:rsid w:val="008F336F"/>
    <w:rsid w:val="008F33DF"/>
    <w:rsid w:val="008F3430"/>
    <w:rsid w:val="008F34C2"/>
    <w:rsid w:val="008F34D7"/>
    <w:rsid w:val="008F3528"/>
    <w:rsid w:val="008F353C"/>
    <w:rsid w:val="008F3661"/>
    <w:rsid w:val="008F370F"/>
    <w:rsid w:val="008F373F"/>
    <w:rsid w:val="008F378F"/>
    <w:rsid w:val="008F37B1"/>
    <w:rsid w:val="008F387D"/>
    <w:rsid w:val="008F3941"/>
    <w:rsid w:val="008F3AB3"/>
    <w:rsid w:val="008F3B24"/>
    <w:rsid w:val="008F3B42"/>
    <w:rsid w:val="008F3BEB"/>
    <w:rsid w:val="008F3C4E"/>
    <w:rsid w:val="008F3FC8"/>
    <w:rsid w:val="008F4049"/>
    <w:rsid w:val="008F4063"/>
    <w:rsid w:val="008F4148"/>
    <w:rsid w:val="008F4150"/>
    <w:rsid w:val="008F42EC"/>
    <w:rsid w:val="008F44C1"/>
    <w:rsid w:val="008F44C6"/>
    <w:rsid w:val="008F4662"/>
    <w:rsid w:val="008F487E"/>
    <w:rsid w:val="008F48E9"/>
    <w:rsid w:val="008F48EE"/>
    <w:rsid w:val="008F4964"/>
    <w:rsid w:val="008F4995"/>
    <w:rsid w:val="008F4A3F"/>
    <w:rsid w:val="008F4A71"/>
    <w:rsid w:val="008F4AD7"/>
    <w:rsid w:val="008F4C07"/>
    <w:rsid w:val="008F4C52"/>
    <w:rsid w:val="008F4F6E"/>
    <w:rsid w:val="008F4FE7"/>
    <w:rsid w:val="008F4FEB"/>
    <w:rsid w:val="008F504E"/>
    <w:rsid w:val="008F5077"/>
    <w:rsid w:val="008F50C6"/>
    <w:rsid w:val="008F5119"/>
    <w:rsid w:val="008F5134"/>
    <w:rsid w:val="008F52CE"/>
    <w:rsid w:val="008F5308"/>
    <w:rsid w:val="008F53E8"/>
    <w:rsid w:val="008F5422"/>
    <w:rsid w:val="008F5427"/>
    <w:rsid w:val="008F543A"/>
    <w:rsid w:val="008F544A"/>
    <w:rsid w:val="008F5474"/>
    <w:rsid w:val="008F54AC"/>
    <w:rsid w:val="008F5503"/>
    <w:rsid w:val="008F550C"/>
    <w:rsid w:val="008F550F"/>
    <w:rsid w:val="008F5575"/>
    <w:rsid w:val="008F564A"/>
    <w:rsid w:val="008F5662"/>
    <w:rsid w:val="008F5690"/>
    <w:rsid w:val="008F5728"/>
    <w:rsid w:val="008F5782"/>
    <w:rsid w:val="008F581B"/>
    <w:rsid w:val="008F581E"/>
    <w:rsid w:val="008F591E"/>
    <w:rsid w:val="008F5989"/>
    <w:rsid w:val="008F598A"/>
    <w:rsid w:val="008F5A14"/>
    <w:rsid w:val="008F5A4C"/>
    <w:rsid w:val="008F5B18"/>
    <w:rsid w:val="008F5C08"/>
    <w:rsid w:val="008F5C33"/>
    <w:rsid w:val="008F5D1A"/>
    <w:rsid w:val="008F5D26"/>
    <w:rsid w:val="008F5D2A"/>
    <w:rsid w:val="008F5DAF"/>
    <w:rsid w:val="008F5F20"/>
    <w:rsid w:val="008F5FBD"/>
    <w:rsid w:val="008F602E"/>
    <w:rsid w:val="008F6057"/>
    <w:rsid w:val="008F606D"/>
    <w:rsid w:val="008F61F7"/>
    <w:rsid w:val="008F6270"/>
    <w:rsid w:val="008F62CB"/>
    <w:rsid w:val="008F6310"/>
    <w:rsid w:val="008F63A6"/>
    <w:rsid w:val="008F657F"/>
    <w:rsid w:val="008F65CA"/>
    <w:rsid w:val="008F661F"/>
    <w:rsid w:val="008F662C"/>
    <w:rsid w:val="008F6676"/>
    <w:rsid w:val="008F6765"/>
    <w:rsid w:val="008F6818"/>
    <w:rsid w:val="008F6903"/>
    <w:rsid w:val="008F6924"/>
    <w:rsid w:val="008F6A31"/>
    <w:rsid w:val="008F6A3E"/>
    <w:rsid w:val="008F6A75"/>
    <w:rsid w:val="008F6AA9"/>
    <w:rsid w:val="008F6B1B"/>
    <w:rsid w:val="008F6B41"/>
    <w:rsid w:val="008F6BD4"/>
    <w:rsid w:val="008F6C51"/>
    <w:rsid w:val="008F6C9C"/>
    <w:rsid w:val="008F6CB9"/>
    <w:rsid w:val="008F6D4E"/>
    <w:rsid w:val="008F6FBB"/>
    <w:rsid w:val="008F6FEF"/>
    <w:rsid w:val="008F7005"/>
    <w:rsid w:val="008F709C"/>
    <w:rsid w:val="008F70A8"/>
    <w:rsid w:val="008F70D0"/>
    <w:rsid w:val="008F7122"/>
    <w:rsid w:val="008F7148"/>
    <w:rsid w:val="008F7196"/>
    <w:rsid w:val="008F721E"/>
    <w:rsid w:val="008F72C8"/>
    <w:rsid w:val="008F72E5"/>
    <w:rsid w:val="008F7304"/>
    <w:rsid w:val="008F7307"/>
    <w:rsid w:val="008F7320"/>
    <w:rsid w:val="008F741D"/>
    <w:rsid w:val="008F74C8"/>
    <w:rsid w:val="008F7500"/>
    <w:rsid w:val="008F752F"/>
    <w:rsid w:val="008F75C5"/>
    <w:rsid w:val="008F75ED"/>
    <w:rsid w:val="008F764F"/>
    <w:rsid w:val="008F76F0"/>
    <w:rsid w:val="008F78E7"/>
    <w:rsid w:val="008F7915"/>
    <w:rsid w:val="008F79C1"/>
    <w:rsid w:val="008F7A45"/>
    <w:rsid w:val="008F7A69"/>
    <w:rsid w:val="008F7B1D"/>
    <w:rsid w:val="008F7C95"/>
    <w:rsid w:val="008F7CCC"/>
    <w:rsid w:val="008F7CD5"/>
    <w:rsid w:val="008F7CD8"/>
    <w:rsid w:val="008F7D9F"/>
    <w:rsid w:val="008F7E73"/>
    <w:rsid w:val="008F7E7F"/>
    <w:rsid w:val="008F7EC3"/>
    <w:rsid w:val="008F7EE8"/>
    <w:rsid w:val="008F7FAC"/>
    <w:rsid w:val="00900073"/>
    <w:rsid w:val="009000A6"/>
    <w:rsid w:val="0090015B"/>
    <w:rsid w:val="0090015F"/>
    <w:rsid w:val="0090030A"/>
    <w:rsid w:val="00900387"/>
    <w:rsid w:val="009003A9"/>
    <w:rsid w:val="00900495"/>
    <w:rsid w:val="009004F9"/>
    <w:rsid w:val="00900538"/>
    <w:rsid w:val="009006A7"/>
    <w:rsid w:val="009006F5"/>
    <w:rsid w:val="00900798"/>
    <w:rsid w:val="00900908"/>
    <w:rsid w:val="00900ABF"/>
    <w:rsid w:val="00900B98"/>
    <w:rsid w:val="00900BF8"/>
    <w:rsid w:val="00900C15"/>
    <w:rsid w:val="00900C53"/>
    <w:rsid w:val="00900CB3"/>
    <w:rsid w:val="00900D13"/>
    <w:rsid w:val="00900D5F"/>
    <w:rsid w:val="00900E10"/>
    <w:rsid w:val="00900E5B"/>
    <w:rsid w:val="00900F91"/>
    <w:rsid w:val="00900FF4"/>
    <w:rsid w:val="009011E8"/>
    <w:rsid w:val="0090129A"/>
    <w:rsid w:val="009012BB"/>
    <w:rsid w:val="009012C6"/>
    <w:rsid w:val="00901303"/>
    <w:rsid w:val="0090136F"/>
    <w:rsid w:val="00901371"/>
    <w:rsid w:val="009013E8"/>
    <w:rsid w:val="009016F0"/>
    <w:rsid w:val="0090171A"/>
    <w:rsid w:val="009017FB"/>
    <w:rsid w:val="0090184B"/>
    <w:rsid w:val="0090187C"/>
    <w:rsid w:val="0090194C"/>
    <w:rsid w:val="00901AC0"/>
    <w:rsid w:val="00901B1B"/>
    <w:rsid w:val="00901B20"/>
    <w:rsid w:val="00901BFC"/>
    <w:rsid w:val="00901C11"/>
    <w:rsid w:val="00901C26"/>
    <w:rsid w:val="00901DBD"/>
    <w:rsid w:val="00901E37"/>
    <w:rsid w:val="00901F67"/>
    <w:rsid w:val="009020C4"/>
    <w:rsid w:val="009020D4"/>
    <w:rsid w:val="00902143"/>
    <w:rsid w:val="00902157"/>
    <w:rsid w:val="00902223"/>
    <w:rsid w:val="00902286"/>
    <w:rsid w:val="0090236A"/>
    <w:rsid w:val="0090238F"/>
    <w:rsid w:val="009025AA"/>
    <w:rsid w:val="00902610"/>
    <w:rsid w:val="0090263D"/>
    <w:rsid w:val="00902655"/>
    <w:rsid w:val="009027BD"/>
    <w:rsid w:val="009027CB"/>
    <w:rsid w:val="00902893"/>
    <w:rsid w:val="0090289D"/>
    <w:rsid w:val="00902970"/>
    <w:rsid w:val="009029B7"/>
    <w:rsid w:val="00902A33"/>
    <w:rsid w:val="00902B9B"/>
    <w:rsid w:val="00902BE3"/>
    <w:rsid w:val="00902BE9"/>
    <w:rsid w:val="00902D58"/>
    <w:rsid w:val="00902E20"/>
    <w:rsid w:val="00902EF2"/>
    <w:rsid w:val="00902F0E"/>
    <w:rsid w:val="00902F7D"/>
    <w:rsid w:val="00903033"/>
    <w:rsid w:val="0090308F"/>
    <w:rsid w:val="009031F7"/>
    <w:rsid w:val="00903219"/>
    <w:rsid w:val="009032A8"/>
    <w:rsid w:val="0090339E"/>
    <w:rsid w:val="009034FB"/>
    <w:rsid w:val="00903558"/>
    <w:rsid w:val="0090355B"/>
    <w:rsid w:val="00903627"/>
    <w:rsid w:val="0090363A"/>
    <w:rsid w:val="009037C4"/>
    <w:rsid w:val="00903809"/>
    <w:rsid w:val="00903850"/>
    <w:rsid w:val="00903876"/>
    <w:rsid w:val="0090388F"/>
    <w:rsid w:val="00903A37"/>
    <w:rsid w:val="00903A55"/>
    <w:rsid w:val="00903AC9"/>
    <w:rsid w:val="00903B3F"/>
    <w:rsid w:val="00903C32"/>
    <w:rsid w:val="00903C89"/>
    <w:rsid w:val="00903CE4"/>
    <w:rsid w:val="00903D6B"/>
    <w:rsid w:val="00903DF1"/>
    <w:rsid w:val="00903E35"/>
    <w:rsid w:val="00903E9F"/>
    <w:rsid w:val="00903F64"/>
    <w:rsid w:val="00903F76"/>
    <w:rsid w:val="0090407C"/>
    <w:rsid w:val="009040C9"/>
    <w:rsid w:val="00904169"/>
    <w:rsid w:val="009041EA"/>
    <w:rsid w:val="0090426F"/>
    <w:rsid w:val="0090439A"/>
    <w:rsid w:val="00904498"/>
    <w:rsid w:val="009044DB"/>
    <w:rsid w:val="0090450A"/>
    <w:rsid w:val="0090454C"/>
    <w:rsid w:val="00904642"/>
    <w:rsid w:val="009046F3"/>
    <w:rsid w:val="009047D6"/>
    <w:rsid w:val="0090489F"/>
    <w:rsid w:val="009048EE"/>
    <w:rsid w:val="0090492F"/>
    <w:rsid w:val="0090499D"/>
    <w:rsid w:val="00904A93"/>
    <w:rsid w:val="00904BAD"/>
    <w:rsid w:val="00904BD3"/>
    <w:rsid w:val="00904BF8"/>
    <w:rsid w:val="00904C03"/>
    <w:rsid w:val="00904C44"/>
    <w:rsid w:val="00904CA5"/>
    <w:rsid w:val="00904D62"/>
    <w:rsid w:val="00904E4D"/>
    <w:rsid w:val="00904FDC"/>
    <w:rsid w:val="00905021"/>
    <w:rsid w:val="00905050"/>
    <w:rsid w:val="00905059"/>
    <w:rsid w:val="0090507B"/>
    <w:rsid w:val="0090508F"/>
    <w:rsid w:val="00905182"/>
    <w:rsid w:val="0090518B"/>
    <w:rsid w:val="009051CF"/>
    <w:rsid w:val="0090520A"/>
    <w:rsid w:val="009052FB"/>
    <w:rsid w:val="0090541E"/>
    <w:rsid w:val="0090548C"/>
    <w:rsid w:val="00905563"/>
    <w:rsid w:val="00905629"/>
    <w:rsid w:val="009056C9"/>
    <w:rsid w:val="00905725"/>
    <w:rsid w:val="009057CC"/>
    <w:rsid w:val="00905839"/>
    <w:rsid w:val="00905B21"/>
    <w:rsid w:val="00905C01"/>
    <w:rsid w:val="00905C25"/>
    <w:rsid w:val="00905CAF"/>
    <w:rsid w:val="00905D87"/>
    <w:rsid w:val="00905E0D"/>
    <w:rsid w:val="00905E10"/>
    <w:rsid w:val="00905EB8"/>
    <w:rsid w:val="00905F14"/>
    <w:rsid w:val="00905F58"/>
    <w:rsid w:val="00905FB7"/>
    <w:rsid w:val="009060A8"/>
    <w:rsid w:val="0090610E"/>
    <w:rsid w:val="0090616E"/>
    <w:rsid w:val="009061B9"/>
    <w:rsid w:val="009061EB"/>
    <w:rsid w:val="0090621C"/>
    <w:rsid w:val="009062CA"/>
    <w:rsid w:val="0090634F"/>
    <w:rsid w:val="009066BE"/>
    <w:rsid w:val="009066F2"/>
    <w:rsid w:val="009066FF"/>
    <w:rsid w:val="009067F5"/>
    <w:rsid w:val="00906821"/>
    <w:rsid w:val="0090692D"/>
    <w:rsid w:val="00906A30"/>
    <w:rsid w:val="00906A6D"/>
    <w:rsid w:val="00906B9B"/>
    <w:rsid w:val="00906BE8"/>
    <w:rsid w:val="00906C96"/>
    <w:rsid w:val="00906C9B"/>
    <w:rsid w:val="00906DB4"/>
    <w:rsid w:val="00906DDA"/>
    <w:rsid w:val="00906E84"/>
    <w:rsid w:val="00906EB2"/>
    <w:rsid w:val="00906FFD"/>
    <w:rsid w:val="00907162"/>
    <w:rsid w:val="0090718D"/>
    <w:rsid w:val="00907332"/>
    <w:rsid w:val="0090733D"/>
    <w:rsid w:val="009073A6"/>
    <w:rsid w:val="009073AC"/>
    <w:rsid w:val="009075F3"/>
    <w:rsid w:val="009077EE"/>
    <w:rsid w:val="00907854"/>
    <w:rsid w:val="009078CE"/>
    <w:rsid w:val="00907990"/>
    <w:rsid w:val="00907A2A"/>
    <w:rsid w:val="00907A6E"/>
    <w:rsid w:val="00907A71"/>
    <w:rsid w:val="00907E1C"/>
    <w:rsid w:val="00907E39"/>
    <w:rsid w:val="00907E79"/>
    <w:rsid w:val="00907ECD"/>
    <w:rsid w:val="00907F01"/>
    <w:rsid w:val="00907F64"/>
    <w:rsid w:val="00907F9E"/>
    <w:rsid w:val="00907FAC"/>
    <w:rsid w:val="0091001D"/>
    <w:rsid w:val="0091006C"/>
    <w:rsid w:val="009100AF"/>
    <w:rsid w:val="00910128"/>
    <w:rsid w:val="009101D1"/>
    <w:rsid w:val="0091026B"/>
    <w:rsid w:val="009102E1"/>
    <w:rsid w:val="00910325"/>
    <w:rsid w:val="009103B0"/>
    <w:rsid w:val="00910477"/>
    <w:rsid w:val="009104E0"/>
    <w:rsid w:val="0091052F"/>
    <w:rsid w:val="00910553"/>
    <w:rsid w:val="00910586"/>
    <w:rsid w:val="0091060D"/>
    <w:rsid w:val="0091068D"/>
    <w:rsid w:val="009107A9"/>
    <w:rsid w:val="009108F6"/>
    <w:rsid w:val="00910930"/>
    <w:rsid w:val="009109FE"/>
    <w:rsid w:val="00910A35"/>
    <w:rsid w:val="00910AAE"/>
    <w:rsid w:val="00910AC7"/>
    <w:rsid w:val="00910B54"/>
    <w:rsid w:val="00910BD0"/>
    <w:rsid w:val="00910BE8"/>
    <w:rsid w:val="00910BF5"/>
    <w:rsid w:val="00910CC3"/>
    <w:rsid w:val="00910E7D"/>
    <w:rsid w:val="00910EFE"/>
    <w:rsid w:val="00910F8A"/>
    <w:rsid w:val="00911041"/>
    <w:rsid w:val="009110D3"/>
    <w:rsid w:val="00911382"/>
    <w:rsid w:val="00911408"/>
    <w:rsid w:val="00911474"/>
    <w:rsid w:val="0091156D"/>
    <w:rsid w:val="009115C1"/>
    <w:rsid w:val="00911634"/>
    <w:rsid w:val="009116A8"/>
    <w:rsid w:val="00911732"/>
    <w:rsid w:val="009117E6"/>
    <w:rsid w:val="0091193F"/>
    <w:rsid w:val="00911A40"/>
    <w:rsid w:val="00911AF1"/>
    <w:rsid w:val="00911B14"/>
    <w:rsid w:val="00911C76"/>
    <w:rsid w:val="00911CBA"/>
    <w:rsid w:val="00911CD5"/>
    <w:rsid w:val="00911CF4"/>
    <w:rsid w:val="00911D43"/>
    <w:rsid w:val="00911DF0"/>
    <w:rsid w:val="00911ED7"/>
    <w:rsid w:val="00911EF4"/>
    <w:rsid w:val="00911F72"/>
    <w:rsid w:val="00912091"/>
    <w:rsid w:val="0091225F"/>
    <w:rsid w:val="009123A6"/>
    <w:rsid w:val="009123CC"/>
    <w:rsid w:val="009123D5"/>
    <w:rsid w:val="009123F2"/>
    <w:rsid w:val="00912473"/>
    <w:rsid w:val="00912569"/>
    <w:rsid w:val="0091257A"/>
    <w:rsid w:val="00912593"/>
    <w:rsid w:val="009125E3"/>
    <w:rsid w:val="0091264F"/>
    <w:rsid w:val="0091269D"/>
    <w:rsid w:val="00912753"/>
    <w:rsid w:val="0091275B"/>
    <w:rsid w:val="00912787"/>
    <w:rsid w:val="00912826"/>
    <w:rsid w:val="0091287F"/>
    <w:rsid w:val="0091293E"/>
    <w:rsid w:val="00912A13"/>
    <w:rsid w:val="00912A67"/>
    <w:rsid w:val="00912B0C"/>
    <w:rsid w:val="00912B18"/>
    <w:rsid w:val="00912B95"/>
    <w:rsid w:val="00912CFE"/>
    <w:rsid w:val="00912D5D"/>
    <w:rsid w:val="00912D85"/>
    <w:rsid w:val="00912DDB"/>
    <w:rsid w:val="00912ECF"/>
    <w:rsid w:val="00912EE6"/>
    <w:rsid w:val="00912FEF"/>
    <w:rsid w:val="00913030"/>
    <w:rsid w:val="00913065"/>
    <w:rsid w:val="009130CE"/>
    <w:rsid w:val="009130DF"/>
    <w:rsid w:val="00913447"/>
    <w:rsid w:val="00913491"/>
    <w:rsid w:val="00913575"/>
    <w:rsid w:val="00913631"/>
    <w:rsid w:val="0091363F"/>
    <w:rsid w:val="0091369F"/>
    <w:rsid w:val="0091371A"/>
    <w:rsid w:val="009139C9"/>
    <w:rsid w:val="009139EE"/>
    <w:rsid w:val="009139FB"/>
    <w:rsid w:val="009139FE"/>
    <w:rsid w:val="00913AE9"/>
    <w:rsid w:val="00913B27"/>
    <w:rsid w:val="00913B53"/>
    <w:rsid w:val="00913B62"/>
    <w:rsid w:val="00913B98"/>
    <w:rsid w:val="00913BD0"/>
    <w:rsid w:val="00913C00"/>
    <w:rsid w:val="00913D0E"/>
    <w:rsid w:val="00913D7B"/>
    <w:rsid w:val="00913F04"/>
    <w:rsid w:val="00913FE1"/>
    <w:rsid w:val="00914060"/>
    <w:rsid w:val="00914161"/>
    <w:rsid w:val="00914191"/>
    <w:rsid w:val="00914196"/>
    <w:rsid w:val="009141D8"/>
    <w:rsid w:val="00914298"/>
    <w:rsid w:val="009142FB"/>
    <w:rsid w:val="00914348"/>
    <w:rsid w:val="0091434E"/>
    <w:rsid w:val="00914375"/>
    <w:rsid w:val="00914395"/>
    <w:rsid w:val="009143AF"/>
    <w:rsid w:val="009143D5"/>
    <w:rsid w:val="00914489"/>
    <w:rsid w:val="009144AE"/>
    <w:rsid w:val="00914552"/>
    <w:rsid w:val="009145A3"/>
    <w:rsid w:val="0091472A"/>
    <w:rsid w:val="00914732"/>
    <w:rsid w:val="00914733"/>
    <w:rsid w:val="00914749"/>
    <w:rsid w:val="009149C7"/>
    <w:rsid w:val="00914B4C"/>
    <w:rsid w:val="00914C3C"/>
    <w:rsid w:val="00914C87"/>
    <w:rsid w:val="00914C92"/>
    <w:rsid w:val="00914DCB"/>
    <w:rsid w:val="00914DFC"/>
    <w:rsid w:val="00915054"/>
    <w:rsid w:val="0091508C"/>
    <w:rsid w:val="009150DA"/>
    <w:rsid w:val="009150DE"/>
    <w:rsid w:val="00915148"/>
    <w:rsid w:val="009151BF"/>
    <w:rsid w:val="00915225"/>
    <w:rsid w:val="009152E2"/>
    <w:rsid w:val="00915328"/>
    <w:rsid w:val="0091537C"/>
    <w:rsid w:val="0091541E"/>
    <w:rsid w:val="00915436"/>
    <w:rsid w:val="00915471"/>
    <w:rsid w:val="009154B7"/>
    <w:rsid w:val="009154C6"/>
    <w:rsid w:val="00915509"/>
    <w:rsid w:val="0091558F"/>
    <w:rsid w:val="00915684"/>
    <w:rsid w:val="009156D0"/>
    <w:rsid w:val="009156FA"/>
    <w:rsid w:val="0091575D"/>
    <w:rsid w:val="009158A6"/>
    <w:rsid w:val="009158B3"/>
    <w:rsid w:val="009159A4"/>
    <w:rsid w:val="00915B05"/>
    <w:rsid w:val="00915C1C"/>
    <w:rsid w:val="00915D5D"/>
    <w:rsid w:val="00915DC2"/>
    <w:rsid w:val="00915DD3"/>
    <w:rsid w:val="00915E5F"/>
    <w:rsid w:val="00915E9B"/>
    <w:rsid w:val="00915FDC"/>
    <w:rsid w:val="009160E0"/>
    <w:rsid w:val="009161D9"/>
    <w:rsid w:val="009161FC"/>
    <w:rsid w:val="0091620B"/>
    <w:rsid w:val="0091620D"/>
    <w:rsid w:val="0091623E"/>
    <w:rsid w:val="0091650C"/>
    <w:rsid w:val="0091659D"/>
    <w:rsid w:val="0091664E"/>
    <w:rsid w:val="009166B8"/>
    <w:rsid w:val="009166E4"/>
    <w:rsid w:val="00916717"/>
    <w:rsid w:val="009167DD"/>
    <w:rsid w:val="009167F8"/>
    <w:rsid w:val="0091691F"/>
    <w:rsid w:val="0091696F"/>
    <w:rsid w:val="009169A7"/>
    <w:rsid w:val="00916A9C"/>
    <w:rsid w:val="00916AC9"/>
    <w:rsid w:val="00916C86"/>
    <w:rsid w:val="00916DB2"/>
    <w:rsid w:val="00916DB5"/>
    <w:rsid w:val="00916E31"/>
    <w:rsid w:val="00916E81"/>
    <w:rsid w:val="00916E84"/>
    <w:rsid w:val="00916F3B"/>
    <w:rsid w:val="00916F84"/>
    <w:rsid w:val="00917094"/>
    <w:rsid w:val="009170C3"/>
    <w:rsid w:val="0091717F"/>
    <w:rsid w:val="009172B3"/>
    <w:rsid w:val="009172D6"/>
    <w:rsid w:val="0091738A"/>
    <w:rsid w:val="009173B0"/>
    <w:rsid w:val="009173CB"/>
    <w:rsid w:val="00917472"/>
    <w:rsid w:val="00917557"/>
    <w:rsid w:val="00917670"/>
    <w:rsid w:val="009176AA"/>
    <w:rsid w:val="009176F5"/>
    <w:rsid w:val="009177E8"/>
    <w:rsid w:val="0091789C"/>
    <w:rsid w:val="009178C1"/>
    <w:rsid w:val="00917931"/>
    <w:rsid w:val="00917AE9"/>
    <w:rsid w:val="00917B06"/>
    <w:rsid w:val="00917B48"/>
    <w:rsid w:val="00917BBA"/>
    <w:rsid w:val="00917C7E"/>
    <w:rsid w:val="00917C88"/>
    <w:rsid w:val="00917C8B"/>
    <w:rsid w:val="00917CA4"/>
    <w:rsid w:val="00917CDD"/>
    <w:rsid w:val="00917D05"/>
    <w:rsid w:val="00917DFB"/>
    <w:rsid w:val="00917E88"/>
    <w:rsid w:val="00917F5E"/>
    <w:rsid w:val="00917F65"/>
    <w:rsid w:val="00920035"/>
    <w:rsid w:val="0092004E"/>
    <w:rsid w:val="00920131"/>
    <w:rsid w:val="00920141"/>
    <w:rsid w:val="00920213"/>
    <w:rsid w:val="009202CA"/>
    <w:rsid w:val="00920339"/>
    <w:rsid w:val="00920361"/>
    <w:rsid w:val="0092038A"/>
    <w:rsid w:val="009204B0"/>
    <w:rsid w:val="00920524"/>
    <w:rsid w:val="0092053A"/>
    <w:rsid w:val="009205B1"/>
    <w:rsid w:val="009206C7"/>
    <w:rsid w:val="009206D7"/>
    <w:rsid w:val="0092070A"/>
    <w:rsid w:val="00920737"/>
    <w:rsid w:val="009207EC"/>
    <w:rsid w:val="00920B7C"/>
    <w:rsid w:val="00920B8D"/>
    <w:rsid w:val="00920C01"/>
    <w:rsid w:val="00920E1E"/>
    <w:rsid w:val="00920EB8"/>
    <w:rsid w:val="00920EF0"/>
    <w:rsid w:val="00920F3C"/>
    <w:rsid w:val="0092107C"/>
    <w:rsid w:val="009210DA"/>
    <w:rsid w:val="009210EA"/>
    <w:rsid w:val="0092116C"/>
    <w:rsid w:val="00921177"/>
    <w:rsid w:val="009211BA"/>
    <w:rsid w:val="00921223"/>
    <w:rsid w:val="0092139A"/>
    <w:rsid w:val="00921409"/>
    <w:rsid w:val="0092140A"/>
    <w:rsid w:val="0092142F"/>
    <w:rsid w:val="00921430"/>
    <w:rsid w:val="00921446"/>
    <w:rsid w:val="0092165A"/>
    <w:rsid w:val="00921684"/>
    <w:rsid w:val="00921697"/>
    <w:rsid w:val="0092176E"/>
    <w:rsid w:val="0092178E"/>
    <w:rsid w:val="009217EE"/>
    <w:rsid w:val="00921911"/>
    <w:rsid w:val="0092191F"/>
    <w:rsid w:val="0092195B"/>
    <w:rsid w:val="009219AB"/>
    <w:rsid w:val="009219D5"/>
    <w:rsid w:val="00921A1D"/>
    <w:rsid w:val="00921ADD"/>
    <w:rsid w:val="00921B07"/>
    <w:rsid w:val="00921B77"/>
    <w:rsid w:val="00921C34"/>
    <w:rsid w:val="00921C8F"/>
    <w:rsid w:val="00921CBE"/>
    <w:rsid w:val="00921CD8"/>
    <w:rsid w:val="00921D38"/>
    <w:rsid w:val="00921D3C"/>
    <w:rsid w:val="00921E20"/>
    <w:rsid w:val="00921E44"/>
    <w:rsid w:val="00921E84"/>
    <w:rsid w:val="00921E91"/>
    <w:rsid w:val="00921EBE"/>
    <w:rsid w:val="00921F5B"/>
    <w:rsid w:val="00921F78"/>
    <w:rsid w:val="0092205C"/>
    <w:rsid w:val="00922068"/>
    <w:rsid w:val="009221B7"/>
    <w:rsid w:val="00922214"/>
    <w:rsid w:val="009222AB"/>
    <w:rsid w:val="009222CC"/>
    <w:rsid w:val="009223BC"/>
    <w:rsid w:val="009224DB"/>
    <w:rsid w:val="0092251A"/>
    <w:rsid w:val="00922541"/>
    <w:rsid w:val="00922588"/>
    <w:rsid w:val="00922670"/>
    <w:rsid w:val="00922675"/>
    <w:rsid w:val="00922863"/>
    <w:rsid w:val="00922869"/>
    <w:rsid w:val="00922887"/>
    <w:rsid w:val="009228C6"/>
    <w:rsid w:val="00922976"/>
    <w:rsid w:val="009229BE"/>
    <w:rsid w:val="009229E1"/>
    <w:rsid w:val="00922A6A"/>
    <w:rsid w:val="00922C23"/>
    <w:rsid w:val="00922C39"/>
    <w:rsid w:val="00922C83"/>
    <w:rsid w:val="00922E51"/>
    <w:rsid w:val="00922EA5"/>
    <w:rsid w:val="00922F89"/>
    <w:rsid w:val="00922FEE"/>
    <w:rsid w:val="00923037"/>
    <w:rsid w:val="009230F7"/>
    <w:rsid w:val="00923127"/>
    <w:rsid w:val="00923248"/>
    <w:rsid w:val="009232D9"/>
    <w:rsid w:val="0092347D"/>
    <w:rsid w:val="0092354F"/>
    <w:rsid w:val="009235DE"/>
    <w:rsid w:val="009236D5"/>
    <w:rsid w:val="00923909"/>
    <w:rsid w:val="00923973"/>
    <w:rsid w:val="009239A7"/>
    <w:rsid w:val="00923A00"/>
    <w:rsid w:val="00923A90"/>
    <w:rsid w:val="00923ACD"/>
    <w:rsid w:val="00923B9F"/>
    <w:rsid w:val="00923C17"/>
    <w:rsid w:val="00923C67"/>
    <w:rsid w:val="00923CDA"/>
    <w:rsid w:val="00923D01"/>
    <w:rsid w:val="00923DB7"/>
    <w:rsid w:val="00923DF9"/>
    <w:rsid w:val="00923E34"/>
    <w:rsid w:val="00923EB5"/>
    <w:rsid w:val="00923F5A"/>
    <w:rsid w:val="00923F8C"/>
    <w:rsid w:val="00923FC9"/>
    <w:rsid w:val="00923FCD"/>
    <w:rsid w:val="00924005"/>
    <w:rsid w:val="00924052"/>
    <w:rsid w:val="0092412C"/>
    <w:rsid w:val="0092414F"/>
    <w:rsid w:val="009241EE"/>
    <w:rsid w:val="00924252"/>
    <w:rsid w:val="00924328"/>
    <w:rsid w:val="00924330"/>
    <w:rsid w:val="00924383"/>
    <w:rsid w:val="00924476"/>
    <w:rsid w:val="00924672"/>
    <w:rsid w:val="00924676"/>
    <w:rsid w:val="0092477E"/>
    <w:rsid w:val="009248A0"/>
    <w:rsid w:val="009248DA"/>
    <w:rsid w:val="00924933"/>
    <w:rsid w:val="00924993"/>
    <w:rsid w:val="00924A0D"/>
    <w:rsid w:val="00924A3A"/>
    <w:rsid w:val="00924A3E"/>
    <w:rsid w:val="00924A66"/>
    <w:rsid w:val="00924A92"/>
    <w:rsid w:val="00924B22"/>
    <w:rsid w:val="00924B7F"/>
    <w:rsid w:val="00924C04"/>
    <w:rsid w:val="00924D0C"/>
    <w:rsid w:val="00924DD1"/>
    <w:rsid w:val="00924DE3"/>
    <w:rsid w:val="00924EB6"/>
    <w:rsid w:val="00924ED0"/>
    <w:rsid w:val="00924F83"/>
    <w:rsid w:val="00924FC4"/>
    <w:rsid w:val="00925019"/>
    <w:rsid w:val="00925103"/>
    <w:rsid w:val="0092511E"/>
    <w:rsid w:val="009252F4"/>
    <w:rsid w:val="00925306"/>
    <w:rsid w:val="0092530B"/>
    <w:rsid w:val="0092530E"/>
    <w:rsid w:val="0092535D"/>
    <w:rsid w:val="009253D3"/>
    <w:rsid w:val="00925459"/>
    <w:rsid w:val="0092549F"/>
    <w:rsid w:val="009254B4"/>
    <w:rsid w:val="00925526"/>
    <w:rsid w:val="009255B8"/>
    <w:rsid w:val="009255EB"/>
    <w:rsid w:val="009256A2"/>
    <w:rsid w:val="009256BA"/>
    <w:rsid w:val="009256D2"/>
    <w:rsid w:val="009256D3"/>
    <w:rsid w:val="0092571E"/>
    <w:rsid w:val="0092572F"/>
    <w:rsid w:val="0092576E"/>
    <w:rsid w:val="0092588A"/>
    <w:rsid w:val="0092596D"/>
    <w:rsid w:val="009259AA"/>
    <w:rsid w:val="00925A3A"/>
    <w:rsid w:val="00925B92"/>
    <w:rsid w:val="00925C3C"/>
    <w:rsid w:val="00925C87"/>
    <w:rsid w:val="00925CEA"/>
    <w:rsid w:val="00925D4E"/>
    <w:rsid w:val="00925D7C"/>
    <w:rsid w:val="00925E18"/>
    <w:rsid w:val="00925E43"/>
    <w:rsid w:val="00925E46"/>
    <w:rsid w:val="00925EC3"/>
    <w:rsid w:val="00925ECE"/>
    <w:rsid w:val="00925F3D"/>
    <w:rsid w:val="00925FC2"/>
    <w:rsid w:val="00925FDB"/>
    <w:rsid w:val="00925FF9"/>
    <w:rsid w:val="00926014"/>
    <w:rsid w:val="0092603A"/>
    <w:rsid w:val="0092603E"/>
    <w:rsid w:val="00926303"/>
    <w:rsid w:val="0092644D"/>
    <w:rsid w:val="00926640"/>
    <w:rsid w:val="009267CA"/>
    <w:rsid w:val="00926816"/>
    <w:rsid w:val="0092697A"/>
    <w:rsid w:val="00926A0E"/>
    <w:rsid w:val="00926A91"/>
    <w:rsid w:val="00926C17"/>
    <w:rsid w:val="00926C57"/>
    <w:rsid w:val="00926C60"/>
    <w:rsid w:val="00926CD6"/>
    <w:rsid w:val="00926D28"/>
    <w:rsid w:val="00926DAC"/>
    <w:rsid w:val="00926E13"/>
    <w:rsid w:val="00926E4C"/>
    <w:rsid w:val="00926F46"/>
    <w:rsid w:val="0092701B"/>
    <w:rsid w:val="00927049"/>
    <w:rsid w:val="00927055"/>
    <w:rsid w:val="00927096"/>
    <w:rsid w:val="009270F9"/>
    <w:rsid w:val="00927150"/>
    <w:rsid w:val="009271B5"/>
    <w:rsid w:val="009271D5"/>
    <w:rsid w:val="0092725F"/>
    <w:rsid w:val="00927349"/>
    <w:rsid w:val="0092739A"/>
    <w:rsid w:val="009273BF"/>
    <w:rsid w:val="00927419"/>
    <w:rsid w:val="009274D0"/>
    <w:rsid w:val="00927537"/>
    <w:rsid w:val="00927575"/>
    <w:rsid w:val="00927648"/>
    <w:rsid w:val="009276C0"/>
    <w:rsid w:val="0092770A"/>
    <w:rsid w:val="00927821"/>
    <w:rsid w:val="00927933"/>
    <w:rsid w:val="009279FD"/>
    <w:rsid w:val="00927A28"/>
    <w:rsid w:val="00927A5B"/>
    <w:rsid w:val="00927AE0"/>
    <w:rsid w:val="00927B28"/>
    <w:rsid w:val="00927BB0"/>
    <w:rsid w:val="00927BC7"/>
    <w:rsid w:val="00927C7A"/>
    <w:rsid w:val="00927D53"/>
    <w:rsid w:val="00927DAA"/>
    <w:rsid w:val="00927DE4"/>
    <w:rsid w:val="00927E44"/>
    <w:rsid w:val="00927F41"/>
    <w:rsid w:val="00927F8A"/>
    <w:rsid w:val="00930007"/>
    <w:rsid w:val="00930032"/>
    <w:rsid w:val="00930046"/>
    <w:rsid w:val="009300C7"/>
    <w:rsid w:val="00930126"/>
    <w:rsid w:val="00930145"/>
    <w:rsid w:val="00930187"/>
    <w:rsid w:val="009301CD"/>
    <w:rsid w:val="00930228"/>
    <w:rsid w:val="0093023D"/>
    <w:rsid w:val="00930250"/>
    <w:rsid w:val="009302C4"/>
    <w:rsid w:val="009303A3"/>
    <w:rsid w:val="009303B4"/>
    <w:rsid w:val="00930679"/>
    <w:rsid w:val="00930707"/>
    <w:rsid w:val="00930763"/>
    <w:rsid w:val="00930765"/>
    <w:rsid w:val="00930798"/>
    <w:rsid w:val="00930890"/>
    <w:rsid w:val="009308E6"/>
    <w:rsid w:val="00930980"/>
    <w:rsid w:val="00930A15"/>
    <w:rsid w:val="00930A36"/>
    <w:rsid w:val="00930AA6"/>
    <w:rsid w:val="00930B25"/>
    <w:rsid w:val="00930BAD"/>
    <w:rsid w:val="00930E23"/>
    <w:rsid w:val="00930ED1"/>
    <w:rsid w:val="00930FB3"/>
    <w:rsid w:val="009310EA"/>
    <w:rsid w:val="00931177"/>
    <w:rsid w:val="009311DD"/>
    <w:rsid w:val="009311E9"/>
    <w:rsid w:val="0093121C"/>
    <w:rsid w:val="009312AB"/>
    <w:rsid w:val="009312F9"/>
    <w:rsid w:val="00931333"/>
    <w:rsid w:val="0093138E"/>
    <w:rsid w:val="009315E7"/>
    <w:rsid w:val="00931682"/>
    <w:rsid w:val="009316A7"/>
    <w:rsid w:val="009316BE"/>
    <w:rsid w:val="009316EB"/>
    <w:rsid w:val="00931726"/>
    <w:rsid w:val="0093177E"/>
    <w:rsid w:val="0093186A"/>
    <w:rsid w:val="00931948"/>
    <w:rsid w:val="00931957"/>
    <w:rsid w:val="0093196F"/>
    <w:rsid w:val="009319DA"/>
    <w:rsid w:val="00931A03"/>
    <w:rsid w:val="00931B09"/>
    <w:rsid w:val="00931C5D"/>
    <w:rsid w:val="00931D63"/>
    <w:rsid w:val="00931EA5"/>
    <w:rsid w:val="00931EC6"/>
    <w:rsid w:val="00932007"/>
    <w:rsid w:val="00932014"/>
    <w:rsid w:val="00932044"/>
    <w:rsid w:val="009321BD"/>
    <w:rsid w:val="009321EC"/>
    <w:rsid w:val="009321ED"/>
    <w:rsid w:val="00932228"/>
    <w:rsid w:val="0093228E"/>
    <w:rsid w:val="009322A4"/>
    <w:rsid w:val="00932311"/>
    <w:rsid w:val="009323E4"/>
    <w:rsid w:val="009323FB"/>
    <w:rsid w:val="00932403"/>
    <w:rsid w:val="0093247A"/>
    <w:rsid w:val="0093249D"/>
    <w:rsid w:val="009325B1"/>
    <w:rsid w:val="009325E6"/>
    <w:rsid w:val="009325FC"/>
    <w:rsid w:val="00932623"/>
    <w:rsid w:val="0093267A"/>
    <w:rsid w:val="00932685"/>
    <w:rsid w:val="009326C2"/>
    <w:rsid w:val="009326F1"/>
    <w:rsid w:val="00932869"/>
    <w:rsid w:val="00932957"/>
    <w:rsid w:val="00932A24"/>
    <w:rsid w:val="00932AAD"/>
    <w:rsid w:val="00932BD4"/>
    <w:rsid w:val="00932BE3"/>
    <w:rsid w:val="00932CF4"/>
    <w:rsid w:val="00932D8A"/>
    <w:rsid w:val="00932D97"/>
    <w:rsid w:val="00932DF8"/>
    <w:rsid w:val="00932E0D"/>
    <w:rsid w:val="00932E1B"/>
    <w:rsid w:val="00932E4A"/>
    <w:rsid w:val="00932F32"/>
    <w:rsid w:val="00932F34"/>
    <w:rsid w:val="00932F6C"/>
    <w:rsid w:val="00932FFA"/>
    <w:rsid w:val="00933005"/>
    <w:rsid w:val="00933010"/>
    <w:rsid w:val="00933129"/>
    <w:rsid w:val="00933169"/>
    <w:rsid w:val="00933204"/>
    <w:rsid w:val="00933222"/>
    <w:rsid w:val="0093329A"/>
    <w:rsid w:val="009332AE"/>
    <w:rsid w:val="009333D5"/>
    <w:rsid w:val="0093353A"/>
    <w:rsid w:val="00933619"/>
    <w:rsid w:val="00933678"/>
    <w:rsid w:val="009336E6"/>
    <w:rsid w:val="00933741"/>
    <w:rsid w:val="0093374B"/>
    <w:rsid w:val="00933771"/>
    <w:rsid w:val="009337DD"/>
    <w:rsid w:val="00933845"/>
    <w:rsid w:val="0093389A"/>
    <w:rsid w:val="0093396A"/>
    <w:rsid w:val="009339A3"/>
    <w:rsid w:val="009339B8"/>
    <w:rsid w:val="00933A0C"/>
    <w:rsid w:val="00933A93"/>
    <w:rsid w:val="00933BB7"/>
    <w:rsid w:val="00933C09"/>
    <w:rsid w:val="00933C22"/>
    <w:rsid w:val="00933CB8"/>
    <w:rsid w:val="00933D4B"/>
    <w:rsid w:val="00933DD4"/>
    <w:rsid w:val="00933DFC"/>
    <w:rsid w:val="00933EA7"/>
    <w:rsid w:val="00933F64"/>
    <w:rsid w:val="00933FA9"/>
    <w:rsid w:val="00934042"/>
    <w:rsid w:val="00934073"/>
    <w:rsid w:val="009340E5"/>
    <w:rsid w:val="0093415E"/>
    <w:rsid w:val="0093417C"/>
    <w:rsid w:val="009341F5"/>
    <w:rsid w:val="00934202"/>
    <w:rsid w:val="0093421E"/>
    <w:rsid w:val="00934241"/>
    <w:rsid w:val="009343E8"/>
    <w:rsid w:val="00934425"/>
    <w:rsid w:val="00934452"/>
    <w:rsid w:val="009344BB"/>
    <w:rsid w:val="0093454A"/>
    <w:rsid w:val="00934552"/>
    <w:rsid w:val="00934558"/>
    <w:rsid w:val="0093472C"/>
    <w:rsid w:val="009347EE"/>
    <w:rsid w:val="0093488E"/>
    <w:rsid w:val="0093494B"/>
    <w:rsid w:val="00934994"/>
    <w:rsid w:val="00934ACA"/>
    <w:rsid w:val="00934AE4"/>
    <w:rsid w:val="00934B2C"/>
    <w:rsid w:val="00934B5F"/>
    <w:rsid w:val="00934D31"/>
    <w:rsid w:val="00934E7F"/>
    <w:rsid w:val="00934E8A"/>
    <w:rsid w:val="00934F10"/>
    <w:rsid w:val="00934F50"/>
    <w:rsid w:val="00935059"/>
    <w:rsid w:val="00935084"/>
    <w:rsid w:val="00935090"/>
    <w:rsid w:val="009351A4"/>
    <w:rsid w:val="0093520E"/>
    <w:rsid w:val="00935212"/>
    <w:rsid w:val="00935253"/>
    <w:rsid w:val="0093529F"/>
    <w:rsid w:val="009352C0"/>
    <w:rsid w:val="009352FB"/>
    <w:rsid w:val="00935436"/>
    <w:rsid w:val="00935549"/>
    <w:rsid w:val="00935555"/>
    <w:rsid w:val="009355B0"/>
    <w:rsid w:val="009355D5"/>
    <w:rsid w:val="0093564C"/>
    <w:rsid w:val="0093564E"/>
    <w:rsid w:val="009356A2"/>
    <w:rsid w:val="00935728"/>
    <w:rsid w:val="00935743"/>
    <w:rsid w:val="00935795"/>
    <w:rsid w:val="009357A4"/>
    <w:rsid w:val="009359A7"/>
    <w:rsid w:val="00935A24"/>
    <w:rsid w:val="00935A55"/>
    <w:rsid w:val="00935A5C"/>
    <w:rsid w:val="00935D09"/>
    <w:rsid w:val="00935D52"/>
    <w:rsid w:val="00935F42"/>
    <w:rsid w:val="00935FA4"/>
    <w:rsid w:val="00935FA6"/>
    <w:rsid w:val="00935FF7"/>
    <w:rsid w:val="00935FFF"/>
    <w:rsid w:val="00936055"/>
    <w:rsid w:val="0093610F"/>
    <w:rsid w:val="00936125"/>
    <w:rsid w:val="009361C9"/>
    <w:rsid w:val="0093626A"/>
    <w:rsid w:val="009362AE"/>
    <w:rsid w:val="00936385"/>
    <w:rsid w:val="009363AB"/>
    <w:rsid w:val="009363DC"/>
    <w:rsid w:val="00936439"/>
    <w:rsid w:val="009364A8"/>
    <w:rsid w:val="009365EF"/>
    <w:rsid w:val="009368D3"/>
    <w:rsid w:val="00936962"/>
    <w:rsid w:val="009369AD"/>
    <w:rsid w:val="009369AE"/>
    <w:rsid w:val="009369C7"/>
    <w:rsid w:val="00936A84"/>
    <w:rsid w:val="00936AF8"/>
    <w:rsid w:val="00936BF5"/>
    <w:rsid w:val="00936C28"/>
    <w:rsid w:val="00936E52"/>
    <w:rsid w:val="00936EF6"/>
    <w:rsid w:val="00936F87"/>
    <w:rsid w:val="00936FBC"/>
    <w:rsid w:val="00936FF6"/>
    <w:rsid w:val="00937011"/>
    <w:rsid w:val="009370A1"/>
    <w:rsid w:val="0093710A"/>
    <w:rsid w:val="0093715C"/>
    <w:rsid w:val="00937190"/>
    <w:rsid w:val="00937223"/>
    <w:rsid w:val="00937354"/>
    <w:rsid w:val="00937356"/>
    <w:rsid w:val="00937390"/>
    <w:rsid w:val="0093746B"/>
    <w:rsid w:val="009375BB"/>
    <w:rsid w:val="00937673"/>
    <w:rsid w:val="009376CB"/>
    <w:rsid w:val="0093778D"/>
    <w:rsid w:val="009377FA"/>
    <w:rsid w:val="0093782C"/>
    <w:rsid w:val="00937875"/>
    <w:rsid w:val="00937912"/>
    <w:rsid w:val="00937949"/>
    <w:rsid w:val="0093796E"/>
    <w:rsid w:val="00937988"/>
    <w:rsid w:val="009379A7"/>
    <w:rsid w:val="00937B56"/>
    <w:rsid w:val="00937C46"/>
    <w:rsid w:val="00937DA7"/>
    <w:rsid w:val="00937DCA"/>
    <w:rsid w:val="00937EC2"/>
    <w:rsid w:val="00937ECA"/>
    <w:rsid w:val="00937ED5"/>
    <w:rsid w:val="00937EFD"/>
    <w:rsid w:val="00937F51"/>
    <w:rsid w:val="00937F62"/>
    <w:rsid w:val="00937F93"/>
    <w:rsid w:val="0094003F"/>
    <w:rsid w:val="0094018B"/>
    <w:rsid w:val="009402B4"/>
    <w:rsid w:val="00940307"/>
    <w:rsid w:val="00940310"/>
    <w:rsid w:val="00940313"/>
    <w:rsid w:val="00940360"/>
    <w:rsid w:val="009403E4"/>
    <w:rsid w:val="00940529"/>
    <w:rsid w:val="0094057A"/>
    <w:rsid w:val="0094064D"/>
    <w:rsid w:val="0094064F"/>
    <w:rsid w:val="00940655"/>
    <w:rsid w:val="00940698"/>
    <w:rsid w:val="00940731"/>
    <w:rsid w:val="009407B6"/>
    <w:rsid w:val="0094091D"/>
    <w:rsid w:val="0094094F"/>
    <w:rsid w:val="00940996"/>
    <w:rsid w:val="009409C8"/>
    <w:rsid w:val="00940A5F"/>
    <w:rsid w:val="00940A72"/>
    <w:rsid w:val="00940A7F"/>
    <w:rsid w:val="00940A8F"/>
    <w:rsid w:val="00940B7A"/>
    <w:rsid w:val="00940BCC"/>
    <w:rsid w:val="00940BED"/>
    <w:rsid w:val="00940C20"/>
    <w:rsid w:val="00940C58"/>
    <w:rsid w:val="00940C70"/>
    <w:rsid w:val="00940CAC"/>
    <w:rsid w:val="00940CF3"/>
    <w:rsid w:val="00940D04"/>
    <w:rsid w:val="00940D97"/>
    <w:rsid w:val="00940E64"/>
    <w:rsid w:val="00940E81"/>
    <w:rsid w:val="00940F4A"/>
    <w:rsid w:val="00940F90"/>
    <w:rsid w:val="00941042"/>
    <w:rsid w:val="0094109C"/>
    <w:rsid w:val="0094112D"/>
    <w:rsid w:val="009411DE"/>
    <w:rsid w:val="009411E6"/>
    <w:rsid w:val="009411FF"/>
    <w:rsid w:val="0094121F"/>
    <w:rsid w:val="0094126D"/>
    <w:rsid w:val="009412BF"/>
    <w:rsid w:val="0094130A"/>
    <w:rsid w:val="009413F3"/>
    <w:rsid w:val="009414C7"/>
    <w:rsid w:val="00941519"/>
    <w:rsid w:val="009416A5"/>
    <w:rsid w:val="0094177B"/>
    <w:rsid w:val="00941795"/>
    <w:rsid w:val="00941956"/>
    <w:rsid w:val="009419D1"/>
    <w:rsid w:val="00941B23"/>
    <w:rsid w:val="00941BDD"/>
    <w:rsid w:val="00941BEA"/>
    <w:rsid w:val="00941BF0"/>
    <w:rsid w:val="00941C08"/>
    <w:rsid w:val="00941C11"/>
    <w:rsid w:val="00941CD0"/>
    <w:rsid w:val="00941D81"/>
    <w:rsid w:val="00941EFF"/>
    <w:rsid w:val="0094200A"/>
    <w:rsid w:val="009420A3"/>
    <w:rsid w:val="009420B0"/>
    <w:rsid w:val="009420F0"/>
    <w:rsid w:val="0094211A"/>
    <w:rsid w:val="00942188"/>
    <w:rsid w:val="009421CA"/>
    <w:rsid w:val="0094227D"/>
    <w:rsid w:val="0094229F"/>
    <w:rsid w:val="009422B8"/>
    <w:rsid w:val="009422FF"/>
    <w:rsid w:val="0094230F"/>
    <w:rsid w:val="009423D0"/>
    <w:rsid w:val="00942420"/>
    <w:rsid w:val="009424E0"/>
    <w:rsid w:val="0094252E"/>
    <w:rsid w:val="00942703"/>
    <w:rsid w:val="00942794"/>
    <w:rsid w:val="00942838"/>
    <w:rsid w:val="009428C6"/>
    <w:rsid w:val="009428D4"/>
    <w:rsid w:val="009429A2"/>
    <w:rsid w:val="009429E8"/>
    <w:rsid w:val="00942AF7"/>
    <w:rsid w:val="00942B2F"/>
    <w:rsid w:val="00942B36"/>
    <w:rsid w:val="00942B5A"/>
    <w:rsid w:val="00942B71"/>
    <w:rsid w:val="00942BF3"/>
    <w:rsid w:val="00942CBF"/>
    <w:rsid w:val="00942D7A"/>
    <w:rsid w:val="00942E8F"/>
    <w:rsid w:val="00942EF3"/>
    <w:rsid w:val="00942F35"/>
    <w:rsid w:val="00942F42"/>
    <w:rsid w:val="00942F86"/>
    <w:rsid w:val="009430AB"/>
    <w:rsid w:val="00943110"/>
    <w:rsid w:val="00943155"/>
    <w:rsid w:val="009431C4"/>
    <w:rsid w:val="0094324E"/>
    <w:rsid w:val="00943264"/>
    <w:rsid w:val="00943288"/>
    <w:rsid w:val="00943404"/>
    <w:rsid w:val="0094341B"/>
    <w:rsid w:val="00943492"/>
    <w:rsid w:val="00943617"/>
    <w:rsid w:val="009436F9"/>
    <w:rsid w:val="0094374F"/>
    <w:rsid w:val="00943850"/>
    <w:rsid w:val="00943852"/>
    <w:rsid w:val="00943863"/>
    <w:rsid w:val="00943895"/>
    <w:rsid w:val="00943924"/>
    <w:rsid w:val="0094396A"/>
    <w:rsid w:val="00943974"/>
    <w:rsid w:val="00943A15"/>
    <w:rsid w:val="00943A34"/>
    <w:rsid w:val="00943AD8"/>
    <w:rsid w:val="00943BBB"/>
    <w:rsid w:val="00943C5A"/>
    <w:rsid w:val="00943D2E"/>
    <w:rsid w:val="00943D51"/>
    <w:rsid w:val="00943E7C"/>
    <w:rsid w:val="00943EA0"/>
    <w:rsid w:val="00943FD5"/>
    <w:rsid w:val="00943FF2"/>
    <w:rsid w:val="009441D2"/>
    <w:rsid w:val="0094422C"/>
    <w:rsid w:val="00944360"/>
    <w:rsid w:val="009443A6"/>
    <w:rsid w:val="00944483"/>
    <w:rsid w:val="00944495"/>
    <w:rsid w:val="00944556"/>
    <w:rsid w:val="00944593"/>
    <w:rsid w:val="009445B3"/>
    <w:rsid w:val="009445B5"/>
    <w:rsid w:val="0094466B"/>
    <w:rsid w:val="0094481E"/>
    <w:rsid w:val="009448A6"/>
    <w:rsid w:val="009448B6"/>
    <w:rsid w:val="009448EB"/>
    <w:rsid w:val="00944917"/>
    <w:rsid w:val="009449FA"/>
    <w:rsid w:val="00944A07"/>
    <w:rsid w:val="00944A78"/>
    <w:rsid w:val="00944A9E"/>
    <w:rsid w:val="00944AA8"/>
    <w:rsid w:val="00944AB2"/>
    <w:rsid w:val="00944B81"/>
    <w:rsid w:val="00944B9D"/>
    <w:rsid w:val="00944CBC"/>
    <w:rsid w:val="00944CE2"/>
    <w:rsid w:val="00944CF6"/>
    <w:rsid w:val="00944D1A"/>
    <w:rsid w:val="00944D36"/>
    <w:rsid w:val="00944D50"/>
    <w:rsid w:val="00944D6C"/>
    <w:rsid w:val="00944D96"/>
    <w:rsid w:val="00944F9A"/>
    <w:rsid w:val="00944FBB"/>
    <w:rsid w:val="00945035"/>
    <w:rsid w:val="009450DA"/>
    <w:rsid w:val="009450DB"/>
    <w:rsid w:val="00945188"/>
    <w:rsid w:val="0094519D"/>
    <w:rsid w:val="009451B7"/>
    <w:rsid w:val="00945241"/>
    <w:rsid w:val="00945245"/>
    <w:rsid w:val="00945338"/>
    <w:rsid w:val="00945355"/>
    <w:rsid w:val="00945371"/>
    <w:rsid w:val="0094538F"/>
    <w:rsid w:val="009453BD"/>
    <w:rsid w:val="00945575"/>
    <w:rsid w:val="009456AF"/>
    <w:rsid w:val="00945829"/>
    <w:rsid w:val="009458D4"/>
    <w:rsid w:val="0094597F"/>
    <w:rsid w:val="00945A26"/>
    <w:rsid w:val="00945ABE"/>
    <w:rsid w:val="00945AF1"/>
    <w:rsid w:val="00945BA4"/>
    <w:rsid w:val="00945BFB"/>
    <w:rsid w:val="00945C28"/>
    <w:rsid w:val="00945CCD"/>
    <w:rsid w:val="00945D01"/>
    <w:rsid w:val="00945D41"/>
    <w:rsid w:val="00945F60"/>
    <w:rsid w:val="0094619C"/>
    <w:rsid w:val="009461FB"/>
    <w:rsid w:val="0094620D"/>
    <w:rsid w:val="00946220"/>
    <w:rsid w:val="00946409"/>
    <w:rsid w:val="0094642D"/>
    <w:rsid w:val="00946499"/>
    <w:rsid w:val="00946503"/>
    <w:rsid w:val="00946574"/>
    <w:rsid w:val="009465B8"/>
    <w:rsid w:val="009465C0"/>
    <w:rsid w:val="009465D1"/>
    <w:rsid w:val="00946658"/>
    <w:rsid w:val="00946663"/>
    <w:rsid w:val="00946906"/>
    <w:rsid w:val="00946931"/>
    <w:rsid w:val="00946AB5"/>
    <w:rsid w:val="00946B02"/>
    <w:rsid w:val="00946C79"/>
    <w:rsid w:val="00946CAE"/>
    <w:rsid w:val="00946D81"/>
    <w:rsid w:val="00946DD3"/>
    <w:rsid w:val="00946E44"/>
    <w:rsid w:val="00947047"/>
    <w:rsid w:val="00947173"/>
    <w:rsid w:val="00947217"/>
    <w:rsid w:val="009473E7"/>
    <w:rsid w:val="00947407"/>
    <w:rsid w:val="00947433"/>
    <w:rsid w:val="0094744A"/>
    <w:rsid w:val="00947554"/>
    <w:rsid w:val="00947558"/>
    <w:rsid w:val="0094761E"/>
    <w:rsid w:val="00947658"/>
    <w:rsid w:val="0094770B"/>
    <w:rsid w:val="00947814"/>
    <w:rsid w:val="00947A3E"/>
    <w:rsid w:val="00947AAC"/>
    <w:rsid w:val="00947ABC"/>
    <w:rsid w:val="00947AC5"/>
    <w:rsid w:val="00947C10"/>
    <w:rsid w:val="00947C34"/>
    <w:rsid w:val="00947C81"/>
    <w:rsid w:val="00947CCE"/>
    <w:rsid w:val="00947D54"/>
    <w:rsid w:val="00947F13"/>
    <w:rsid w:val="0095011B"/>
    <w:rsid w:val="009501C4"/>
    <w:rsid w:val="0095021F"/>
    <w:rsid w:val="009503D6"/>
    <w:rsid w:val="00950475"/>
    <w:rsid w:val="00950480"/>
    <w:rsid w:val="00950495"/>
    <w:rsid w:val="009504D6"/>
    <w:rsid w:val="009505B0"/>
    <w:rsid w:val="009505CF"/>
    <w:rsid w:val="0095072A"/>
    <w:rsid w:val="009507E4"/>
    <w:rsid w:val="00950851"/>
    <w:rsid w:val="009509F8"/>
    <w:rsid w:val="00950A25"/>
    <w:rsid w:val="00950A61"/>
    <w:rsid w:val="00950AB0"/>
    <w:rsid w:val="00950B19"/>
    <w:rsid w:val="00950F8B"/>
    <w:rsid w:val="0095103A"/>
    <w:rsid w:val="0095105F"/>
    <w:rsid w:val="0095108B"/>
    <w:rsid w:val="009510F5"/>
    <w:rsid w:val="00951366"/>
    <w:rsid w:val="009513BE"/>
    <w:rsid w:val="009513FA"/>
    <w:rsid w:val="00951473"/>
    <w:rsid w:val="00951475"/>
    <w:rsid w:val="009514A1"/>
    <w:rsid w:val="009514D7"/>
    <w:rsid w:val="00951510"/>
    <w:rsid w:val="0095156A"/>
    <w:rsid w:val="00951618"/>
    <w:rsid w:val="00951681"/>
    <w:rsid w:val="009516A0"/>
    <w:rsid w:val="009516A1"/>
    <w:rsid w:val="009516B8"/>
    <w:rsid w:val="00951713"/>
    <w:rsid w:val="009517A1"/>
    <w:rsid w:val="00951907"/>
    <w:rsid w:val="00951989"/>
    <w:rsid w:val="009519B1"/>
    <w:rsid w:val="00951A21"/>
    <w:rsid w:val="00951A63"/>
    <w:rsid w:val="00951AA9"/>
    <w:rsid w:val="00951ABF"/>
    <w:rsid w:val="00951B0E"/>
    <w:rsid w:val="00951B15"/>
    <w:rsid w:val="00951B67"/>
    <w:rsid w:val="00951C1D"/>
    <w:rsid w:val="00951C91"/>
    <w:rsid w:val="00951CDA"/>
    <w:rsid w:val="00951DED"/>
    <w:rsid w:val="00951F30"/>
    <w:rsid w:val="00951F7D"/>
    <w:rsid w:val="00951FD5"/>
    <w:rsid w:val="00952084"/>
    <w:rsid w:val="009520AF"/>
    <w:rsid w:val="009520ED"/>
    <w:rsid w:val="009521E5"/>
    <w:rsid w:val="00952214"/>
    <w:rsid w:val="0095228D"/>
    <w:rsid w:val="0095234D"/>
    <w:rsid w:val="00952394"/>
    <w:rsid w:val="009523C3"/>
    <w:rsid w:val="0095242F"/>
    <w:rsid w:val="00952461"/>
    <w:rsid w:val="00952479"/>
    <w:rsid w:val="00952489"/>
    <w:rsid w:val="00952554"/>
    <w:rsid w:val="0095258D"/>
    <w:rsid w:val="0095259B"/>
    <w:rsid w:val="009525D7"/>
    <w:rsid w:val="00952629"/>
    <w:rsid w:val="00952699"/>
    <w:rsid w:val="00952712"/>
    <w:rsid w:val="009528A8"/>
    <w:rsid w:val="009528B1"/>
    <w:rsid w:val="009528FA"/>
    <w:rsid w:val="00952A02"/>
    <w:rsid w:val="00952B4A"/>
    <w:rsid w:val="00952BBE"/>
    <w:rsid w:val="00952C16"/>
    <w:rsid w:val="00952D16"/>
    <w:rsid w:val="00952D77"/>
    <w:rsid w:val="00952EFF"/>
    <w:rsid w:val="00952F29"/>
    <w:rsid w:val="009530D5"/>
    <w:rsid w:val="00953108"/>
    <w:rsid w:val="00953115"/>
    <w:rsid w:val="00953173"/>
    <w:rsid w:val="0095321C"/>
    <w:rsid w:val="00953276"/>
    <w:rsid w:val="00953278"/>
    <w:rsid w:val="009532E1"/>
    <w:rsid w:val="009532F5"/>
    <w:rsid w:val="00953314"/>
    <w:rsid w:val="0095334E"/>
    <w:rsid w:val="00953376"/>
    <w:rsid w:val="00953412"/>
    <w:rsid w:val="00953443"/>
    <w:rsid w:val="0095344C"/>
    <w:rsid w:val="009534BF"/>
    <w:rsid w:val="009534F1"/>
    <w:rsid w:val="009535DA"/>
    <w:rsid w:val="0095368A"/>
    <w:rsid w:val="009536A3"/>
    <w:rsid w:val="009536AA"/>
    <w:rsid w:val="00953718"/>
    <w:rsid w:val="009537C0"/>
    <w:rsid w:val="009537CB"/>
    <w:rsid w:val="00953844"/>
    <w:rsid w:val="00953859"/>
    <w:rsid w:val="00953867"/>
    <w:rsid w:val="00953886"/>
    <w:rsid w:val="009538F0"/>
    <w:rsid w:val="009538F9"/>
    <w:rsid w:val="00953A1D"/>
    <w:rsid w:val="00953B4A"/>
    <w:rsid w:val="00953B6F"/>
    <w:rsid w:val="00953BE3"/>
    <w:rsid w:val="00953C78"/>
    <w:rsid w:val="00953CC4"/>
    <w:rsid w:val="00953CED"/>
    <w:rsid w:val="00953DFE"/>
    <w:rsid w:val="00953E08"/>
    <w:rsid w:val="00953EDF"/>
    <w:rsid w:val="00954035"/>
    <w:rsid w:val="00954112"/>
    <w:rsid w:val="0095411B"/>
    <w:rsid w:val="00954128"/>
    <w:rsid w:val="00954256"/>
    <w:rsid w:val="0095436A"/>
    <w:rsid w:val="009543D5"/>
    <w:rsid w:val="009543F0"/>
    <w:rsid w:val="00954403"/>
    <w:rsid w:val="0095440E"/>
    <w:rsid w:val="009545D5"/>
    <w:rsid w:val="0095460B"/>
    <w:rsid w:val="00954622"/>
    <w:rsid w:val="00954678"/>
    <w:rsid w:val="009546DB"/>
    <w:rsid w:val="009546F4"/>
    <w:rsid w:val="00954780"/>
    <w:rsid w:val="0095488D"/>
    <w:rsid w:val="009548A3"/>
    <w:rsid w:val="009548E8"/>
    <w:rsid w:val="0095492B"/>
    <w:rsid w:val="0095493E"/>
    <w:rsid w:val="00954959"/>
    <w:rsid w:val="0095497E"/>
    <w:rsid w:val="00954986"/>
    <w:rsid w:val="0095498E"/>
    <w:rsid w:val="009549DF"/>
    <w:rsid w:val="00954BAC"/>
    <w:rsid w:val="00954BC7"/>
    <w:rsid w:val="00954BD5"/>
    <w:rsid w:val="00954C8C"/>
    <w:rsid w:val="00954D97"/>
    <w:rsid w:val="00954DB5"/>
    <w:rsid w:val="00954E29"/>
    <w:rsid w:val="00954F41"/>
    <w:rsid w:val="00954FED"/>
    <w:rsid w:val="00954FF4"/>
    <w:rsid w:val="00955046"/>
    <w:rsid w:val="00955100"/>
    <w:rsid w:val="0095518D"/>
    <w:rsid w:val="009551AE"/>
    <w:rsid w:val="00955331"/>
    <w:rsid w:val="009553BB"/>
    <w:rsid w:val="009553CD"/>
    <w:rsid w:val="009553DC"/>
    <w:rsid w:val="009553E8"/>
    <w:rsid w:val="009555A6"/>
    <w:rsid w:val="009557A4"/>
    <w:rsid w:val="009557C3"/>
    <w:rsid w:val="00955857"/>
    <w:rsid w:val="00955878"/>
    <w:rsid w:val="00955D67"/>
    <w:rsid w:val="00955DAE"/>
    <w:rsid w:val="00955DF0"/>
    <w:rsid w:val="00955E33"/>
    <w:rsid w:val="00955E68"/>
    <w:rsid w:val="00955EA6"/>
    <w:rsid w:val="00955F6D"/>
    <w:rsid w:val="00955FE8"/>
    <w:rsid w:val="0095613D"/>
    <w:rsid w:val="009561F4"/>
    <w:rsid w:val="009562B5"/>
    <w:rsid w:val="00956313"/>
    <w:rsid w:val="00956431"/>
    <w:rsid w:val="009564BB"/>
    <w:rsid w:val="009564C9"/>
    <w:rsid w:val="00956535"/>
    <w:rsid w:val="009565C2"/>
    <w:rsid w:val="00956736"/>
    <w:rsid w:val="0095676A"/>
    <w:rsid w:val="009567C2"/>
    <w:rsid w:val="009567DA"/>
    <w:rsid w:val="0095683A"/>
    <w:rsid w:val="009568BD"/>
    <w:rsid w:val="00956929"/>
    <w:rsid w:val="009569A3"/>
    <w:rsid w:val="00956B46"/>
    <w:rsid w:val="00956C26"/>
    <w:rsid w:val="00956C51"/>
    <w:rsid w:val="00956C72"/>
    <w:rsid w:val="00956D2F"/>
    <w:rsid w:val="00956D9C"/>
    <w:rsid w:val="00956E45"/>
    <w:rsid w:val="00956E8D"/>
    <w:rsid w:val="00956E98"/>
    <w:rsid w:val="0095704C"/>
    <w:rsid w:val="00957098"/>
    <w:rsid w:val="00957116"/>
    <w:rsid w:val="009571E0"/>
    <w:rsid w:val="00957299"/>
    <w:rsid w:val="009572DF"/>
    <w:rsid w:val="009572F4"/>
    <w:rsid w:val="00957314"/>
    <w:rsid w:val="00957326"/>
    <w:rsid w:val="0095732F"/>
    <w:rsid w:val="0095738D"/>
    <w:rsid w:val="00957477"/>
    <w:rsid w:val="0095753A"/>
    <w:rsid w:val="0095756A"/>
    <w:rsid w:val="00957574"/>
    <w:rsid w:val="00957676"/>
    <w:rsid w:val="00957722"/>
    <w:rsid w:val="0095775E"/>
    <w:rsid w:val="009578EF"/>
    <w:rsid w:val="00957966"/>
    <w:rsid w:val="0095796C"/>
    <w:rsid w:val="00957AD3"/>
    <w:rsid w:val="00957AD8"/>
    <w:rsid w:val="00957B74"/>
    <w:rsid w:val="00957C24"/>
    <w:rsid w:val="00957CE4"/>
    <w:rsid w:val="00957D5D"/>
    <w:rsid w:val="00957D61"/>
    <w:rsid w:val="00957DC6"/>
    <w:rsid w:val="00957EF8"/>
    <w:rsid w:val="00957EFE"/>
    <w:rsid w:val="00957F45"/>
    <w:rsid w:val="00957F5C"/>
    <w:rsid w:val="0096002D"/>
    <w:rsid w:val="0096011C"/>
    <w:rsid w:val="00960130"/>
    <w:rsid w:val="00960187"/>
    <w:rsid w:val="009601C7"/>
    <w:rsid w:val="00960270"/>
    <w:rsid w:val="009602C4"/>
    <w:rsid w:val="0096036E"/>
    <w:rsid w:val="00960370"/>
    <w:rsid w:val="00960390"/>
    <w:rsid w:val="009603A8"/>
    <w:rsid w:val="009604E0"/>
    <w:rsid w:val="009604F1"/>
    <w:rsid w:val="0096051C"/>
    <w:rsid w:val="009606C8"/>
    <w:rsid w:val="009606DD"/>
    <w:rsid w:val="00960785"/>
    <w:rsid w:val="00960864"/>
    <w:rsid w:val="00960AE4"/>
    <w:rsid w:val="00960AFD"/>
    <w:rsid w:val="00960B0E"/>
    <w:rsid w:val="00960B8B"/>
    <w:rsid w:val="00960CCD"/>
    <w:rsid w:val="00960D48"/>
    <w:rsid w:val="00960F4F"/>
    <w:rsid w:val="00960F73"/>
    <w:rsid w:val="00960FC0"/>
    <w:rsid w:val="00961005"/>
    <w:rsid w:val="0096103B"/>
    <w:rsid w:val="0096104F"/>
    <w:rsid w:val="009610E7"/>
    <w:rsid w:val="00961152"/>
    <w:rsid w:val="009612AF"/>
    <w:rsid w:val="00961348"/>
    <w:rsid w:val="009613A4"/>
    <w:rsid w:val="0096142C"/>
    <w:rsid w:val="00961548"/>
    <w:rsid w:val="009615D1"/>
    <w:rsid w:val="0096163F"/>
    <w:rsid w:val="0096167F"/>
    <w:rsid w:val="00961775"/>
    <w:rsid w:val="00961823"/>
    <w:rsid w:val="0096182D"/>
    <w:rsid w:val="0096183D"/>
    <w:rsid w:val="00961903"/>
    <w:rsid w:val="009619F9"/>
    <w:rsid w:val="00961A91"/>
    <w:rsid w:val="00961B71"/>
    <w:rsid w:val="00961BE6"/>
    <w:rsid w:val="00961CEA"/>
    <w:rsid w:val="00961D11"/>
    <w:rsid w:val="00961D35"/>
    <w:rsid w:val="00961D8F"/>
    <w:rsid w:val="00961E6B"/>
    <w:rsid w:val="00961E95"/>
    <w:rsid w:val="0096200B"/>
    <w:rsid w:val="00962026"/>
    <w:rsid w:val="00962112"/>
    <w:rsid w:val="009621CD"/>
    <w:rsid w:val="0096223A"/>
    <w:rsid w:val="00962259"/>
    <w:rsid w:val="00962470"/>
    <w:rsid w:val="0096247E"/>
    <w:rsid w:val="0096249D"/>
    <w:rsid w:val="009625A7"/>
    <w:rsid w:val="009625E2"/>
    <w:rsid w:val="00962651"/>
    <w:rsid w:val="00962683"/>
    <w:rsid w:val="009627B7"/>
    <w:rsid w:val="009628CF"/>
    <w:rsid w:val="00962A8B"/>
    <w:rsid w:val="00962BB0"/>
    <w:rsid w:val="00962BF4"/>
    <w:rsid w:val="00962D03"/>
    <w:rsid w:val="00962D50"/>
    <w:rsid w:val="00962D5A"/>
    <w:rsid w:val="00962D75"/>
    <w:rsid w:val="00962DE7"/>
    <w:rsid w:val="00962EA7"/>
    <w:rsid w:val="00962EEB"/>
    <w:rsid w:val="00962F04"/>
    <w:rsid w:val="00962F71"/>
    <w:rsid w:val="00962FBE"/>
    <w:rsid w:val="00963082"/>
    <w:rsid w:val="0096315A"/>
    <w:rsid w:val="00963168"/>
    <w:rsid w:val="00963238"/>
    <w:rsid w:val="00963354"/>
    <w:rsid w:val="00963374"/>
    <w:rsid w:val="009633B1"/>
    <w:rsid w:val="00963428"/>
    <w:rsid w:val="00963445"/>
    <w:rsid w:val="009634B8"/>
    <w:rsid w:val="00963571"/>
    <w:rsid w:val="009635C1"/>
    <w:rsid w:val="009635D0"/>
    <w:rsid w:val="009635F4"/>
    <w:rsid w:val="00963699"/>
    <w:rsid w:val="00963746"/>
    <w:rsid w:val="009637C1"/>
    <w:rsid w:val="009637EB"/>
    <w:rsid w:val="00963823"/>
    <w:rsid w:val="00963C6F"/>
    <w:rsid w:val="00963C79"/>
    <w:rsid w:val="00963D56"/>
    <w:rsid w:val="00963DA0"/>
    <w:rsid w:val="00963DB9"/>
    <w:rsid w:val="00963DDC"/>
    <w:rsid w:val="00963E7B"/>
    <w:rsid w:val="00963F04"/>
    <w:rsid w:val="00963F7A"/>
    <w:rsid w:val="00964007"/>
    <w:rsid w:val="00964039"/>
    <w:rsid w:val="0096412A"/>
    <w:rsid w:val="009641DA"/>
    <w:rsid w:val="009641E7"/>
    <w:rsid w:val="00964261"/>
    <w:rsid w:val="009642A5"/>
    <w:rsid w:val="0096434D"/>
    <w:rsid w:val="00964389"/>
    <w:rsid w:val="00964435"/>
    <w:rsid w:val="0096443C"/>
    <w:rsid w:val="0096461B"/>
    <w:rsid w:val="009646E7"/>
    <w:rsid w:val="009646F8"/>
    <w:rsid w:val="00964705"/>
    <w:rsid w:val="0096477C"/>
    <w:rsid w:val="009647FA"/>
    <w:rsid w:val="0096488F"/>
    <w:rsid w:val="00964924"/>
    <w:rsid w:val="00964991"/>
    <w:rsid w:val="009649BC"/>
    <w:rsid w:val="009649EB"/>
    <w:rsid w:val="00964A18"/>
    <w:rsid w:val="00964B0F"/>
    <w:rsid w:val="00964B66"/>
    <w:rsid w:val="00964BE7"/>
    <w:rsid w:val="00964CD3"/>
    <w:rsid w:val="00964D38"/>
    <w:rsid w:val="00964E85"/>
    <w:rsid w:val="00964E9B"/>
    <w:rsid w:val="00964F7F"/>
    <w:rsid w:val="00964FFA"/>
    <w:rsid w:val="00965051"/>
    <w:rsid w:val="009650F2"/>
    <w:rsid w:val="00965128"/>
    <w:rsid w:val="0096512D"/>
    <w:rsid w:val="00965150"/>
    <w:rsid w:val="00965181"/>
    <w:rsid w:val="009651EE"/>
    <w:rsid w:val="009652D7"/>
    <w:rsid w:val="00965331"/>
    <w:rsid w:val="009659E1"/>
    <w:rsid w:val="00965A6C"/>
    <w:rsid w:val="00965B04"/>
    <w:rsid w:val="00965B36"/>
    <w:rsid w:val="00965CB2"/>
    <w:rsid w:val="00965D00"/>
    <w:rsid w:val="00965DF1"/>
    <w:rsid w:val="00965EA6"/>
    <w:rsid w:val="00965EB7"/>
    <w:rsid w:val="00965F78"/>
    <w:rsid w:val="00965F81"/>
    <w:rsid w:val="009660D0"/>
    <w:rsid w:val="009661D7"/>
    <w:rsid w:val="009661E5"/>
    <w:rsid w:val="009662CA"/>
    <w:rsid w:val="009662F0"/>
    <w:rsid w:val="0096637A"/>
    <w:rsid w:val="00966388"/>
    <w:rsid w:val="009663EF"/>
    <w:rsid w:val="00966413"/>
    <w:rsid w:val="009664CB"/>
    <w:rsid w:val="009666E2"/>
    <w:rsid w:val="009666EB"/>
    <w:rsid w:val="00966704"/>
    <w:rsid w:val="0096672E"/>
    <w:rsid w:val="00966743"/>
    <w:rsid w:val="00966761"/>
    <w:rsid w:val="00966767"/>
    <w:rsid w:val="0096677A"/>
    <w:rsid w:val="009669DD"/>
    <w:rsid w:val="00966AC8"/>
    <w:rsid w:val="00966B2A"/>
    <w:rsid w:val="00966B3A"/>
    <w:rsid w:val="00966B42"/>
    <w:rsid w:val="00966B98"/>
    <w:rsid w:val="00966CBB"/>
    <w:rsid w:val="00966CC4"/>
    <w:rsid w:val="00966DD8"/>
    <w:rsid w:val="00966E10"/>
    <w:rsid w:val="00966ED2"/>
    <w:rsid w:val="00966F6A"/>
    <w:rsid w:val="00966FC2"/>
    <w:rsid w:val="00967026"/>
    <w:rsid w:val="00967079"/>
    <w:rsid w:val="009670C1"/>
    <w:rsid w:val="00967298"/>
    <w:rsid w:val="009672EB"/>
    <w:rsid w:val="0096731E"/>
    <w:rsid w:val="00967466"/>
    <w:rsid w:val="00967507"/>
    <w:rsid w:val="009675CE"/>
    <w:rsid w:val="0096764B"/>
    <w:rsid w:val="009676D6"/>
    <w:rsid w:val="009676E6"/>
    <w:rsid w:val="0096780D"/>
    <w:rsid w:val="0096787B"/>
    <w:rsid w:val="009678C9"/>
    <w:rsid w:val="009678CA"/>
    <w:rsid w:val="0096793E"/>
    <w:rsid w:val="00967A34"/>
    <w:rsid w:val="00967A7E"/>
    <w:rsid w:val="00967D67"/>
    <w:rsid w:val="00967E14"/>
    <w:rsid w:val="00967F08"/>
    <w:rsid w:val="00967FF8"/>
    <w:rsid w:val="009700A8"/>
    <w:rsid w:val="0097015F"/>
    <w:rsid w:val="00970166"/>
    <w:rsid w:val="009702B3"/>
    <w:rsid w:val="009702E4"/>
    <w:rsid w:val="00970365"/>
    <w:rsid w:val="00970455"/>
    <w:rsid w:val="009704AF"/>
    <w:rsid w:val="0097054C"/>
    <w:rsid w:val="00970673"/>
    <w:rsid w:val="00970760"/>
    <w:rsid w:val="00970879"/>
    <w:rsid w:val="009708D1"/>
    <w:rsid w:val="00970A26"/>
    <w:rsid w:val="00970AB1"/>
    <w:rsid w:val="00970B57"/>
    <w:rsid w:val="00970B5F"/>
    <w:rsid w:val="00970B74"/>
    <w:rsid w:val="00970C0C"/>
    <w:rsid w:val="00970C2E"/>
    <w:rsid w:val="00970C8B"/>
    <w:rsid w:val="00970E16"/>
    <w:rsid w:val="00970FB2"/>
    <w:rsid w:val="00970FE4"/>
    <w:rsid w:val="0097100D"/>
    <w:rsid w:val="00971092"/>
    <w:rsid w:val="009710A8"/>
    <w:rsid w:val="009710B0"/>
    <w:rsid w:val="009710F3"/>
    <w:rsid w:val="0097121C"/>
    <w:rsid w:val="0097126E"/>
    <w:rsid w:val="00971287"/>
    <w:rsid w:val="00971479"/>
    <w:rsid w:val="00971589"/>
    <w:rsid w:val="00971614"/>
    <w:rsid w:val="0097161A"/>
    <w:rsid w:val="00971710"/>
    <w:rsid w:val="00971723"/>
    <w:rsid w:val="00971844"/>
    <w:rsid w:val="0097189C"/>
    <w:rsid w:val="00971A5A"/>
    <w:rsid w:val="00971AAA"/>
    <w:rsid w:val="00971B59"/>
    <w:rsid w:val="00971B8F"/>
    <w:rsid w:val="00971BE9"/>
    <w:rsid w:val="00971C4A"/>
    <w:rsid w:val="00971C90"/>
    <w:rsid w:val="00971C98"/>
    <w:rsid w:val="00971CE0"/>
    <w:rsid w:val="00971D74"/>
    <w:rsid w:val="00971DF8"/>
    <w:rsid w:val="00971EE6"/>
    <w:rsid w:val="00971F49"/>
    <w:rsid w:val="00971F80"/>
    <w:rsid w:val="00972037"/>
    <w:rsid w:val="009720C5"/>
    <w:rsid w:val="00972293"/>
    <w:rsid w:val="009722A2"/>
    <w:rsid w:val="0097233C"/>
    <w:rsid w:val="00972356"/>
    <w:rsid w:val="0097242B"/>
    <w:rsid w:val="00972449"/>
    <w:rsid w:val="009724B0"/>
    <w:rsid w:val="00972546"/>
    <w:rsid w:val="00972613"/>
    <w:rsid w:val="009728BF"/>
    <w:rsid w:val="009728C7"/>
    <w:rsid w:val="00972A2E"/>
    <w:rsid w:val="00972A99"/>
    <w:rsid w:val="00972ACA"/>
    <w:rsid w:val="00972BCF"/>
    <w:rsid w:val="00972C0D"/>
    <w:rsid w:val="00972C75"/>
    <w:rsid w:val="00972D0E"/>
    <w:rsid w:val="00972D35"/>
    <w:rsid w:val="00972D5A"/>
    <w:rsid w:val="00972D76"/>
    <w:rsid w:val="00972E15"/>
    <w:rsid w:val="00972E8C"/>
    <w:rsid w:val="00972F50"/>
    <w:rsid w:val="00972FDC"/>
    <w:rsid w:val="00972FF0"/>
    <w:rsid w:val="00973098"/>
    <w:rsid w:val="009732C0"/>
    <w:rsid w:val="009733D8"/>
    <w:rsid w:val="0097357A"/>
    <w:rsid w:val="00973628"/>
    <w:rsid w:val="0097363A"/>
    <w:rsid w:val="0097368A"/>
    <w:rsid w:val="00973695"/>
    <w:rsid w:val="009737D2"/>
    <w:rsid w:val="00973936"/>
    <w:rsid w:val="009739BC"/>
    <w:rsid w:val="009739C9"/>
    <w:rsid w:val="00973ABA"/>
    <w:rsid w:val="00973AF3"/>
    <w:rsid w:val="00973BA3"/>
    <w:rsid w:val="00973BA5"/>
    <w:rsid w:val="00973BE4"/>
    <w:rsid w:val="00973C73"/>
    <w:rsid w:val="00973CEB"/>
    <w:rsid w:val="00973D0A"/>
    <w:rsid w:val="00973D20"/>
    <w:rsid w:val="00973D6D"/>
    <w:rsid w:val="00973DB6"/>
    <w:rsid w:val="00973E72"/>
    <w:rsid w:val="00973E9C"/>
    <w:rsid w:val="00973EA7"/>
    <w:rsid w:val="00973FA3"/>
    <w:rsid w:val="00974034"/>
    <w:rsid w:val="00974122"/>
    <w:rsid w:val="00974247"/>
    <w:rsid w:val="0097427B"/>
    <w:rsid w:val="009743E9"/>
    <w:rsid w:val="009743F7"/>
    <w:rsid w:val="00974412"/>
    <w:rsid w:val="00974453"/>
    <w:rsid w:val="009744C5"/>
    <w:rsid w:val="0097458A"/>
    <w:rsid w:val="009745B0"/>
    <w:rsid w:val="00974606"/>
    <w:rsid w:val="00974625"/>
    <w:rsid w:val="009746C7"/>
    <w:rsid w:val="0097479A"/>
    <w:rsid w:val="00974941"/>
    <w:rsid w:val="00974944"/>
    <w:rsid w:val="009749C6"/>
    <w:rsid w:val="009749D6"/>
    <w:rsid w:val="009749EA"/>
    <w:rsid w:val="00974A0E"/>
    <w:rsid w:val="00974A4C"/>
    <w:rsid w:val="00974A89"/>
    <w:rsid w:val="00974B8A"/>
    <w:rsid w:val="00974B8D"/>
    <w:rsid w:val="00974C1D"/>
    <w:rsid w:val="00974C7B"/>
    <w:rsid w:val="00974CB7"/>
    <w:rsid w:val="00974D72"/>
    <w:rsid w:val="00974D76"/>
    <w:rsid w:val="00974E08"/>
    <w:rsid w:val="00974EBE"/>
    <w:rsid w:val="00974F7A"/>
    <w:rsid w:val="00975076"/>
    <w:rsid w:val="00975089"/>
    <w:rsid w:val="0097508E"/>
    <w:rsid w:val="0097509A"/>
    <w:rsid w:val="009750CB"/>
    <w:rsid w:val="0097519C"/>
    <w:rsid w:val="009751C6"/>
    <w:rsid w:val="0097523A"/>
    <w:rsid w:val="009752A2"/>
    <w:rsid w:val="00975414"/>
    <w:rsid w:val="00975425"/>
    <w:rsid w:val="00975441"/>
    <w:rsid w:val="00975526"/>
    <w:rsid w:val="009756E9"/>
    <w:rsid w:val="00975916"/>
    <w:rsid w:val="00975A18"/>
    <w:rsid w:val="00975A70"/>
    <w:rsid w:val="00975C53"/>
    <w:rsid w:val="00975C9B"/>
    <w:rsid w:val="00975CC0"/>
    <w:rsid w:val="00975D51"/>
    <w:rsid w:val="00975D75"/>
    <w:rsid w:val="00975E29"/>
    <w:rsid w:val="00975E2F"/>
    <w:rsid w:val="00975F47"/>
    <w:rsid w:val="00975F7D"/>
    <w:rsid w:val="00975FCE"/>
    <w:rsid w:val="00975FEA"/>
    <w:rsid w:val="0097601D"/>
    <w:rsid w:val="0097608C"/>
    <w:rsid w:val="009760FC"/>
    <w:rsid w:val="00976241"/>
    <w:rsid w:val="009762E5"/>
    <w:rsid w:val="009762EC"/>
    <w:rsid w:val="00976301"/>
    <w:rsid w:val="00976360"/>
    <w:rsid w:val="009764C3"/>
    <w:rsid w:val="009765DF"/>
    <w:rsid w:val="009765F6"/>
    <w:rsid w:val="00976621"/>
    <w:rsid w:val="0097666B"/>
    <w:rsid w:val="00976697"/>
    <w:rsid w:val="009766C0"/>
    <w:rsid w:val="009767AE"/>
    <w:rsid w:val="00976807"/>
    <w:rsid w:val="0097682A"/>
    <w:rsid w:val="00976936"/>
    <w:rsid w:val="00976949"/>
    <w:rsid w:val="00976A0C"/>
    <w:rsid w:val="00976A83"/>
    <w:rsid w:val="00976ABB"/>
    <w:rsid w:val="00976B02"/>
    <w:rsid w:val="00976B61"/>
    <w:rsid w:val="00976C59"/>
    <w:rsid w:val="00976D39"/>
    <w:rsid w:val="00976D59"/>
    <w:rsid w:val="00976D64"/>
    <w:rsid w:val="00976D69"/>
    <w:rsid w:val="00976D76"/>
    <w:rsid w:val="00976DEF"/>
    <w:rsid w:val="00976F03"/>
    <w:rsid w:val="00976F60"/>
    <w:rsid w:val="0097706C"/>
    <w:rsid w:val="00977087"/>
    <w:rsid w:val="009771AF"/>
    <w:rsid w:val="009772AB"/>
    <w:rsid w:val="009772FB"/>
    <w:rsid w:val="00977355"/>
    <w:rsid w:val="009773C8"/>
    <w:rsid w:val="00977600"/>
    <w:rsid w:val="00977636"/>
    <w:rsid w:val="0097763F"/>
    <w:rsid w:val="0097768B"/>
    <w:rsid w:val="009776E6"/>
    <w:rsid w:val="00977805"/>
    <w:rsid w:val="00977874"/>
    <w:rsid w:val="00977A5B"/>
    <w:rsid w:val="00977A74"/>
    <w:rsid w:val="00977AB9"/>
    <w:rsid w:val="00977AF3"/>
    <w:rsid w:val="00977B93"/>
    <w:rsid w:val="00977E1B"/>
    <w:rsid w:val="00977E5C"/>
    <w:rsid w:val="00977EB7"/>
    <w:rsid w:val="00977EBE"/>
    <w:rsid w:val="00977FD8"/>
    <w:rsid w:val="00977FFD"/>
    <w:rsid w:val="00980063"/>
    <w:rsid w:val="009800C0"/>
    <w:rsid w:val="0098017A"/>
    <w:rsid w:val="00980239"/>
    <w:rsid w:val="00980284"/>
    <w:rsid w:val="00980302"/>
    <w:rsid w:val="00980348"/>
    <w:rsid w:val="00980357"/>
    <w:rsid w:val="0098039F"/>
    <w:rsid w:val="009803E9"/>
    <w:rsid w:val="0098042D"/>
    <w:rsid w:val="009804CE"/>
    <w:rsid w:val="009804D3"/>
    <w:rsid w:val="00980530"/>
    <w:rsid w:val="0098060A"/>
    <w:rsid w:val="00980626"/>
    <w:rsid w:val="0098078E"/>
    <w:rsid w:val="009807C6"/>
    <w:rsid w:val="00980977"/>
    <w:rsid w:val="009809A1"/>
    <w:rsid w:val="009809BD"/>
    <w:rsid w:val="009809C3"/>
    <w:rsid w:val="009809C5"/>
    <w:rsid w:val="00980A42"/>
    <w:rsid w:val="00980A73"/>
    <w:rsid w:val="00980A92"/>
    <w:rsid w:val="00980AA0"/>
    <w:rsid w:val="00980B1B"/>
    <w:rsid w:val="00980BD6"/>
    <w:rsid w:val="00980D07"/>
    <w:rsid w:val="00980E50"/>
    <w:rsid w:val="00981072"/>
    <w:rsid w:val="00981191"/>
    <w:rsid w:val="009812B7"/>
    <w:rsid w:val="00981414"/>
    <w:rsid w:val="009814DE"/>
    <w:rsid w:val="0098152E"/>
    <w:rsid w:val="0098163D"/>
    <w:rsid w:val="009816CD"/>
    <w:rsid w:val="00981725"/>
    <w:rsid w:val="0098172D"/>
    <w:rsid w:val="00981982"/>
    <w:rsid w:val="00981997"/>
    <w:rsid w:val="00981A60"/>
    <w:rsid w:val="00981A79"/>
    <w:rsid w:val="00981AE4"/>
    <w:rsid w:val="00981C9A"/>
    <w:rsid w:val="00981CCE"/>
    <w:rsid w:val="00981CE4"/>
    <w:rsid w:val="00981D02"/>
    <w:rsid w:val="00981E76"/>
    <w:rsid w:val="00981E86"/>
    <w:rsid w:val="009820ED"/>
    <w:rsid w:val="009821AE"/>
    <w:rsid w:val="009821C0"/>
    <w:rsid w:val="00982269"/>
    <w:rsid w:val="009822BB"/>
    <w:rsid w:val="009822F7"/>
    <w:rsid w:val="00982371"/>
    <w:rsid w:val="00982374"/>
    <w:rsid w:val="00982420"/>
    <w:rsid w:val="009824B8"/>
    <w:rsid w:val="009825B8"/>
    <w:rsid w:val="009825D4"/>
    <w:rsid w:val="009826D6"/>
    <w:rsid w:val="009827BA"/>
    <w:rsid w:val="0098289B"/>
    <w:rsid w:val="009828AA"/>
    <w:rsid w:val="009828B9"/>
    <w:rsid w:val="0098291D"/>
    <w:rsid w:val="009829EE"/>
    <w:rsid w:val="00982ACD"/>
    <w:rsid w:val="00982B46"/>
    <w:rsid w:val="00982BC1"/>
    <w:rsid w:val="00982C73"/>
    <w:rsid w:val="00982C9B"/>
    <w:rsid w:val="00982D6B"/>
    <w:rsid w:val="00982DEC"/>
    <w:rsid w:val="00982DF3"/>
    <w:rsid w:val="00982FCA"/>
    <w:rsid w:val="00983017"/>
    <w:rsid w:val="0098306D"/>
    <w:rsid w:val="0098313B"/>
    <w:rsid w:val="0098316A"/>
    <w:rsid w:val="009831BA"/>
    <w:rsid w:val="009831D8"/>
    <w:rsid w:val="0098323C"/>
    <w:rsid w:val="0098324F"/>
    <w:rsid w:val="0098327D"/>
    <w:rsid w:val="0098329A"/>
    <w:rsid w:val="009832B4"/>
    <w:rsid w:val="00983302"/>
    <w:rsid w:val="00983373"/>
    <w:rsid w:val="0098349D"/>
    <w:rsid w:val="009834A7"/>
    <w:rsid w:val="009834B5"/>
    <w:rsid w:val="009834E2"/>
    <w:rsid w:val="0098350B"/>
    <w:rsid w:val="009835B3"/>
    <w:rsid w:val="0098360A"/>
    <w:rsid w:val="00983648"/>
    <w:rsid w:val="00983728"/>
    <w:rsid w:val="00983755"/>
    <w:rsid w:val="009837F4"/>
    <w:rsid w:val="00983A74"/>
    <w:rsid w:val="00983B78"/>
    <w:rsid w:val="00983C8A"/>
    <w:rsid w:val="00983CC1"/>
    <w:rsid w:val="00983CF1"/>
    <w:rsid w:val="00983D13"/>
    <w:rsid w:val="00983D45"/>
    <w:rsid w:val="00983E04"/>
    <w:rsid w:val="00983E15"/>
    <w:rsid w:val="00983EA2"/>
    <w:rsid w:val="00983ECF"/>
    <w:rsid w:val="00983EFD"/>
    <w:rsid w:val="00983F45"/>
    <w:rsid w:val="00983F89"/>
    <w:rsid w:val="00984091"/>
    <w:rsid w:val="009840D9"/>
    <w:rsid w:val="009840EB"/>
    <w:rsid w:val="0098411B"/>
    <w:rsid w:val="009841F4"/>
    <w:rsid w:val="009842F1"/>
    <w:rsid w:val="00984325"/>
    <w:rsid w:val="00984372"/>
    <w:rsid w:val="0098438E"/>
    <w:rsid w:val="00984401"/>
    <w:rsid w:val="00984551"/>
    <w:rsid w:val="00984583"/>
    <w:rsid w:val="0098474B"/>
    <w:rsid w:val="0098475D"/>
    <w:rsid w:val="00984777"/>
    <w:rsid w:val="009847C0"/>
    <w:rsid w:val="009847F1"/>
    <w:rsid w:val="009848E1"/>
    <w:rsid w:val="009848F7"/>
    <w:rsid w:val="0098493C"/>
    <w:rsid w:val="00984A76"/>
    <w:rsid w:val="00984AFE"/>
    <w:rsid w:val="00984B5A"/>
    <w:rsid w:val="00984B86"/>
    <w:rsid w:val="00984BC5"/>
    <w:rsid w:val="00984C0D"/>
    <w:rsid w:val="00984CDD"/>
    <w:rsid w:val="00984D12"/>
    <w:rsid w:val="00984D2F"/>
    <w:rsid w:val="00984E25"/>
    <w:rsid w:val="00984EEE"/>
    <w:rsid w:val="00984F58"/>
    <w:rsid w:val="0098509B"/>
    <w:rsid w:val="009851CF"/>
    <w:rsid w:val="009851E4"/>
    <w:rsid w:val="00985288"/>
    <w:rsid w:val="009852C6"/>
    <w:rsid w:val="0098531D"/>
    <w:rsid w:val="00985321"/>
    <w:rsid w:val="0098538D"/>
    <w:rsid w:val="0098538E"/>
    <w:rsid w:val="009853CC"/>
    <w:rsid w:val="0098542D"/>
    <w:rsid w:val="0098542F"/>
    <w:rsid w:val="009856B4"/>
    <w:rsid w:val="0098571F"/>
    <w:rsid w:val="00985759"/>
    <w:rsid w:val="009857CA"/>
    <w:rsid w:val="0098581F"/>
    <w:rsid w:val="00985898"/>
    <w:rsid w:val="009858F4"/>
    <w:rsid w:val="0098594B"/>
    <w:rsid w:val="0098596A"/>
    <w:rsid w:val="00985A07"/>
    <w:rsid w:val="00985A5D"/>
    <w:rsid w:val="00985ADD"/>
    <w:rsid w:val="00985B5A"/>
    <w:rsid w:val="00985B9B"/>
    <w:rsid w:val="00985D35"/>
    <w:rsid w:val="00985D8E"/>
    <w:rsid w:val="00985DED"/>
    <w:rsid w:val="00985E3C"/>
    <w:rsid w:val="00985E95"/>
    <w:rsid w:val="00985EE7"/>
    <w:rsid w:val="00985F64"/>
    <w:rsid w:val="00986048"/>
    <w:rsid w:val="0098605F"/>
    <w:rsid w:val="00986068"/>
    <w:rsid w:val="009860CC"/>
    <w:rsid w:val="009860F9"/>
    <w:rsid w:val="00986190"/>
    <w:rsid w:val="009862D6"/>
    <w:rsid w:val="00986375"/>
    <w:rsid w:val="00986481"/>
    <w:rsid w:val="0098648D"/>
    <w:rsid w:val="009864A6"/>
    <w:rsid w:val="0098660F"/>
    <w:rsid w:val="009866A4"/>
    <w:rsid w:val="009866AF"/>
    <w:rsid w:val="009866F6"/>
    <w:rsid w:val="009867D1"/>
    <w:rsid w:val="009867DE"/>
    <w:rsid w:val="009867F3"/>
    <w:rsid w:val="00986856"/>
    <w:rsid w:val="009868D6"/>
    <w:rsid w:val="00986997"/>
    <w:rsid w:val="00986A19"/>
    <w:rsid w:val="00986A5D"/>
    <w:rsid w:val="00986A81"/>
    <w:rsid w:val="00986C5F"/>
    <w:rsid w:val="00986CE6"/>
    <w:rsid w:val="00986D32"/>
    <w:rsid w:val="00986E3E"/>
    <w:rsid w:val="00986E96"/>
    <w:rsid w:val="00986EA5"/>
    <w:rsid w:val="00986F96"/>
    <w:rsid w:val="00986FB5"/>
    <w:rsid w:val="00986FCB"/>
    <w:rsid w:val="00987079"/>
    <w:rsid w:val="00987129"/>
    <w:rsid w:val="00987186"/>
    <w:rsid w:val="009871F1"/>
    <w:rsid w:val="009871F6"/>
    <w:rsid w:val="00987232"/>
    <w:rsid w:val="00987342"/>
    <w:rsid w:val="0098736D"/>
    <w:rsid w:val="00987470"/>
    <w:rsid w:val="0098747F"/>
    <w:rsid w:val="00987571"/>
    <w:rsid w:val="009875DA"/>
    <w:rsid w:val="009876C1"/>
    <w:rsid w:val="009876D5"/>
    <w:rsid w:val="0098770F"/>
    <w:rsid w:val="00987747"/>
    <w:rsid w:val="00987752"/>
    <w:rsid w:val="009877D8"/>
    <w:rsid w:val="009877E1"/>
    <w:rsid w:val="00987878"/>
    <w:rsid w:val="009878FC"/>
    <w:rsid w:val="009879DE"/>
    <w:rsid w:val="00987A64"/>
    <w:rsid w:val="00987A90"/>
    <w:rsid w:val="00987AA5"/>
    <w:rsid w:val="00987B93"/>
    <w:rsid w:val="00987C5B"/>
    <w:rsid w:val="00987C97"/>
    <w:rsid w:val="00987D34"/>
    <w:rsid w:val="00987D59"/>
    <w:rsid w:val="00987EA3"/>
    <w:rsid w:val="00987F03"/>
    <w:rsid w:val="0099001F"/>
    <w:rsid w:val="00990024"/>
    <w:rsid w:val="009900A2"/>
    <w:rsid w:val="0099012D"/>
    <w:rsid w:val="00990139"/>
    <w:rsid w:val="00990146"/>
    <w:rsid w:val="00990285"/>
    <w:rsid w:val="0099029D"/>
    <w:rsid w:val="009902E5"/>
    <w:rsid w:val="00990361"/>
    <w:rsid w:val="009904E2"/>
    <w:rsid w:val="00990591"/>
    <w:rsid w:val="009905CE"/>
    <w:rsid w:val="009905E5"/>
    <w:rsid w:val="00990605"/>
    <w:rsid w:val="00990663"/>
    <w:rsid w:val="00990672"/>
    <w:rsid w:val="009906AF"/>
    <w:rsid w:val="009906BB"/>
    <w:rsid w:val="00990795"/>
    <w:rsid w:val="0099085C"/>
    <w:rsid w:val="009909AC"/>
    <w:rsid w:val="009909BF"/>
    <w:rsid w:val="009909DE"/>
    <w:rsid w:val="00990A86"/>
    <w:rsid w:val="00990B13"/>
    <w:rsid w:val="00990B5D"/>
    <w:rsid w:val="00990B70"/>
    <w:rsid w:val="00990B96"/>
    <w:rsid w:val="00990BB0"/>
    <w:rsid w:val="00990C51"/>
    <w:rsid w:val="00990C8E"/>
    <w:rsid w:val="00990DD6"/>
    <w:rsid w:val="00990F37"/>
    <w:rsid w:val="00990F6A"/>
    <w:rsid w:val="00990F9C"/>
    <w:rsid w:val="009910D4"/>
    <w:rsid w:val="009910E3"/>
    <w:rsid w:val="0099113C"/>
    <w:rsid w:val="0099120A"/>
    <w:rsid w:val="0099131D"/>
    <w:rsid w:val="0099139A"/>
    <w:rsid w:val="009913A0"/>
    <w:rsid w:val="00991457"/>
    <w:rsid w:val="0099152E"/>
    <w:rsid w:val="00991585"/>
    <w:rsid w:val="00991597"/>
    <w:rsid w:val="009915AC"/>
    <w:rsid w:val="00991611"/>
    <w:rsid w:val="009916D3"/>
    <w:rsid w:val="009916D8"/>
    <w:rsid w:val="009918F4"/>
    <w:rsid w:val="0099190B"/>
    <w:rsid w:val="009919C1"/>
    <w:rsid w:val="009919D9"/>
    <w:rsid w:val="00991A41"/>
    <w:rsid w:val="00991A77"/>
    <w:rsid w:val="00991B55"/>
    <w:rsid w:val="00991B99"/>
    <w:rsid w:val="00991C04"/>
    <w:rsid w:val="00991C50"/>
    <w:rsid w:val="00991CC4"/>
    <w:rsid w:val="00991D32"/>
    <w:rsid w:val="00991E43"/>
    <w:rsid w:val="00991E4B"/>
    <w:rsid w:val="00991E5D"/>
    <w:rsid w:val="00991F9C"/>
    <w:rsid w:val="00991FDE"/>
    <w:rsid w:val="00992000"/>
    <w:rsid w:val="009922F2"/>
    <w:rsid w:val="009922FF"/>
    <w:rsid w:val="0099230F"/>
    <w:rsid w:val="009923EC"/>
    <w:rsid w:val="00992431"/>
    <w:rsid w:val="00992494"/>
    <w:rsid w:val="009925E8"/>
    <w:rsid w:val="0099262F"/>
    <w:rsid w:val="00992668"/>
    <w:rsid w:val="00992826"/>
    <w:rsid w:val="00992843"/>
    <w:rsid w:val="009928B4"/>
    <w:rsid w:val="009928B7"/>
    <w:rsid w:val="009928DF"/>
    <w:rsid w:val="009929FA"/>
    <w:rsid w:val="00992A19"/>
    <w:rsid w:val="00992A34"/>
    <w:rsid w:val="00992A35"/>
    <w:rsid w:val="00992A4C"/>
    <w:rsid w:val="00992B81"/>
    <w:rsid w:val="00992B84"/>
    <w:rsid w:val="00992BC1"/>
    <w:rsid w:val="00992C02"/>
    <w:rsid w:val="00992C35"/>
    <w:rsid w:val="00992D46"/>
    <w:rsid w:val="00992D63"/>
    <w:rsid w:val="00992D65"/>
    <w:rsid w:val="00992E0C"/>
    <w:rsid w:val="00992EB2"/>
    <w:rsid w:val="00992EC4"/>
    <w:rsid w:val="00992EED"/>
    <w:rsid w:val="00992FE9"/>
    <w:rsid w:val="00993008"/>
    <w:rsid w:val="0099303F"/>
    <w:rsid w:val="00993192"/>
    <w:rsid w:val="009931C8"/>
    <w:rsid w:val="009931C9"/>
    <w:rsid w:val="009931CB"/>
    <w:rsid w:val="009931F2"/>
    <w:rsid w:val="009931FF"/>
    <w:rsid w:val="00993239"/>
    <w:rsid w:val="00993327"/>
    <w:rsid w:val="0099349A"/>
    <w:rsid w:val="009934D4"/>
    <w:rsid w:val="00993545"/>
    <w:rsid w:val="00993622"/>
    <w:rsid w:val="00993782"/>
    <w:rsid w:val="00993851"/>
    <w:rsid w:val="00993866"/>
    <w:rsid w:val="0099389A"/>
    <w:rsid w:val="0099390D"/>
    <w:rsid w:val="00993944"/>
    <w:rsid w:val="00993A0A"/>
    <w:rsid w:val="00993A9C"/>
    <w:rsid w:val="00993AD4"/>
    <w:rsid w:val="00993B24"/>
    <w:rsid w:val="00993BC7"/>
    <w:rsid w:val="00993BE3"/>
    <w:rsid w:val="00993CE0"/>
    <w:rsid w:val="00993D75"/>
    <w:rsid w:val="00993D90"/>
    <w:rsid w:val="00993DED"/>
    <w:rsid w:val="00993F61"/>
    <w:rsid w:val="00994003"/>
    <w:rsid w:val="009940EF"/>
    <w:rsid w:val="0099417F"/>
    <w:rsid w:val="009941AD"/>
    <w:rsid w:val="009941B0"/>
    <w:rsid w:val="009941F0"/>
    <w:rsid w:val="00994271"/>
    <w:rsid w:val="0099427B"/>
    <w:rsid w:val="00994306"/>
    <w:rsid w:val="00994348"/>
    <w:rsid w:val="00994373"/>
    <w:rsid w:val="0099468E"/>
    <w:rsid w:val="00994705"/>
    <w:rsid w:val="00994728"/>
    <w:rsid w:val="00994780"/>
    <w:rsid w:val="009948F4"/>
    <w:rsid w:val="009949BC"/>
    <w:rsid w:val="00994C05"/>
    <w:rsid w:val="00994C25"/>
    <w:rsid w:val="00994C85"/>
    <w:rsid w:val="00994D1A"/>
    <w:rsid w:val="00994D56"/>
    <w:rsid w:val="00994D8A"/>
    <w:rsid w:val="00994D90"/>
    <w:rsid w:val="00994DE8"/>
    <w:rsid w:val="00994E27"/>
    <w:rsid w:val="00994F26"/>
    <w:rsid w:val="00994F8F"/>
    <w:rsid w:val="00994FE1"/>
    <w:rsid w:val="00995026"/>
    <w:rsid w:val="00995089"/>
    <w:rsid w:val="00995229"/>
    <w:rsid w:val="009952F5"/>
    <w:rsid w:val="009953B4"/>
    <w:rsid w:val="009953EA"/>
    <w:rsid w:val="00995509"/>
    <w:rsid w:val="0099556F"/>
    <w:rsid w:val="00995666"/>
    <w:rsid w:val="00995676"/>
    <w:rsid w:val="00995713"/>
    <w:rsid w:val="009958C4"/>
    <w:rsid w:val="009958D9"/>
    <w:rsid w:val="00995939"/>
    <w:rsid w:val="00995940"/>
    <w:rsid w:val="00995989"/>
    <w:rsid w:val="009959B0"/>
    <w:rsid w:val="009959D9"/>
    <w:rsid w:val="00995A42"/>
    <w:rsid w:val="00995ADE"/>
    <w:rsid w:val="00995C33"/>
    <w:rsid w:val="00995C35"/>
    <w:rsid w:val="00995D1D"/>
    <w:rsid w:val="00995EA2"/>
    <w:rsid w:val="00995EE3"/>
    <w:rsid w:val="00995EEB"/>
    <w:rsid w:val="00995F45"/>
    <w:rsid w:val="00995F69"/>
    <w:rsid w:val="00995FB5"/>
    <w:rsid w:val="00995FDB"/>
    <w:rsid w:val="00996173"/>
    <w:rsid w:val="00996250"/>
    <w:rsid w:val="00996254"/>
    <w:rsid w:val="00996290"/>
    <w:rsid w:val="0099637D"/>
    <w:rsid w:val="00996421"/>
    <w:rsid w:val="00996433"/>
    <w:rsid w:val="00996550"/>
    <w:rsid w:val="009966D5"/>
    <w:rsid w:val="00996741"/>
    <w:rsid w:val="009967E4"/>
    <w:rsid w:val="00996862"/>
    <w:rsid w:val="00996887"/>
    <w:rsid w:val="009968BE"/>
    <w:rsid w:val="00996967"/>
    <w:rsid w:val="00996989"/>
    <w:rsid w:val="009969B0"/>
    <w:rsid w:val="00996A6E"/>
    <w:rsid w:val="00996AFA"/>
    <w:rsid w:val="00996B08"/>
    <w:rsid w:val="00996B52"/>
    <w:rsid w:val="00996B8B"/>
    <w:rsid w:val="00996C3B"/>
    <w:rsid w:val="00996DBD"/>
    <w:rsid w:val="00996E1C"/>
    <w:rsid w:val="00996E33"/>
    <w:rsid w:val="00997043"/>
    <w:rsid w:val="0099707D"/>
    <w:rsid w:val="009970B1"/>
    <w:rsid w:val="00997196"/>
    <w:rsid w:val="009972BE"/>
    <w:rsid w:val="0099743D"/>
    <w:rsid w:val="00997478"/>
    <w:rsid w:val="00997564"/>
    <w:rsid w:val="00997598"/>
    <w:rsid w:val="009975BB"/>
    <w:rsid w:val="009975DA"/>
    <w:rsid w:val="009975F4"/>
    <w:rsid w:val="009975FF"/>
    <w:rsid w:val="009976E6"/>
    <w:rsid w:val="009977B9"/>
    <w:rsid w:val="009977D9"/>
    <w:rsid w:val="00997819"/>
    <w:rsid w:val="009979B0"/>
    <w:rsid w:val="00997B5E"/>
    <w:rsid w:val="00997BB4"/>
    <w:rsid w:val="00997BC4"/>
    <w:rsid w:val="00997BCD"/>
    <w:rsid w:val="00997BF4"/>
    <w:rsid w:val="00997C39"/>
    <w:rsid w:val="00997C5D"/>
    <w:rsid w:val="00997CAB"/>
    <w:rsid w:val="00997CDA"/>
    <w:rsid w:val="00997D4D"/>
    <w:rsid w:val="00997DE4"/>
    <w:rsid w:val="00997E3C"/>
    <w:rsid w:val="00997E8C"/>
    <w:rsid w:val="00997EB6"/>
    <w:rsid w:val="00997FA4"/>
    <w:rsid w:val="009A00D5"/>
    <w:rsid w:val="009A0128"/>
    <w:rsid w:val="009A0174"/>
    <w:rsid w:val="009A0235"/>
    <w:rsid w:val="009A028A"/>
    <w:rsid w:val="009A02C6"/>
    <w:rsid w:val="009A02E5"/>
    <w:rsid w:val="009A0377"/>
    <w:rsid w:val="009A03BB"/>
    <w:rsid w:val="009A041F"/>
    <w:rsid w:val="009A0503"/>
    <w:rsid w:val="009A0548"/>
    <w:rsid w:val="009A05C1"/>
    <w:rsid w:val="009A0628"/>
    <w:rsid w:val="009A06BE"/>
    <w:rsid w:val="009A082A"/>
    <w:rsid w:val="009A0841"/>
    <w:rsid w:val="009A0919"/>
    <w:rsid w:val="009A09F4"/>
    <w:rsid w:val="009A0A4A"/>
    <w:rsid w:val="009A0A9E"/>
    <w:rsid w:val="009A0B67"/>
    <w:rsid w:val="009A0D5C"/>
    <w:rsid w:val="009A0E15"/>
    <w:rsid w:val="009A0E30"/>
    <w:rsid w:val="009A0E5B"/>
    <w:rsid w:val="009A0E67"/>
    <w:rsid w:val="009A0E6B"/>
    <w:rsid w:val="009A0FCE"/>
    <w:rsid w:val="009A108A"/>
    <w:rsid w:val="009A10AE"/>
    <w:rsid w:val="009A1156"/>
    <w:rsid w:val="009A1160"/>
    <w:rsid w:val="009A11DD"/>
    <w:rsid w:val="009A12FE"/>
    <w:rsid w:val="009A1320"/>
    <w:rsid w:val="009A13A3"/>
    <w:rsid w:val="009A13DE"/>
    <w:rsid w:val="009A13ED"/>
    <w:rsid w:val="009A14A3"/>
    <w:rsid w:val="009A1519"/>
    <w:rsid w:val="009A15BF"/>
    <w:rsid w:val="009A1826"/>
    <w:rsid w:val="009A1836"/>
    <w:rsid w:val="009A19B4"/>
    <w:rsid w:val="009A19C5"/>
    <w:rsid w:val="009A1B62"/>
    <w:rsid w:val="009A1BC0"/>
    <w:rsid w:val="009A1BCD"/>
    <w:rsid w:val="009A1C47"/>
    <w:rsid w:val="009A1CE8"/>
    <w:rsid w:val="009A1D3B"/>
    <w:rsid w:val="009A1F35"/>
    <w:rsid w:val="009A204C"/>
    <w:rsid w:val="009A2136"/>
    <w:rsid w:val="009A214F"/>
    <w:rsid w:val="009A21B6"/>
    <w:rsid w:val="009A2234"/>
    <w:rsid w:val="009A2239"/>
    <w:rsid w:val="009A2365"/>
    <w:rsid w:val="009A2384"/>
    <w:rsid w:val="009A24FA"/>
    <w:rsid w:val="009A252F"/>
    <w:rsid w:val="009A2662"/>
    <w:rsid w:val="009A26AD"/>
    <w:rsid w:val="009A26C5"/>
    <w:rsid w:val="009A273E"/>
    <w:rsid w:val="009A279A"/>
    <w:rsid w:val="009A27F5"/>
    <w:rsid w:val="009A285D"/>
    <w:rsid w:val="009A29FF"/>
    <w:rsid w:val="009A2A13"/>
    <w:rsid w:val="009A2A4F"/>
    <w:rsid w:val="009A2B36"/>
    <w:rsid w:val="009A2BFB"/>
    <w:rsid w:val="009A2C0B"/>
    <w:rsid w:val="009A2C1D"/>
    <w:rsid w:val="009A2CA3"/>
    <w:rsid w:val="009A2D41"/>
    <w:rsid w:val="009A2E51"/>
    <w:rsid w:val="009A2EBE"/>
    <w:rsid w:val="009A2F1F"/>
    <w:rsid w:val="009A2F25"/>
    <w:rsid w:val="009A2FA7"/>
    <w:rsid w:val="009A2FDD"/>
    <w:rsid w:val="009A3247"/>
    <w:rsid w:val="009A335A"/>
    <w:rsid w:val="009A33AD"/>
    <w:rsid w:val="009A33EB"/>
    <w:rsid w:val="009A3597"/>
    <w:rsid w:val="009A37F9"/>
    <w:rsid w:val="009A37FA"/>
    <w:rsid w:val="009A3833"/>
    <w:rsid w:val="009A390B"/>
    <w:rsid w:val="009A3999"/>
    <w:rsid w:val="009A39B8"/>
    <w:rsid w:val="009A39EF"/>
    <w:rsid w:val="009A3A1E"/>
    <w:rsid w:val="009A3A72"/>
    <w:rsid w:val="009A3BFD"/>
    <w:rsid w:val="009A3C54"/>
    <w:rsid w:val="009A3CE9"/>
    <w:rsid w:val="009A3DA5"/>
    <w:rsid w:val="009A3E77"/>
    <w:rsid w:val="009A3EDC"/>
    <w:rsid w:val="009A3EE8"/>
    <w:rsid w:val="009A3F3A"/>
    <w:rsid w:val="009A3FAB"/>
    <w:rsid w:val="009A4029"/>
    <w:rsid w:val="009A4046"/>
    <w:rsid w:val="009A40F3"/>
    <w:rsid w:val="009A40F4"/>
    <w:rsid w:val="009A4132"/>
    <w:rsid w:val="009A441D"/>
    <w:rsid w:val="009A4502"/>
    <w:rsid w:val="009A452C"/>
    <w:rsid w:val="009A4565"/>
    <w:rsid w:val="009A45B7"/>
    <w:rsid w:val="009A45EB"/>
    <w:rsid w:val="009A4657"/>
    <w:rsid w:val="009A47C5"/>
    <w:rsid w:val="009A47E2"/>
    <w:rsid w:val="009A47FE"/>
    <w:rsid w:val="009A48D1"/>
    <w:rsid w:val="009A4972"/>
    <w:rsid w:val="009A499B"/>
    <w:rsid w:val="009A4A25"/>
    <w:rsid w:val="009A4D1F"/>
    <w:rsid w:val="009A4D41"/>
    <w:rsid w:val="009A4DDE"/>
    <w:rsid w:val="009A4DE4"/>
    <w:rsid w:val="009A4E2E"/>
    <w:rsid w:val="009A4E8D"/>
    <w:rsid w:val="009A4E93"/>
    <w:rsid w:val="009A4ED0"/>
    <w:rsid w:val="009A4F69"/>
    <w:rsid w:val="009A5037"/>
    <w:rsid w:val="009A504B"/>
    <w:rsid w:val="009A5136"/>
    <w:rsid w:val="009A51E4"/>
    <w:rsid w:val="009A526E"/>
    <w:rsid w:val="009A53B1"/>
    <w:rsid w:val="009A5473"/>
    <w:rsid w:val="009A548C"/>
    <w:rsid w:val="009A54DD"/>
    <w:rsid w:val="009A5565"/>
    <w:rsid w:val="009A5570"/>
    <w:rsid w:val="009A5633"/>
    <w:rsid w:val="009A56CA"/>
    <w:rsid w:val="009A5729"/>
    <w:rsid w:val="009A5738"/>
    <w:rsid w:val="009A5749"/>
    <w:rsid w:val="009A57E2"/>
    <w:rsid w:val="009A5885"/>
    <w:rsid w:val="009A59AE"/>
    <w:rsid w:val="009A59B6"/>
    <w:rsid w:val="009A59E8"/>
    <w:rsid w:val="009A5A05"/>
    <w:rsid w:val="009A5A8C"/>
    <w:rsid w:val="009A5AB8"/>
    <w:rsid w:val="009A5B17"/>
    <w:rsid w:val="009A5B4E"/>
    <w:rsid w:val="009A5B93"/>
    <w:rsid w:val="009A5BB9"/>
    <w:rsid w:val="009A5BDA"/>
    <w:rsid w:val="009A5BF8"/>
    <w:rsid w:val="009A5C0E"/>
    <w:rsid w:val="009A5C2E"/>
    <w:rsid w:val="009A5C57"/>
    <w:rsid w:val="009A5CC7"/>
    <w:rsid w:val="009A5CCA"/>
    <w:rsid w:val="009A5CF1"/>
    <w:rsid w:val="009A5D84"/>
    <w:rsid w:val="009A5E36"/>
    <w:rsid w:val="009A5E3F"/>
    <w:rsid w:val="009A5EC3"/>
    <w:rsid w:val="009A6026"/>
    <w:rsid w:val="009A6099"/>
    <w:rsid w:val="009A60D8"/>
    <w:rsid w:val="009A6130"/>
    <w:rsid w:val="009A613B"/>
    <w:rsid w:val="009A61A5"/>
    <w:rsid w:val="009A6297"/>
    <w:rsid w:val="009A63B3"/>
    <w:rsid w:val="009A6447"/>
    <w:rsid w:val="009A6461"/>
    <w:rsid w:val="009A657C"/>
    <w:rsid w:val="009A65E3"/>
    <w:rsid w:val="009A65E6"/>
    <w:rsid w:val="009A6721"/>
    <w:rsid w:val="009A672E"/>
    <w:rsid w:val="009A67CE"/>
    <w:rsid w:val="009A67ED"/>
    <w:rsid w:val="009A68C2"/>
    <w:rsid w:val="009A68E9"/>
    <w:rsid w:val="009A699B"/>
    <w:rsid w:val="009A6AF1"/>
    <w:rsid w:val="009A6B05"/>
    <w:rsid w:val="009A6BD1"/>
    <w:rsid w:val="009A6DFD"/>
    <w:rsid w:val="009A6E10"/>
    <w:rsid w:val="009A6F6B"/>
    <w:rsid w:val="009A706E"/>
    <w:rsid w:val="009A70AF"/>
    <w:rsid w:val="009A71DB"/>
    <w:rsid w:val="009A71DE"/>
    <w:rsid w:val="009A71F7"/>
    <w:rsid w:val="009A721E"/>
    <w:rsid w:val="009A7399"/>
    <w:rsid w:val="009A73F0"/>
    <w:rsid w:val="009A753A"/>
    <w:rsid w:val="009A7659"/>
    <w:rsid w:val="009A772F"/>
    <w:rsid w:val="009A7791"/>
    <w:rsid w:val="009A77E8"/>
    <w:rsid w:val="009A7856"/>
    <w:rsid w:val="009A7861"/>
    <w:rsid w:val="009A7877"/>
    <w:rsid w:val="009A78C9"/>
    <w:rsid w:val="009A790C"/>
    <w:rsid w:val="009A796E"/>
    <w:rsid w:val="009A79FE"/>
    <w:rsid w:val="009A7A05"/>
    <w:rsid w:val="009A7A3D"/>
    <w:rsid w:val="009A7A83"/>
    <w:rsid w:val="009A7AAB"/>
    <w:rsid w:val="009A7AE3"/>
    <w:rsid w:val="009A7B9A"/>
    <w:rsid w:val="009A7BB6"/>
    <w:rsid w:val="009A7C66"/>
    <w:rsid w:val="009A7C8B"/>
    <w:rsid w:val="009A7CB2"/>
    <w:rsid w:val="009A7D20"/>
    <w:rsid w:val="009A7D27"/>
    <w:rsid w:val="009A7DAE"/>
    <w:rsid w:val="009A7EAE"/>
    <w:rsid w:val="009A7F39"/>
    <w:rsid w:val="009A7F5B"/>
    <w:rsid w:val="009A7F71"/>
    <w:rsid w:val="009B0061"/>
    <w:rsid w:val="009B00C2"/>
    <w:rsid w:val="009B012A"/>
    <w:rsid w:val="009B0292"/>
    <w:rsid w:val="009B0299"/>
    <w:rsid w:val="009B038D"/>
    <w:rsid w:val="009B048D"/>
    <w:rsid w:val="009B04C3"/>
    <w:rsid w:val="009B0585"/>
    <w:rsid w:val="009B05E2"/>
    <w:rsid w:val="009B085E"/>
    <w:rsid w:val="009B090B"/>
    <w:rsid w:val="009B0B43"/>
    <w:rsid w:val="009B0B62"/>
    <w:rsid w:val="009B0BA2"/>
    <w:rsid w:val="009B0CCE"/>
    <w:rsid w:val="009B0D37"/>
    <w:rsid w:val="009B0D39"/>
    <w:rsid w:val="009B0DDA"/>
    <w:rsid w:val="009B0E16"/>
    <w:rsid w:val="009B0E59"/>
    <w:rsid w:val="009B0E69"/>
    <w:rsid w:val="009B0EAA"/>
    <w:rsid w:val="009B0FDA"/>
    <w:rsid w:val="009B1031"/>
    <w:rsid w:val="009B10A8"/>
    <w:rsid w:val="009B10C8"/>
    <w:rsid w:val="009B1250"/>
    <w:rsid w:val="009B12A9"/>
    <w:rsid w:val="009B13F5"/>
    <w:rsid w:val="009B158B"/>
    <w:rsid w:val="009B1609"/>
    <w:rsid w:val="009B16A4"/>
    <w:rsid w:val="009B1773"/>
    <w:rsid w:val="009B1798"/>
    <w:rsid w:val="009B17F5"/>
    <w:rsid w:val="009B1841"/>
    <w:rsid w:val="009B18EF"/>
    <w:rsid w:val="009B1977"/>
    <w:rsid w:val="009B19ED"/>
    <w:rsid w:val="009B1A45"/>
    <w:rsid w:val="009B1A6E"/>
    <w:rsid w:val="009B1A76"/>
    <w:rsid w:val="009B1B10"/>
    <w:rsid w:val="009B1BDA"/>
    <w:rsid w:val="009B1C3A"/>
    <w:rsid w:val="009B1EFE"/>
    <w:rsid w:val="009B207A"/>
    <w:rsid w:val="009B20A9"/>
    <w:rsid w:val="009B20D1"/>
    <w:rsid w:val="009B2123"/>
    <w:rsid w:val="009B2243"/>
    <w:rsid w:val="009B2285"/>
    <w:rsid w:val="009B24CC"/>
    <w:rsid w:val="009B2541"/>
    <w:rsid w:val="009B25E5"/>
    <w:rsid w:val="009B2627"/>
    <w:rsid w:val="009B26D3"/>
    <w:rsid w:val="009B26DC"/>
    <w:rsid w:val="009B26FF"/>
    <w:rsid w:val="009B2727"/>
    <w:rsid w:val="009B27FF"/>
    <w:rsid w:val="009B2807"/>
    <w:rsid w:val="009B2828"/>
    <w:rsid w:val="009B2840"/>
    <w:rsid w:val="009B28F8"/>
    <w:rsid w:val="009B296D"/>
    <w:rsid w:val="009B2B73"/>
    <w:rsid w:val="009B2BD8"/>
    <w:rsid w:val="009B2C19"/>
    <w:rsid w:val="009B2CC2"/>
    <w:rsid w:val="009B2D0C"/>
    <w:rsid w:val="009B2D34"/>
    <w:rsid w:val="009B2DFC"/>
    <w:rsid w:val="009B2E8B"/>
    <w:rsid w:val="009B2FA4"/>
    <w:rsid w:val="009B3134"/>
    <w:rsid w:val="009B316B"/>
    <w:rsid w:val="009B320D"/>
    <w:rsid w:val="009B327A"/>
    <w:rsid w:val="009B330C"/>
    <w:rsid w:val="009B335C"/>
    <w:rsid w:val="009B3367"/>
    <w:rsid w:val="009B3460"/>
    <w:rsid w:val="009B346E"/>
    <w:rsid w:val="009B3483"/>
    <w:rsid w:val="009B34B3"/>
    <w:rsid w:val="009B35CD"/>
    <w:rsid w:val="009B35D4"/>
    <w:rsid w:val="009B3615"/>
    <w:rsid w:val="009B3616"/>
    <w:rsid w:val="009B368E"/>
    <w:rsid w:val="009B372A"/>
    <w:rsid w:val="009B372D"/>
    <w:rsid w:val="009B376A"/>
    <w:rsid w:val="009B378E"/>
    <w:rsid w:val="009B3913"/>
    <w:rsid w:val="009B3946"/>
    <w:rsid w:val="009B3A27"/>
    <w:rsid w:val="009B3A98"/>
    <w:rsid w:val="009B3C09"/>
    <w:rsid w:val="009B3C77"/>
    <w:rsid w:val="009B3C88"/>
    <w:rsid w:val="009B3D2C"/>
    <w:rsid w:val="009B3DCB"/>
    <w:rsid w:val="009B3DF8"/>
    <w:rsid w:val="009B3E59"/>
    <w:rsid w:val="009B3EC6"/>
    <w:rsid w:val="009B4039"/>
    <w:rsid w:val="009B403E"/>
    <w:rsid w:val="009B4156"/>
    <w:rsid w:val="009B4178"/>
    <w:rsid w:val="009B418E"/>
    <w:rsid w:val="009B41A0"/>
    <w:rsid w:val="009B4264"/>
    <w:rsid w:val="009B42A1"/>
    <w:rsid w:val="009B4426"/>
    <w:rsid w:val="009B442E"/>
    <w:rsid w:val="009B4472"/>
    <w:rsid w:val="009B449F"/>
    <w:rsid w:val="009B4709"/>
    <w:rsid w:val="009B4772"/>
    <w:rsid w:val="009B4795"/>
    <w:rsid w:val="009B47DD"/>
    <w:rsid w:val="009B47E4"/>
    <w:rsid w:val="009B48FD"/>
    <w:rsid w:val="009B4A01"/>
    <w:rsid w:val="009B4A9C"/>
    <w:rsid w:val="009B4ABC"/>
    <w:rsid w:val="009B4B57"/>
    <w:rsid w:val="009B4B63"/>
    <w:rsid w:val="009B4B69"/>
    <w:rsid w:val="009B4C57"/>
    <w:rsid w:val="009B4CD6"/>
    <w:rsid w:val="009B4CF3"/>
    <w:rsid w:val="009B4D70"/>
    <w:rsid w:val="009B4E3A"/>
    <w:rsid w:val="009B4E56"/>
    <w:rsid w:val="009B4E79"/>
    <w:rsid w:val="009B4EF1"/>
    <w:rsid w:val="009B4F1D"/>
    <w:rsid w:val="009B4F7E"/>
    <w:rsid w:val="009B5040"/>
    <w:rsid w:val="009B50E5"/>
    <w:rsid w:val="009B5120"/>
    <w:rsid w:val="009B5239"/>
    <w:rsid w:val="009B52F5"/>
    <w:rsid w:val="009B5300"/>
    <w:rsid w:val="009B53C7"/>
    <w:rsid w:val="009B57E6"/>
    <w:rsid w:val="009B58BE"/>
    <w:rsid w:val="009B58E1"/>
    <w:rsid w:val="009B58ED"/>
    <w:rsid w:val="009B593C"/>
    <w:rsid w:val="009B594D"/>
    <w:rsid w:val="009B5A97"/>
    <w:rsid w:val="009B5BE9"/>
    <w:rsid w:val="009B5C95"/>
    <w:rsid w:val="009B5C97"/>
    <w:rsid w:val="009B5CBE"/>
    <w:rsid w:val="009B5CD6"/>
    <w:rsid w:val="009B5CEB"/>
    <w:rsid w:val="009B5D27"/>
    <w:rsid w:val="009B5E7D"/>
    <w:rsid w:val="009B5F53"/>
    <w:rsid w:val="009B5FA0"/>
    <w:rsid w:val="009B607A"/>
    <w:rsid w:val="009B608D"/>
    <w:rsid w:val="009B60D3"/>
    <w:rsid w:val="009B614F"/>
    <w:rsid w:val="009B6180"/>
    <w:rsid w:val="009B6256"/>
    <w:rsid w:val="009B62D7"/>
    <w:rsid w:val="009B639B"/>
    <w:rsid w:val="009B6427"/>
    <w:rsid w:val="009B6495"/>
    <w:rsid w:val="009B64FC"/>
    <w:rsid w:val="009B654D"/>
    <w:rsid w:val="009B663C"/>
    <w:rsid w:val="009B6666"/>
    <w:rsid w:val="009B68C1"/>
    <w:rsid w:val="009B6915"/>
    <w:rsid w:val="009B69BB"/>
    <w:rsid w:val="009B69F1"/>
    <w:rsid w:val="009B6A72"/>
    <w:rsid w:val="009B6AA1"/>
    <w:rsid w:val="009B6AC0"/>
    <w:rsid w:val="009B6B08"/>
    <w:rsid w:val="009B6C01"/>
    <w:rsid w:val="009B6C8F"/>
    <w:rsid w:val="009B6DE0"/>
    <w:rsid w:val="009B6EC3"/>
    <w:rsid w:val="009B6EFD"/>
    <w:rsid w:val="009B6FE0"/>
    <w:rsid w:val="009B7026"/>
    <w:rsid w:val="009B7169"/>
    <w:rsid w:val="009B724E"/>
    <w:rsid w:val="009B726E"/>
    <w:rsid w:val="009B7383"/>
    <w:rsid w:val="009B7410"/>
    <w:rsid w:val="009B75E7"/>
    <w:rsid w:val="009B761A"/>
    <w:rsid w:val="009B765F"/>
    <w:rsid w:val="009B7780"/>
    <w:rsid w:val="009B7798"/>
    <w:rsid w:val="009B781F"/>
    <w:rsid w:val="009B7879"/>
    <w:rsid w:val="009B78E7"/>
    <w:rsid w:val="009B7997"/>
    <w:rsid w:val="009B79B5"/>
    <w:rsid w:val="009B79BB"/>
    <w:rsid w:val="009B7B0E"/>
    <w:rsid w:val="009B7B19"/>
    <w:rsid w:val="009B7BDF"/>
    <w:rsid w:val="009B7EFF"/>
    <w:rsid w:val="009B7F27"/>
    <w:rsid w:val="009B7F4F"/>
    <w:rsid w:val="009C0048"/>
    <w:rsid w:val="009C00C6"/>
    <w:rsid w:val="009C0135"/>
    <w:rsid w:val="009C018A"/>
    <w:rsid w:val="009C01CF"/>
    <w:rsid w:val="009C01EB"/>
    <w:rsid w:val="009C0209"/>
    <w:rsid w:val="009C021C"/>
    <w:rsid w:val="009C024D"/>
    <w:rsid w:val="009C0373"/>
    <w:rsid w:val="009C038D"/>
    <w:rsid w:val="009C03A3"/>
    <w:rsid w:val="009C03BC"/>
    <w:rsid w:val="009C044A"/>
    <w:rsid w:val="009C04D9"/>
    <w:rsid w:val="009C0515"/>
    <w:rsid w:val="009C06A8"/>
    <w:rsid w:val="009C06E9"/>
    <w:rsid w:val="009C07C0"/>
    <w:rsid w:val="009C082F"/>
    <w:rsid w:val="009C0848"/>
    <w:rsid w:val="009C0877"/>
    <w:rsid w:val="009C08E0"/>
    <w:rsid w:val="009C09F0"/>
    <w:rsid w:val="009C09FB"/>
    <w:rsid w:val="009C0A5F"/>
    <w:rsid w:val="009C0ACC"/>
    <w:rsid w:val="009C0B0E"/>
    <w:rsid w:val="009C0B35"/>
    <w:rsid w:val="009C0C2C"/>
    <w:rsid w:val="009C0DCC"/>
    <w:rsid w:val="009C0EBC"/>
    <w:rsid w:val="009C0F37"/>
    <w:rsid w:val="009C0FCF"/>
    <w:rsid w:val="009C1054"/>
    <w:rsid w:val="009C10F8"/>
    <w:rsid w:val="009C11BF"/>
    <w:rsid w:val="009C11E5"/>
    <w:rsid w:val="009C128B"/>
    <w:rsid w:val="009C129C"/>
    <w:rsid w:val="009C1326"/>
    <w:rsid w:val="009C133E"/>
    <w:rsid w:val="009C1347"/>
    <w:rsid w:val="009C13B1"/>
    <w:rsid w:val="009C1448"/>
    <w:rsid w:val="009C14E9"/>
    <w:rsid w:val="009C14EB"/>
    <w:rsid w:val="009C1516"/>
    <w:rsid w:val="009C157D"/>
    <w:rsid w:val="009C1599"/>
    <w:rsid w:val="009C1831"/>
    <w:rsid w:val="009C19F3"/>
    <w:rsid w:val="009C1A56"/>
    <w:rsid w:val="009C1A65"/>
    <w:rsid w:val="009C1A77"/>
    <w:rsid w:val="009C1B00"/>
    <w:rsid w:val="009C1B85"/>
    <w:rsid w:val="009C1B94"/>
    <w:rsid w:val="009C1BEF"/>
    <w:rsid w:val="009C1C7D"/>
    <w:rsid w:val="009C1C96"/>
    <w:rsid w:val="009C1CDB"/>
    <w:rsid w:val="009C1D24"/>
    <w:rsid w:val="009C1D4E"/>
    <w:rsid w:val="009C1DCD"/>
    <w:rsid w:val="009C1F99"/>
    <w:rsid w:val="009C1FBA"/>
    <w:rsid w:val="009C2004"/>
    <w:rsid w:val="009C2083"/>
    <w:rsid w:val="009C20E7"/>
    <w:rsid w:val="009C2243"/>
    <w:rsid w:val="009C22A4"/>
    <w:rsid w:val="009C22A8"/>
    <w:rsid w:val="009C22FD"/>
    <w:rsid w:val="009C2402"/>
    <w:rsid w:val="009C25AE"/>
    <w:rsid w:val="009C25C4"/>
    <w:rsid w:val="009C2603"/>
    <w:rsid w:val="009C26A7"/>
    <w:rsid w:val="009C2719"/>
    <w:rsid w:val="009C2743"/>
    <w:rsid w:val="009C2801"/>
    <w:rsid w:val="009C281D"/>
    <w:rsid w:val="009C288C"/>
    <w:rsid w:val="009C2896"/>
    <w:rsid w:val="009C2A5E"/>
    <w:rsid w:val="009C2A98"/>
    <w:rsid w:val="009C2AD6"/>
    <w:rsid w:val="009C2B8F"/>
    <w:rsid w:val="009C2D92"/>
    <w:rsid w:val="009C2E63"/>
    <w:rsid w:val="009C2F23"/>
    <w:rsid w:val="009C3042"/>
    <w:rsid w:val="009C3072"/>
    <w:rsid w:val="009C30DF"/>
    <w:rsid w:val="009C314B"/>
    <w:rsid w:val="009C3191"/>
    <w:rsid w:val="009C31E1"/>
    <w:rsid w:val="009C32EC"/>
    <w:rsid w:val="009C3483"/>
    <w:rsid w:val="009C34AD"/>
    <w:rsid w:val="009C350A"/>
    <w:rsid w:val="009C3537"/>
    <w:rsid w:val="009C35C8"/>
    <w:rsid w:val="009C3640"/>
    <w:rsid w:val="009C371E"/>
    <w:rsid w:val="009C37AF"/>
    <w:rsid w:val="009C380B"/>
    <w:rsid w:val="009C390B"/>
    <w:rsid w:val="009C3925"/>
    <w:rsid w:val="009C3935"/>
    <w:rsid w:val="009C3954"/>
    <w:rsid w:val="009C39D2"/>
    <w:rsid w:val="009C3A0A"/>
    <w:rsid w:val="009C3A32"/>
    <w:rsid w:val="009C3B11"/>
    <w:rsid w:val="009C3D80"/>
    <w:rsid w:val="009C3DAB"/>
    <w:rsid w:val="009C3E4F"/>
    <w:rsid w:val="009C3EAF"/>
    <w:rsid w:val="009C3EE7"/>
    <w:rsid w:val="009C3F06"/>
    <w:rsid w:val="009C3F3A"/>
    <w:rsid w:val="009C3F8F"/>
    <w:rsid w:val="009C4045"/>
    <w:rsid w:val="009C40AD"/>
    <w:rsid w:val="009C4161"/>
    <w:rsid w:val="009C4278"/>
    <w:rsid w:val="009C440F"/>
    <w:rsid w:val="009C4453"/>
    <w:rsid w:val="009C4466"/>
    <w:rsid w:val="009C44FC"/>
    <w:rsid w:val="009C455F"/>
    <w:rsid w:val="009C458C"/>
    <w:rsid w:val="009C45F2"/>
    <w:rsid w:val="009C464F"/>
    <w:rsid w:val="009C46B9"/>
    <w:rsid w:val="009C46CF"/>
    <w:rsid w:val="009C46E2"/>
    <w:rsid w:val="009C4784"/>
    <w:rsid w:val="009C4A62"/>
    <w:rsid w:val="009C4B1A"/>
    <w:rsid w:val="009C4B6B"/>
    <w:rsid w:val="009C4BAD"/>
    <w:rsid w:val="009C4BF8"/>
    <w:rsid w:val="009C4C52"/>
    <w:rsid w:val="009C4C6E"/>
    <w:rsid w:val="009C4D8F"/>
    <w:rsid w:val="009C4EF6"/>
    <w:rsid w:val="009C4FEF"/>
    <w:rsid w:val="009C5000"/>
    <w:rsid w:val="009C5048"/>
    <w:rsid w:val="009C50BD"/>
    <w:rsid w:val="009C5113"/>
    <w:rsid w:val="009C51C8"/>
    <w:rsid w:val="009C51D8"/>
    <w:rsid w:val="009C5280"/>
    <w:rsid w:val="009C5485"/>
    <w:rsid w:val="009C54A4"/>
    <w:rsid w:val="009C5528"/>
    <w:rsid w:val="009C5582"/>
    <w:rsid w:val="009C5624"/>
    <w:rsid w:val="009C5670"/>
    <w:rsid w:val="009C5680"/>
    <w:rsid w:val="009C5696"/>
    <w:rsid w:val="009C56A4"/>
    <w:rsid w:val="009C5745"/>
    <w:rsid w:val="009C58DC"/>
    <w:rsid w:val="009C5977"/>
    <w:rsid w:val="009C59A3"/>
    <w:rsid w:val="009C59BF"/>
    <w:rsid w:val="009C5A5B"/>
    <w:rsid w:val="009C5AD3"/>
    <w:rsid w:val="009C5B5D"/>
    <w:rsid w:val="009C5B72"/>
    <w:rsid w:val="009C5C16"/>
    <w:rsid w:val="009C5CCF"/>
    <w:rsid w:val="009C5D20"/>
    <w:rsid w:val="009C5EB2"/>
    <w:rsid w:val="009C5EB4"/>
    <w:rsid w:val="009C5ECF"/>
    <w:rsid w:val="009C5FF9"/>
    <w:rsid w:val="009C6109"/>
    <w:rsid w:val="009C6159"/>
    <w:rsid w:val="009C6160"/>
    <w:rsid w:val="009C6196"/>
    <w:rsid w:val="009C619A"/>
    <w:rsid w:val="009C61AF"/>
    <w:rsid w:val="009C62B6"/>
    <w:rsid w:val="009C62C4"/>
    <w:rsid w:val="009C62DA"/>
    <w:rsid w:val="009C6350"/>
    <w:rsid w:val="009C6378"/>
    <w:rsid w:val="009C6431"/>
    <w:rsid w:val="009C644A"/>
    <w:rsid w:val="009C645E"/>
    <w:rsid w:val="009C6540"/>
    <w:rsid w:val="009C65A4"/>
    <w:rsid w:val="009C65CE"/>
    <w:rsid w:val="009C65DF"/>
    <w:rsid w:val="009C65E0"/>
    <w:rsid w:val="009C6717"/>
    <w:rsid w:val="009C6755"/>
    <w:rsid w:val="009C6772"/>
    <w:rsid w:val="009C680C"/>
    <w:rsid w:val="009C686A"/>
    <w:rsid w:val="009C6923"/>
    <w:rsid w:val="009C69A3"/>
    <w:rsid w:val="009C6A53"/>
    <w:rsid w:val="009C6A5A"/>
    <w:rsid w:val="009C6ADF"/>
    <w:rsid w:val="009C6AF3"/>
    <w:rsid w:val="009C6B30"/>
    <w:rsid w:val="009C6B7A"/>
    <w:rsid w:val="009C6C87"/>
    <w:rsid w:val="009C6CE5"/>
    <w:rsid w:val="009C6E63"/>
    <w:rsid w:val="009C6EDC"/>
    <w:rsid w:val="009C6F3C"/>
    <w:rsid w:val="009C6FA9"/>
    <w:rsid w:val="009C710C"/>
    <w:rsid w:val="009C72E7"/>
    <w:rsid w:val="009C72EF"/>
    <w:rsid w:val="009C7376"/>
    <w:rsid w:val="009C73AD"/>
    <w:rsid w:val="009C73CB"/>
    <w:rsid w:val="009C7400"/>
    <w:rsid w:val="009C74EF"/>
    <w:rsid w:val="009C7568"/>
    <w:rsid w:val="009C756D"/>
    <w:rsid w:val="009C75B3"/>
    <w:rsid w:val="009C75B5"/>
    <w:rsid w:val="009C75B7"/>
    <w:rsid w:val="009C75ED"/>
    <w:rsid w:val="009C76E7"/>
    <w:rsid w:val="009C773A"/>
    <w:rsid w:val="009C798E"/>
    <w:rsid w:val="009C7A31"/>
    <w:rsid w:val="009C7A33"/>
    <w:rsid w:val="009C7A84"/>
    <w:rsid w:val="009C7B41"/>
    <w:rsid w:val="009C7B6A"/>
    <w:rsid w:val="009C7B74"/>
    <w:rsid w:val="009C7CC4"/>
    <w:rsid w:val="009C7D91"/>
    <w:rsid w:val="009C7DC4"/>
    <w:rsid w:val="009C7EEA"/>
    <w:rsid w:val="009C7F24"/>
    <w:rsid w:val="009C7FB4"/>
    <w:rsid w:val="009D0001"/>
    <w:rsid w:val="009D0111"/>
    <w:rsid w:val="009D013D"/>
    <w:rsid w:val="009D01A3"/>
    <w:rsid w:val="009D02CB"/>
    <w:rsid w:val="009D04F5"/>
    <w:rsid w:val="009D0606"/>
    <w:rsid w:val="009D061D"/>
    <w:rsid w:val="009D0684"/>
    <w:rsid w:val="009D0690"/>
    <w:rsid w:val="009D080F"/>
    <w:rsid w:val="009D0971"/>
    <w:rsid w:val="009D0998"/>
    <w:rsid w:val="009D09F9"/>
    <w:rsid w:val="009D0A5D"/>
    <w:rsid w:val="009D0A9A"/>
    <w:rsid w:val="009D0BF9"/>
    <w:rsid w:val="009D0CA1"/>
    <w:rsid w:val="009D0CC8"/>
    <w:rsid w:val="009D0D1B"/>
    <w:rsid w:val="009D0D41"/>
    <w:rsid w:val="009D0D77"/>
    <w:rsid w:val="009D0E61"/>
    <w:rsid w:val="009D0F5B"/>
    <w:rsid w:val="009D0FAB"/>
    <w:rsid w:val="009D0FB9"/>
    <w:rsid w:val="009D103F"/>
    <w:rsid w:val="009D1051"/>
    <w:rsid w:val="009D106D"/>
    <w:rsid w:val="009D110D"/>
    <w:rsid w:val="009D11F1"/>
    <w:rsid w:val="009D128C"/>
    <w:rsid w:val="009D128D"/>
    <w:rsid w:val="009D14A6"/>
    <w:rsid w:val="009D14AB"/>
    <w:rsid w:val="009D1559"/>
    <w:rsid w:val="009D158F"/>
    <w:rsid w:val="009D1600"/>
    <w:rsid w:val="009D1636"/>
    <w:rsid w:val="009D166D"/>
    <w:rsid w:val="009D1728"/>
    <w:rsid w:val="009D1A56"/>
    <w:rsid w:val="009D1AA7"/>
    <w:rsid w:val="009D1B3B"/>
    <w:rsid w:val="009D1BF2"/>
    <w:rsid w:val="009D1C6C"/>
    <w:rsid w:val="009D1C8C"/>
    <w:rsid w:val="009D1CC2"/>
    <w:rsid w:val="009D1D02"/>
    <w:rsid w:val="009D1D40"/>
    <w:rsid w:val="009D1EEE"/>
    <w:rsid w:val="009D1EFB"/>
    <w:rsid w:val="009D1F0E"/>
    <w:rsid w:val="009D1F4A"/>
    <w:rsid w:val="009D1F57"/>
    <w:rsid w:val="009D1F8D"/>
    <w:rsid w:val="009D1FC6"/>
    <w:rsid w:val="009D1FDE"/>
    <w:rsid w:val="009D1FE3"/>
    <w:rsid w:val="009D2048"/>
    <w:rsid w:val="009D2113"/>
    <w:rsid w:val="009D2208"/>
    <w:rsid w:val="009D23A1"/>
    <w:rsid w:val="009D23F9"/>
    <w:rsid w:val="009D240F"/>
    <w:rsid w:val="009D24B9"/>
    <w:rsid w:val="009D24E0"/>
    <w:rsid w:val="009D253B"/>
    <w:rsid w:val="009D264E"/>
    <w:rsid w:val="009D26C7"/>
    <w:rsid w:val="009D273F"/>
    <w:rsid w:val="009D277E"/>
    <w:rsid w:val="009D27C8"/>
    <w:rsid w:val="009D27DC"/>
    <w:rsid w:val="009D29A0"/>
    <w:rsid w:val="009D29B3"/>
    <w:rsid w:val="009D2AD1"/>
    <w:rsid w:val="009D2B54"/>
    <w:rsid w:val="009D2BD4"/>
    <w:rsid w:val="009D2C2A"/>
    <w:rsid w:val="009D2C8D"/>
    <w:rsid w:val="009D2D27"/>
    <w:rsid w:val="009D2D83"/>
    <w:rsid w:val="009D2D90"/>
    <w:rsid w:val="009D2E37"/>
    <w:rsid w:val="009D2E54"/>
    <w:rsid w:val="009D2EA4"/>
    <w:rsid w:val="009D2F42"/>
    <w:rsid w:val="009D2F57"/>
    <w:rsid w:val="009D2FB5"/>
    <w:rsid w:val="009D305E"/>
    <w:rsid w:val="009D30FA"/>
    <w:rsid w:val="009D32B3"/>
    <w:rsid w:val="009D32C4"/>
    <w:rsid w:val="009D3375"/>
    <w:rsid w:val="009D33E3"/>
    <w:rsid w:val="009D344C"/>
    <w:rsid w:val="009D34A2"/>
    <w:rsid w:val="009D34C8"/>
    <w:rsid w:val="009D36AD"/>
    <w:rsid w:val="009D36C7"/>
    <w:rsid w:val="009D36F2"/>
    <w:rsid w:val="009D3705"/>
    <w:rsid w:val="009D3758"/>
    <w:rsid w:val="009D37CE"/>
    <w:rsid w:val="009D3859"/>
    <w:rsid w:val="009D38A2"/>
    <w:rsid w:val="009D38D0"/>
    <w:rsid w:val="009D393A"/>
    <w:rsid w:val="009D3955"/>
    <w:rsid w:val="009D3961"/>
    <w:rsid w:val="009D3983"/>
    <w:rsid w:val="009D3AF1"/>
    <w:rsid w:val="009D3AFE"/>
    <w:rsid w:val="009D3B52"/>
    <w:rsid w:val="009D3B5A"/>
    <w:rsid w:val="009D3BA1"/>
    <w:rsid w:val="009D3CB6"/>
    <w:rsid w:val="009D3CF7"/>
    <w:rsid w:val="009D3D89"/>
    <w:rsid w:val="009D3D8A"/>
    <w:rsid w:val="009D3EE0"/>
    <w:rsid w:val="009D3EF0"/>
    <w:rsid w:val="009D3F0C"/>
    <w:rsid w:val="009D3FA1"/>
    <w:rsid w:val="009D3FD5"/>
    <w:rsid w:val="009D408B"/>
    <w:rsid w:val="009D40E0"/>
    <w:rsid w:val="009D4136"/>
    <w:rsid w:val="009D413B"/>
    <w:rsid w:val="009D41D6"/>
    <w:rsid w:val="009D424F"/>
    <w:rsid w:val="009D42DB"/>
    <w:rsid w:val="009D43A9"/>
    <w:rsid w:val="009D43B6"/>
    <w:rsid w:val="009D443C"/>
    <w:rsid w:val="009D45E7"/>
    <w:rsid w:val="009D4816"/>
    <w:rsid w:val="009D483B"/>
    <w:rsid w:val="009D48D4"/>
    <w:rsid w:val="009D4991"/>
    <w:rsid w:val="009D4A3F"/>
    <w:rsid w:val="009D4AA4"/>
    <w:rsid w:val="009D4AEC"/>
    <w:rsid w:val="009D4B03"/>
    <w:rsid w:val="009D4BF5"/>
    <w:rsid w:val="009D4BFA"/>
    <w:rsid w:val="009D4C73"/>
    <w:rsid w:val="009D4C87"/>
    <w:rsid w:val="009D4C94"/>
    <w:rsid w:val="009D4D1C"/>
    <w:rsid w:val="009D4D85"/>
    <w:rsid w:val="009D4D9A"/>
    <w:rsid w:val="009D4E01"/>
    <w:rsid w:val="009D4E18"/>
    <w:rsid w:val="009D4F31"/>
    <w:rsid w:val="009D4FBA"/>
    <w:rsid w:val="009D507B"/>
    <w:rsid w:val="009D51A7"/>
    <w:rsid w:val="009D5273"/>
    <w:rsid w:val="009D533D"/>
    <w:rsid w:val="009D5449"/>
    <w:rsid w:val="009D5518"/>
    <w:rsid w:val="009D552C"/>
    <w:rsid w:val="009D5551"/>
    <w:rsid w:val="009D55B1"/>
    <w:rsid w:val="009D55E8"/>
    <w:rsid w:val="009D55EE"/>
    <w:rsid w:val="009D565C"/>
    <w:rsid w:val="009D565F"/>
    <w:rsid w:val="009D56C8"/>
    <w:rsid w:val="009D57FA"/>
    <w:rsid w:val="009D5824"/>
    <w:rsid w:val="009D5868"/>
    <w:rsid w:val="009D58B8"/>
    <w:rsid w:val="009D596B"/>
    <w:rsid w:val="009D59F1"/>
    <w:rsid w:val="009D5A11"/>
    <w:rsid w:val="009D5AD5"/>
    <w:rsid w:val="009D5BCB"/>
    <w:rsid w:val="009D5CE8"/>
    <w:rsid w:val="009D5D3E"/>
    <w:rsid w:val="009D5DCB"/>
    <w:rsid w:val="009D5DF6"/>
    <w:rsid w:val="009D5E1E"/>
    <w:rsid w:val="009D5EA8"/>
    <w:rsid w:val="009D5EB8"/>
    <w:rsid w:val="009D5F2F"/>
    <w:rsid w:val="009D5FAD"/>
    <w:rsid w:val="009D6037"/>
    <w:rsid w:val="009D6061"/>
    <w:rsid w:val="009D6109"/>
    <w:rsid w:val="009D621A"/>
    <w:rsid w:val="009D63F9"/>
    <w:rsid w:val="009D644A"/>
    <w:rsid w:val="009D64AB"/>
    <w:rsid w:val="009D6608"/>
    <w:rsid w:val="009D66D9"/>
    <w:rsid w:val="009D6706"/>
    <w:rsid w:val="009D676A"/>
    <w:rsid w:val="009D67B5"/>
    <w:rsid w:val="009D67F2"/>
    <w:rsid w:val="009D680A"/>
    <w:rsid w:val="009D6872"/>
    <w:rsid w:val="009D68AC"/>
    <w:rsid w:val="009D690F"/>
    <w:rsid w:val="009D69F2"/>
    <w:rsid w:val="009D6A37"/>
    <w:rsid w:val="009D6A43"/>
    <w:rsid w:val="009D6A63"/>
    <w:rsid w:val="009D6B0F"/>
    <w:rsid w:val="009D6BEB"/>
    <w:rsid w:val="009D6BF7"/>
    <w:rsid w:val="009D6C0A"/>
    <w:rsid w:val="009D6C8B"/>
    <w:rsid w:val="009D6DD1"/>
    <w:rsid w:val="009D6DE9"/>
    <w:rsid w:val="009D6E29"/>
    <w:rsid w:val="009D6E36"/>
    <w:rsid w:val="009D6FAC"/>
    <w:rsid w:val="009D7110"/>
    <w:rsid w:val="009D7129"/>
    <w:rsid w:val="009D7145"/>
    <w:rsid w:val="009D71B6"/>
    <w:rsid w:val="009D72F9"/>
    <w:rsid w:val="009D735E"/>
    <w:rsid w:val="009D73D4"/>
    <w:rsid w:val="009D7577"/>
    <w:rsid w:val="009D75D1"/>
    <w:rsid w:val="009D7687"/>
    <w:rsid w:val="009D787E"/>
    <w:rsid w:val="009D79AC"/>
    <w:rsid w:val="009D7ACC"/>
    <w:rsid w:val="009D7B4A"/>
    <w:rsid w:val="009D7BCB"/>
    <w:rsid w:val="009D7C83"/>
    <w:rsid w:val="009D7DCE"/>
    <w:rsid w:val="009D7DF2"/>
    <w:rsid w:val="009D7E97"/>
    <w:rsid w:val="009E0061"/>
    <w:rsid w:val="009E011B"/>
    <w:rsid w:val="009E014F"/>
    <w:rsid w:val="009E01E3"/>
    <w:rsid w:val="009E01E7"/>
    <w:rsid w:val="009E022F"/>
    <w:rsid w:val="009E02ED"/>
    <w:rsid w:val="009E03DC"/>
    <w:rsid w:val="009E060D"/>
    <w:rsid w:val="009E0694"/>
    <w:rsid w:val="009E06B8"/>
    <w:rsid w:val="009E071E"/>
    <w:rsid w:val="009E071F"/>
    <w:rsid w:val="009E0769"/>
    <w:rsid w:val="009E0841"/>
    <w:rsid w:val="009E09D0"/>
    <w:rsid w:val="009E0A4B"/>
    <w:rsid w:val="009E0A4C"/>
    <w:rsid w:val="009E0A4E"/>
    <w:rsid w:val="009E0B2A"/>
    <w:rsid w:val="009E0BD7"/>
    <w:rsid w:val="009E0C0B"/>
    <w:rsid w:val="009E0C10"/>
    <w:rsid w:val="009E0DE1"/>
    <w:rsid w:val="009E0E34"/>
    <w:rsid w:val="009E0EA8"/>
    <w:rsid w:val="009E0EDB"/>
    <w:rsid w:val="009E0EFB"/>
    <w:rsid w:val="009E0F39"/>
    <w:rsid w:val="009E0F5F"/>
    <w:rsid w:val="009E0F85"/>
    <w:rsid w:val="009E0F86"/>
    <w:rsid w:val="009E1067"/>
    <w:rsid w:val="009E11D5"/>
    <w:rsid w:val="009E1214"/>
    <w:rsid w:val="009E12D4"/>
    <w:rsid w:val="009E12E8"/>
    <w:rsid w:val="009E13A5"/>
    <w:rsid w:val="009E13BE"/>
    <w:rsid w:val="009E144E"/>
    <w:rsid w:val="009E1479"/>
    <w:rsid w:val="009E147F"/>
    <w:rsid w:val="009E150D"/>
    <w:rsid w:val="009E15B3"/>
    <w:rsid w:val="009E167E"/>
    <w:rsid w:val="009E1769"/>
    <w:rsid w:val="009E17C2"/>
    <w:rsid w:val="009E17C5"/>
    <w:rsid w:val="009E1841"/>
    <w:rsid w:val="009E1897"/>
    <w:rsid w:val="009E18C5"/>
    <w:rsid w:val="009E1937"/>
    <w:rsid w:val="009E19B0"/>
    <w:rsid w:val="009E19E0"/>
    <w:rsid w:val="009E1A2D"/>
    <w:rsid w:val="009E1BF9"/>
    <w:rsid w:val="009E1C0A"/>
    <w:rsid w:val="009E1E76"/>
    <w:rsid w:val="009E1F4E"/>
    <w:rsid w:val="009E2111"/>
    <w:rsid w:val="009E2178"/>
    <w:rsid w:val="009E2186"/>
    <w:rsid w:val="009E2216"/>
    <w:rsid w:val="009E221F"/>
    <w:rsid w:val="009E2763"/>
    <w:rsid w:val="009E2796"/>
    <w:rsid w:val="009E27D7"/>
    <w:rsid w:val="009E2868"/>
    <w:rsid w:val="009E2885"/>
    <w:rsid w:val="009E288F"/>
    <w:rsid w:val="009E293A"/>
    <w:rsid w:val="009E2A07"/>
    <w:rsid w:val="009E2A3A"/>
    <w:rsid w:val="009E2AE1"/>
    <w:rsid w:val="009E2B38"/>
    <w:rsid w:val="009E2B59"/>
    <w:rsid w:val="009E2C69"/>
    <w:rsid w:val="009E2EA8"/>
    <w:rsid w:val="009E30FE"/>
    <w:rsid w:val="009E3105"/>
    <w:rsid w:val="009E3180"/>
    <w:rsid w:val="009E31E5"/>
    <w:rsid w:val="009E3212"/>
    <w:rsid w:val="009E328F"/>
    <w:rsid w:val="009E33BC"/>
    <w:rsid w:val="009E33CB"/>
    <w:rsid w:val="009E3468"/>
    <w:rsid w:val="009E3473"/>
    <w:rsid w:val="009E353E"/>
    <w:rsid w:val="009E3608"/>
    <w:rsid w:val="009E3637"/>
    <w:rsid w:val="009E3669"/>
    <w:rsid w:val="009E3763"/>
    <w:rsid w:val="009E37B2"/>
    <w:rsid w:val="009E37BD"/>
    <w:rsid w:val="009E37D0"/>
    <w:rsid w:val="009E386A"/>
    <w:rsid w:val="009E3996"/>
    <w:rsid w:val="009E3A07"/>
    <w:rsid w:val="009E3AE7"/>
    <w:rsid w:val="009E3B91"/>
    <w:rsid w:val="009E3C5E"/>
    <w:rsid w:val="009E3C97"/>
    <w:rsid w:val="009E3CDA"/>
    <w:rsid w:val="009E3DD6"/>
    <w:rsid w:val="009E3DE6"/>
    <w:rsid w:val="009E3E56"/>
    <w:rsid w:val="009E3EC8"/>
    <w:rsid w:val="009E3F34"/>
    <w:rsid w:val="009E3F3D"/>
    <w:rsid w:val="009E3F99"/>
    <w:rsid w:val="009E4030"/>
    <w:rsid w:val="009E40D8"/>
    <w:rsid w:val="009E4236"/>
    <w:rsid w:val="009E438A"/>
    <w:rsid w:val="009E439D"/>
    <w:rsid w:val="009E43E0"/>
    <w:rsid w:val="009E446A"/>
    <w:rsid w:val="009E44C1"/>
    <w:rsid w:val="009E4572"/>
    <w:rsid w:val="009E459A"/>
    <w:rsid w:val="009E45FC"/>
    <w:rsid w:val="009E46C2"/>
    <w:rsid w:val="009E471B"/>
    <w:rsid w:val="009E4744"/>
    <w:rsid w:val="009E48AE"/>
    <w:rsid w:val="009E48C2"/>
    <w:rsid w:val="009E48D8"/>
    <w:rsid w:val="009E4980"/>
    <w:rsid w:val="009E49C5"/>
    <w:rsid w:val="009E49EF"/>
    <w:rsid w:val="009E4A43"/>
    <w:rsid w:val="009E4A9E"/>
    <w:rsid w:val="009E4BE9"/>
    <w:rsid w:val="009E4BEF"/>
    <w:rsid w:val="009E4C32"/>
    <w:rsid w:val="009E4CDE"/>
    <w:rsid w:val="009E4D24"/>
    <w:rsid w:val="009E4D2C"/>
    <w:rsid w:val="009E4D44"/>
    <w:rsid w:val="009E4DFE"/>
    <w:rsid w:val="009E4E0D"/>
    <w:rsid w:val="009E4E17"/>
    <w:rsid w:val="009E4E99"/>
    <w:rsid w:val="009E4EB4"/>
    <w:rsid w:val="009E502D"/>
    <w:rsid w:val="009E5079"/>
    <w:rsid w:val="009E511E"/>
    <w:rsid w:val="009E5168"/>
    <w:rsid w:val="009E51DE"/>
    <w:rsid w:val="009E51E5"/>
    <w:rsid w:val="009E52D1"/>
    <w:rsid w:val="009E52FA"/>
    <w:rsid w:val="009E537C"/>
    <w:rsid w:val="009E538D"/>
    <w:rsid w:val="009E54D3"/>
    <w:rsid w:val="009E54F6"/>
    <w:rsid w:val="009E550F"/>
    <w:rsid w:val="009E5698"/>
    <w:rsid w:val="009E56D3"/>
    <w:rsid w:val="009E57B7"/>
    <w:rsid w:val="009E5876"/>
    <w:rsid w:val="009E593A"/>
    <w:rsid w:val="009E59EC"/>
    <w:rsid w:val="009E5A48"/>
    <w:rsid w:val="009E5AE3"/>
    <w:rsid w:val="009E5BBC"/>
    <w:rsid w:val="009E5C8D"/>
    <w:rsid w:val="009E5D03"/>
    <w:rsid w:val="009E5D18"/>
    <w:rsid w:val="009E5DA5"/>
    <w:rsid w:val="009E5DB0"/>
    <w:rsid w:val="009E5F48"/>
    <w:rsid w:val="009E5F82"/>
    <w:rsid w:val="009E5FB5"/>
    <w:rsid w:val="009E6088"/>
    <w:rsid w:val="009E60CD"/>
    <w:rsid w:val="009E615E"/>
    <w:rsid w:val="009E619D"/>
    <w:rsid w:val="009E6211"/>
    <w:rsid w:val="009E6231"/>
    <w:rsid w:val="009E6246"/>
    <w:rsid w:val="009E6354"/>
    <w:rsid w:val="009E648D"/>
    <w:rsid w:val="009E64F8"/>
    <w:rsid w:val="009E66CE"/>
    <w:rsid w:val="009E67BD"/>
    <w:rsid w:val="009E6900"/>
    <w:rsid w:val="009E6917"/>
    <w:rsid w:val="009E692F"/>
    <w:rsid w:val="009E6968"/>
    <w:rsid w:val="009E69FA"/>
    <w:rsid w:val="009E6A1D"/>
    <w:rsid w:val="009E6B2B"/>
    <w:rsid w:val="009E6BAF"/>
    <w:rsid w:val="009E6BC1"/>
    <w:rsid w:val="009E6BDA"/>
    <w:rsid w:val="009E6BE5"/>
    <w:rsid w:val="009E6C11"/>
    <w:rsid w:val="009E6DBF"/>
    <w:rsid w:val="009E6DF2"/>
    <w:rsid w:val="009E6EA6"/>
    <w:rsid w:val="009E6EBF"/>
    <w:rsid w:val="009E6EEE"/>
    <w:rsid w:val="009E6EFE"/>
    <w:rsid w:val="009E6F9E"/>
    <w:rsid w:val="009E6FD4"/>
    <w:rsid w:val="009E71D7"/>
    <w:rsid w:val="009E720E"/>
    <w:rsid w:val="009E724A"/>
    <w:rsid w:val="009E738A"/>
    <w:rsid w:val="009E739B"/>
    <w:rsid w:val="009E7496"/>
    <w:rsid w:val="009E75A4"/>
    <w:rsid w:val="009E75F2"/>
    <w:rsid w:val="009E7607"/>
    <w:rsid w:val="009E7642"/>
    <w:rsid w:val="009E7690"/>
    <w:rsid w:val="009E76B2"/>
    <w:rsid w:val="009E7758"/>
    <w:rsid w:val="009E77D8"/>
    <w:rsid w:val="009E782A"/>
    <w:rsid w:val="009E787D"/>
    <w:rsid w:val="009E78BE"/>
    <w:rsid w:val="009E7900"/>
    <w:rsid w:val="009E7930"/>
    <w:rsid w:val="009E79C0"/>
    <w:rsid w:val="009E7ABA"/>
    <w:rsid w:val="009E7AE5"/>
    <w:rsid w:val="009E7B02"/>
    <w:rsid w:val="009E7BCC"/>
    <w:rsid w:val="009E7C45"/>
    <w:rsid w:val="009E7C4F"/>
    <w:rsid w:val="009E7C62"/>
    <w:rsid w:val="009E7C6E"/>
    <w:rsid w:val="009E7EF7"/>
    <w:rsid w:val="009E7F3F"/>
    <w:rsid w:val="009E7F7E"/>
    <w:rsid w:val="009F0078"/>
    <w:rsid w:val="009F00E9"/>
    <w:rsid w:val="009F00F0"/>
    <w:rsid w:val="009F0134"/>
    <w:rsid w:val="009F020D"/>
    <w:rsid w:val="009F02CC"/>
    <w:rsid w:val="009F0366"/>
    <w:rsid w:val="009F0370"/>
    <w:rsid w:val="009F04CB"/>
    <w:rsid w:val="009F0539"/>
    <w:rsid w:val="009F0643"/>
    <w:rsid w:val="009F06B6"/>
    <w:rsid w:val="009F070C"/>
    <w:rsid w:val="009F0762"/>
    <w:rsid w:val="009F07DF"/>
    <w:rsid w:val="009F0821"/>
    <w:rsid w:val="009F0839"/>
    <w:rsid w:val="009F08AB"/>
    <w:rsid w:val="009F0A32"/>
    <w:rsid w:val="009F0AEE"/>
    <w:rsid w:val="009F0B3C"/>
    <w:rsid w:val="009F0C2C"/>
    <w:rsid w:val="009F0D54"/>
    <w:rsid w:val="009F0E05"/>
    <w:rsid w:val="009F0E0B"/>
    <w:rsid w:val="009F0E3B"/>
    <w:rsid w:val="009F0ED2"/>
    <w:rsid w:val="009F113A"/>
    <w:rsid w:val="009F11FE"/>
    <w:rsid w:val="009F136F"/>
    <w:rsid w:val="009F1387"/>
    <w:rsid w:val="009F144A"/>
    <w:rsid w:val="009F14BE"/>
    <w:rsid w:val="009F1544"/>
    <w:rsid w:val="009F1596"/>
    <w:rsid w:val="009F1656"/>
    <w:rsid w:val="009F1694"/>
    <w:rsid w:val="009F16B6"/>
    <w:rsid w:val="009F1902"/>
    <w:rsid w:val="009F19B7"/>
    <w:rsid w:val="009F19BE"/>
    <w:rsid w:val="009F1B38"/>
    <w:rsid w:val="009F1B6F"/>
    <w:rsid w:val="009F1B90"/>
    <w:rsid w:val="009F1BAE"/>
    <w:rsid w:val="009F1C63"/>
    <w:rsid w:val="009F1EEA"/>
    <w:rsid w:val="009F1F2C"/>
    <w:rsid w:val="009F1F4D"/>
    <w:rsid w:val="009F1FE2"/>
    <w:rsid w:val="009F2082"/>
    <w:rsid w:val="009F2090"/>
    <w:rsid w:val="009F2096"/>
    <w:rsid w:val="009F213B"/>
    <w:rsid w:val="009F2158"/>
    <w:rsid w:val="009F222E"/>
    <w:rsid w:val="009F2309"/>
    <w:rsid w:val="009F23BB"/>
    <w:rsid w:val="009F2416"/>
    <w:rsid w:val="009F2503"/>
    <w:rsid w:val="009F25B9"/>
    <w:rsid w:val="009F264F"/>
    <w:rsid w:val="009F2656"/>
    <w:rsid w:val="009F269A"/>
    <w:rsid w:val="009F26C1"/>
    <w:rsid w:val="009F26CB"/>
    <w:rsid w:val="009F2838"/>
    <w:rsid w:val="009F2858"/>
    <w:rsid w:val="009F2981"/>
    <w:rsid w:val="009F29A0"/>
    <w:rsid w:val="009F29D0"/>
    <w:rsid w:val="009F2A55"/>
    <w:rsid w:val="009F2AAF"/>
    <w:rsid w:val="009F2B2D"/>
    <w:rsid w:val="009F2B74"/>
    <w:rsid w:val="009F2BA3"/>
    <w:rsid w:val="009F2BC3"/>
    <w:rsid w:val="009F2C02"/>
    <w:rsid w:val="009F2C0B"/>
    <w:rsid w:val="009F2C2B"/>
    <w:rsid w:val="009F2EDE"/>
    <w:rsid w:val="009F2FAE"/>
    <w:rsid w:val="009F2FFB"/>
    <w:rsid w:val="009F30A2"/>
    <w:rsid w:val="009F3119"/>
    <w:rsid w:val="009F3184"/>
    <w:rsid w:val="009F31CA"/>
    <w:rsid w:val="009F323A"/>
    <w:rsid w:val="009F329C"/>
    <w:rsid w:val="009F32D1"/>
    <w:rsid w:val="009F3385"/>
    <w:rsid w:val="009F3445"/>
    <w:rsid w:val="009F3448"/>
    <w:rsid w:val="009F348C"/>
    <w:rsid w:val="009F349A"/>
    <w:rsid w:val="009F354E"/>
    <w:rsid w:val="009F35D2"/>
    <w:rsid w:val="009F3714"/>
    <w:rsid w:val="009F383E"/>
    <w:rsid w:val="009F38BC"/>
    <w:rsid w:val="009F38D8"/>
    <w:rsid w:val="009F3A7C"/>
    <w:rsid w:val="009F3ACB"/>
    <w:rsid w:val="009F3AEF"/>
    <w:rsid w:val="009F3C35"/>
    <w:rsid w:val="009F3CCF"/>
    <w:rsid w:val="009F3D7E"/>
    <w:rsid w:val="009F3D93"/>
    <w:rsid w:val="009F3F9C"/>
    <w:rsid w:val="009F41A0"/>
    <w:rsid w:val="009F4290"/>
    <w:rsid w:val="009F439A"/>
    <w:rsid w:val="009F444B"/>
    <w:rsid w:val="009F44C0"/>
    <w:rsid w:val="009F44C7"/>
    <w:rsid w:val="009F44DD"/>
    <w:rsid w:val="009F4523"/>
    <w:rsid w:val="009F45E4"/>
    <w:rsid w:val="009F463B"/>
    <w:rsid w:val="009F4643"/>
    <w:rsid w:val="009F4656"/>
    <w:rsid w:val="009F46F6"/>
    <w:rsid w:val="009F475B"/>
    <w:rsid w:val="009F4782"/>
    <w:rsid w:val="009F47C5"/>
    <w:rsid w:val="009F480A"/>
    <w:rsid w:val="009F4889"/>
    <w:rsid w:val="009F48D5"/>
    <w:rsid w:val="009F4A99"/>
    <w:rsid w:val="009F4BA7"/>
    <w:rsid w:val="009F4BD6"/>
    <w:rsid w:val="009F4CA8"/>
    <w:rsid w:val="009F4CCD"/>
    <w:rsid w:val="009F4D77"/>
    <w:rsid w:val="009F4D88"/>
    <w:rsid w:val="009F4D94"/>
    <w:rsid w:val="009F4E17"/>
    <w:rsid w:val="009F4E64"/>
    <w:rsid w:val="009F4E8A"/>
    <w:rsid w:val="009F4F0C"/>
    <w:rsid w:val="009F4F1D"/>
    <w:rsid w:val="009F4F23"/>
    <w:rsid w:val="009F4FE7"/>
    <w:rsid w:val="009F5001"/>
    <w:rsid w:val="009F500D"/>
    <w:rsid w:val="009F503D"/>
    <w:rsid w:val="009F504D"/>
    <w:rsid w:val="009F5050"/>
    <w:rsid w:val="009F506A"/>
    <w:rsid w:val="009F50AC"/>
    <w:rsid w:val="009F5105"/>
    <w:rsid w:val="009F5126"/>
    <w:rsid w:val="009F5136"/>
    <w:rsid w:val="009F534D"/>
    <w:rsid w:val="009F5418"/>
    <w:rsid w:val="009F5670"/>
    <w:rsid w:val="009F5736"/>
    <w:rsid w:val="009F577B"/>
    <w:rsid w:val="009F579A"/>
    <w:rsid w:val="009F579D"/>
    <w:rsid w:val="009F5803"/>
    <w:rsid w:val="009F584D"/>
    <w:rsid w:val="009F5924"/>
    <w:rsid w:val="009F5972"/>
    <w:rsid w:val="009F59CC"/>
    <w:rsid w:val="009F5A88"/>
    <w:rsid w:val="009F5AB1"/>
    <w:rsid w:val="009F5AB3"/>
    <w:rsid w:val="009F5AF2"/>
    <w:rsid w:val="009F5B04"/>
    <w:rsid w:val="009F5C4B"/>
    <w:rsid w:val="009F5CB0"/>
    <w:rsid w:val="009F5DE5"/>
    <w:rsid w:val="009F5E30"/>
    <w:rsid w:val="009F5E4D"/>
    <w:rsid w:val="009F5EA7"/>
    <w:rsid w:val="009F6093"/>
    <w:rsid w:val="009F6131"/>
    <w:rsid w:val="009F6179"/>
    <w:rsid w:val="009F6199"/>
    <w:rsid w:val="009F61AC"/>
    <w:rsid w:val="009F6260"/>
    <w:rsid w:val="009F62B7"/>
    <w:rsid w:val="009F635A"/>
    <w:rsid w:val="009F63E4"/>
    <w:rsid w:val="009F6409"/>
    <w:rsid w:val="009F64C6"/>
    <w:rsid w:val="009F652E"/>
    <w:rsid w:val="009F6589"/>
    <w:rsid w:val="009F65CA"/>
    <w:rsid w:val="009F6624"/>
    <w:rsid w:val="009F666E"/>
    <w:rsid w:val="009F66E3"/>
    <w:rsid w:val="009F6903"/>
    <w:rsid w:val="009F693F"/>
    <w:rsid w:val="009F6949"/>
    <w:rsid w:val="009F6993"/>
    <w:rsid w:val="009F6995"/>
    <w:rsid w:val="009F69CB"/>
    <w:rsid w:val="009F6B77"/>
    <w:rsid w:val="009F6C46"/>
    <w:rsid w:val="009F6D40"/>
    <w:rsid w:val="009F6E08"/>
    <w:rsid w:val="009F6F1D"/>
    <w:rsid w:val="009F6F43"/>
    <w:rsid w:val="009F6F65"/>
    <w:rsid w:val="009F6F74"/>
    <w:rsid w:val="009F6FFE"/>
    <w:rsid w:val="009F7015"/>
    <w:rsid w:val="009F70F7"/>
    <w:rsid w:val="009F714B"/>
    <w:rsid w:val="009F744D"/>
    <w:rsid w:val="009F7489"/>
    <w:rsid w:val="009F74AB"/>
    <w:rsid w:val="009F74C3"/>
    <w:rsid w:val="009F756B"/>
    <w:rsid w:val="009F76C3"/>
    <w:rsid w:val="009F7712"/>
    <w:rsid w:val="009F7785"/>
    <w:rsid w:val="009F77D1"/>
    <w:rsid w:val="009F77F5"/>
    <w:rsid w:val="009F7919"/>
    <w:rsid w:val="009F7994"/>
    <w:rsid w:val="009F7A01"/>
    <w:rsid w:val="009F7A68"/>
    <w:rsid w:val="009F7ACE"/>
    <w:rsid w:val="009F7AE3"/>
    <w:rsid w:val="009F7C54"/>
    <w:rsid w:val="009F7C6F"/>
    <w:rsid w:val="009F7CA0"/>
    <w:rsid w:val="009F7DAF"/>
    <w:rsid w:val="009F7DBB"/>
    <w:rsid w:val="009F7DF5"/>
    <w:rsid w:val="009F7E56"/>
    <w:rsid w:val="009F7E64"/>
    <w:rsid w:val="009F7E87"/>
    <w:rsid w:val="00A00119"/>
    <w:rsid w:val="00A0019E"/>
    <w:rsid w:val="00A001D8"/>
    <w:rsid w:val="00A001DA"/>
    <w:rsid w:val="00A002E1"/>
    <w:rsid w:val="00A002FB"/>
    <w:rsid w:val="00A003E0"/>
    <w:rsid w:val="00A004A6"/>
    <w:rsid w:val="00A004E3"/>
    <w:rsid w:val="00A005A0"/>
    <w:rsid w:val="00A0068F"/>
    <w:rsid w:val="00A00790"/>
    <w:rsid w:val="00A007CA"/>
    <w:rsid w:val="00A007D5"/>
    <w:rsid w:val="00A007DB"/>
    <w:rsid w:val="00A00861"/>
    <w:rsid w:val="00A008AB"/>
    <w:rsid w:val="00A00958"/>
    <w:rsid w:val="00A00AC7"/>
    <w:rsid w:val="00A00B39"/>
    <w:rsid w:val="00A00B51"/>
    <w:rsid w:val="00A00B57"/>
    <w:rsid w:val="00A00B9D"/>
    <w:rsid w:val="00A00BE9"/>
    <w:rsid w:val="00A00C23"/>
    <w:rsid w:val="00A00C4F"/>
    <w:rsid w:val="00A00CD0"/>
    <w:rsid w:val="00A00CF4"/>
    <w:rsid w:val="00A00D24"/>
    <w:rsid w:val="00A00EE9"/>
    <w:rsid w:val="00A010CC"/>
    <w:rsid w:val="00A01135"/>
    <w:rsid w:val="00A01207"/>
    <w:rsid w:val="00A01237"/>
    <w:rsid w:val="00A012BA"/>
    <w:rsid w:val="00A01312"/>
    <w:rsid w:val="00A013E3"/>
    <w:rsid w:val="00A01413"/>
    <w:rsid w:val="00A014DF"/>
    <w:rsid w:val="00A016A3"/>
    <w:rsid w:val="00A016B0"/>
    <w:rsid w:val="00A016FA"/>
    <w:rsid w:val="00A0179C"/>
    <w:rsid w:val="00A017A5"/>
    <w:rsid w:val="00A017CD"/>
    <w:rsid w:val="00A017F7"/>
    <w:rsid w:val="00A01841"/>
    <w:rsid w:val="00A0191E"/>
    <w:rsid w:val="00A01A25"/>
    <w:rsid w:val="00A01A74"/>
    <w:rsid w:val="00A01A78"/>
    <w:rsid w:val="00A01A7A"/>
    <w:rsid w:val="00A01AB8"/>
    <w:rsid w:val="00A01AD5"/>
    <w:rsid w:val="00A01BCE"/>
    <w:rsid w:val="00A01D21"/>
    <w:rsid w:val="00A01F0A"/>
    <w:rsid w:val="00A01F27"/>
    <w:rsid w:val="00A01F6F"/>
    <w:rsid w:val="00A01FA8"/>
    <w:rsid w:val="00A02002"/>
    <w:rsid w:val="00A02069"/>
    <w:rsid w:val="00A020EE"/>
    <w:rsid w:val="00A02186"/>
    <w:rsid w:val="00A021B8"/>
    <w:rsid w:val="00A0228A"/>
    <w:rsid w:val="00A022E7"/>
    <w:rsid w:val="00A0233B"/>
    <w:rsid w:val="00A02355"/>
    <w:rsid w:val="00A026BE"/>
    <w:rsid w:val="00A02842"/>
    <w:rsid w:val="00A029B4"/>
    <w:rsid w:val="00A029C5"/>
    <w:rsid w:val="00A029CE"/>
    <w:rsid w:val="00A029DF"/>
    <w:rsid w:val="00A02A54"/>
    <w:rsid w:val="00A02B02"/>
    <w:rsid w:val="00A02BB3"/>
    <w:rsid w:val="00A02BCA"/>
    <w:rsid w:val="00A02C86"/>
    <w:rsid w:val="00A02D12"/>
    <w:rsid w:val="00A02D57"/>
    <w:rsid w:val="00A02DA7"/>
    <w:rsid w:val="00A02DB2"/>
    <w:rsid w:val="00A02E7D"/>
    <w:rsid w:val="00A02EDD"/>
    <w:rsid w:val="00A02F69"/>
    <w:rsid w:val="00A03135"/>
    <w:rsid w:val="00A03166"/>
    <w:rsid w:val="00A03176"/>
    <w:rsid w:val="00A03227"/>
    <w:rsid w:val="00A03231"/>
    <w:rsid w:val="00A0323D"/>
    <w:rsid w:val="00A032E5"/>
    <w:rsid w:val="00A033CD"/>
    <w:rsid w:val="00A033E8"/>
    <w:rsid w:val="00A03426"/>
    <w:rsid w:val="00A0345A"/>
    <w:rsid w:val="00A034BE"/>
    <w:rsid w:val="00A035E3"/>
    <w:rsid w:val="00A035EF"/>
    <w:rsid w:val="00A035F2"/>
    <w:rsid w:val="00A03632"/>
    <w:rsid w:val="00A03711"/>
    <w:rsid w:val="00A03725"/>
    <w:rsid w:val="00A03735"/>
    <w:rsid w:val="00A03A24"/>
    <w:rsid w:val="00A03A42"/>
    <w:rsid w:val="00A03AB4"/>
    <w:rsid w:val="00A03B0B"/>
    <w:rsid w:val="00A03B50"/>
    <w:rsid w:val="00A03C90"/>
    <w:rsid w:val="00A03D53"/>
    <w:rsid w:val="00A03DA1"/>
    <w:rsid w:val="00A03DCA"/>
    <w:rsid w:val="00A03E55"/>
    <w:rsid w:val="00A03EBE"/>
    <w:rsid w:val="00A03EEB"/>
    <w:rsid w:val="00A03EF1"/>
    <w:rsid w:val="00A03F4E"/>
    <w:rsid w:val="00A03F51"/>
    <w:rsid w:val="00A03F77"/>
    <w:rsid w:val="00A040BA"/>
    <w:rsid w:val="00A040EB"/>
    <w:rsid w:val="00A041B5"/>
    <w:rsid w:val="00A04217"/>
    <w:rsid w:val="00A04238"/>
    <w:rsid w:val="00A04267"/>
    <w:rsid w:val="00A0433E"/>
    <w:rsid w:val="00A04437"/>
    <w:rsid w:val="00A0447F"/>
    <w:rsid w:val="00A0452B"/>
    <w:rsid w:val="00A0455B"/>
    <w:rsid w:val="00A04572"/>
    <w:rsid w:val="00A045E6"/>
    <w:rsid w:val="00A04663"/>
    <w:rsid w:val="00A04768"/>
    <w:rsid w:val="00A0479E"/>
    <w:rsid w:val="00A047DE"/>
    <w:rsid w:val="00A04803"/>
    <w:rsid w:val="00A04829"/>
    <w:rsid w:val="00A048A7"/>
    <w:rsid w:val="00A048FC"/>
    <w:rsid w:val="00A0494C"/>
    <w:rsid w:val="00A0497C"/>
    <w:rsid w:val="00A049C3"/>
    <w:rsid w:val="00A049D4"/>
    <w:rsid w:val="00A04A69"/>
    <w:rsid w:val="00A04A7F"/>
    <w:rsid w:val="00A04AB1"/>
    <w:rsid w:val="00A04AEC"/>
    <w:rsid w:val="00A04C10"/>
    <w:rsid w:val="00A04C12"/>
    <w:rsid w:val="00A04CAB"/>
    <w:rsid w:val="00A04CE5"/>
    <w:rsid w:val="00A04DD5"/>
    <w:rsid w:val="00A04E08"/>
    <w:rsid w:val="00A04E36"/>
    <w:rsid w:val="00A04E38"/>
    <w:rsid w:val="00A04E4D"/>
    <w:rsid w:val="00A04E64"/>
    <w:rsid w:val="00A04F0E"/>
    <w:rsid w:val="00A04F3C"/>
    <w:rsid w:val="00A04F4B"/>
    <w:rsid w:val="00A04F90"/>
    <w:rsid w:val="00A0500C"/>
    <w:rsid w:val="00A05032"/>
    <w:rsid w:val="00A0513E"/>
    <w:rsid w:val="00A0516A"/>
    <w:rsid w:val="00A051B1"/>
    <w:rsid w:val="00A0523F"/>
    <w:rsid w:val="00A052A6"/>
    <w:rsid w:val="00A052D7"/>
    <w:rsid w:val="00A0530D"/>
    <w:rsid w:val="00A0545D"/>
    <w:rsid w:val="00A05466"/>
    <w:rsid w:val="00A054A2"/>
    <w:rsid w:val="00A05576"/>
    <w:rsid w:val="00A056D9"/>
    <w:rsid w:val="00A0579E"/>
    <w:rsid w:val="00A059BA"/>
    <w:rsid w:val="00A05A1B"/>
    <w:rsid w:val="00A05A5B"/>
    <w:rsid w:val="00A05A80"/>
    <w:rsid w:val="00A05AC7"/>
    <w:rsid w:val="00A05AF0"/>
    <w:rsid w:val="00A05B17"/>
    <w:rsid w:val="00A05B31"/>
    <w:rsid w:val="00A05B8B"/>
    <w:rsid w:val="00A05BAC"/>
    <w:rsid w:val="00A05C07"/>
    <w:rsid w:val="00A05D21"/>
    <w:rsid w:val="00A05DB0"/>
    <w:rsid w:val="00A05DCC"/>
    <w:rsid w:val="00A05F0E"/>
    <w:rsid w:val="00A05FBD"/>
    <w:rsid w:val="00A06041"/>
    <w:rsid w:val="00A06075"/>
    <w:rsid w:val="00A060C3"/>
    <w:rsid w:val="00A060D8"/>
    <w:rsid w:val="00A06174"/>
    <w:rsid w:val="00A061EE"/>
    <w:rsid w:val="00A061F8"/>
    <w:rsid w:val="00A06201"/>
    <w:rsid w:val="00A06294"/>
    <w:rsid w:val="00A06365"/>
    <w:rsid w:val="00A065FB"/>
    <w:rsid w:val="00A0679F"/>
    <w:rsid w:val="00A067E3"/>
    <w:rsid w:val="00A06920"/>
    <w:rsid w:val="00A06987"/>
    <w:rsid w:val="00A069D8"/>
    <w:rsid w:val="00A06A59"/>
    <w:rsid w:val="00A06B27"/>
    <w:rsid w:val="00A06B4C"/>
    <w:rsid w:val="00A06B85"/>
    <w:rsid w:val="00A06C20"/>
    <w:rsid w:val="00A06C52"/>
    <w:rsid w:val="00A06DAD"/>
    <w:rsid w:val="00A06E1A"/>
    <w:rsid w:val="00A06E20"/>
    <w:rsid w:val="00A06E51"/>
    <w:rsid w:val="00A06F6D"/>
    <w:rsid w:val="00A0704A"/>
    <w:rsid w:val="00A07158"/>
    <w:rsid w:val="00A071BB"/>
    <w:rsid w:val="00A071CD"/>
    <w:rsid w:val="00A073C3"/>
    <w:rsid w:val="00A07484"/>
    <w:rsid w:val="00A074EC"/>
    <w:rsid w:val="00A075E0"/>
    <w:rsid w:val="00A075F6"/>
    <w:rsid w:val="00A076A9"/>
    <w:rsid w:val="00A076B7"/>
    <w:rsid w:val="00A076CD"/>
    <w:rsid w:val="00A076F4"/>
    <w:rsid w:val="00A07766"/>
    <w:rsid w:val="00A07877"/>
    <w:rsid w:val="00A07889"/>
    <w:rsid w:val="00A0789E"/>
    <w:rsid w:val="00A07901"/>
    <w:rsid w:val="00A07903"/>
    <w:rsid w:val="00A0791E"/>
    <w:rsid w:val="00A0798A"/>
    <w:rsid w:val="00A07A31"/>
    <w:rsid w:val="00A07AAD"/>
    <w:rsid w:val="00A07BA5"/>
    <w:rsid w:val="00A07BE7"/>
    <w:rsid w:val="00A07CB0"/>
    <w:rsid w:val="00A07D77"/>
    <w:rsid w:val="00A07E6F"/>
    <w:rsid w:val="00A07E9E"/>
    <w:rsid w:val="00A07EAD"/>
    <w:rsid w:val="00A07EED"/>
    <w:rsid w:val="00A07FD7"/>
    <w:rsid w:val="00A07FF1"/>
    <w:rsid w:val="00A10068"/>
    <w:rsid w:val="00A1007A"/>
    <w:rsid w:val="00A100C4"/>
    <w:rsid w:val="00A100DA"/>
    <w:rsid w:val="00A100E2"/>
    <w:rsid w:val="00A10147"/>
    <w:rsid w:val="00A101D9"/>
    <w:rsid w:val="00A10245"/>
    <w:rsid w:val="00A10264"/>
    <w:rsid w:val="00A1032E"/>
    <w:rsid w:val="00A105AF"/>
    <w:rsid w:val="00A10624"/>
    <w:rsid w:val="00A1073D"/>
    <w:rsid w:val="00A107AF"/>
    <w:rsid w:val="00A107C8"/>
    <w:rsid w:val="00A108C1"/>
    <w:rsid w:val="00A108DF"/>
    <w:rsid w:val="00A1093D"/>
    <w:rsid w:val="00A1098F"/>
    <w:rsid w:val="00A109B7"/>
    <w:rsid w:val="00A109F5"/>
    <w:rsid w:val="00A10AAB"/>
    <w:rsid w:val="00A10AD1"/>
    <w:rsid w:val="00A10B08"/>
    <w:rsid w:val="00A10C07"/>
    <w:rsid w:val="00A10E21"/>
    <w:rsid w:val="00A10E88"/>
    <w:rsid w:val="00A11002"/>
    <w:rsid w:val="00A1106A"/>
    <w:rsid w:val="00A11072"/>
    <w:rsid w:val="00A110EA"/>
    <w:rsid w:val="00A1110C"/>
    <w:rsid w:val="00A11166"/>
    <w:rsid w:val="00A1131C"/>
    <w:rsid w:val="00A113AB"/>
    <w:rsid w:val="00A113E1"/>
    <w:rsid w:val="00A1142E"/>
    <w:rsid w:val="00A1143C"/>
    <w:rsid w:val="00A114B3"/>
    <w:rsid w:val="00A1150A"/>
    <w:rsid w:val="00A11656"/>
    <w:rsid w:val="00A1173D"/>
    <w:rsid w:val="00A1181C"/>
    <w:rsid w:val="00A11851"/>
    <w:rsid w:val="00A11906"/>
    <w:rsid w:val="00A11914"/>
    <w:rsid w:val="00A11957"/>
    <w:rsid w:val="00A11A98"/>
    <w:rsid w:val="00A11ADE"/>
    <w:rsid w:val="00A11C62"/>
    <w:rsid w:val="00A11CB7"/>
    <w:rsid w:val="00A11DB6"/>
    <w:rsid w:val="00A11DD9"/>
    <w:rsid w:val="00A11E14"/>
    <w:rsid w:val="00A11F73"/>
    <w:rsid w:val="00A12013"/>
    <w:rsid w:val="00A12023"/>
    <w:rsid w:val="00A120FC"/>
    <w:rsid w:val="00A1226A"/>
    <w:rsid w:val="00A122B5"/>
    <w:rsid w:val="00A12361"/>
    <w:rsid w:val="00A1236D"/>
    <w:rsid w:val="00A124D5"/>
    <w:rsid w:val="00A124DC"/>
    <w:rsid w:val="00A12512"/>
    <w:rsid w:val="00A12732"/>
    <w:rsid w:val="00A12738"/>
    <w:rsid w:val="00A127E5"/>
    <w:rsid w:val="00A12955"/>
    <w:rsid w:val="00A129B5"/>
    <w:rsid w:val="00A129BE"/>
    <w:rsid w:val="00A129BF"/>
    <w:rsid w:val="00A129D4"/>
    <w:rsid w:val="00A12A7F"/>
    <w:rsid w:val="00A12A84"/>
    <w:rsid w:val="00A12A9C"/>
    <w:rsid w:val="00A12AE0"/>
    <w:rsid w:val="00A12B8B"/>
    <w:rsid w:val="00A12BEE"/>
    <w:rsid w:val="00A12D23"/>
    <w:rsid w:val="00A12D58"/>
    <w:rsid w:val="00A12DB1"/>
    <w:rsid w:val="00A12E37"/>
    <w:rsid w:val="00A13046"/>
    <w:rsid w:val="00A131AF"/>
    <w:rsid w:val="00A1320F"/>
    <w:rsid w:val="00A13244"/>
    <w:rsid w:val="00A132B1"/>
    <w:rsid w:val="00A132B4"/>
    <w:rsid w:val="00A13328"/>
    <w:rsid w:val="00A13339"/>
    <w:rsid w:val="00A13479"/>
    <w:rsid w:val="00A1353B"/>
    <w:rsid w:val="00A135B0"/>
    <w:rsid w:val="00A135B6"/>
    <w:rsid w:val="00A135BC"/>
    <w:rsid w:val="00A135D1"/>
    <w:rsid w:val="00A1364D"/>
    <w:rsid w:val="00A137C4"/>
    <w:rsid w:val="00A138A3"/>
    <w:rsid w:val="00A138D2"/>
    <w:rsid w:val="00A138D3"/>
    <w:rsid w:val="00A13924"/>
    <w:rsid w:val="00A13A1B"/>
    <w:rsid w:val="00A13A58"/>
    <w:rsid w:val="00A13AC6"/>
    <w:rsid w:val="00A13AD3"/>
    <w:rsid w:val="00A13B50"/>
    <w:rsid w:val="00A13BA5"/>
    <w:rsid w:val="00A13BC4"/>
    <w:rsid w:val="00A13CFD"/>
    <w:rsid w:val="00A13E1C"/>
    <w:rsid w:val="00A13EF8"/>
    <w:rsid w:val="00A1402D"/>
    <w:rsid w:val="00A14064"/>
    <w:rsid w:val="00A14098"/>
    <w:rsid w:val="00A140ED"/>
    <w:rsid w:val="00A14119"/>
    <w:rsid w:val="00A141C6"/>
    <w:rsid w:val="00A141DB"/>
    <w:rsid w:val="00A143E2"/>
    <w:rsid w:val="00A1449D"/>
    <w:rsid w:val="00A144A5"/>
    <w:rsid w:val="00A144A9"/>
    <w:rsid w:val="00A1451D"/>
    <w:rsid w:val="00A14611"/>
    <w:rsid w:val="00A14622"/>
    <w:rsid w:val="00A1470F"/>
    <w:rsid w:val="00A1479B"/>
    <w:rsid w:val="00A147DD"/>
    <w:rsid w:val="00A14856"/>
    <w:rsid w:val="00A14880"/>
    <w:rsid w:val="00A149C8"/>
    <w:rsid w:val="00A149FB"/>
    <w:rsid w:val="00A149FF"/>
    <w:rsid w:val="00A14A61"/>
    <w:rsid w:val="00A14AC3"/>
    <w:rsid w:val="00A14BBB"/>
    <w:rsid w:val="00A14C4D"/>
    <w:rsid w:val="00A14D1F"/>
    <w:rsid w:val="00A14E86"/>
    <w:rsid w:val="00A14E9E"/>
    <w:rsid w:val="00A14EE5"/>
    <w:rsid w:val="00A14FF4"/>
    <w:rsid w:val="00A15120"/>
    <w:rsid w:val="00A151D0"/>
    <w:rsid w:val="00A1527E"/>
    <w:rsid w:val="00A152CC"/>
    <w:rsid w:val="00A15390"/>
    <w:rsid w:val="00A15409"/>
    <w:rsid w:val="00A15454"/>
    <w:rsid w:val="00A154DE"/>
    <w:rsid w:val="00A1557B"/>
    <w:rsid w:val="00A15594"/>
    <w:rsid w:val="00A1567C"/>
    <w:rsid w:val="00A15695"/>
    <w:rsid w:val="00A156D4"/>
    <w:rsid w:val="00A15749"/>
    <w:rsid w:val="00A157E8"/>
    <w:rsid w:val="00A15818"/>
    <w:rsid w:val="00A15A88"/>
    <w:rsid w:val="00A15ACC"/>
    <w:rsid w:val="00A15B8D"/>
    <w:rsid w:val="00A15C32"/>
    <w:rsid w:val="00A15D16"/>
    <w:rsid w:val="00A15DB8"/>
    <w:rsid w:val="00A15E4A"/>
    <w:rsid w:val="00A15F25"/>
    <w:rsid w:val="00A15FA9"/>
    <w:rsid w:val="00A16096"/>
    <w:rsid w:val="00A161BD"/>
    <w:rsid w:val="00A161BE"/>
    <w:rsid w:val="00A1627B"/>
    <w:rsid w:val="00A163C4"/>
    <w:rsid w:val="00A164F4"/>
    <w:rsid w:val="00A1650D"/>
    <w:rsid w:val="00A1656F"/>
    <w:rsid w:val="00A165F8"/>
    <w:rsid w:val="00A16608"/>
    <w:rsid w:val="00A16638"/>
    <w:rsid w:val="00A166F8"/>
    <w:rsid w:val="00A1676D"/>
    <w:rsid w:val="00A16773"/>
    <w:rsid w:val="00A167B0"/>
    <w:rsid w:val="00A167F5"/>
    <w:rsid w:val="00A16847"/>
    <w:rsid w:val="00A16885"/>
    <w:rsid w:val="00A1688B"/>
    <w:rsid w:val="00A168F0"/>
    <w:rsid w:val="00A169F8"/>
    <w:rsid w:val="00A16A01"/>
    <w:rsid w:val="00A16A71"/>
    <w:rsid w:val="00A16B7B"/>
    <w:rsid w:val="00A16CEA"/>
    <w:rsid w:val="00A16DA6"/>
    <w:rsid w:val="00A16DD8"/>
    <w:rsid w:val="00A16EF5"/>
    <w:rsid w:val="00A16F29"/>
    <w:rsid w:val="00A16FA4"/>
    <w:rsid w:val="00A16FF3"/>
    <w:rsid w:val="00A17017"/>
    <w:rsid w:val="00A170CE"/>
    <w:rsid w:val="00A1712B"/>
    <w:rsid w:val="00A1719C"/>
    <w:rsid w:val="00A1722F"/>
    <w:rsid w:val="00A1726B"/>
    <w:rsid w:val="00A17288"/>
    <w:rsid w:val="00A1738B"/>
    <w:rsid w:val="00A173E0"/>
    <w:rsid w:val="00A17412"/>
    <w:rsid w:val="00A17489"/>
    <w:rsid w:val="00A17605"/>
    <w:rsid w:val="00A176E1"/>
    <w:rsid w:val="00A178CD"/>
    <w:rsid w:val="00A178F4"/>
    <w:rsid w:val="00A1790C"/>
    <w:rsid w:val="00A179E9"/>
    <w:rsid w:val="00A17B51"/>
    <w:rsid w:val="00A17C06"/>
    <w:rsid w:val="00A17C38"/>
    <w:rsid w:val="00A17CC3"/>
    <w:rsid w:val="00A17DB2"/>
    <w:rsid w:val="00A17E78"/>
    <w:rsid w:val="00A17F2A"/>
    <w:rsid w:val="00A17F58"/>
    <w:rsid w:val="00A20093"/>
    <w:rsid w:val="00A201F7"/>
    <w:rsid w:val="00A20225"/>
    <w:rsid w:val="00A2023A"/>
    <w:rsid w:val="00A20289"/>
    <w:rsid w:val="00A20308"/>
    <w:rsid w:val="00A203CB"/>
    <w:rsid w:val="00A203FE"/>
    <w:rsid w:val="00A20529"/>
    <w:rsid w:val="00A2058B"/>
    <w:rsid w:val="00A20686"/>
    <w:rsid w:val="00A206B9"/>
    <w:rsid w:val="00A20825"/>
    <w:rsid w:val="00A20A80"/>
    <w:rsid w:val="00A20B06"/>
    <w:rsid w:val="00A20C61"/>
    <w:rsid w:val="00A20C86"/>
    <w:rsid w:val="00A20D38"/>
    <w:rsid w:val="00A20D64"/>
    <w:rsid w:val="00A20F6A"/>
    <w:rsid w:val="00A20FA2"/>
    <w:rsid w:val="00A20FEF"/>
    <w:rsid w:val="00A210F4"/>
    <w:rsid w:val="00A21156"/>
    <w:rsid w:val="00A21183"/>
    <w:rsid w:val="00A21195"/>
    <w:rsid w:val="00A211B3"/>
    <w:rsid w:val="00A21251"/>
    <w:rsid w:val="00A21259"/>
    <w:rsid w:val="00A21268"/>
    <w:rsid w:val="00A21291"/>
    <w:rsid w:val="00A21348"/>
    <w:rsid w:val="00A2137F"/>
    <w:rsid w:val="00A214D5"/>
    <w:rsid w:val="00A21551"/>
    <w:rsid w:val="00A21592"/>
    <w:rsid w:val="00A215E9"/>
    <w:rsid w:val="00A2170C"/>
    <w:rsid w:val="00A2179B"/>
    <w:rsid w:val="00A21867"/>
    <w:rsid w:val="00A218AB"/>
    <w:rsid w:val="00A218EF"/>
    <w:rsid w:val="00A21B82"/>
    <w:rsid w:val="00A21C38"/>
    <w:rsid w:val="00A21F53"/>
    <w:rsid w:val="00A221B3"/>
    <w:rsid w:val="00A22362"/>
    <w:rsid w:val="00A22398"/>
    <w:rsid w:val="00A223B8"/>
    <w:rsid w:val="00A22571"/>
    <w:rsid w:val="00A22619"/>
    <w:rsid w:val="00A226BC"/>
    <w:rsid w:val="00A226C1"/>
    <w:rsid w:val="00A227AE"/>
    <w:rsid w:val="00A227CA"/>
    <w:rsid w:val="00A228B5"/>
    <w:rsid w:val="00A22A1B"/>
    <w:rsid w:val="00A22A28"/>
    <w:rsid w:val="00A22A53"/>
    <w:rsid w:val="00A22A95"/>
    <w:rsid w:val="00A22AD6"/>
    <w:rsid w:val="00A22BF7"/>
    <w:rsid w:val="00A22C5C"/>
    <w:rsid w:val="00A22CA1"/>
    <w:rsid w:val="00A22D1F"/>
    <w:rsid w:val="00A22D51"/>
    <w:rsid w:val="00A22E54"/>
    <w:rsid w:val="00A22EE3"/>
    <w:rsid w:val="00A22EFA"/>
    <w:rsid w:val="00A22F77"/>
    <w:rsid w:val="00A23169"/>
    <w:rsid w:val="00A23214"/>
    <w:rsid w:val="00A23216"/>
    <w:rsid w:val="00A23350"/>
    <w:rsid w:val="00A233D7"/>
    <w:rsid w:val="00A234C8"/>
    <w:rsid w:val="00A234FC"/>
    <w:rsid w:val="00A2361A"/>
    <w:rsid w:val="00A2372D"/>
    <w:rsid w:val="00A238BB"/>
    <w:rsid w:val="00A238DE"/>
    <w:rsid w:val="00A2398B"/>
    <w:rsid w:val="00A239E4"/>
    <w:rsid w:val="00A23A07"/>
    <w:rsid w:val="00A23A3B"/>
    <w:rsid w:val="00A23A50"/>
    <w:rsid w:val="00A23AE9"/>
    <w:rsid w:val="00A23B82"/>
    <w:rsid w:val="00A23C5C"/>
    <w:rsid w:val="00A23C8A"/>
    <w:rsid w:val="00A23C8F"/>
    <w:rsid w:val="00A23D1B"/>
    <w:rsid w:val="00A23DD1"/>
    <w:rsid w:val="00A23DDE"/>
    <w:rsid w:val="00A23E3A"/>
    <w:rsid w:val="00A23E4A"/>
    <w:rsid w:val="00A23F9A"/>
    <w:rsid w:val="00A23FEC"/>
    <w:rsid w:val="00A240C5"/>
    <w:rsid w:val="00A24125"/>
    <w:rsid w:val="00A24244"/>
    <w:rsid w:val="00A24279"/>
    <w:rsid w:val="00A242C9"/>
    <w:rsid w:val="00A242E7"/>
    <w:rsid w:val="00A24332"/>
    <w:rsid w:val="00A243E5"/>
    <w:rsid w:val="00A24503"/>
    <w:rsid w:val="00A24530"/>
    <w:rsid w:val="00A24587"/>
    <w:rsid w:val="00A2462B"/>
    <w:rsid w:val="00A24713"/>
    <w:rsid w:val="00A248A6"/>
    <w:rsid w:val="00A248AF"/>
    <w:rsid w:val="00A248DC"/>
    <w:rsid w:val="00A24977"/>
    <w:rsid w:val="00A249F8"/>
    <w:rsid w:val="00A24A9A"/>
    <w:rsid w:val="00A24BE8"/>
    <w:rsid w:val="00A24C8B"/>
    <w:rsid w:val="00A24DBC"/>
    <w:rsid w:val="00A24EF3"/>
    <w:rsid w:val="00A25045"/>
    <w:rsid w:val="00A25093"/>
    <w:rsid w:val="00A250AF"/>
    <w:rsid w:val="00A250BD"/>
    <w:rsid w:val="00A250EF"/>
    <w:rsid w:val="00A25110"/>
    <w:rsid w:val="00A25172"/>
    <w:rsid w:val="00A251C1"/>
    <w:rsid w:val="00A251F0"/>
    <w:rsid w:val="00A25231"/>
    <w:rsid w:val="00A252CE"/>
    <w:rsid w:val="00A2534F"/>
    <w:rsid w:val="00A2538C"/>
    <w:rsid w:val="00A253CC"/>
    <w:rsid w:val="00A25436"/>
    <w:rsid w:val="00A254BC"/>
    <w:rsid w:val="00A254F3"/>
    <w:rsid w:val="00A2552A"/>
    <w:rsid w:val="00A25569"/>
    <w:rsid w:val="00A2556B"/>
    <w:rsid w:val="00A256A6"/>
    <w:rsid w:val="00A25730"/>
    <w:rsid w:val="00A2585D"/>
    <w:rsid w:val="00A25885"/>
    <w:rsid w:val="00A259A8"/>
    <w:rsid w:val="00A25A0C"/>
    <w:rsid w:val="00A25A9A"/>
    <w:rsid w:val="00A25AF9"/>
    <w:rsid w:val="00A25B5B"/>
    <w:rsid w:val="00A25B66"/>
    <w:rsid w:val="00A25B80"/>
    <w:rsid w:val="00A25CF0"/>
    <w:rsid w:val="00A25D13"/>
    <w:rsid w:val="00A25D63"/>
    <w:rsid w:val="00A25DE3"/>
    <w:rsid w:val="00A25E77"/>
    <w:rsid w:val="00A25EB2"/>
    <w:rsid w:val="00A26059"/>
    <w:rsid w:val="00A26190"/>
    <w:rsid w:val="00A261A0"/>
    <w:rsid w:val="00A26250"/>
    <w:rsid w:val="00A262DC"/>
    <w:rsid w:val="00A263A0"/>
    <w:rsid w:val="00A26412"/>
    <w:rsid w:val="00A2650C"/>
    <w:rsid w:val="00A26695"/>
    <w:rsid w:val="00A26745"/>
    <w:rsid w:val="00A2675E"/>
    <w:rsid w:val="00A267D7"/>
    <w:rsid w:val="00A267E0"/>
    <w:rsid w:val="00A267F9"/>
    <w:rsid w:val="00A2692D"/>
    <w:rsid w:val="00A26999"/>
    <w:rsid w:val="00A269D7"/>
    <w:rsid w:val="00A26A77"/>
    <w:rsid w:val="00A26AAA"/>
    <w:rsid w:val="00A26B12"/>
    <w:rsid w:val="00A26B74"/>
    <w:rsid w:val="00A26BEB"/>
    <w:rsid w:val="00A26CB0"/>
    <w:rsid w:val="00A26D7F"/>
    <w:rsid w:val="00A26D90"/>
    <w:rsid w:val="00A26E19"/>
    <w:rsid w:val="00A26E61"/>
    <w:rsid w:val="00A26EC7"/>
    <w:rsid w:val="00A26F39"/>
    <w:rsid w:val="00A26F40"/>
    <w:rsid w:val="00A26FCE"/>
    <w:rsid w:val="00A26FE0"/>
    <w:rsid w:val="00A2700C"/>
    <w:rsid w:val="00A2707D"/>
    <w:rsid w:val="00A27180"/>
    <w:rsid w:val="00A271DE"/>
    <w:rsid w:val="00A27241"/>
    <w:rsid w:val="00A27262"/>
    <w:rsid w:val="00A27274"/>
    <w:rsid w:val="00A2740A"/>
    <w:rsid w:val="00A2742B"/>
    <w:rsid w:val="00A27491"/>
    <w:rsid w:val="00A27583"/>
    <w:rsid w:val="00A2759B"/>
    <w:rsid w:val="00A2765A"/>
    <w:rsid w:val="00A276D8"/>
    <w:rsid w:val="00A27883"/>
    <w:rsid w:val="00A278AF"/>
    <w:rsid w:val="00A278DB"/>
    <w:rsid w:val="00A27972"/>
    <w:rsid w:val="00A2799E"/>
    <w:rsid w:val="00A27A01"/>
    <w:rsid w:val="00A27A60"/>
    <w:rsid w:val="00A27AAE"/>
    <w:rsid w:val="00A27AB0"/>
    <w:rsid w:val="00A27B94"/>
    <w:rsid w:val="00A27BE6"/>
    <w:rsid w:val="00A27C01"/>
    <w:rsid w:val="00A27D0A"/>
    <w:rsid w:val="00A27D8E"/>
    <w:rsid w:val="00A27E1A"/>
    <w:rsid w:val="00A27EE6"/>
    <w:rsid w:val="00A27F03"/>
    <w:rsid w:val="00A27F59"/>
    <w:rsid w:val="00A27FED"/>
    <w:rsid w:val="00A30194"/>
    <w:rsid w:val="00A301EA"/>
    <w:rsid w:val="00A30245"/>
    <w:rsid w:val="00A30265"/>
    <w:rsid w:val="00A303A8"/>
    <w:rsid w:val="00A304D6"/>
    <w:rsid w:val="00A30519"/>
    <w:rsid w:val="00A3052A"/>
    <w:rsid w:val="00A30646"/>
    <w:rsid w:val="00A3068A"/>
    <w:rsid w:val="00A306EF"/>
    <w:rsid w:val="00A30763"/>
    <w:rsid w:val="00A307D0"/>
    <w:rsid w:val="00A3089A"/>
    <w:rsid w:val="00A308C9"/>
    <w:rsid w:val="00A30940"/>
    <w:rsid w:val="00A30988"/>
    <w:rsid w:val="00A30A10"/>
    <w:rsid w:val="00A30A90"/>
    <w:rsid w:val="00A30AFE"/>
    <w:rsid w:val="00A30BDD"/>
    <w:rsid w:val="00A30D34"/>
    <w:rsid w:val="00A30F08"/>
    <w:rsid w:val="00A31076"/>
    <w:rsid w:val="00A31112"/>
    <w:rsid w:val="00A3113A"/>
    <w:rsid w:val="00A31181"/>
    <w:rsid w:val="00A3119F"/>
    <w:rsid w:val="00A313C7"/>
    <w:rsid w:val="00A3151B"/>
    <w:rsid w:val="00A316C2"/>
    <w:rsid w:val="00A31730"/>
    <w:rsid w:val="00A31881"/>
    <w:rsid w:val="00A318C1"/>
    <w:rsid w:val="00A31AAD"/>
    <w:rsid w:val="00A31BD2"/>
    <w:rsid w:val="00A31C17"/>
    <w:rsid w:val="00A31C7A"/>
    <w:rsid w:val="00A31D2C"/>
    <w:rsid w:val="00A31DF2"/>
    <w:rsid w:val="00A31E08"/>
    <w:rsid w:val="00A31E5B"/>
    <w:rsid w:val="00A31EEE"/>
    <w:rsid w:val="00A31F41"/>
    <w:rsid w:val="00A31FA2"/>
    <w:rsid w:val="00A31FA9"/>
    <w:rsid w:val="00A32003"/>
    <w:rsid w:val="00A32037"/>
    <w:rsid w:val="00A32160"/>
    <w:rsid w:val="00A32184"/>
    <w:rsid w:val="00A321B5"/>
    <w:rsid w:val="00A321B7"/>
    <w:rsid w:val="00A321BE"/>
    <w:rsid w:val="00A322ED"/>
    <w:rsid w:val="00A322FF"/>
    <w:rsid w:val="00A32309"/>
    <w:rsid w:val="00A32356"/>
    <w:rsid w:val="00A323B0"/>
    <w:rsid w:val="00A324A3"/>
    <w:rsid w:val="00A324A5"/>
    <w:rsid w:val="00A32510"/>
    <w:rsid w:val="00A32560"/>
    <w:rsid w:val="00A32570"/>
    <w:rsid w:val="00A32744"/>
    <w:rsid w:val="00A327D8"/>
    <w:rsid w:val="00A32962"/>
    <w:rsid w:val="00A32985"/>
    <w:rsid w:val="00A3299F"/>
    <w:rsid w:val="00A329C8"/>
    <w:rsid w:val="00A32A21"/>
    <w:rsid w:val="00A32A28"/>
    <w:rsid w:val="00A32A80"/>
    <w:rsid w:val="00A32AA6"/>
    <w:rsid w:val="00A32AC0"/>
    <w:rsid w:val="00A32B16"/>
    <w:rsid w:val="00A32B3D"/>
    <w:rsid w:val="00A32B82"/>
    <w:rsid w:val="00A32C44"/>
    <w:rsid w:val="00A32D6D"/>
    <w:rsid w:val="00A32D91"/>
    <w:rsid w:val="00A32DD9"/>
    <w:rsid w:val="00A32E27"/>
    <w:rsid w:val="00A32E36"/>
    <w:rsid w:val="00A32ED1"/>
    <w:rsid w:val="00A32FB9"/>
    <w:rsid w:val="00A33042"/>
    <w:rsid w:val="00A3307F"/>
    <w:rsid w:val="00A330B3"/>
    <w:rsid w:val="00A33153"/>
    <w:rsid w:val="00A331E0"/>
    <w:rsid w:val="00A331F0"/>
    <w:rsid w:val="00A331F8"/>
    <w:rsid w:val="00A33208"/>
    <w:rsid w:val="00A33285"/>
    <w:rsid w:val="00A33315"/>
    <w:rsid w:val="00A33439"/>
    <w:rsid w:val="00A33512"/>
    <w:rsid w:val="00A33514"/>
    <w:rsid w:val="00A3357E"/>
    <w:rsid w:val="00A3359E"/>
    <w:rsid w:val="00A335CA"/>
    <w:rsid w:val="00A335F4"/>
    <w:rsid w:val="00A33665"/>
    <w:rsid w:val="00A33667"/>
    <w:rsid w:val="00A337F8"/>
    <w:rsid w:val="00A338A8"/>
    <w:rsid w:val="00A338DC"/>
    <w:rsid w:val="00A33917"/>
    <w:rsid w:val="00A33A0E"/>
    <w:rsid w:val="00A33A94"/>
    <w:rsid w:val="00A33AC7"/>
    <w:rsid w:val="00A33ADE"/>
    <w:rsid w:val="00A33AF4"/>
    <w:rsid w:val="00A33B58"/>
    <w:rsid w:val="00A33C53"/>
    <w:rsid w:val="00A33C77"/>
    <w:rsid w:val="00A33EDF"/>
    <w:rsid w:val="00A33F77"/>
    <w:rsid w:val="00A341C4"/>
    <w:rsid w:val="00A34205"/>
    <w:rsid w:val="00A34268"/>
    <w:rsid w:val="00A342DA"/>
    <w:rsid w:val="00A34387"/>
    <w:rsid w:val="00A343AC"/>
    <w:rsid w:val="00A34459"/>
    <w:rsid w:val="00A344A1"/>
    <w:rsid w:val="00A344A2"/>
    <w:rsid w:val="00A34592"/>
    <w:rsid w:val="00A34688"/>
    <w:rsid w:val="00A34706"/>
    <w:rsid w:val="00A3480A"/>
    <w:rsid w:val="00A348AC"/>
    <w:rsid w:val="00A349BE"/>
    <w:rsid w:val="00A34B50"/>
    <w:rsid w:val="00A34C5F"/>
    <w:rsid w:val="00A34D06"/>
    <w:rsid w:val="00A34D1A"/>
    <w:rsid w:val="00A34EC7"/>
    <w:rsid w:val="00A34ED9"/>
    <w:rsid w:val="00A3512A"/>
    <w:rsid w:val="00A352A5"/>
    <w:rsid w:val="00A3537B"/>
    <w:rsid w:val="00A353C0"/>
    <w:rsid w:val="00A354C2"/>
    <w:rsid w:val="00A3559A"/>
    <w:rsid w:val="00A3572D"/>
    <w:rsid w:val="00A35785"/>
    <w:rsid w:val="00A357AB"/>
    <w:rsid w:val="00A357B7"/>
    <w:rsid w:val="00A35865"/>
    <w:rsid w:val="00A35949"/>
    <w:rsid w:val="00A35966"/>
    <w:rsid w:val="00A359A1"/>
    <w:rsid w:val="00A359C5"/>
    <w:rsid w:val="00A35A08"/>
    <w:rsid w:val="00A35A34"/>
    <w:rsid w:val="00A35B4A"/>
    <w:rsid w:val="00A35C13"/>
    <w:rsid w:val="00A35C74"/>
    <w:rsid w:val="00A35C9A"/>
    <w:rsid w:val="00A35D11"/>
    <w:rsid w:val="00A35DB1"/>
    <w:rsid w:val="00A35F2C"/>
    <w:rsid w:val="00A36048"/>
    <w:rsid w:val="00A36061"/>
    <w:rsid w:val="00A36121"/>
    <w:rsid w:val="00A362E1"/>
    <w:rsid w:val="00A364F8"/>
    <w:rsid w:val="00A36593"/>
    <w:rsid w:val="00A365CF"/>
    <w:rsid w:val="00A365D3"/>
    <w:rsid w:val="00A36784"/>
    <w:rsid w:val="00A367B6"/>
    <w:rsid w:val="00A3681D"/>
    <w:rsid w:val="00A368DF"/>
    <w:rsid w:val="00A368FB"/>
    <w:rsid w:val="00A36948"/>
    <w:rsid w:val="00A36A53"/>
    <w:rsid w:val="00A36B4B"/>
    <w:rsid w:val="00A36C10"/>
    <w:rsid w:val="00A36C61"/>
    <w:rsid w:val="00A36C8A"/>
    <w:rsid w:val="00A36CB6"/>
    <w:rsid w:val="00A36DF9"/>
    <w:rsid w:val="00A36E1E"/>
    <w:rsid w:val="00A36E2B"/>
    <w:rsid w:val="00A36EC2"/>
    <w:rsid w:val="00A36EE3"/>
    <w:rsid w:val="00A36EFE"/>
    <w:rsid w:val="00A36FAA"/>
    <w:rsid w:val="00A37055"/>
    <w:rsid w:val="00A3723B"/>
    <w:rsid w:val="00A372A2"/>
    <w:rsid w:val="00A37345"/>
    <w:rsid w:val="00A373A0"/>
    <w:rsid w:val="00A37425"/>
    <w:rsid w:val="00A3742B"/>
    <w:rsid w:val="00A37462"/>
    <w:rsid w:val="00A3752A"/>
    <w:rsid w:val="00A37537"/>
    <w:rsid w:val="00A3765D"/>
    <w:rsid w:val="00A376D3"/>
    <w:rsid w:val="00A3773B"/>
    <w:rsid w:val="00A37744"/>
    <w:rsid w:val="00A37785"/>
    <w:rsid w:val="00A37798"/>
    <w:rsid w:val="00A3786A"/>
    <w:rsid w:val="00A378B1"/>
    <w:rsid w:val="00A378E8"/>
    <w:rsid w:val="00A379F1"/>
    <w:rsid w:val="00A37A1C"/>
    <w:rsid w:val="00A37A57"/>
    <w:rsid w:val="00A37ADF"/>
    <w:rsid w:val="00A37B1F"/>
    <w:rsid w:val="00A37B2C"/>
    <w:rsid w:val="00A37BEB"/>
    <w:rsid w:val="00A37C2B"/>
    <w:rsid w:val="00A37D6E"/>
    <w:rsid w:val="00A37DA4"/>
    <w:rsid w:val="00A37DAA"/>
    <w:rsid w:val="00A37DC2"/>
    <w:rsid w:val="00A37E6F"/>
    <w:rsid w:val="00A37EC8"/>
    <w:rsid w:val="00A37ED6"/>
    <w:rsid w:val="00A37F08"/>
    <w:rsid w:val="00A37F8E"/>
    <w:rsid w:val="00A40032"/>
    <w:rsid w:val="00A4007B"/>
    <w:rsid w:val="00A4008C"/>
    <w:rsid w:val="00A40190"/>
    <w:rsid w:val="00A40206"/>
    <w:rsid w:val="00A40271"/>
    <w:rsid w:val="00A40578"/>
    <w:rsid w:val="00A406C1"/>
    <w:rsid w:val="00A406C2"/>
    <w:rsid w:val="00A4070E"/>
    <w:rsid w:val="00A40722"/>
    <w:rsid w:val="00A4074B"/>
    <w:rsid w:val="00A40785"/>
    <w:rsid w:val="00A40796"/>
    <w:rsid w:val="00A407A0"/>
    <w:rsid w:val="00A407C1"/>
    <w:rsid w:val="00A40921"/>
    <w:rsid w:val="00A40A2B"/>
    <w:rsid w:val="00A40BBA"/>
    <w:rsid w:val="00A40C85"/>
    <w:rsid w:val="00A40DEC"/>
    <w:rsid w:val="00A40E86"/>
    <w:rsid w:val="00A40EC6"/>
    <w:rsid w:val="00A40EC9"/>
    <w:rsid w:val="00A40F30"/>
    <w:rsid w:val="00A41007"/>
    <w:rsid w:val="00A41136"/>
    <w:rsid w:val="00A41156"/>
    <w:rsid w:val="00A41173"/>
    <w:rsid w:val="00A411E8"/>
    <w:rsid w:val="00A412CA"/>
    <w:rsid w:val="00A4147D"/>
    <w:rsid w:val="00A41489"/>
    <w:rsid w:val="00A4159B"/>
    <w:rsid w:val="00A41679"/>
    <w:rsid w:val="00A4168C"/>
    <w:rsid w:val="00A416D5"/>
    <w:rsid w:val="00A416F8"/>
    <w:rsid w:val="00A4170B"/>
    <w:rsid w:val="00A41788"/>
    <w:rsid w:val="00A4181A"/>
    <w:rsid w:val="00A41864"/>
    <w:rsid w:val="00A4190D"/>
    <w:rsid w:val="00A41A81"/>
    <w:rsid w:val="00A41B16"/>
    <w:rsid w:val="00A41C18"/>
    <w:rsid w:val="00A41CE8"/>
    <w:rsid w:val="00A41D2A"/>
    <w:rsid w:val="00A41D86"/>
    <w:rsid w:val="00A41E69"/>
    <w:rsid w:val="00A41E85"/>
    <w:rsid w:val="00A41ECC"/>
    <w:rsid w:val="00A41EDF"/>
    <w:rsid w:val="00A41F2E"/>
    <w:rsid w:val="00A41F8D"/>
    <w:rsid w:val="00A4202B"/>
    <w:rsid w:val="00A420C2"/>
    <w:rsid w:val="00A420CE"/>
    <w:rsid w:val="00A420D3"/>
    <w:rsid w:val="00A421F2"/>
    <w:rsid w:val="00A4227D"/>
    <w:rsid w:val="00A422B5"/>
    <w:rsid w:val="00A422B6"/>
    <w:rsid w:val="00A422FC"/>
    <w:rsid w:val="00A42377"/>
    <w:rsid w:val="00A4239D"/>
    <w:rsid w:val="00A4258A"/>
    <w:rsid w:val="00A4263A"/>
    <w:rsid w:val="00A42749"/>
    <w:rsid w:val="00A427D5"/>
    <w:rsid w:val="00A42850"/>
    <w:rsid w:val="00A428EB"/>
    <w:rsid w:val="00A42935"/>
    <w:rsid w:val="00A429B2"/>
    <w:rsid w:val="00A42AC9"/>
    <w:rsid w:val="00A42AD9"/>
    <w:rsid w:val="00A42CC3"/>
    <w:rsid w:val="00A42CE1"/>
    <w:rsid w:val="00A42D00"/>
    <w:rsid w:val="00A42DAF"/>
    <w:rsid w:val="00A42DE9"/>
    <w:rsid w:val="00A42E45"/>
    <w:rsid w:val="00A42F3C"/>
    <w:rsid w:val="00A42FAF"/>
    <w:rsid w:val="00A43006"/>
    <w:rsid w:val="00A43034"/>
    <w:rsid w:val="00A430C3"/>
    <w:rsid w:val="00A43159"/>
    <w:rsid w:val="00A43185"/>
    <w:rsid w:val="00A4324F"/>
    <w:rsid w:val="00A432DE"/>
    <w:rsid w:val="00A434C5"/>
    <w:rsid w:val="00A435C1"/>
    <w:rsid w:val="00A4365E"/>
    <w:rsid w:val="00A43671"/>
    <w:rsid w:val="00A436BA"/>
    <w:rsid w:val="00A43792"/>
    <w:rsid w:val="00A43982"/>
    <w:rsid w:val="00A43A53"/>
    <w:rsid w:val="00A43A65"/>
    <w:rsid w:val="00A43ADA"/>
    <w:rsid w:val="00A43B86"/>
    <w:rsid w:val="00A43BDE"/>
    <w:rsid w:val="00A43CE8"/>
    <w:rsid w:val="00A43D74"/>
    <w:rsid w:val="00A43DED"/>
    <w:rsid w:val="00A43E74"/>
    <w:rsid w:val="00A43EA6"/>
    <w:rsid w:val="00A43F41"/>
    <w:rsid w:val="00A44049"/>
    <w:rsid w:val="00A4405C"/>
    <w:rsid w:val="00A44071"/>
    <w:rsid w:val="00A44073"/>
    <w:rsid w:val="00A441BD"/>
    <w:rsid w:val="00A44526"/>
    <w:rsid w:val="00A44741"/>
    <w:rsid w:val="00A449BC"/>
    <w:rsid w:val="00A44A06"/>
    <w:rsid w:val="00A44B07"/>
    <w:rsid w:val="00A44B33"/>
    <w:rsid w:val="00A44B80"/>
    <w:rsid w:val="00A44BBD"/>
    <w:rsid w:val="00A44BBF"/>
    <w:rsid w:val="00A44BC9"/>
    <w:rsid w:val="00A44C54"/>
    <w:rsid w:val="00A44C98"/>
    <w:rsid w:val="00A44DBD"/>
    <w:rsid w:val="00A44DFF"/>
    <w:rsid w:val="00A44E35"/>
    <w:rsid w:val="00A44E38"/>
    <w:rsid w:val="00A44ECA"/>
    <w:rsid w:val="00A44ED3"/>
    <w:rsid w:val="00A45041"/>
    <w:rsid w:val="00A453DC"/>
    <w:rsid w:val="00A453E3"/>
    <w:rsid w:val="00A453F7"/>
    <w:rsid w:val="00A45454"/>
    <w:rsid w:val="00A45497"/>
    <w:rsid w:val="00A454A3"/>
    <w:rsid w:val="00A45655"/>
    <w:rsid w:val="00A45732"/>
    <w:rsid w:val="00A45755"/>
    <w:rsid w:val="00A457A3"/>
    <w:rsid w:val="00A45833"/>
    <w:rsid w:val="00A4591A"/>
    <w:rsid w:val="00A45920"/>
    <w:rsid w:val="00A4594F"/>
    <w:rsid w:val="00A45985"/>
    <w:rsid w:val="00A45A00"/>
    <w:rsid w:val="00A45A51"/>
    <w:rsid w:val="00A45D0B"/>
    <w:rsid w:val="00A45E5C"/>
    <w:rsid w:val="00A45E8D"/>
    <w:rsid w:val="00A45ECD"/>
    <w:rsid w:val="00A45EDE"/>
    <w:rsid w:val="00A45EFC"/>
    <w:rsid w:val="00A46086"/>
    <w:rsid w:val="00A460B8"/>
    <w:rsid w:val="00A46145"/>
    <w:rsid w:val="00A46231"/>
    <w:rsid w:val="00A46295"/>
    <w:rsid w:val="00A462ED"/>
    <w:rsid w:val="00A463BB"/>
    <w:rsid w:val="00A46450"/>
    <w:rsid w:val="00A46494"/>
    <w:rsid w:val="00A464BF"/>
    <w:rsid w:val="00A465A6"/>
    <w:rsid w:val="00A465C3"/>
    <w:rsid w:val="00A466A3"/>
    <w:rsid w:val="00A4699B"/>
    <w:rsid w:val="00A469AE"/>
    <w:rsid w:val="00A469B4"/>
    <w:rsid w:val="00A469D5"/>
    <w:rsid w:val="00A469D6"/>
    <w:rsid w:val="00A469DB"/>
    <w:rsid w:val="00A46B22"/>
    <w:rsid w:val="00A46B54"/>
    <w:rsid w:val="00A46B61"/>
    <w:rsid w:val="00A46C05"/>
    <w:rsid w:val="00A46E39"/>
    <w:rsid w:val="00A46E8F"/>
    <w:rsid w:val="00A46FAA"/>
    <w:rsid w:val="00A46FB2"/>
    <w:rsid w:val="00A4712E"/>
    <w:rsid w:val="00A4719D"/>
    <w:rsid w:val="00A471D4"/>
    <w:rsid w:val="00A47249"/>
    <w:rsid w:val="00A47261"/>
    <w:rsid w:val="00A47321"/>
    <w:rsid w:val="00A47339"/>
    <w:rsid w:val="00A473FA"/>
    <w:rsid w:val="00A47555"/>
    <w:rsid w:val="00A47593"/>
    <w:rsid w:val="00A475A5"/>
    <w:rsid w:val="00A475D9"/>
    <w:rsid w:val="00A4769C"/>
    <w:rsid w:val="00A47744"/>
    <w:rsid w:val="00A477E6"/>
    <w:rsid w:val="00A4784D"/>
    <w:rsid w:val="00A47863"/>
    <w:rsid w:val="00A4794C"/>
    <w:rsid w:val="00A47980"/>
    <w:rsid w:val="00A47A0E"/>
    <w:rsid w:val="00A47AAF"/>
    <w:rsid w:val="00A47ABF"/>
    <w:rsid w:val="00A47AD6"/>
    <w:rsid w:val="00A47BAC"/>
    <w:rsid w:val="00A47BE3"/>
    <w:rsid w:val="00A47C47"/>
    <w:rsid w:val="00A47CD4"/>
    <w:rsid w:val="00A47D6D"/>
    <w:rsid w:val="00A47E38"/>
    <w:rsid w:val="00A47E63"/>
    <w:rsid w:val="00A47E64"/>
    <w:rsid w:val="00A47F73"/>
    <w:rsid w:val="00A47F82"/>
    <w:rsid w:val="00A5004F"/>
    <w:rsid w:val="00A50087"/>
    <w:rsid w:val="00A5009F"/>
    <w:rsid w:val="00A500BE"/>
    <w:rsid w:val="00A500C5"/>
    <w:rsid w:val="00A50112"/>
    <w:rsid w:val="00A5013C"/>
    <w:rsid w:val="00A50189"/>
    <w:rsid w:val="00A501C2"/>
    <w:rsid w:val="00A501FE"/>
    <w:rsid w:val="00A5023A"/>
    <w:rsid w:val="00A502A1"/>
    <w:rsid w:val="00A503C0"/>
    <w:rsid w:val="00A50470"/>
    <w:rsid w:val="00A50488"/>
    <w:rsid w:val="00A5052D"/>
    <w:rsid w:val="00A5054C"/>
    <w:rsid w:val="00A5061D"/>
    <w:rsid w:val="00A50686"/>
    <w:rsid w:val="00A5076E"/>
    <w:rsid w:val="00A5077C"/>
    <w:rsid w:val="00A5078F"/>
    <w:rsid w:val="00A5079D"/>
    <w:rsid w:val="00A50806"/>
    <w:rsid w:val="00A5086B"/>
    <w:rsid w:val="00A5095C"/>
    <w:rsid w:val="00A5098A"/>
    <w:rsid w:val="00A50A19"/>
    <w:rsid w:val="00A50A23"/>
    <w:rsid w:val="00A50BA3"/>
    <w:rsid w:val="00A50C05"/>
    <w:rsid w:val="00A50D3D"/>
    <w:rsid w:val="00A50DFB"/>
    <w:rsid w:val="00A50E4A"/>
    <w:rsid w:val="00A50FBF"/>
    <w:rsid w:val="00A51005"/>
    <w:rsid w:val="00A510A5"/>
    <w:rsid w:val="00A51130"/>
    <w:rsid w:val="00A511BE"/>
    <w:rsid w:val="00A51241"/>
    <w:rsid w:val="00A513AD"/>
    <w:rsid w:val="00A5140C"/>
    <w:rsid w:val="00A51499"/>
    <w:rsid w:val="00A514C0"/>
    <w:rsid w:val="00A51541"/>
    <w:rsid w:val="00A51582"/>
    <w:rsid w:val="00A515C1"/>
    <w:rsid w:val="00A515E2"/>
    <w:rsid w:val="00A51790"/>
    <w:rsid w:val="00A517B9"/>
    <w:rsid w:val="00A517FA"/>
    <w:rsid w:val="00A51907"/>
    <w:rsid w:val="00A51A21"/>
    <w:rsid w:val="00A51A97"/>
    <w:rsid w:val="00A51BB8"/>
    <w:rsid w:val="00A51CB0"/>
    <w:rsid w:val="00A51CEB"/>
    <w:rsid w:val="00A51DB4"/>
    <w:rsid w:val="00A51DCB"/>
    <w:rsid w:val="00A51E0A"/>
    <w:rsid w:val="00A51E82"/>
    <w:rsid w:val="00A51EBD"/>
    <w:rsid w:val="00A51F0C"/>
    <w:rsid w:val="00A51F27"/>
    <w:rsid w:val="00A51F5D"/>
    <w:rsid w:val="00A51F80"/>
    <w:rsid w:val="00A51FA4"/>
    <w:rsid w:val="00A51FE0"/>
    <w:rsid w:val="00A52008"/>
    <w:rsid w:val="00A52134"/>
    <w:rsid w:val="00A521B9"/>
    <w:rsid w:val="00A521D7"/>
    <w:rsid w:val="00A52207"/>
    <w:rsid w:val="00A52226"/>
    <w:rsid w:val="00A52286"/>
    <w:rsid w:val="00A522DB"/>
    <w:rsid w:val="00A523BB"/>
    <w:rsid w:val="00A52437"/>
    <w:rsid w:val="00A52473"/>
    <w:rsid w:val="00A5254E"/>
    <w:rsid w:val="00A525D4"/>
    <w:rsid w:val="00A5264B"/>
    <w:rsid w:val="00A5271A"/>
    <w:rsid w:val="00A5271F"/>
    <w:rsid w:val="00A5272C"/>
    <w:rsid w:val="00A5277F"/>
    <w:rsid w:val="00A52877"/>
    <w:rsid w:val="00A528EE"/>
    <w:rsid w:val="00A52A0F"/>
    <w:rsid w:val="00A52AF7"/>
    <w:rsid w:val="00A52AFE"/>
    <w:rsid w:val="00A52BFA"/>
    <w:rsid w:val="00A52C35"/>
    <w:rsid w:val="00A52F60"/>
    <w:rsid w:val="00A52FF0"/>
    <w:rsid w:val="00A53030"/>
    <w:rsid w:val="00A5307C"/>
    <w:rsid w:val="00A530ED"/>
    <w:rsid w:val="00A53100"/>
    <w:rsid w:val="00A531AF"/>
    <w:rsid w:val="00A531FD"/>
    <w:rsid w:val="00A53310"/>
    <w:rsid w:val="00A5345C"/>
    <w:rsid w:val="00A5348F"/>
    <w:rsid w:val="00A53532"/>
    <w:rsid w:val="00A53579"/>
    <w:rsid w:val="00A535A1"/>
    <w:rsid w:val="00A53676"/>
    <w:rsid w:val="00A538B5"/>
    <w:rsid w:val="00A53A92"/>
    <w:rsid w:val="00A53ADE"/>
    <w:rsid w:val="00A53B79"/>
    <w:rsid w:val="00A53C11"/>
    <w:rsid w:val="00A53C83"/>
    <w:rsid w:val="00A53D90"/>
    <w:rsid w:val="00A53DE5"/>
    <w:rsid w:val="00A53E98"/>
    <w:rsid w:val="00A53EDF"/>
    <w:rsid w:val="00A53F0C"/>
    <w:rsid w:val="00A53F50"/>
    <w:rsid w:val="00A54061"/>
    <w:rsid w:val="00A54091"/>
    <w:rsid w:val="00A5414B"/>
    <w:rsid w:val="00A54195"/>
    <w:rsid w:val="00A5420E"/>
    <w:rsid w:val="00A542AF"/>
    <w:rsid w:val="00A54422"/>
    <w:rsid w:val="00A54496"/>
    <w:rsid w:val="00A5453B"/>
    <w:rsid w:val="00A5454A"/>
    <w:rsid w:val="00A54579"/>
    <w:rsid w:val="00A5465F"/>
    <w:rsid w:val="00A547AE"/>
    <w:rsid w:val="00A547BE"/>
    <w:rsid w:val="00A54820"/>
    <w:rsid w:val="00A54881"/>
    <w:rsid w:val="00A54967"/>
    <w:rsid w:val="00A54993"/>
    <w:rsid w:val="00A54A44"/>
    <w:rsid w:val="00A54A47"/>
    <w:rsid w:val="00A54A4E"/>
    <w:rsid w:val="00A54B31"/>
    <w:rsid w:val="00A54C7B"/>
    <w:rsid w:val="00A54DCC"/>
    <w:rsid w:val="00A54DEB"/>
    <w:rsid w:val="00A54E1A"/>
    <w:rsid w:val="00A54EF5"/>
    <w:rsid w:val="00A54F33"/>
    <w:rsid w:val="00A54F40"/>
    <w:rsid w:val="00A54F80"/>
    <w:rsid w:val="00A55099"/>
    <w:rsid w:val="00A550A4"/>
    <w:rsid w:val="00A550DC"/>
    <w:rsid w:val="00A55124"/>
    <w:rsid w:val="00A5524C"/>
    <w:rsid w:val="00A55325"/>
    <w:rsid w:val="00A55334"/>
    <w:rsid w:val="00A55349"/>
    <w:rsid w:val="00A5539D"/>
    <w:rsid w:val="00A554DB"/>
    <w:rsid w:val="00A55641"/>
    <w:rsid w:val="00A5569F"/>
    <w:rsid w:val="00A556C0"/>
    <w:rsid w:val="00A5574D"/>
    <w:rsid w:val="00A557A5"/>
    <w:rsid w:val="00A557A6"/>
    <w:rsid w:val="00A55832"/>
    <w:rsid w:val="00A558A1"/>
    <w:rsid w:val="00A559CE"/>
    <w:rsid w:val="00A55A24"/>
    <w:rsid w:val="00A55A6E"/>
    <w:rsid w:val="00A55A9B"/>
    <w:rsid w:val="00A55C46"/>
    <w:rsid w:val="00A55C4F"/>
    <w:rsid w:val="00A55C91"/>
    <w:rsid w:val="00A55DDB"/>
    <w:rsid w:val="00A55E8D"/>
    <w:rsid w:val="00A55EB2"/>
    <w:rsid w:val="00A55ECF"/>
    <w:rsid w:val="00A55EE4"/>
    <w:rsid w:val="00A55FC6"/>
    <w:rsid w:val="00A5606D"/>
    <w:rsid w:val="00A56091"/>
    <w:rsid w:val="00A56096"/>
    <w:rsid w:val="00A5612F"/>
    <w:rsid w:val="00A561A8"/>
    <w:rsid w:val="00A56284"/>
    <w:rsid w:val="00A56299"/>
    <w:rsid w:val="00A562F7"/>
    <w:rsid w:val="00A56326"/>
    <w:rsid w:val="00A5650F"/>
    <w:rsid w:val="00A5653D"/>
    <w:rsid w:val="00A5658B"/>
    <w:rsid w:val="00A5699C"/>
    <w:rsid w:val="00A569DB"/>
    <w:rsid w:val="00A56A37"/>
    <w:rsid w:val="00A56AA1"/>
    <w:rsid w:val="00A56B95"/>
    <w:rsid w:val="00A56BFC"/>
    <w:rsid w:val="00A56C25"/>
    <w:rsid w:val="00A56C6B"/>
    <w:rsid w:val="00A56D60"/>
    <w:rsid w:val="00A56D93"/>
    <w:rsid w:val="00A56E28"/>
    <w:rsid w:val="00A56E53"/>
    <w:rsid w:val="00A56E8E"/>
    <w:rsid w:val="00A56FDC"/>
    <w:rsid w:val="00A570DA"/>
    <w:rsid w:val="00A5712C"/>
    <w:rsid w:val="00A5714A"/>
    <w:rsid w:val="00A57181"/>
    <w:rsid w:val="00A571F4"/>
    <w:rsid w:val="00A57202"/>
    <w:rsid w:val="00A572A1"/>
    <w:rsid w:val="00A572B0"/>
    <w:rsid w:val="00A573EF"/>
    <w:rsid w:val="00A5743D"/>
    <w:rsid w:val="00A574B9"/>
    <w:rsid w:val="00A574D5"/>
    <w:rsid w:val="00A57513"/>
    <w:rsid w:val="00A57534"/>
    <w:rsid w:val="00A575DC"/>
    <w:rsid w:val="00A575F8"/>
    <w:rsid w:val="00A5775A"/>
    <w:rsid w:val="00A57871"/>
    <w:rsid w:val="00A57896"/>
    <w:rsid w:val="00A578A5"/>
    <w:rsid w:val="00A57958"/>
    <w:rsid w:val="00A5799B"/>
    <w:rsid w:val="00A579D2"/>
    <w:rsid w:val="00A579DA"/>
    <w:rsid w:val="00A57B14"/>
    <w:rsid w:val="00A57BEF"/>
    <w:rsid w:val="00A57C09"/>
    <w:rsid w:val="00A57D25"/>
    <w:rsid w:val="00A57D8A"/>
    <w:rsid w:val="00A57D9B"/>
    <w:rsid w:val="00A57D9E"/>
    <w:rsid w:val="00A57DF4"/>
    <w:rsid w:val="00A57EFF"/>
    <w:rsid w:val="00A57F55"/>
    <w:rsid w:val="00A60052"/>
    <w:rsid w:val="00A6006C"/>
    <w:rsid w:val="00A600EF"/>
    <w:rsid w:val="00A6023B"/>
    <w:rsid w:val="00A6024A"/>
    <w:rsid w:val="00A60257"/>
    <w:rsid w:val="00A602AC"/>
    <w:rsid w:val="00A6051B"/>
    <w:rsid w:val="00A605DB"/>
    <w:rsid w:val="00A60602"/>
    <w:rsid w:val="00A606E3"/>
    <w:rsid w:val="00A60701"/>
    <w:rsid w:val="00A6080E"/>
    <w:rsid w:val="00A60868"/>
    <w:rsid w:val="00A608FC"/>
    <w:rsid w:val="00A60965"/>
    <w:rsid w:val="00A609E9"/>
    <w:rsid w:val="00A60A37"/>
    <w:rsid w:val="00A60B3E"/>
    <w:rsid w:val="00A60B87"/>
    <w:rsid w:val="00A60C46"/>
    <w:rsid w:val="00A60CFD"/>
    <w:rsid w:val="00A60D02"/>
    <w:rsid w:val="00A60E51"/>
    <w:rsid w:val="00A60E92"/>
    <w:rsid w:val="00A60EBA"/>
    <w:rsid w:val="00A60F56"/>
    <w:rsid w:val="00A6101A"/>
    <w:rsid w:val="00A6103E"/>
    <w:rsid w:val="00A61040"/>
    <w:rsid w:val="00A61047"/>
    <w:rsid w:val="00A6107E"/>
    <w:rsid w:val="00A61095"/>
    <w:rsid w:val="00A61163"/>
    <w:rsid w:val="00A6116E"/>
    <w:rsid w:val="00A611A7"/>
    <w:rsid w:val="00A611DF"/>
    <w:rsid w:val="00A6135E"/>
    <w:rsid w:val="00A613E1"/>
    <w:rsid w:val="00A61467"/>
    <w:rsid w:val="00A61528"/>
    <w:rsid w:val="00A6154E"/>
    <w:rsid w:val="00A61571"/>
    <w:rsid w:val="00A615CE"/>
    <w:rsid w:val="00A61776"/>
    <w:rsid w:val="00A6179B"/>
    <w:rsid w:val="00A617CB"/>
    <w:rsid w:val="00A617D1"/>
    <w:rsid w:val="00A617FE"/>
    <w:rsid w:val="00A6180C"/>
    <w:rsid w:val="00A61857"/>
    <w:rsid w:val="00A61956"/>
    <w:rsid w:val="00A61A6D"/>
    <w:rsid w:val="00A61B16"/>
    <w:rsid w:val="00A61B8A"/>
    <w:rsid w:val="00A61B91"/>
    <w:rsid w:val="00A61C5E"/>
    <w:rsid w:val="00A61D28"/>
    <w:rsid w:val="00A61D49"/>
    <w:rsid w:val="00A61D98"/>
    <w:rsid w:val="00A61E0B"/>
    <w:rsid w:val="00A61EFC"/>
    <w:rsid w:val="00A61F5E"/>
    <w:rsid w:val="00A61FA7"/>
    <w:rsid w:val="00A6202E"/>
    <w:rsid w:val="00A62046"/>
    <w:rsid w:val="00A62084"/>
    <w:rsid w:val="00A621AD"/>
    <w:rsid w:val="00A6221C"/>
    <w:rsid w:val="00A62272"/>
    <w:rsid w:val="00A62377"/>
    <w:rsid w:val="00A625A5"/>
    <w:rsid w:val="00A6263F"/>
    <w:rsid w:val="00A6264A"/>
    <w:rsid w:val="00A62681"/>
    <w:rsid w:val="00A626FB"/>
    <w:rsid w:val="00A62777"/>
    <w:rsid w:val="00A6280E"/>
    <w:rsid w:val="00A628D8"/>
    <w:rsid w:val="00A628F4"/>
    <w:rsid w:val="00A62A1B"/>
    <w:rsid w:val="00A62B5A"/>
    <w:rsid w:val="00A62BA5"/>
    <w:rsid w:val="00A62D4C"/>
    <w:rsid w:val="00A62E35"/>
    <w:rsid w:val="00A62EDE"/>
    <w:rsid w:val="00A62EF6"/>
    <w:rsid w:val="00A62F99"/>
    <w:rsid w:val="00A63017"/>
    <w:rsid w:val="00A631D4"/>
    <w:rsid w:val="00A63210"/>
    <w:rsid w:val="00A63295"/>
    <w:rsid w:val="00A632B7"/>
    <w:rsid w:val="00A6330B"/>
    <w:rsid w:val="00A6335D"/>
    <w:rsid w:val="00A635AA"/>
    <w:rsid w:val="00A63629"/>
    <w:rsid w:val="00A637B2"/>
    <w:rsid w:val="00A638EE"/>
    <w:rsid w:val="00A6390C"/>
    <w:rsid w:val="00A639B7"/>
    <w:rsid w:val="00A63A25"/>
    <w:rsid w:val="00A63AD7"/>
    <w:rsid w:val="00A63B1B"/>
    <w:rsid w:val="00A63B69"/>
    <w:rsid w:val="00A63C5F"/>
    <w:rsid w:val="00A63C6A"/>
    <w:rsid w:val="00A63CB3"/>
    <w:rsid w:val="00A63D00"/>
    <w:rsid w:val="00A63D25"/>
    <w:rsid w:val="00A640EF"/>
    <w:rsid w:val="00A640F0"/>
    <w:rsid w:val="00A64112"/>
    <w:rsid w:val="00A6421A"/>
    <w:rsid w:val="00A64239"/>
    <w:rsid w:val="00A6446C"/>
    <w:rsid w:val="00A64472"/>
    <w:rsid w:val="00A64543"/>
    <w:rsid w:val="00A64567"/>
    <w:rsid w:val="00A64580"/>
    <w:rsid w:val="00A645DA"/>
    <w:rsid w:val="00A6465E"/>
    <w:rsid w:val="00A646C3"/>
    <w:rsid w:val="00A646D7"/>
    <w:rsid w:val="00A647BF"/>
    <w:rsid w:val="00A648F2"/>
    <w:rsid w:val="00A64917"/>
    <w:rsid w:val="00A64935"/>
    <w:rsid w:val="00A649BA"/>
    <w:rsid w:val="00A64A87"/>
    <w:rsid w:val="00A64A9A"/>
    <w:rsid w:val="00A64B5B"/>
    <w:rsid w:val="00A64C19"/>
    <w:rsid w:val="00A64C6F"/>
    <w:rsid w:val="00A64CE0"/>
    <w:rsid w:val="00A64CEA"/>
    <w:rsid w:val="00A64D28"/>
    <w:rsid w:val="00A64D89"/>
    <w:rsid w:val="00A64D93"/>
    <w:rsid w:val="00A64E33"/>
    <w:rsid w:val="00A64EEC"/>
    <w:rsid w:val="00A64FF7"/>
    <w:rsid w:val="00A6502F"/>
    <w:rsid w:val="00A65047"/>
    <w:rsid w:val="00A65059"/>
    <w:rsid w:val="00A6505E"/>
    <w:rsid w:val="00A650B4"/>
    <w:rsid w:val="00A650D7"/>
    <w:rsid w:val="00A651C8"/>
    <w:rsid w:val="00A6520E"/>
    <w:rsid w:val="00A65239"/>
    <w:rsid w:val="00A652A9"/>
    <w:rsid w:val="00A652DF"/>
    <w:rsid w:val="00A652E6"/>
    <w:rsid w:val="00A65342"/>
    <w:rsid w:val="00A6539D"/>
    <w:rsid w:val="00A653D2"/>
    <w:rsid w:val="00A654ED"/>
    <w:rsid w:val="00A6559D"/>
    <w:rsid w:val="00A656AF"/>
    <w:rsid w:val="00A6573A"/>
    <w:rsid w:val="00A65750"/>
    <w:rsid w:val="00A6578C"/>
    <w:rsid w:val="00A658A9"/>
    <w:rsid w:val="00A6595F"/>
    <w:rsid w:val="00A6599C"/>
    <w:rsid w:val="00A65A24"/>
    <w:rsid w:val="00A65AC1"/>
    <w:rsid w:val="00A65AC2"/>
    <w:rsid w:val="00A65AC5"/>
    <w:rsid w:val="00A65AC6"/>
    <w:rsid w:val="00A65B0E"/>
    <w:rsid w:val="00A65B1A"/>
    <w:rsid w:val="00A65BC2"/>
    <w:rsid w:val="00A65CFE"/>
    <w:rsid w:val="00A65D1F"/>
    <w:rsid w:val="00A65D4F"/>
    <w:rsid w:val="00A65D84"/>
    <w:rsid w:val="00A65DFD"/>
    <w:rsid w:val="00A65E14"/>
    <w:rsid w:val="00A65EA5"/>
    <w:rsid w:val="00A65F81"/>
    <w:rsid w:val="00A65FC3"/>
    <w:rsid w:val="00A66025"/>
    <w:rsid w:val="00A66083"/>
    <w:rsid w:val="00A66101"/>
    <w:rsid w:val="00A66177"/>
    <w:rsid w:val="00A661F8"/>
    <w:rsid w:val="00A66353"/>
    <w:rsid w:val="00A6647B"/>
    <w:rsid w:val="00A6652C"/>
    <w:rsid w:val="00A66598"/>
    <w:rsid w:val="00A666A1"/>
    <w:rsid w:val="00A666C1"/>
    <w:rsid w:val="00A666D7"/>
    <w:rsid w:val="00A667C5"/>
    <w:rsid w:val="00A667DD"/>
    <w:rsid w:val="00A66903"/>
    <w:rsid w:val="00A6691C"/>
    <w:rsid w:val="00A6692E"/>
    <w:rsid w:val="00A66ADC"/>
    <w:rsid w:val="00A66DF9"/>
    <w:rsid w:val="00A66E18"/>
    <w:rsid w:val="00A66E74"/>
    <w:rsid w:val="00A66E7F"/>
    <w:rsid w:val="00A66F19"/>
    <w:rsid w:val="00A66FE1"/>
    <w:rsid w:val="00A6706A"/>
    <w:rsid w:val="00A67072"/>
    <w:rsid w:val="00A670AF"/>
    <w:rsid w:val="00A6714A"/>
    <w:rsid w:val="00A67173"/>
    <w:rsid w:val="00A67273"/>
    <w:rsid w:val="00A672CA"/>
    <w:rsid w:val="00A672CC"/>
    <w:rsid w:val="00A67356"/>
    <w:rsid w:val="00A673C0"/>
    <w:rsid w:val="00A674DA"/>
    <w:rsid w:val="00A67629"/>
    <w:rsid w:val="00A6779F"/>
    <w:rsid w:val="00A677A9"/>
    <w:rsid w:val="00A677DD"/>
    <w:rsid w:val="00A67892"/>
    <w:rsid w:val="00A678EF"/>
    <w:rsid w:val="00A67903"/>
    <w:rsid w:val="00A67987"/>
    <w:rsid w:val="00A67A3B"/>
    <w:rsid w:val="00A67A5B"/>
    <w:rsid w:val="00A67B1E"/>
    <w:rsid w:val="00A67B53"/>
    <w:rsid w:val="00A67B6D"/>
    <w:rsid w:val="00A67B9C"/>
    <w:rsid w:val="00A67B9E"/>
    <w:rsid w:val="00A67CC3"/>
    <w:rsid w:val="00A67DD0"/>
    <w:rsid w:val="00A67E44"/>
    <w:rsid w:val="00A67EA9"/>
    <w:rsid w:val="00A67F52"/>
    <w:rsid w:val="00A67F5B"/>
    <w:rsid w:val="00A67F81"/>
    <w:rsid w:val="00A67F89"/>
    <w:rsid w:val="00A7002F"/>
    <w:rsid w:val="00A700C5"/>
    <w:rsid w:val="00A7019D"/>
    <w:rsid w:val="00A7026C"/>
    <w:rsid w:val="00A70273"/>
    <w:rsid w:val="00A7027C"/>
    <w:rsid w:val="00A702E8"/>
    <w:rsid w:val="00A70323"/>
    <w:rsid w:val="00A70330"/>
    <w:rsid w:val="00A70360"/>
    <w:rsid w:val="00A703C9"/>
    <w:rsid w:val="00A7042B"/>
    <w:rsid w:val="00A7042F"/>
    <w:rsid w:val="00A7045D"/>
    <w:rsid w:val="00A70468"/>
    <w:rsid w:val="00A70654"/>
    <w:rsid w:val="00A7077E"/>
    <w:rsid w:val="00A70787"/>
    <w:rsid w:val="00A7079B"/>
    <w:rsid w:val="00A7086D"/>
    <w:rsid w:val="00A708B3"/>
    <w:rsid w:val="00A7090D"/>
    <w:rsid w:val="00A709B7"/>
    <w:rsid w:val="00A709CE"/>
    <w:rsid w:val="00A709E4"/>
    <w:rsid w:val="00A70A03"/>
    <w:rsid w:val="00A70A48"/>
    <w:rsid w:val="00A70A92"/>
    <w:rsid w:val="00A70ACE"/>
    <w:rsid w:val="00A70AFC"/>
    <w:rsid w:val="00A70B3A"/>
    <w:rsid w:val="00A70DAA"/>
    <w:rsid w:val="00A70DBD"/>
    <w:rsid w:val="00A70DF1"/>
    <w:rsid w:val="00A70E4B"/>
    <w:rsid w:val="00A70EF1"/>
    <w:rsid w:val="00A70F35"/>
    <w:rsid w:val="00A70F9C"/>
    <w:rsid w:val="00A70FDC"/>
    <w:rsid w:val="00A7103B"/>
    <w:rsid w:val="00A7107C"/>
    <w:rsid w:val="00A710B1"/>
    <w:rsid w:val="00A7110B"/>
    <w:rsid w:val="00A71144"/>
    <w:rsid w:val="00A71150"/>
    <w:rsid w:val="00A711A4"/>
    <w:rsid w:val="00A711C2"/>
    <w:rsid w:val="00A71228"/>
    <w:rsid w:val="00A712DD"/>
    <w:rsid w:val="00A71323"/>
    <w:rsid w:val="00A713A3"/>
    <w:rsid w:val="00A7140F"/>
    <w:rsid w:val="00A7153A"/>
    <w:rsid w:val="00A7159F"/>
    <w:rsid w:val="00A71614"/>
    <w:rsid w:val="00A71617"/>
    <w:rsid w:val="00A7174B"/>
    <w:rsid w:val="00A7177A"/>
    <w:rsid w:val="00A717CB"/>
    <w:rsid w:val="00A71805"/>
    <w:rsid w:val="00A7188E"/>
    <w:rsid w:val="00A718B4"/>
    <w:rsid w:val="00A718FE"/>
    <w:rsid w:val="00A71919"/>
    <w:rsid w:val="00A71989"/>
    <w:rsid w:val="00A719D4"/>
    <w:rsid w:val="00A719F0"/>
    <w:rsid w:val="00A71AB7"/>
    <w:rsid w:val="00A71AC0"/>
    <w:rsid w:val="00A71B2A"/>
    <w:rsid w:val="00A71B7A"/>
    <w:rsid w:val="00A71B82"/>
    <w:rsid w:val="00A71CBF"/>
    <w:rsid w:val="00A71CD7"/>
    <w:rsid w:val="00A71D1C"/>
    <w:rsid w:val="00A71DEB"/>
    <w:rsid w:val="00A720D1"/>
    <w:rsid w:val="00A721BF"/>
    <w:rsid w:val="00A721C2"/>
    <w:rsid w:val="00A721DD"/>
    <w:rsid w:val="00A722BC"/>
    <w:rsid w:val="00A72363"/>
    <w:rsid w:val="00A723AD"/>
    <w:rsid w:val="00A72450"/>
    <w:rsid w:val="00A724FE"/>
    <w:rsid w:val="00A725F9"/>
    <w:rsid w:val="00A726B4"/>
    <w:rsid w:val="00A726D4"/>
    <w:rsid w:val="00A726F5"/>
    <w:rsid w:val="00A72743"/>
    <w:rsid w:val="00A727FF"/>
    <w:rsid w:val="00A7286D"/>
    <w:rsid w:val="00A729C2"/>
    <w:rsid w:val="00A729DB"/>
    <w:rsid w:val="00A72A2A"/>
    <w:rsid w:val="00A72A35"/>
    <w:rsid w:val="00A72ADE"/>
    <w:rsid w:val="00A72B03"/>
    <w:rsid w:val="00A72B07"/>
    <w:rsid w:val="00A72B1F"/>
    <w:rsid w:val="00A72B3E"/>
    <w:rsid w:val="00A72B96"/>
    <w:rsid w:val="00A72D00"/>
    <w:rsid w:val="00A72D1D"/>
    <w:rsid w:val="00A72DA9"/>
    <w:rsid w:val="00A72ED7"/>
    <w:rsid w:val="00A72F69"/>
    <w:rsid w:val="00A72FA0"/>
    <w:rsid w:val="00A72FEB"/>
    <w:rsid w:val="00A730CF"/>
    <w:rsid w:val="00A73130"/>
    <w:rsid w:val="00A731C7"/>
    <w:rsid w:val="00A73265"/>
    <w:rsid w:val="00A732B5"/>
    <w:rsid w:val="00A732C9"/>
    <w:rsid w:val="00A7338C"/>
    <w:rsid w:val="00A73400"/>
    <w:rsid w:val="00A734D5"/>
    <w:rsid w:val="00A7358C"/>
    <w:rsid w:val="00A737AA"/>
    <w:rsid w:val="00A73825"/>
    <w:rsid w:val="00A73884"/>
    <w:rsid w:val="00A738B7"/>
    <w:rsid w:val="00A739D3"/>
    <w:rsid w:val="00A739EB"/>
    <w:rsid w:val="00A73ACE"/>
    <w:rsid w:val="00A73C26"/>
    <w:rsid w:val="00A73C2E"/>
    <w:rsid w:val="00A73D45"/>
    <w:rsid w:val="00A73D4E"/>
    <w:rsid w:val="00A73DCE"/>
    <w:rsid w:val="00A73E2C"/>
    <w:rsid w:val="00A73EFD"/>
    <w:rsid w:val="00A73F32"/>
    <w:rsid w:val="00A73F6A"/>
    <w:rsid w:val="00A73F9B"/>
    <w:rsid w:val="00A73FAB"/>
    <w:rsid w:val="00A74005"/>
    <w:rsid w:val="00A74051"/>
    <w:rsid w:val="00A74072"/>
    <w:rsid w:val="00A7408F"/>
    <w:rsid w:val="00A740D5"/>
    <w:rsid w:val="00A740E8"/>
    <w:rsid w:val="00A74157"/>
    <w:rsid w:val="00A741EA"/>
    <w:rsid w:val="00A7427A"/>
    <w:rsid w:val="00A7429F"/>
    <w:rsid w:val="00A742A9"/>
    <w:rsid w:val="00A743E4"/>
    <w:rsid w:val="00A74403"/>
    <w:rsid w:val="00A7452C"/>
    <w:rsid w:val="00A745F4"/>
    <w:rsid w:val="00A74664"/>
    <w:rsid w:val="00A7466E"/>
    <w:rsid w:val="00A74794"/>
    <w:rsid w:val="00A747AA"/>
    <w:rsid w:val="00A7494B"/>
    <w:rsid w:val="00A749C6"/>
    <w:rsid w:val="00A74A44"/>
    <w:rsid w:val="00A74B29"/>
    <w:rsid w:val="00A74B73"/>
    <w:rsid w:val="00A74BDE"/>
    <w:rsid w:val="00A74C9C"/>
    <w:rsid w:val="00A74CE8"/>
    <w:rsid w:val="00A74CFA"/>
    <w:rsid w:val="00A74D18"/>
    <w:rsid w:val="00A74DA3"/>
    <w:rsid w:val="00A74DF3"/>
    <w:rsid w:val="00A74E46"/>
    <w:rsid w:val="00A74E9E"/>
    <w:rsid w:val="00A750D6"/>
    <w:rsid w:val="00A75101"/>
    <w:rsid w:val="00A7512F"/>
    <w:rsid w:val="00A7515F"/>
    <w:rsid w:val="00A75295"/>
    <w:rsid w:val="00A752BC"/>
    <w:rsid w:val="00A753BE"/>
    <w:rsid w:val="00A7544A"/>
    <w:rsid w:val="00A75467"/>
    <w:rsid w:val="00A754CD"/>
    <w:rsid w:val="00A754E0"/>
    <w:rsid w:val="00A755B3"/>
    <w:rsid w:val="00A755BF"/>
    <w:rsid w:val="00A755E9"/>
    <w:rsid w:val="00A755EC"/>
    <w:rsid w:val="00A756DC"/>
    <w:rsid w:val="00A75775"/>
    <w:rsid w:val="00A75795"/>
    <w:rsid w:val="00A757E4"/>
    <w:rsid w:val="00A758D1"/>
    <w:rsid w:val="00A758E7"/>
    <w:rsid w:val="00A75AAA"/>
    <w:rsid w:val="00A75B2D"/>
    <w:rsid w:val="00A75B75"/>
    <w:rsid w:val="00A75B83"/>
    <w:rsid w:val="00A75B90"/>
    <w:rsid w:val="00A75C6C"/>
    <w:rsid w:val="00A75CD0"/>
    <w:rsid w:val="00A75D41"/>
    <w:rsid w:val="00A75DE7"/>
    <w:rsid w:val="00A75F97"/>
    <w:rsid w:val="00A75FB0"/>
    <w:rsid w:val="00A76056"/>
    <w:rsid w:val="00A76079"/>
    <w:rsid w:val="00A76117"/>
    <w:rsid w:val="00A7612E"/>
    <w:rsid w:val="00A76188"/>
    <w:rsid w:val="00A76494"/>
    <w:rsid w:val="00A76498"/>
    <w:rsid w:val="00A764C2"/>
    <w:rsid w:val="00A76500"/>
    <w:rsid w:val="00A7655D"/>
    <w:rsid w:val="00A7656B"/>
    <w:rsid w:val="00A7657F"/>
    <w:rsid w:val="00A765E4"/>
    <w:rsid w:val="00A76630"/>
    <w:rsid w:val="00A766FD"/>
    <w:rsid w:val="00A76832"/>
    <w:rsid w:val="00A76839"/>
    <w:rsid w:val="00A768D5"/>
    <w:rsid w:val="00A76927"/>
    <w:rsid w:val="00A76947"/>
    <w:rsid w:val="00A76961"/>
    <w:rsid w:val="00A769D7"/>
    <w:rsid w:val="00A76A9B"/>
    <w:rsid w:val="00A76AE9"/>
    <w:rsid w:val="00A76B4F"/>
    <w:rsid w:val="00A76BF8"/>
    <w:rsid w:val="00A76C3E"/>
    <w:rsid w:val="00A76C75"/>
    <w:rsid w:val="00A76C86"/>
    <w:rsid w:val="00A76CD9"/>
    <w:rsid w:val="00A76CE0"/>
    <w:rsid w:val="00A76DE1"/>
    <w:rsid w:val="00A76E34"/>
    <w:rsid w:val="00A76E54"/>
    <w:rsid w:val="00A76F58"/>
    <w:rsid w:val="00A76F85"/>
    <w:rsid w:val="00A76FD5"/>
    <w:rsid w:val="00A77088"/>
    <w:rsid w:val="00A7714A"/>
    <w:rsid w:val="00A7714B"/>
    <w:rsid w:val="00A771CF"/>
    <w:rsid w:val="00A771F1"/>
    <w:rsid w:val="00A7721D"/>
    <w:rsid w:val="00A77264"/>
    <w:rsid w:val="00A7734B"/>
    <w:rsid w:val="00A77495"/>
    <w:rsid w:val="00A774C0"/>
    <w:rsid w:val="00A774DA"/>
    <w:rsid w:val="00A77509"/>
    <w:rsid w:val="00A7750A"/>
    <w:rsid w:val="00A77513"/>
    <w:rsid w:val="00A77529"/>
    <w:rsid w:val="00A77596"/>
    <w:rsid w:val="00A77761"/>
    <w:rsid w:val="00A778CE"/>
    <w:rsid w:val="00A778DB"/>
    <w:rsid w:val="00A779F7"/>
    <w:rsid w:val="00A77A7B"/>
    <w:rsid w:val="00A77A8B"/>
    <w:rsid w:val="00A77B93"/>
    <w:rsid w:val="00A77BE7"/>
    <w:rsid w:val="00A77C67"/>
    <w:rsid w:val="00A77CA0"/>
    <w:rsid w:val="00A77DB4"/>
    <w:rsid w:val="00A77DBB"/>
    <w:rsid w:val="00A77DBD"/>
    <w:rsid w:val="00A77E0A"/>
    <w:rsid w:val="00A77E5D"/>
    <w:rsid w:val="00A77E77"/>
    <w:rsid w:val="00A77F85"/>
    <w:rsid w:val="00A801A2"/>
    <w:rsid w:val="00A8058D"/>
    <w:rsid w:val="00A805CF"/>
    <w:rsid w:val="00A8068B"/>
    <w:rsid w:val="00A806DA"/>
    <w:rsid w:val="00A806DC"/>
    <w:rsid w:val="00A8075A"/>
    <w:rsid w:val="00A807C4"/>
    <w:rsid w:val="00A80833"/>
    <w:rsid w:val="00A8087F"/>
    <w:rsid w:val="00A8088B"/>
    <w:rsid w:val="00A80992"/>
    <w:rsid w:val="00A80A16"/>
    <w:rsid w:val="00A80A8C"/>
    <w:rsid w:val="00A80A9D"/>
    <w:rsid w:val="00A80AB6"/>
    <w:rsid w:val="00A80B88"/>
    <w:rsid w:val="00A80C48"/>
    <w:rsid w:val="00A80CBB"/>
    <w:rsid w:val="00A80D03"/>
    <w:rsid w:val="00A80E32"/>
    <w:rsid w:val="00A80F51"/>
    <w:rsid w:val="00A80F7D"/>
    <w:rsid w:val="00A80F9E"/>
    <w:rsid w:val="00A8111B"/>
    <w:rsid w:val="00A811B8"/>
    <w:rsid w:val="00A812BB"/>
    <w:rsid w:val="00A8131C"/>
    <w:rsid w:val="00A8142D"/>
    <w:rsid w:val="00A814DF"/>
    <w:rsid w:val="00A814EA"/>
    <w:rsid w:val="00A8156E"/>
    <w:rsid w:val="00A816FD"/>
    <w:rsid w:val="00A81762"/>
    <w:rsid w:val="00A81765"/>
    <w:rsid w:val="00A81768"/>
    <w:rsid w:val="00A81822"/>
    <w:rsid w:val="00A8188C"/>
    <w:rsid w:val="00A818BF"/>
    <w:rsid w:val="00A8190C"/>
    <w:rsid w:val="00A81952"/>
    <w:rsid w:val="00A81990"/>
    <w:rsid w:val="00A81A20"/>
    <w:rsid w:val="00A81A52"/>
    <w:rsid w:val="00A81A68"/>
    <w:rsid w:val="00A81AB0"/>
    <w:rsid w:val="00A81B48"/>
    <w:rsid w:val="00A81BCF"/>
    <w:rsid w:val="00A81C54"/>
    <w:rsid w:val="00A81C8C"/>
    <w:rsid w:val="00A81D2A"/>
    <w:rsid w:val="00A81EFF"/>
    <w:rsid w:val="00A81F35"/>
    <w:rsid w:val="00A81F39"/>
    <w:rsid w:val="00A81F8E"/>
    <w:rsid w:val="00A82294"/>
    <w:rsid w:val="00A8234D"/>
    <w:rsid w:val="00A823D6"/>
    <w:rsid w:val="00A824D0"/>
    <w:rsid w:val="00A824EA"/>
    <w:rsid w:val="00A826C3"/>
    <w:rsid w:val="00A826FB"/>
    <w:rsid w:val="00A82841"/>
    <w:rsid w:val="00A82974"/>
    <w:rsid w:val="00A829E6"/>
    <w:rsid w:val="00A829F1"/>
    <w:rsid w:val="00A82A48"/>
    <w:rsid w:val="00A82AA7"/>
    <w:rsid w:val="00A82AA8"/>
    <w:rsid w:val="00A82ADC"/>
    <w:rsid w:val="00A82B3A"/>
    <w:rsid w:val="00A82B63"/>
    <w:rsid w:val="00A82B8F"/>
    <w:rsid w:val="00A82CDE"/>
    <w:rsid w:val="00A82D83"/>
    <w:rsid w:val="00A82E07"/>
    <w:rsid w:val="00A82E51"/>
    <w:rsid w:val="00A82E63"/>
    <w:rsid w:val="00A82E99"/>
    <w:rsid w:val="00A82EBB"/>
    <w:rsid w:val="00A82F73"/>
    <w:rsid w:val="00A830B1"/>
    <w:rsid w:val="00A83115"/>
    <w:rsid w:val="00A831CA"/>
    <w:rsid w:val="00A8324D"/>
    <w:rsid w:val="00A83284"/>
    <w:rsid w:val="00A83298"/>
    <w:rsid w:val="00A8357A"/>
    <w:rsid w:val="00A8364F"/>
    <w:rsid w:val="00A83741"/>
    <w:rsid w:val="00A8381B"/>
    <w:rsid w:val="00A83854"/>
    <w:rsid w:val="00A838A7"/>
    <w:rsid w:val="00A83923"/>
    <w:rsid w:val="00A83931"/>
    <w:rsid w:val="00A8399A"/>
    <w:rsid w:val="00A839FD"/>
    <w:rsid w:val="00A83AEC"/>
    <w:rsid w:val="00A83B3D"/>
    <w:rsid w:val="00A83BB6"/>
    <w:rsid w:val="00A83BBD"/>
    <w:rsid w:val="00A83C02"/>
    <w:rsid w:val="00A83CF4"/>
    <w:rsid w:val="00A83DB5"/>
    <w:rsid w:val="00A83E1B"/>
    <w:rsid w:val="00A83EC6"/>
    <w:rsid w:val="00A83EE9"/>
    <w:rsid w:val="00A83F15"/>
    <w:rsid w:val="00A84031"/>
    <w:rsid w:val="00A84043"/>
    <w:rsid w:val="00A8405E"/>
    <w:rsid w:val="00A8407E"/>
    <w:rsid w:val="00A840D4"/>
    <w:rsid w:val="00A840D8"/>
    <w:rsid w:val="00A840D9"/>
    <w:rsid w:val="00A84103"/>
    <w:rsid w:val="00A8411D"/>
    <w:rsid w:val="00A8414B"/>
    <w:rsid w:val="00A84340"/>
    <w:rsid w:val="00A84352"/>
    <w:rsid w:val="00A843A2"/>
    <w:rsid w:val="00A843CD"/>
    <w:rsid w:val="00A8455D"/>
    <w:rsid w:val="00A845DC"/>
    <w:rsid w:val="00A846D6"/>
    <w:rsid w:val="00A846DB"/>
    <w:rsid w:val="00A846E8"/>
    <w:rsid w:val="00A847CA"/>
    <w:rsid w:val="00A84982"/>
    <w:rsid w:val="00A84A02"/>
    <w:rsid w:val="00A84AE4"/>
    <w:rsid w:val="00A84D37"/>
    <w:rsid w:val="00A84DDA"/>
    <w:rsid w:val="00A84E58"/>
    <w:rsid w:val="00A84F19"/>
    <w:rsid w:val="00A85054"/>
    <w:rsid w:val="00A850B3"/>
    <w:rsid w:val="00A850D4"/>
    <w:rsid w:val="00A8514C"/>
    <w:rsid w:val="00A851EE"/>
    <w:rsid w:val="00A85247"/>
    <w:rsid w:val="00A85283"/>
    <w:rsid w:val="00A852B1"/>
    <w:rsid w:val="00A852F9"/>
    <w:rsid w:val="00A8547B"/>
    <w:rsid w:val="00A8553C"/>
    <w:rsid w:val="00A855DB"/>
    <w:rsid w:val="00A855E6"/>
    <w:rsid w:val="00A8572E"/>
    <w:rsid w:val="00A85731"/>
    <w:rsid w:val="00A8573F"/>
    <w:rsid w:val="00A85754"/>
    <w:rsid w:val="00A85769"/>
    <w:rsid w:val="00A857BC"/>
    <w:rsid w:val="00A857EC"/>
    <w:rsid w:val="00A858A4"/>
    <w:rsid w:val="00A858E0"/>
    <w:rsid w:val="00A8593E"/>
    <w:rsid w:val="00A859FF"/>
    <w:rsid w:val="00A85A30"/>
    <w:rsid w:val="00A85B7B"/>
    <w:rsid w:val="00A85BB0"/>
    <w:rsid w:val="00A85C3F"/>
    <w:rsid w:val="00A85CDA"/>
    <w:rsid w:val="00A85CE5"/>
    <w:rsid w:val="00A85D36"/>
    <w:rsid w:val="00A85D3C"/>
    <w:rsid w:val="00A85D7B"/>
    <w:rsid w:val="00A85DC2"/>
    <w:rsid w:val="00A85DCD"/>
    <w:rsid w:val="00A85E46"/>
    <w:rsid w:val="00A85E7A"/>
    <w:rsid w:val="00A85F9D"/>
    <w:rsid w:val="00A86067"/>
    <w:rsid w:val="00A8616C"/>
    <w:rsid w:val="00A86184"/>
    <w:rsid w:val="00A8618B"/>
    <w:rsid w:val="00A8618F"/>
    <w:rsid w:val="00A861B9"/>
    <w:rsid w:val="00A861DA"/>
    <w:rsid w:val="00A86214"/>
    <w:rsid w:val="00A86243"/>
    <w:rsid w:val="00A86257"/>
    <w:rsid w:val="00A862B7"/>
    <w:rsid w:val="00A862E0"/>
    <w:rsid w:val="00A86315"/>
    <w:rsid w:val="00A863F7"/>
    <w:rsid w:val="00A86452"/>
    <w:rsid w:val="00A864E0"/>
    <w:rsid w:val="00A865AA"/>
    <w:rsid w:val="00A86619"/>
    <w:rsid w:val="00A86624"/>
    <w:rsid w:val="00A8668F"/>
    <w:rsid w:val="00A86772"/>
    <w:rsid w:val="00A8682A"/>
    <w:rsid w:val="00A869BC"/>
    <w:rsid w:val="00A86BB6"/>
    <w:rsid w:val="00A86BD7"/>
    <w:rsid w:val="00A86BE1"/>
    <w:rsid w:val="00A86D00"/>
    <w:rsid w:val="00A86DEE"/>
    <w:rsid w:val="00A86E38"/>
    <w:rsid w:val="00A86E97"/>
    <w:rsid w:val="00A86EB1"/>
    <w:rsid w:val="00A86EFF"/>
    <w:rsid w:val="00A86F7B"/>
    <w:rsid w:val="00A86FFB"/>
    <w:rsid w:val="00A8700F"/>
    <w:rsid w:val="00A8703F"/>
    <w:rsid w:val="00A870BD"/>
    <w:rsid w:val="00A87126"/>
    <w:rsid w:val="00A87211"/>
    <w:rsid w:val="00A87345"/>
    <w:rsid w:val="00A873B7"/>
    <w:rsid w:val="00A87403"/>
    <w:rsid w:val="00A874AF"/>
    <w:rsid w:val="00A8753D"/>
    <w:rsid w:val="00A87573"/>
    <w:rsid w:val="00A875B9"/>
    <w:rsid w:val="00A875C5"/>
    <w:rsid w:val="00A875D8"/>
    <w:rsid w:val="00A875F6"/>
    <w:rsid w:val="00A87640"/>
    <w:rsid w:val="00A8764A"/>
    <w:rsid w:val="00A876C1"/>
    <w:rsid w:val="00A8777F"/>
    <w:rsid w:val="00A87781"/>
    <w:rsid w:val="00A87810"/>
    <w:rsid w:val="00A8788C"/>
    <w:rsid w:val="00A87AE0"/>
    <w:rsid w:val="00A87D5D"/>
    <w:rsid w:val="00A87D67"/>
    <w:rsid w:val="00A87DD5"/>
    <w:rsid w:val="00A87EB1"/>
    <w:rsid w:val="00A87EC9"/>
    <w:rsid w:val="00A87ED7"/>
    <w:rsid w:val="00A87EDF"/>
    <w:rsid w:val="00A87F58"/>
    <w:rsid w:val="00A87FF0"/>
    <w:rsid w:val="00A90034"/>
    <w:rsid w:val="00A90052"/>
    <w:rsid w:val="00A90084"/>
    <w:rsid w:val="00A900DA"/>
    <w:rsid w:val="00A90179"/>
    <w:rsid w:val="00A9018D"/>
    <w:rsid w:val="00A902F5"/>
    <w:rsid w:val="00A9030B"/>
    <w:rsid w:val="00A90386"/>
    <w:rsid w:val="00A903C2"/>
    <w:rsid w:val="00A903E6"/>
    <w:rsid w:val="00A903F2"/>
    <w:rsid w:val="00A9040C"/>
    <w:rsid w:val="00A90562"/>
    <w:rsid w:val="00A90590"/>
    <w:rsid w:val="00A9063C"/>
    <w:rsid w:val="00A906B6"/>
    <w:rsid w:val="00A906E7"/>
    <w:rsid w:val="00A9071C"/>
    <w:rsid w:val="00A9077D"/>
    <w:rsid w:val="00A907B7"/>
    <w:rsid w:val="00A90802"/>
    <w:rsid w:val="00A9088F"/>
    <w:rsid w:val="00A90A96"/>
    <w:rsid w:val="00A90AF6"/>
    <w:rsid w:val="00A90B24"/>
    <w:rsid w:val="00A90CBD"/>
    <w:rsid w:val="00A90DBD"/>
    <w:rsid w:val="00A90E3D"/>
    <w:rsid w:val="00A90E4A"/>
    <w:rsid w:val="00A90E57"/>
    <w:rsid w:val="00A90E80"/>
    <w:rsid w:val="00A90E9E"/>
    <w:rsid w:val="00A90EC6"/>
    <w:rsid w:val="00A90FB6"/>
    <w:rsid w:val="00A90FE6"/>
    <w:rsid w:val="00A9107A"/>
    <w:rsid w:val="00A91124"/>
    <w:rsid w:val="00A91185"/>
    <w:rsid w:val="00A91222"/>
    <w:rsid w:val="00A9125E"/>
    <w:rsid w:val="00A913AF"/>
    <w:rsid w:val="00A9147B"/>
    <w:rsid w:val="00A914B8"/>
    <w:rsid w:val="00A9157D"/>
    <w:rsid w:val="00A915E1"/>
    <w:rsid w:val="00A9163A"/>
    <w:rsid w:val="00A91784"/>
    <w:rsid w:val="00A917A8"/>
    <w:rsid w:val="00A9180A"/>
    <w:rsid w:val="00A91854"/>
    <w:rsid w:val="00A91936"/>
    <w:rsid w:val="00A919C1"/>
    <w:rsid w:val="00A91B63"/>
    <w:rsid w:val="00A91C7A"/>
    <w:rsid w:val="00A91C97"/>
    <w:rsid w:val="00A91D1B"/>
    <w:rsid w:val="00A91E4C"/>
    <w:rsid w:val="00A91E6A"/>
    <w:rsid w:val="00A91F6C"/>
    <w:rsid w:val="00A91FDB"/>
    <w:rsid w:val="00A9210A"/>
    <w:rsid w:val="00A92160"/>
    <w:rsid w:val="00A921B6"/>
    <w:rsid w:val="00A921F3"/>
    <w:rsid w:val="00A922CF"/>
    <w:rsid w:val="00A92350"/>
    <w:rsid w:val="00A92397"/>
    <w:rsid w:val="00A923A9"/>
    <w:rsid w:val="00A923CA"/>
    <w:rsid w:val="00A923F0"/>
    <w:rsid w:val="00A9243B"/>
    <w:rsid w:val="00A9251E"/>
    <w:rsid w:val="00A92560"/>
    <w:rsid w:val="00A92595"/>
    <w:rsid w:val="00A92797"/>
    <w:rsid w:val="00A927FD"/>
    <w:rsid w:val="00A9298A"/>
    <w:rsid w:val="00A92A65"/>
    <w:rsid w:val="00A92A69"/>
    <w:rsid w:val="00A92A96"/>
    <w:rsid w:val="00A92AE9"/>
    <w:rsid w:val="00A92B17"/>
    <w:rsid w:val="00A92BCA"/>
    <w:rsid w:val="00A92BFA"/>
    <w:rsid w:val="00A92CA1"/>
    <w:rsid w:val="00A92CB2"/>
    <w:rsid w:val="00A92CC5"/>
    <w:rsid w:val="00A92D25"/>
    <w:rsid w:val="00A92E31"/>
    <w:rsid w:val="00A92E65"/>
    <w:rsid w:val="00A92F1C"/>
    <w:rsid w:val="00A9310E"/>
    <w:rsid w:val="00A9319E"/>
    <w:rsid w:val="00A93289"/>
    <w:rsid w:val="00A9332D"/>
    <w:rsid w:val="00A93350"/>
    <w:rsid w:val="00A93390"/>
    <w:rsid w:val="00A9342E"/>
    <w:rsid w:val="00A93527"/>
    <w:rsid w:val="00A9352C"/>
    <w:rsid w:val="00A93564"/>
    <w:rsid w:val="00A936D2"/>
    <w:rsid w:val="00A9376B"/>
    <w:rsid w:val="00A938D3"/>
    <w:rsid w:val="00A939A0"/>
    <w:rsid w:val="00A93B14"/>
    <w:rsid w:val="00A93C06"/>
    <w:rsid w:val="00A93D6D"/>
    <w:rsid w:val="00A93EFF"/>
    <w:rsid w:val="00A93F09"/>
    <w:rsid w:val="00A93F55"/>
    <w:rsid w:val="00A9400E"/>
    <w:rsid w:val="00A940CB"/>
    <w:rsid w:val="00A94173"/>
    <w:rsid w:val="00A941C4"/>
    <w:rsid w:val="00A94593"/>
    <w:rsid w:val="00A945A2"/>
    <w:rsid w:val="00A945C0"/>
    <w:rsid w:val="00A946C3"/>
    <w:rsid w:val="00A94715"/>
    <w:rsid w:val="00A94741"/>
    <w:rsid w:val="00A94797"/>
    <w:rsid w:val="00A9479D"/>
    <w:rsid w:val="00A947F3"/>
    <w:rsid w:val="00A94837"/>
    <w:rsid w:val="00A94840"/>
    <w:rsid w:val="00A9487C"/>
    <w:rsid w:val="00A94917"/>
    <w:rsid w:val="00A94CC0"/>
    <w:rsid w:val="00A94D33"/>
    <w:rsid w:val="00A94D5B"/>
    <w:rsid w:val="00A94DCD"/>
    <w:rsid w:val="00A95034"/>
    <w:rsid w:val="00A950CE"/>
    <w:rsid w:val="00A95110"/>
    <w:rsid w:val="00A9523F"/>
    <w:rsid w:val="00A9525E"/>
    <w:rsid w:val="00A9529D"/>
    <w:rsid w:val="00A952CA"/>
    <w:rsid w:val="00A952E9"/>
    <w:rsid w:val="00A95338"/>
    <w:rsid w:val="00A9536C"/>
    <w:rsid w:val="00A95390"/>
    <w:rsid w:val="00A953CC"/>
    <w:rsid w:val="00A95472"/>
    <w:rsid w:val="00A954F9"/>
    <w:rsid w:val="00A95503"/>
    <w:rsid w:val="00A95550"/>
    <w:rsid w:val="00A95570"/>
    <w:rsid w:val="00A9568E"/>
    <w:rsid w:val="00A956E6"/>
    <w:rsid w:val="00A95707"/>
    <w:rsid w:val="00A95709"/>
    <w:rsid w:val="00A95867"/>
    <w:rsid w:val="00A9589B"/>
    <w:rsid w:val="00A95966"/>
    <w:rsid w:val="00A95977"/>
    <w:rsid w:val="00A95986"/>
    <w:rsid w:val="00A95ADC"/>
    <w:rsid w:val="00A95B6C"/>
    <w:rsid w:val="00A95B94"/>
    <w:rsid w:val="00A95C0B"/>
    <w:rsid w:val="00A95C56"/>
    <w:rsid w:val="00A95C62"/>
    <w:rsid w:val="00A95CF3"/>
    <w:rsid w:val="00A95D56"/>
    <w:rsid w:val="00A95D5C"/>
    <w:rsid w:val="00A95D6D"/>
    <w:rsid w:val="00A95DC5"/>
    <w:rsid w:val="00A95E21"/>
    <w:rsid w:val="00A95EA5"/>
    <w:rsid w:val="00A95EA7"/>
    <w:rsid w:val="00A95F3B"/>
    <w:rsid w:val="00A95FF9"/>
    <w:rsid w:val="00A9601F"/>
    <w:rsid w:val="00A96031"/>
    <w:rsid w:val="00A96141"/>
    <w:rsid w:val="00A961BA"/>
    <w:rsid w:val="00A961DF"/>
    <w:rsid w:val="00A9624A"/>
    <w:rsid w:val="00A962A4"/>
    <w:rsid w:val="00A9633D"/>
    <w:rsid w:val="00A963FC"/>
    <w:rsid w:val="00A96448"/>
    <w:rsid w:val="00A96538"/>
    <w:rsid w:val="00A96545"/>
    <w:rsid w:val="00A96679"/>
    <w:rsid w:val="00A966F4"/>
    <w:rsid w:val="00A9677B"/>
    <w:rsid w:val="00A96847"/>
    <w:rsid w:val="00A96940"/>
    <w:rsid w:val="00A969AA"/>
    <w:rsid w:val="00A969DC"/>
    <w:rsid w:val="00A969F4"/>
    <w:rsid w:val="00A969FF"/>
    <w:rsid w:val="00A96A12"/>
    <w:rsid w:val="00A96AD1"/>
    <w:rsid w:val="00A96C8F"/>
    <w:rsid w:val="00A96CBC"/>
    <w:rsid w:val="00A96D04"/>
    <w:rsid w:val="00A96F47"/>
    <w:rsid w:val="00A96F77"/>
    <w:rsid w:val="00A97003"/>
    <w:rsid w:val="00A97114"/>
    <w:rsid w:val="00A9718E"/>
    <w:rsid w:val="00A971B7"/>
    <w:rsid w:val="00A9720F"/>
    <w:rsid w:val="00A97214"/>
    <w:rsid w:val="00A972B8"/>
    <w:rsid w:val="00A972F6"/>
    <w:rsid w:val="00A9736E"/>
    <w:rsid w:val="00A9737A"/>
    <w:rsid w:val="00A973ED"/>
    <w:rsid w:val="00A97458"/>
    <w:rsid w:val="00A97473"/>
    <w:rsid w:val="00A974F4"/>
    <w:rsid w:val="00A9754C"/>
    <w:rsid w:val="00A975D6"/>
    <w:rsid w:val="00A97663"/>
    <w:rsid w:val="00A976C4"/>
    <w:rsid w:val="00A976D8"/>
    <w:rsid w:val="00A976DA"/>
    <w:rsid w:val="00A976DD"/>
    <w:rsid w:val="00A976E3"/>
    <w:rsid w:val="00A976F4"/>
    <w:rsid w:val="00A9773E"/>
    <w:rsid w:val="00A9774C"/>
    <w:rsid w:val="00A977C4"/>
    <w:rsid w:val="00A9781D"/>
    <w:rsid w:val="00A9782B"/>
    <w:rsid w:val="00A97847"/>
    <w:rsid w:val="00A97B3F"/>
    <w:rsid w:val="00A97BA2"/>
    <w:rsid w:val="00A97BA6"/>
    <w:rsid w:val="00A97BCC"/>
    <w:rsid w:val="00A97C4D"/>
    <w:rsid w:val="00A97CBD"/>
    <w:rsid w:val="00A97CFF"/>
    <w:rsid w:val="00A97E01"/>
    <w:rsid w:val="00A97E05"/>
    <w:rsid w:val="00A97F0D"/>
    <w:rsid w:val="00A97F5E"/>
    <w:rsid w:val="00AA00DD"/>
    <w:rsid w:val="00AA0100"/>
    <w:rsid w:val="00AA01E5"/>
    <w:rsid w:val="00AA0222"/>
    <w:rsid w:val="00AA0346"/>
    <w:rsid w:val="00AA0418"/>
    <w:rsid w:val="00AA0421"/>
    <w:rsid w:val="00AA042A"/>
    <w:rsid w:val="00AA04DD"/>
    <w:rsid w:val="00AA04FE"/>
    <w:rsid w:val="00AA0527"/>
    <w:rsid w:val="00AA0577"/>
    <w:rsid w:val="00AA0610"/>
    <w:rsid w:val="00AA0681"/>
    <w:rsid w:val="00AA06B7"/>
    <w:rsid w:val="00AA077E"/>
    <w:rsid w:val="00AA0784"/>
    <w:rsid w:val="00AA07A1"/>
    <w:rsid w:val="00AA095D"/>
    <w:rsid w:val="00AA09BB"/>
    <w:rsid w:val="00AA09D7"/>
    <w:rsid w:val="00AA0CFE"/>
    <w:rsid w:val="00AA0E44"/>
    <w:rsid w:val="00AA0F18"/>
    <w:rsid w:val="00AA0FA7"/>
    <w:rsid w:val="00AA0FB9"/>
    <w:rsid w:val="00AA0FC0"/>
    <w:rsid w:val="00AA108F"/>
    <w:rsid w:val="00AA1128"/>
    <w:rsid w:val="00AA1134"/>
    <w:rsid w:val="00AA11BA"/>
    <w:rsid w:val="00AA1223"/>
    <w:rsid w:val="00AA126D"/>
    <w:rsid w:val="00AA1278"/>
    <w:rsid w:val="00AA1374"/>
    <w:rsid w:val="00AA148A"/>
    <w:rsid w:val="00AA14A2"/>
    <w:rsid w:val="00AA1517"/>
    <w:rsid w:val="00AA166B"/>
    <w:rsid w:val="00AA167A"/>
    <w:rsid w:val="00AA16A0"/>
    <w:rsid w:val="00AA1736"/>
    <w:rsid w:val="00AA1806"/>
    <w:rsid w:val="00AA184A"/>
    <w:rsid w:val="00AA18B1"/>
    <w:rsid w:val="00AA1A42"/>
    <w:rsid w:val="00AA1A8E"/>
    <w:rsid w:val="00AA1BE8"/>
    <w:rsid w:val="00AA1CAA"/>
    <w:rsid w:val="00AA1CB6"/>
    <w:rsid w:val="00AA1CED"/>
    <w:rsid w:val="00AA1DF3"/>
    <w:rsid w:val="00AA1E3F"/>
    <w:rsid w:val="00AA1EA5"/>
    <w:rsid w:val="00AA1FCF"/>
    <w:rsid w:val="00AA20B2"/>
    <w:rsid w:val="00AA22BF"/>
    <w:rsid w:val="00AA23A8"/>
    <w:rsid w:val="00AA2438"/>
    <w:rsid w:val="00AA244D"/>
    <w:rsid w:val="00AA2484"/>
    <w:rsid w:val="00AA24B6"/>
    <w:rsid w:val="00AA2507"/>
    <w:rsid w:val="00AA2543"/>
    <w:rsid w:val="00AA25EB"/>
    <w:rsid w:val="00AA266D"/>
    <w:rsid w:val="00AA272F"/>
    <w:rsid w:val="00AA275E"/>
    <w:rsid w:val="00AA27B3"/>
    <w:rsid w:val="00AA280E"/>
    <w:rsid w:val="00AA28A9"/>
    <w:rsid w:val="00AA28BF"/>
    <w:rsid w:val="00AA2A0D"/>
    <w:rsid w:val="00AA2A58"/>
    <w:rsid w:val="00AA2A81"/>
    <w:rsid w:val="00AA2B09"/>
    <w:rsid w:val="00AA2BA5"/>
    <w:rsid w:val="00AA2C9C"/>
    <w:rsid w:val="00AA2CD8"/>
    <w:rsid w:val="00AA2D09"/>
    <w:rsid w:val="00AA2D0B"/>
    <w:rsid w:val="00AA2D39"/>
    <w:rsid w:val="00AA2D91"/>
    <w:rsid w:val="00AA2F98"/>
    <w:rsid w:val="00AA2FED"/>
    <w:rsid w:val="00AA3152"/>
    <w:rsid w:val="00AA325E"/>
    <w:rsid w:val="00AA3282"/>
    <w:rsid w:val="00AA3340"/>
    <w:rsid w:val="00AA3389"/>
    <w:rsid w:val="00AA33C1"/>
    <w:rsid w:val="00AA3740"/>
    <w:rsid w:val="00AA37DB"/>
    <w:rsid w:val="00AA380E"/>
    <w:rsid w:val="00AA3812"/>
    <w:rsid w:val="00AA3821"/>
    <w:rsid w:val="00AA38E3"/>
    <w:rsid w:val="00AA398E"/>
    <w:rsid w:val="00AA3A11"/>
    <w:rsid w:val="00AA3A69"/>
    <w:rsid w:val="00AA3A70"/>
    <w:rsid w:val="00AA3AD6"/>
    <w:rsid w:val="00AA3BC8"/>
    <w:rsid w:val="00AA3BF7"/>
    <w:rsid w:val="00AA3C83"/>
    <w:rsid w:val="00AA3D31"/>
    <w:rsid w:val="00AA3D7B"/>
    <w:rsid w:val="00AA3DE1"/>
    <w:rsid w:val="00AA3E17"/>
    <w:rsid w:val="00AA3F84"/>
    <w:rsid w:val="00AA3FCD"/>
    <w:rsid w:val="00AA4160"/>
    <w:rsid w:val="00AA4181"/>
    <w:rsid w:val="00AA41E9"/>
    <w:rsid w:val="00AA42C5"/>
    <w:rsid w:val="00AA441E"/>
    <w:rsid w:val="00AA444E"/>
    <w:rsid w:val="00AA44A0"/>
    <w:rsid w:val="00AA44C1"/>
    <w:rsid w:val="00AA44EE"/>
    <w:rsid w:val="00AA4500"/>
    <w:rsid w:val="00AA4507"/>
    <w:rsid w:val="00AA4652"/>
    <w:rsid w:val="00AA4653"/>
    <w:rsid w:val="00AA4657"/>
    <w:rsid w:val="00AA4665"/>
    <w:rsid w:val="00AA46C2"/>
    <w:rsid w:val="00AA46EB"/>
    <w:rsid w:val="00AA4708"/>
    <w:rsid w:val="00AA4740"/>
    <w:rsid w:val="00AA4796"/>
    <w:rsid w:val="00AA47A1"/>
    <w:rsid w:val="00AA47F6"/>
    <w:rsid w:val="00AA4820"/>
    <w:rsid w:val="00AA4940"/>
    <w:rsid w:val="00AA4A20"/>
    <w:rsid w:val="00AA4AC9"/>
    <w:rsid w:val="00AA4B55"/>
    <w:rsid w:val="00AA4BAF"/>
    <w:rsid w:val="00AA4C62"/>
    <w:rsid w:val="00AA4D2D"/>
    <w:rsid w:val="00AA4DFE"/>
    <w:rsid w:val="00AA4E61"/>
    <w:rsid w:val="00AA4E7B"/>
    <w:rsid w:val="00AA4E8C"/>
    <w:rsid w:val="00AA4EC4"/>
    <w:rsid w:val="00AA4F08"/>
    <w:rsid w:val="00AA4F54"/>
    <w:rsid w:val="00AA4F65"/>
    <w:rsid w:val="00AA4FC8"/>
    <w:rsid w:val="00AA5059"/>
    <w:rsid w:val="00AA5132"/>
    <w:rsid w:val="00AA51A0"/>
    <w:rsid w:val="00AA51F1"/>
    <w:rsid w:val="00AA5254"/>
    <w:rsid w:val="00AA5353"/>
    <w:rsid w:val="00AA5368"/>
    <w:rsid w:val="00AA536E"/>
    <w:rsid w:val="00AA53C9"/>
    <w:rsid w:val="00AA53CA"/>
    <w:rsid w:val="00AA553D"/>
    <w:rsid w:val="00AA55C3"/>
    <w:rsid w:val="00AA55E2"/>
    <w:rsid w:val="00AA561C"/>
    <w:rsid w:val="00AA5670"/>
    <w:rsid w:val="00AA572B"/>
    <w:rsid w:val="00AA5748"/>
    <w:rsid w:val="00AA5817"/>
    <w:rsid w:val="00AA5912"/>
    <w:rsid w:val="00AA59BF"/>
    <w:rsid w:val="00AA5AF8"/>
    <w:rsid w:val="00AA5D7A"/>
    <w:rsid w:val="00AA5DF2"/>
    <w:rsid w:val="00AA5E52"/>
    <w:rsid w:val="00AA5EB9"/>
    <w:rsid w:val="00AA5EC2"/>
    <w:rsid w:val="00AA60C0"/>
    <w:rsid w:val="00AA6326"/>
    <w:rsid w:val="00AA636F"/>
    <w:rsid w:val="00AA63DE"/>
    <w:rsid w:val="00AA6499"/>
    <w:rsid w:val="00AA649E"/>
    <w:rsid w:val="00AA66BD"/>
    <w:rsid w:val="00AA6774"/>
    <w:rsid w:val="00AA67A9"/>
    <w:rsid w:val="00AA6840"/>
    <w:rsid w:val="00AA69B5"/>
    <w:rsid w:val="00AA6ADC"/>
    <w:rsid w:val="00AA6B86"/>
    <w:rsid w:val="00AA6BBC"/>
    <w:rsid w:val="00AA6C4D"/>
    <w:rsid w:val="00AA6CFA"/>
    <w:rsid w:val="00AA6D14"/>
    <w:rsid w:val="00AA6DC7"/>
    <w:rsid w:val="00AA6E63"/>
    <w:rsid w:val="00AA6F58"/>
    <w:rsid w:val="00AA6F7E"/>
    <w:rsid w:val="00AA6F85"/>
    <w:rsid w:val="00AA6FE2"/>
    <w:rsid w:val="00AA7024"/>
    <w:rsid w:val="00AA7031"/>
    <w:rsid w:val="00AA7091"/>
    <w:rsid w:val="00AA70D9"/>
    <w:rsid w:val="00AA7160"/>
    <w:rsid w:val="00AA725D"/>
    <w:rsid w:val="00AA7275"/>
    <w:rsid w:val="00AA743D"/>
    <w:rsid w:val="00AA7477"/>
    <w:rsid w:val="00AA74AF"/>
    <w:rsid w:val="00AA7505"/>
    <w:rsid w:val="00AA7516"/>
    <w:rsid w:val="00AA75C9"/>
    <w:rsid w:val="00AA77B6"/>
    <w:rsid w:val="00AA77CE"/>
    <w:rsid w:val="00AA7800"/>
    <w:rsid w:val="00AA7843"/>
    <w:rsid w:val="00AA795E"/>
    <w:rsid w:val="00AA7B64"/>
    <w:rsid w:val="00AA7BF5"/>
    <w:rsid w:val="00AA7C3F"/>
    <w:rsid w:val="00AA7C72"/>
    <w:rsid w:val="00AA7CCF"/>
    <w:rsid w:val="00AA7DC1"/>
    <w:rsid w:val="00AA7E9F"/>
    <w:rsid w:val="00AA7EBE"/>
    <w:rsid w:val="00AA7F16"/>
    <w:rsid w:val="00AA7F21"/>
    <w:rsid w:val="00AB002F"/>
    <w:rsid w:val="00AB0122"/>
    <w:rsid w:val="00AB0364"/>
    <w:rsid w:val="00AB03C0"/>
    <w:rsid w:val="00AB03FC"/>
    <w:rsid w:val="00AB0452"/>
    <w:rsid w:val="00AB0455"/>
    <w:rsid w:val="00AB047D"/>
    <w:rsid w:val="00AB05AF"/>
    <w:rsid w:val="00AB0602"/>
    <w:rsid w:val="00AB061F"/>
    <w:rsid w:val="00AB06C1"/>
    <w:rsid w:val="00AB06E0"/>
    <w:rsid w:val="00AB06E4"/>
    <w:rsid w:val="00AB0706"/>
    <w:rsid w:val="00AB0868"/>
    <w:rsid w:val="00AB0909"/>
    <w:rsid w:val="00AB0947"/>
    <w:rsid w:val="00AB0A23"/>
    <w:rsid w:val="00AB0CA0"/>
    <w:rsid w:val="00AB0CAA"/>
    <w:rsid w:val="00AB0D30"/>
    <w:rsid w:val="00AB0D53"/>
    <w:rsid w:val="00AB0DAC"/>
    <w:rsid w:val="00AB0DCA"/>
    <w:rsid w:val="00AB0E17"/>
    <w:rsid w:val="00AB0E82"/>
    <w:rsid w:val="00AB0EBF"/>
    <w:rsid w:val="00AB0EF2"/>
    <w:rsid w:val="00AB0F32"/>
    <w:rsid w:val="00AB1001"/>
    <w:rsid w:val="00AB1059"/>
    <w:rsid w:val="00AB10A3"/>
    <w:rsid w:val="00AB113B"/>
    <w:rsid w:val="00AB1171"/>
    <w:rsid w:val="00AB11AB"/>
    <w:rsid w:val="00AB11B4"/>
    <w:rsid w:val="00AB11E2"/>
    <w:rsid w:val="00AB12A9"/>
    <w:rsid w:val="00AB12AA"/>
    <w:rsid w:val="00AB138F"/>
    <w:rsid w:val="00AB143C"/>
    <w:rsid w:val="00AB144C"/>
    <w:rsid w:val="00AB1508"/>
    <w:rsid w:val="00AB1551"/>
    <w:rsid w:val="00AB15E2"/>
    <w:rsid w:val="00AB1650"/>
    <w:rsid w:val="00AB1665"/>
    <w:rsid w:val="00AB16AC"/>
    <w:rsid w:val="00AB16B4"/>
    <w:rsid w:val="00AB16C7"/>
    <w:rsid w:val="00AB1766"/>
    <w:rsid w:val="00AB17E2"/>
    <w:rsid w:val="00AB1806"/>
    <w:rsid w:val="00AB181F"/>
    <w:rsid w:val="00AB1889"/>
    <w:rsid w:val="00AB1971"/>
    <w:rsid w:val="00AB19BF"/>
    <w:rsid w:val="00AB1AD8"/>
    <w:rsid w:val="00AB1B4F"/>
    <w:rsid w:val="00AB1C3A"/>
    <w:rsid w:val="00AB1EC3"/>
    <w:rsid w:val="00AB1F00"/>
    <w:rsid w:val="00AB1FEF"/>
    <w:rsid w:val="00AB20C7"/>
    <w:rsid w:val="00AB2152"/>
    <w:rsid w:val="00AB228D"/>
    <w:rsid w:val="00AB23C6"/>
    <w:rsid w:val="00AB23E2"/>
    <w:rsid w:val="00AB24D0"/>
    <w:rsid w:val="00AB24F6"/>
    <w:rsid w:val="00AB25E0"/>
    <w:rsid w:val="00AB25E1"/>
    <w:rsid w:val="00AB2617"/>
    <w:rsid w:val="00AB26B3"/>
    <w:rsid w:val="00AB26DC"/>
    <w:rsid w:val="00AB2768"/>
    <w:rsid w:val="00AB2771"/>
    <w:rsid w:val="00AB2799"/>
    <w:rsid w:val="00AB2838"/>
    <w:rsid w:val="00AB28C2"/>
    <w:rsid w:val="00AB2929"/>
    <w:rsid w:val="00AB2BA7"/>
    <w:rsid w:val="00AB2BCE"/>
    <w:rsid w:val="00AB2C22"/>
    <w:rsid w:val="00AB2DDE"/>
    <w:rsid w:val="00AB2E89"/>
    <w:rsid w:val="00AB2E9A"/>
    <w:rsid w:val="00AB2ED7"/>
    <w:rsid w:val="00AB2F5C"/>
    <w:rsid w:val="00AB2F77"/>
    <w:rsid w:val="00AB2F9C"/>
    <w:rsid w:val="00AB2FD8"/>
    <w:rsid w:val="00AB2FEC"/>
    <w:rsid w:val="00AB3007"/>
    <w:rsid w:val="00AB300B"/>
    <w:rsid w:val="00AB308B"/>
    <w:rsid w:val="00AB30E1"/>
    <w:rsid w:val="00AB3132"/>
    <w:rsid w:val="00AB3160"/>
    <w:rsid w:val="00AB31A0"/>
    <w:rsid w:val="00AB322F"/>
    <w:rsid w:val="00AB323A"/>
    <w:rsid w:val="00AB3323"/>
    <w:rsid w:val="00AB33A5"/>
    <w:rsid w:val="00AB3439"/>
    <w:rsid w:val="00AB34BA"/>
    <w:rsid w:val="00AB3628"/>
    <w:rsid w:val="00AB3715"/>
    <w:rsid w:val="00AB3725"/>
    <w:rsid w:val="00AB379D"/>
    <w:rsid w:val="00AB3A4A"/>
    <w:rsid w:val="00AB3B1B"/>
    <w:rsid w:val="00AB3BAF"/>
    <w:rsid w:val="00AB3CC5"/>
    <w:rsid w:val="00AB3CD8"/>
    <w:rsid w:val="00AB3CF2"/>
    <w:rsid w:val="00AB3DD3"/>
    <w:rsid w:val="00AB3E43"/>
    <w:rsid w:val="00AB3EA5"/>
    <w:rsid w:val="00AB3FA8"/>
    <w:rsid w:val="00AB40E7"/>
    <w:rsid w:val="00AB412C"/>
    <w:rsid w:val="00AB4131"/>
    <w:rsid w:val="00AB4189"/>
    <w:rsid w:val="00AB4192"/>
    <w:rsid w:val="00AB42B7"/>
    <w:rsid w:val="00AB42E8"/>
    <w:rsid w:val="00AB430C"/>
    <w:rsid w:val="00AB4475"/>
    <w:rsid w:val="00AB480D"/>
    <w:rsid w:val="00AB4890"/>
    <w:rsid w:val="00AB4961"/>
    <w:rsid w:val="00AB49BB"/>
    <w:rsid w:val="00AB4B0D"/>
    <w:rsid w:val="00AB4C03"/>
    <w:rsid w:val="00AB4D46"/>
    <w:rsid w:val="00AB4ECC"/>
    <w:rsid w:val="00AB4F4B"/>
    <w:rsid w:val="00AB53C2"/>
    <w:rsid w:val="00AB540B"/>
    <w:rsid w:val="00AB5438"/>
    <w:rsid w:val="00AB54AC"/>
    <w:rsid w:val="00AB54EA"/>
    <w:rsid w:val="00AB552F"/>
    <w:rsid w:val="00AB55D8"/>
    <w:rsid w:val="00AB5644"/>
    <w:rsid w:val="00AB56C9"/>
    <w:rsid w:val="00AB592B"/>
    <w:rsid w:val="00AB595E"/>
    <w:rsid w:val="00AB59A8"/>
    <w:rsid w:val="00AB59FF"/>
    <w:rsid w:val="00AB5A57"/>
    <w:rsid w:val="00AB5C97"/>
    <w:rsid w:val="00AB5D58"/>
    <w:rsid w:val="00AB5E42"/>
    <w:rsid w:val="00AB5F80"/>
    <w:rsid w:val="00AB6043"/>
    <w:rsid w:val="00AB60D4"/>
    <w:rsid w:val="00AB629C"/>
    <w:rsid w:val="00AB6345"/>
    <w:rsid w:val="00AB6414"/>
    <w:rsid w:val="00AB6459"/>
    <w:rsid w:val="00AB645E"/>
    <w:rsid w:val="00AB64F4"/>
    <w:rsid w:val="00AB64FC"/>
    <w:rsid w:val="00AB653B"/>
    <w:rsid w:val="00AB655E"/>
    <w:rsid w:val="00AB65E9"/>
    <w:rsid w:val="00AB663A"/>
    <w:rsid w:val="00AB665E"/>
    <w:rsid w:val="00AB6662"/>
    <w:rsid w:val="00AB6855"/>
    <w:rsid w:val="00AB686D"/>
    <w:rsid w:val="00AB69FE"/>
    <w:rsid w:val="00AB6A62"/>
    <w:rsid w:val="00AB6AAB"/>
    <w:rsid w:val="00AB6AF7"/>
    <w:rsid w:val="00AB6B9F"/>
    <w:rsid w:val="00AB6BB3"/>
    <w:rsid w:val="00AB6C7F"/>
    <w:rsid w:val="00AB6C8C"/>
    <w:rsid w:val="00AB6CFF"/>
    <w:rsid w:val="00AB6DEA"/>
    <w:rsid w:val="00AB6E16"/>
    <w:rsid w:val="00AB6F4A"/>
    <w:rsid w:val="00AB6FD9"/>
    <w:rsid w:val="00AB70E2"/>
    <w:rsid w:val="00AB72C7"/>
    <w:rsid w:val="00AB7317"/>
    <w:rsid w:val="00AB73DD"/>
    <w:rsid w:val="00AB741D"/>
    <w:rsid w:val="00AB7822"/>
    <w:rsid w:val="00AB78E5"/>
    <w:rsid w:val="00AB7994"/>
    <w:rsid w:val="00AB7AAD"/>
    <w:rsid w:val="00AB7B76"/>
    <w:rsid w:val="00AB7BC2"/>
    <w:rsid w:val="00AB7C02"/>
    <w:rsid w:val="00AB7DD3"/>
    <w:rsid w:val="00AB7E9C"/>
    <w:rsid w:val="00AC001F"/>
    <w:rsid w:val="00AC00B9"/>
    <w:rsid w:val="00AC0131"/>
    <w:rsid w:val="00AC026D"/>
    <w:rsid w:val="00AC027E"/>
    <w:rsid w:val="00AC0321"/>
    <w:rsid w:val="00AC034E"/>
    <w:rsid w:val="00AC0477"/>
    <w:rsid w:val="00AC049E"/>
    <w:rsid w:val="00AC050B"/>
    <w:rsid w:val="00AC0531"/>
    <w:rsid w:val="00AC0547"/>
    <w:rsid w:val="00AC0582"/>
    <w:rsid w:val="00AC05C6"/>
    <w:rsid w:val="00AC0601"/>
    <w:rsid w:val="00AC0639"/>
    <w:rsid w:val="00AC0684"/>
    <w:rsid w:val="00AC0699"/>
    <w:rsid w:val="00AC06CC"/>
    <w:rsid w:val="00AC06FF"/>
    <w:rsid w:val="00AC0749"/>
    <w:rsid w:val="00AC0782"/>
    <w:rsid w:val="00AC07F9"/>
    <w:rsid w:val="00AC082D"/>
    <w:rsid w:val="00AC0864"/>
    <w:rsid w:val="00AC0924"/>
    <w:rsid w:val="00AC093C"/>
    <w:rsid w:val="00AC0944"/>
    <w:rsid w:val="00AC098D"/>
    <w:rsid w:val="00AC09A4"/>
    <w:rsid w:val="00AC09AD"/>
    <w:rsid w:val="00AC09F1"/>
    <w:rsid w:val="00AC0AED"/>
    <w:rsid w:val="00AC0CAE"/>
    <w:rsid w:val="00AC0D53"/>
    <w:rsid w:val="00AC0DA4"/>
    <w:rsid w:val="00AC0DB7"/>
    <w:rsid w:val="00AC0DD7"/>
    <w:rsid w:val="00AC0EA8"/>
    <w:rsid w:val="00AC1296"/>
    <w:rsid w:val="00AC12BB"/>
    <w:rsid w:val="00AC1316"/>
    <w:rsid w:val="00AC1323"/>
    <w:rsid w:val="00AC1348"/>
    <w:rsid w:val="00AC152B"/>
    <w:rsid w:val="00AC1571"/>
    <w:rsid w:val="00AC164A"/>
    <w:rsid w:val="00AC168E"/>
    <w:rsid w:val="00AC16C3"/>
    <w:rsid w:val="00AC178C"/>
    <w:rsid w:val="00AC17EE"/>
    <w:rsid w:val="00AC1802"/>
    <w:rsid w:val="00AC1897"/>
    <w:rsid w:val="00AC18D1"/>
    <w:rsid w:val="00AC197B"/>
    <w:rsid w:val="00AC1B0E"/>
    <w:rsid w:val="00AC1C51"/>
    <w:rsid w:val="00AC1C75"/>
    <w:rsid w:val="00AC1C94"/>
    <w:rsid w:val="00AC1D1C"/>
    <w:rsid w:val="00AC1D4C"/>
    <w:rsid w:val="00AC1DAE"/>
    <w:rsid w:val="00AC1DCE"/>
    <w:rsid w:val="00AC1E23"/>
    <w:rsid w:val="00AC1E27"/>
    <w:rsid w:val="00AC1EB2"/>
    <w:rsid w:val="00AC1ED8"/>
    <w:rsid w:val="00AC1F0E"/>
    <w:rsid w:val="00AC20F5"/>
    <w:rsid w:val="00AC214C"/>
    <w:rsid w:val="00AC2207"/>
    <w:rsid w:val="00AC22B7"/>
    <w:rsid w:val="00AC2316"/>
    <w:rsid w:val="00AC248F"/>
    <w:rsid w:val="00AC24B9"/>
    <w:rsid w:val="00AC24D2"/>
    <w:rsid w:val="00AC254B"/>
    <w:rsid w:val="00AC26A6"/>
    <w:rsid w:val="00AC274A"/>
    <w:rsid w:val="00AC2774"/>
    <w:rsid w:val="00AC296F"/>
    <w:rsid w:val="00AC2A8A"/>
    <w:rsid w:val="00AC2AB8"/>
    <w:rsid w:val="00AC2ACD"/>
    <w:rsid w:val="00AC2AD9"/>
    <w:rsid w:val="00AC2C30"/>
    <w:rsid w:val="00AC2C79"/>
    <w:rsid w:val="00AC2C9E"/>
    <w:rsid w:val="00AC2CC6"/>
    <w:rsid w:val="00AC2D7F"/>
    <w:rsid w:val="00AC2DCE"/>
    <w:rsid w:val="00AC2DD3"/>
    <w:rsid w:val="00AC2EF5"/>
    <w:rsid w:val="00AC31C2"/>
    <w:rsid w:val="00AC31C4"/>
    <w:rsid w:val="00AC33A4"/>
    <w:rsid w:val="00AC3427"/>
    <w:rsid w:val="00AC343A"/>
    <w:rsid w:val="00AC346C"/>
    <w:rsid w:val="00AC34DC"/>
    <w:rsid w:val="00AC350A"/>
    <w:rsid w:val="00AC3513"/>
    <w:rsid w:val="00AC356B"/>
    <w:rsid w:val="00AC3597"/>
    <w:rsid w:val="00AC35E7"/>
    <w:rsid w:val="00AC35E8"/>
    <w:rsid w:val="00AC3728"/>
    <w:rsid w:val="00AC381A"/>
    <w:rsid w:val="00AC381E"/>
    <w:rsid w:val="00AC3846"/>
    <w:rsid w:val="00AC38AD"/>
    <w:rsid w:val="00AC38C5"/>
    <w:rsid w:val="00AC38EE"/>
    <w:rsid w:val="00AC393E"/>
    <w:rsid w:val="00AC3961"/>
    <w:rsid w:val="00AC3B46"/>
    <w:rsid w:val="00AC3BE6"/>
    <w:rsid w:val="00AC3BF8"/>
    <w:rsid w:val="00AC3BFD"/>
    <w:rsid w:val="00AC3C4A"/>
    <w:rsid w:val="00AC3CC5"/>
    <w:rsid w:val="00AC3D4F"/>
    <w:rsid w:val="00AC3D51"/>
    <w:rsid w:val="00AC3DB0"/>
    <w:rsid w:val="00AC3E9C"/>
    <w:rsid w:val="00AC3EC7"/>
    <w:rsid w:val="00AC4018"/>
    <w:rsid w:val="00AC40B7"/>
    <w:rsid w:val="00AC4139"/>
    <w:rsid w:val="00AC41B2"/>
    <w:rsid w:val="00AC420F"/>
    <w:rsid w:val="00AC424C"/>
    <w:rsid w:val="00AC4328"/>
    <w:rsid w:val="00AC4392"/>
    <w:rsid w:val="00AC4483"/>
    <w:rsid w:val="00AC44F2"/>
    <w:rsid w:val="00AC4734"/>
    <w:rsid w:val="00AC4798"/>
    <w:rsid w:val="00AC48CE"/>
    <w:rsid w:val="00AC48E2"/>
    <w:rsid w:val="00AC491A"/>
    <w:rsid w:val="00AC49BF"/>
    <w:rsid w:val="00AC4ABF"/>
    <w:rsid w:val="00AC4AC7"/>
    <w:rsid w:val="00AC4AE1"/>
    <w:rsid w:val="00AC4C5C"/>
    <w:rsid w:val="00AC4E09"/>
    <w:rsid w:val="00AC4E0D"/>
    <w:rsid w:val="00AC4E1F"/>
    <w:rsid w:val="00AC4F12"/>
    <w:rsid w:val="00AC4F57"/>
    <w:rsid w:val="00AC4F75"/>
    <w:rsid w:val="00AC4FA5"/>
    <w:rsid w:val="00AC51D3"/>
    <w:rsid w:val="00AC5251"/>
    <w:rsid w:val="00AC527B"/>
    <w:rsid w:val="00AC529C"/>
    <w:rsid w:val="00AC54B9"/>
    <w:rsid w:val="00AC5576"/>
    <w:rsid w:val="00AC55C1"/>
    <w:rsid w:val="00AC561E"/>
    <w:rsid w:val="00AC584D"/>
    <w:rsid w:val="00AC5852"/>
    <w:rsid w:val="00AC5896"/>
    <w:rsid w:val="00AC58C6"/>
    <w:rsid w:val="00AC5908"/>
    <w:rsid w:val="00AC5A4D"/>
    <w:rsid w:val="00AC5A6E"/>
    <w:rsid w:val="00AC5AB1"/>
    <w:rsid w:val="00AC5C95"/>
    <w:rsid w:val="00AC5CA1"/>
    <w:rsid w:val="00AC5CA8"/>
    <w:rsid w:val="00AC5CB8"/>
    <w:rsid w:val="00AC5E43"/>
    <w:rsid w:val="00AC5EDD"/>
    <w:rsid w:val="00AC6059"/>
    <w:rsid w:val="00AC63A1"/>
    <w:rsid w:val="00AC6437"/>
    <w:rsid w:val="00AC64EC"/>
    <w:rsid w:val="00AC6599"/>
    <w:rsid w:val="00AC6632"/>
    <w:rsid w:val="00AC6660"/>
    <w:rsid w:val="00AC66CE"/>
    <w:rsid w:val="00AC676D"/>
    <w:rsid w:val="00AC6864"/>
    <w:rsid w:val="00AC68B5"/>
    <w:rsid w:val="00AC692A"/>
    <w:rsid w:val="00AC693D"/>
    <w:rsid w:val="00AC698F"/>
    <w:rsid w:val="00AC6A0C"/>
    <w:rsid w:val="00AC6A49"/>
    <w:rsid w:val="00AC6AEB"/>
    <w:rsid w:val="00AC6AF5"/>
    <w:rsid w:val="00AC6B80"/>
    <w:rsid w:val="00AC6BE8"/>
    <w:rsid w:val="00AC6CCE"/>
    <w:rsid w:val="00AC6CE9"/>
    <w:rsid w:val="00AC6E04"/>
    <w:rsid w:val="00AC6E5E"/>
    <w:rsid w:val="00AC6F2A"/>
    <w:rsid w:val="00AC6F58"/>
    <w:rsid w:val="00AC6FA8"/>
    <w:rsid w:val="00AC7028"/>
    <w:rsid w:val="00AC7036"/>
    <w:rsid w:val="00AC7080"/>
    <w:rsid w:val="00AC712A"/>
    <w:rsid w:val="00AC71ED"/>
    <w:rsid w:val="00AC7233"/>
    <w:rsid w:val="00AC7279"/>
    <w:rsid w:val="00AC727C"/>
    <w:rsid w:val="00AC73AC"/>
    <w:rsid w:val="00AC73BE"/>
    <w:rsid w:val="00AC73CE"/>
    <w:rsid w:val="00AC73D4"/>
    <w:rsid w:val="00AC7443"/>
    <w:rsid w:val="00AC747A"/>
    <w:rsid w:val="00AC74B8"/>
    <w:rsid w:val="00AC7793"/>
    <w:rsid w:val="00AC77A5"/>
    <w:rsid w:val="00AC77B7"/>
    <w:rsid w:val="00AC780E"/>
    <w:rsid w:val="00AC7864"/>
    <w:rsid w:val="00AC78D9"/>
    <w:rsid w:val="00AC79D5"/>
    <w:rsid w:val="00AC79D8"/>
    <w:rsid w:val="00AC7A52"/>
    <w:rsid w:val="00AC7ACB"/>
    <w:rsid w:val="00AC7AD2"/>
    <w:rsid w:val="00AC7B1A"/>
    <w:rsid w:val="00AC7BFF"/>
    <w:rsid w:val="00AC7C39"/>
    <w:rsid w:val="00AC7C51"/>
    <w:rsid w:val="00AC7CCF"/>
    <w:rsid w:val="00AC7D2A"/>
    <w:rsid w:val="00AC7D96"/>
    <w:rsid w:val="00AC7DAC"/>
    <w:rsid w:val="00AC7EA9"/>
    <w:rsid w:val="00AC7F35"/>
    <w:rsid w:val="00AC7F9B"/>
    <w:rsid w:val="00AD009F"/>
    <w:rsid w:val="00AD014A"/>
    <w:rsid w:val="00AD0247"/>
    <w:rsid w:val="00AD02C3"/>
    <w:rsid w:val="00AD03A4"/>
    <w:rsid w:val="00AD03A6"/>
    <w:rsid w:val="00AD03C8"/>
    <w:rsid w:val="00AD03FA"/>
    <w:rsid w:val="00AD046A"/>
    <w:rsid w:val="00AD05EB"/>
    <w:rsid w:val="00AD06AF"/>
    <w:rsid w:val="00AD0842"/>
    <w:rsid w:val="00AD08CD"/>
    <w:rsid w:val="00AD096E"/>
    <w:rsid w:val="00AD0ABB"/>
    <w:rsid w:val="00AD0B16"/>
    <w:rsid w:val="00AD0B24"/>
    <w:rsid w:val="00AD0DDA"/>
    <w:rsid w:val="00AD1014"/>
    <w:rsid w:val="00AD1052"/>
    <w:rsid w:val="00AD1189"/>
    <w:rsid w:val="00AD1244"/>
    <w:rsid w:val="00AD1317"/>
    <w:rsid w:val="00AD13C5"/>
    <w:rsid w:val="00AD1426"/>
    <w:rsid w:val="00AD1593"/>
    <w:rsid w:val="00AD1718"/>
    <w:rsid w:val="00AD179C"/>
    <w:rsid w:val="00AD17B8"/>
    <w:rsid w:val="00AD1818"/>
    <w:rsid w:val="00AD18A1"/>
    <w:rsid w:val="00AD18D6"/>
    <w:rsid w:val="00AD1947"/>
    <w:rsid w:val="00AD1981"/>
    <w:rsid w:val="00AD1A5A"/>
    <w:rsid w:val="00AD1A5F"/>
    <w:rsid w:val="00AD1AB5"/>
    <w:rsid w:val="00AD1AFD"/>
    <w:rsid w:val="00AD1B0E"/>
    <w:rsid w:val="00AD1B39"/>
    <w:rsid w:val="00AD1C2C"/>
    <w:rsid w:val="00AD1CDD"/>
    <w:rsid w:val="00AD1D6F"/>
    <w:rsid w:val="00AD1DA1"/>
    <w:rsid w:val="00AD1DB7"/>
    <w:rsid w:val="00AD1DD6"/>
    <w:rsid w:val="00AD1DED"/>
    <w:rsid w:val="00AD1E60"/>
    <w:rsid w:val="00AD1E72"/>
    <w:rsid w:val="00AD1F80"/>
    <w:rsid w:val="00AD1FDC"/>
    <w:rsid w:val="00AD20B8"/>
    <w:rsid w:val="00AD20DB"/>
    <w:rsid w:val="00AD2218"/>
    <w:rsid w:val="00AD229C"/>
    <w:rsid w:val="00AD22FA"/>
    <w:rsid w:val="00AD2337"/>
    <w:rsid w:val="00AD237E"/>
    <w:rsid w:val="00AD2381"/>
    <w:rsid w:val="00AD239B"/>
    <w:rsid w:val="00AD23EE"/>
    <w:rsid w:val="00AD24AC"/>
    <w:rsid w:val="00AD24D7"/>
    <w:rsid w:val="00AD2503"/>
    <w:rsid w:val="00AD283A"/>
    <w:rsid w:val="00AD2A84"/>
    <w:rsid w:val="00AD2BE0"/>
    <w:rsid w:val="00AD2C22"/>
    <w:rsid w:val="00AD2CB0"/>
    <w:rsid w:val="00AD2D36"/>
    <w:rsid w:val="00AD2D71"/>
    <w:rsid w:val="00AD2EBD"/>
    <w:rsid w:val="00AD2F18"/>
    <w:rsid w:val="00AD2FC5"/>
    <w:rsid w:val="00AD2FE1"/>
    <w:rsid w:val="00AD3052"/>
    <w:rsid w:val="00AD30AE"/>
    <w:rsid w:val="00AD31A8"/>
    <w:rsid w:val="00AD338D"/>
    <w:rsid w:val="00AD3436"/>
    <w:rsid w:val="00AD3593"/>
    <w:rsid w:val="00AD3677"/>
    <w:rsid w:val="00AD386E"/>
    <w:rsid w:val="00AD3874"/>
    <w:rsid w:val="00AD391F"/>
    <w:rsid w:val="00AD3A21"/>
    <w:rsid w:val="00AD3C68"/>
    <w:rsid w:val="00AD3CCA"/>
    <w:rsid w:val="00AD3D57"/>
    <w:rsid w:val="00AD3D6C"/>
    <w:rsid w:val="00AD3E74"/>
    <w:rsid w:val="00AD3EC8"/>
    <w:rsid w:val="00AD3F6C"/>
    <w:rsid w:val="00AD405C"/>
    <w:rsid w:val="00AD423F"/>
    <w:rsid w:val="00AD4336"/>
    <w:rsid w:val="00AD44D3"/>
    <w:rsid w:val="00AD4514"/>
    <w:rsid w:val="00AD4534"/>
    <w:rsid w:val="00AD46AB"/>
    <w:rsid w:val="00AD46CF"/>
    <w:rsid w:val="00AD46DC"/>
    <w:rsid w:val="00AD4745"/>
    <w:rsid w:val="00AD47F8"/>
    <w:rsid w:val="00AD48E7"/>
    <w:rsid w:val="00AD4AFC"/>
    <w:rsid w:val="00AD4B8A"/>
    <w:rsid w:val="00AD4BCD"/>
    <w:rsid w:val="00AD4C2F"/>
    <w:rsid w:val="00AD4C59"/>
    <w:rsid w:val="00AD4CA2"/>
    <w:rsid w:val="00AD4CE3"/>
    <w:rsid w:val="00AD4D2C"/>
    <w:rsid w:val="00AD4D70"/>
    <w:rsid w:val="00AD4D94"/>
    <w:rsid w:val="00AD4DD0"/>
    <w:rsid w:val="00AD4F99"/>
    <w:rsid w:val="00AD5004"/>
    <w:rsid w:val="00AD50CC"/>
    <w:rsid w:val="00AD5104"/>
    <w:rsid w:val="00AD512E"/>
    <w:rsid w:val="00AD514F"/>
    <w:rsid w:val="00AD5151"/>
    <w:rsid w:val="00AD516F"/>
    <w:rsid w:val="00AD51A7"/>
    <w:rsid w:val="00AD530C"/>
    <w:rsid w:val="00AD53D1"/>
    <w:rsid w:val="00AD53EC"/>
    <w:rsid w:val="00AD5443"/>
    <w:rsid w:val="00AD5478"/>
    <w:rsid w:val="00AD5499"/>
    <w:rsid w:val="00AD54B9"/>
    <w:rsid w:val="00AD551F"/>
    <w:rsid w:val="00AD5604"/>
    <w:rsid w:val="00AD5752"/>
    <w:rsid w:val="00AD587A"/>
    <w:rsid w:val="00AD5A59"/>
    <w:rsid w:val="00AD5B3A"/>
    <w:rsid w:val="00AD5B90"/>
    <w:rsid w:val="00AD5C42"/>
    <w:rsid w:val="00AD5D79"/>
    <w:rsid w:val="00AD6084"/>
    <w:rsid w:val="00AD60A7"/>
    <w:rsid w:val="00AD60E1"/>
    <w:rsid w:val="00AD60E4"/>
    <w:rsid w:val="00AD619F"/>
    <w:rsid w:val="00AD61F5"/>
    <w:rsid w:val="00AD6201"/>
    <w:rsid w:val="00AD6206"/>
    <w:rsid w:val="00AD6208"/>
    <w:rsid w:val="00AD620E"/>
    <w:rsid w:val="00AD62DA"/>
    <w:rsid w:val="00AD6303"/>
    <w:rsid w:val="00AD63DA"/>
    <w:rsid w:val="00AD6428"/>
    <w:rsid w:val="00AD6471"/>
    <w:rsid w:val="00AD6481"/>
    <w:rsid w:val="00AD6497"/>
    <w:rsid w:val="00AD64F7"/>
    <w:rsid w:val="00AD652A"/>
    <w:rsid w:val="00AD6591"/>
    <w:rsid w:val="00AD6611"/>
    <w:rsid w:val="00AD6634"/>
    <w:rsid w:val="00AD663A"/>
    <w:rsid w:val="00AD669F"/>
    <w:rsid w:val="00AD6771"/>
    <w:rsid w:val="00AD69A7"/>
    <w:rsid w:val="00AD6A4A"/>
    <w:rsid w:val="00AD6AC0"/>
    <w:rsid w:val="00AD6B65"/>
    <w:rsid w:val="00AD6B6F"/>
    <w:rsid w:val="00AD6BA6"/>
    <w:rsid w:val="00AD6C06"/>
    <w:rsid w:val="00AD6C81"/>
    <w:rsid w:val="00AD6C94"/>
    <w:rsid w:val="00AD6CE7"/>
    <w:rsid w:val="00AD6DEC"/>
    <w:rsid w:val="00AD6E75"/>
    <w:rsid w:val="00AD6F8C"/>
    <w:rsid w:val="00AD6FB8"/>
    <w:rsid w:val="00AD6FC7"/>
    <w:rsid w:val="00AD7044"/>
    <w:rsid w:val="00AD70A5"/>
    <w:rsid w:val="00AD70FD"/>
    <w:rsid w:val="00AD71B5"/>
    <w:rsid w:val="00AD71E1"/>
    <w:rsid w:val="00AD7225"/>
    <w:rsid w:val="00AD7259"/>
    <w:rsid w:val="00AD729E"/>
    <w:rsid w:val="00AD731B"/>
    <w:rsid w:val="00AD7397"/>
    <w:rsid w:val="00AD741B"/>
    <w:rsid w:val="00AD74B0"/>
    <w:rsid w:val="00AD7516"/>
    <w:rsid w:val="00AD768E"/>
    <w:rsid w:val="00AD7692"/>
    <w:rsid w:val="00AD775D"/>
    <w:rsid w:val="00AD7AA4"/>
    <w:rsid w:val="00AD7BF5"/>
    <w:rsid w:val="00AD7C6A"/>
    <w:rsid w:val="00AD7CA9"/>
    <w:rsid w:val="00AD7DB8"/>
    <w:rsid w:val="00AD7DD3"/>
    <w:rsid w:val="00AD7DE1"/>
    <w:rsid w:val="00AD7E42"/>
    <w:rsid w:val="00AD7EF1"/>
    <w:rsid w:val="00AD7FBB"/>
    <w:rsid w:val="00AE005D"/>
    <w:rsid w:val="00AE0073"/>
    <w:rsid w:val="00AE025E"/>
    <w:rsid w:val="00AE02BF"/>
    <w:rsid w:val="00AE0476"/>
    <w:rsid w:val="00AE04A1"/>
    <w:rsid w:val="00AE0579"/>
    <w:rsid w:val="00AE058E"/>
    <w:rsid w:val="00AE0590"/>
    <w:rsid w:val="00AE05BD"/>
    <w:rsid w:val="00AE05EC"/>
    <w:rsid w:val="00AE0629"/>
    <w:rsid w:val="00AE072A"/>
    <w:rsid w:val="00AE079C"/>
    <w:rsid w:val="00AE07B5"/>
    <w:rsid w:val="00AE07C0"/>
    <w:rsid w:val="00AE0961"/>
    <w:rsid w:val="00AE09AC"/>
    <w:rsid w:val="00AE0A33"/>
    <w:rsid w:val="00AE0A7E"/>
    <w:rsid w:val="00AE0B1E"/>
    <w:rsid w:val="00AE0BD4"/>
    <w:rsid w:val="00AE0C0C"/>
    <w:rsid w:val="00AE0C41"/>
    <w:rsid w:val="00AE0C65"/>
    <w:rsid w:val="00AE0C9E"/>
    <w:rsid w:val="00AE0D13"/>
    <w:rsid w:val="00AE0D7A"/>
    <w:rsid w:val="00AE0EEA"/>
    <w:rsid w:val="00AE0FEE"/>
    <w:rsid w:val="00AE1175"/>
    <w:rsid w:val="00AE1184"/>
    <w:rsid w:val="00AE11E2"/>
    <w:rsid w:val="00AE11E9"/>
    <w:rsid w:val="00AE1234"/>
    <w:rsid w:val="00AE1251"/>
    <w:rsid w:val="00AE129A"/>
    <w:rsid w:val="00AE12CB"/>
    <w:rsid w:val="00AE12FB"/>
    <w:rsid w:val="00AE1440"/>
    <w:rsid w:val="00AE1600"/>
    <w:rsid w:val="00AE1645"/>
    <w:rsid w:val="00AE1694"/>
    <w:rsid w:val="00AE172D"/>
    <w:rsid w:val="00AE182F"/>
    <w:rsid w:val="00AE186C"/>
    <w:rsid w:val="00AE1A26"/>
    <w:rsid w:val="00AE1A7F"/>
    <w:rsid w:val="00AE1AEF"/>
    <w:rsid w:val="00AE1B29"/>
    <w:rsid w:val="00AE1B4B"/>
    <w:rsid w:val="00AE1C96"/>
    <w:rsid w:val="00AE1CD2"/>
    <w:rsid w:val="00AE1D1C"/>
    <w:rsid w:val="00AE1DB8"/>
    <w:rsid w:val="00AE1DF6"/>
    <w:rsid w:val="00AE1DFC"/>
    <w:rsid w:val="00AE1EC8"/>
    <w:rsid w:val="00AE1EE8"/>
    <w:rsid w:val="00AE1F88"/>
    <w:rsid w:val="00AE1FB0"/>
    <w:rsid w:val="00AE1FF8"/>
    <w:rsid w:val="00AE2029"/>
    <w:rsid w:val="00AE21A6"/>
    <w:rsid w:val="00AE2317"/>
    <w:rsid w:val="00AE2319"/>
    <w:rsid w:val="00AE2375"/>
    <w:rsid w:val="00AE237A"/>
    <w:rsid w:val="00AE237E"/>
    <w:rsid w:val="00AE23E1"/>
    <w:rsid w:val="00AE24AE"/>
    <w:rsid w:val="00AE24D3"/>
    <w:rsid w:val="00AE2534"/>
    <w:rsid w:val="00AE25ED"/>
    <w:rsid w:val="00AE25F4"/>
    <w:rsid w:val="00AE25FF"/>
    <w:rsid w:val="00AE262C"/>
    <w:rsid w:val="00AE2665"/>
    <w:rsid w:val="00AE2689"/>
    <w:rsid w:val="00AE269E"/>
    <w:rsid w:val="00AE26E5"/>
    <w:rsid w:val="00AE2817"/>
    <w:rsid w:val="00AE2866"/>
    <w:rsid w:val="00AE28CC"/>
    <w:rsid w:val="00AE28DA"/>
    <w:rsid w:val="00AE2955"/>
    <w:rsid w:val="00AE296E"/>
    <w:rsid w:val="00AE2A34"/>
    <w:rsid w:val="00AE2AE6"/>
    <w:rsid w:val="00AE2C62"/>
    <w:rsid w:val="00AE2C86"/>
    <w:rsid w:val="00AE2E07"/>
    <w:rsid w:val="00AE2E31"/>
    <w:rsid w:val="00AE2E5F"/>
    <w:rsid w:val="00AE2ED5"/>
    <w:rsid w:val="00AE2EF1"/>
    <w:rsid w:val="00AE2EF2"/>
    <w:rsid w:val="00AE2FF3"/>
    <w:rsid w:val="00AE3045"/>
    <w:rsid w:val="00AE3056"/>
    <w:rsid w:val="00AE30DF"/>
    <w:rsid w:val="00AE3104"/>
    <w:rsid w:val="00AE311F"/>
    <w:rsid w:val="00AE31BF"/>
    <w:rsid w:val="00AE3407"/>
    <w:rsid w:val="00AE3453"/>
    <w:rsid w:val="00AE3490"/>
    <w:rsid w:val="00AE34BD"/>
    <w:rsid w:val="00AE34C2"/>
    <w:rsid w:val="00AE3529"/>
    <w:rsid w:val="00AE3691"/>
    <w:rsid w:val="00AE36CF"/>
    <w:rsid w:val="00AE3704"/>
    <w:rsid w:val="00AE373B"/>
    <w:rsid w:val="00AE37B8"/>
    <w:rsid w:val="00AE37C4"/>
    <w:rsid w:val="00AE3878"/>
    <w:rsid w:val="00AE3A31"/>
    <w:rsid w:val="00AE3AD3"/>
    <w:rsid w:val="00AE3AE7"/>
    <w:rsid w:val="00AE3B55"/>
    <w:rsid w:val="00AE3B5D"/>
    <w:rsid w:val="00AE3B8D"/>
    <w:rsid w:val="00AE3BE8"/>
    <w:rsid w:val="00AE3D74"/>
    <w:rsid w:val="00AE3D9B"/>
    <w:rsid w:val="00AE3E54"/>
    <w:rsid w:val="00AE3F72"/>
    <w:rsid w:val="00AE408B"/>
    <w:rsid w:val="00AE4177"/>
    <w:rsid w:val="00AE428C"/>
    <w:rsid w:val="00AE4504"/>
    <w:rsid w:val="00AE4548"/>
    <w:rsid w:val="00AE46B4"/>
    <w:rsid w:val="00AE4739"/>
    <w:rsid w:val="00AE4797"/>
    <w:rsid w:val="00AE4815"/>
    <w:rsid w:val="00AE488F"/>
    <w:rsid w:val="00AE49BC"/>
    <w:rsid w:val="00AE49BF"/>
    <w:rsid w:val="00AE4A8D"/>
    <w:rsid w:val="00AE4B12"/>
    <w:rsid w:val="00AE4B6E"/>
    <w:rsid w:val="00AE4C14"/>
    <w:rsid w:val="00AE4C1B"/>
    <w:rsid w:val="00AE4C80"/>
    <w:rsid w:val="00AE4CC1"/>
    <w:rsid w:val="00AE4D4D"/>
    <w:rsid w:val="00AE4DB3"/>
    <w:rsid w:val="00AE4DC8"/>
    <w:rsid w:val="00AE4E93"/>
    <w:rsid w:val="00AE4EA2"/>
    <w:rsid w:val="00AE4EAC"/>
    <w:rsid w:val="00AE4EAD"/>
    <w:rsid w:val="00AE4EC9"/>
    <w:rsid w:val="00AE4F4F"/>
    <w:rsid w:val="00AE50B9"/>
    <w:rsid w:val="00AE5150"/>
    <w:rsid w:val="00AE5164"/>
    <w:rsid w:val="00AE51A4"/>
    <w:rsid w:val="00AE5246"/>
    <w:rsid w:val="00AE5278"/>
    <w:rsid w:val="00AE52AF"/>
    <w:rsid w:val="00AE52B6"/>
    <w:rsid w:val="00AE532C"/>
    <w:rsid w:val="00AE5364"/>
    <w:rsid w:val="00AE562C"/>
    <w:rsid w:val="00AE56A6"/>
    <w:rsid w:val="00AE571E"/>
    <w:rsid w:val="00AE572F"/>
    <w:rsid w:val="00AE5773"/>
    <w:rsid w:val="00AE5794"/>
    <w:rsid w:val="00AE57C0"/>
    <w:rsid w:val="00AE57CE"/>
    <w:rsid w:val="00AE5817"/>
    <w:rsid w:val="00AE5ACC"/>
    <w:rsid w:val="00AE5B4A"/>
    <w:rsid w:val="00AE5BCA"/>
    <w:rsid w:val="00AE5D2A"/>
    <w:rsid w:val="00AE5DA2"/>
    <w:rsid w:val="00AE5DB1"/>
    <w:rsid w:val="00AE5DD1"/>
    <w:rsid w:val="00AE5EAE"/>
    <w:rsid w:val="00AE5F45"/>
    <w:rsid w:val="00AE5F8E"/>
    <w:rsid w:val="00AE60D8"/>
    <w:rsid w:val="00AE6172"/>
    <w:rsid w:val="00AE61BF"/>
    <w:rsid w:val="00AE6314"/>
    <w:rsid w:val="00AE63D4"/>
    <w:rsid w:val="00AE63EA"/>
    <w:rsid w:val="00AE642F"/>
    <w:rsid w:val="00AE6479"/>
    <w:rsid w:val="00AE65B1"/>
    <w:rsid w:val="00AE65B3"/>
    <w:rsid w:val="00AE6661"/>
    <w:rsid w:val="00AE667B"/>
    <w:rsid w:val="00AE66D7"/>
    <w:rsid w:val="00AE67EB"/>
    <w:rsid w:val="00AE6869"/>
    <w:rsid w:val="00AE687A"/>
    <w:rsid w:val="00AE6899"/>
    <w:rsid w:val="00AE68F7"/>
    <w:rsid w:val="00AE690F"/>
    <w:rsid w:val="00AE691B"/>
    <w:rsid w:val="00AE695B"/>
    <w:rsid w:val="00AE698D"/>
    <w:rsid w:val="00AE69C8"/>
    <w:rsid w:val="00AE69EB"/>
    <w:rsid w:val="00AE6ACF"/>
    <w:rsid w:val="00AE6C06"/>
    <w:rsid w:val="00AE6C1D"/>
    <w:rsid w:val="00AE6D4A"/>
    <w:rsid w:val="00AE6DFF"/>
    <w:rsid w:val="00AE6E45"/>
    <w:rsid w:val="00AE6EE3"/>
    <w:rsid w:val="00AE7113"/>
    <w:rsid w:val="00AE712A"/>
    <w:rsid w:val="00AE7132"/>
    <w:rsid w:val="00AE715A"/>
    <w:rsid w:val="00AE724A"/>
    <w:rsid w:val="00AE7279"/>
    <w:rsid w:val="00AE743D"/>
    <w:rsid w:val="00AE74B6"/>
    <w:rsid w:val="00AE7533"/>
    <w:rsid w:val="00AE7620"/>
    <w:rsid w:val="00AE7633"/>
    <w:rsid w:val="00AE7760"/>
    <w:rsid w:val="00AE7799"/>
    <w:rsid w:val="00AE78A8"/>
    <w:rsid w:val="00AE78ED"/>
    <w:rsid w:val="00AE78FB"/>
    <w:rsid w:val="00AE791B"/>
    <w:rsid w:val="00AE791C"/>
    <w:rsid w:val="00AE797E"/>
    <w:rsid w:val="00AE7A60"/>
    <w:rsid w:val="00AE7A73"/>
    <w:rsid w:val="00AE7AEE"/>
    <w:rsid w:val="00AE7B76"/>
    <w:rsid w:val="00AE7B80"/>
    <w:rsid w:val="00AE7BF8"/>
    <w:rsid w:val="00AE7CDD"/>
    <w:rsid w:val="00AE7D31"/>
    <w:rsid w:val="00AE7DA6"/>
    <w:rsid w:val="00AE7E6D"/>
    <w:rsid w:val="00AE7F18"/>
    <w:rsid w:val="00AF01E5"/>
    <w:rsid w:val="00AF024B"/>
    <w:rsid w:val="00AF0333"/>
    <w:rsid w:val="00AF0366"/>
    <w:rsid w:val="00AF0370"/>
    <w:rsid w:val="00AF0381"/>
    <w:rsid w:val="00AF03B3"/>
    <w:rsid w:val="00AF051A"/>
    <w:rsid w:val="00AF0551"/>
    <w:rsid w:val="00AF0568"/>
    <w:rsid w:val="00AF05C1"/>
    <w:rsid w:val="00AF0643"/>
    <w:rsid w:val="00AF0644"/>
    <w:rsid w:val="00AF06EA"/>
    <w:rsid w:val="00AF07D8"/>
    <w:rsid w:val="00AF0815"/>
    <w:rsid w:val="00AF089C"/>
    <w:rsid w:val="00AF08C9"/>
    <w:rsid w:val="00AF0957"/>
    <w:rsid w:val="00AF09EC"/>
    <w:rsid w:val="00AF09EE"/>
    <w:rsid w:val="00AF0C69"/>
    <w:rsid w:val="00AF0E14"/>
    <w:rsid w:val="00AF0E52"/>
    <w:rsid w:val="00AF0E69"/>
    <w:rsid w:val="00AF0E9C"/>
    <w:rsid w:val="00AF0FE3"/>
    <w:rsid w:val="00AF101E"/>
    <w:rsid w:val="00AF1035"/>
    <w:rsid w:val="00AF1074"/>
    <w:rsid w:val="00AF10BA"/>
    <w:rsid w:val="00AF10D7"/>
    <w:rsid w:val="00AF10DF"/>
    <w:rsid w:val="00AF1268"/>
    <w:rsid w:val="00AF1274"/>
    <w:rsid w:val="00AF140D"/>
    <w:rsid w:val="00AF1475"/>
    <w:rsid w:val="00AF14B8"/>
    <w:rsid w:val="00AF159B"/>
    <w:rsid w:val="00AF15B5"/>
    <w:rsid w:val="00AF15BD"/>
    <w:rsid w:val="00AF1666"/>
    <w:rsid w:val="00AF1786"/>
    <w:rsid w:val="00AF17C2"/>
    <w:rsid w:val="00AF17F7"/>
    <w:rsid w:val="00AF186A"/>
    <w:rsid w:val="00AF18BB"/>
    <w:rsid w:val="00AF18C7"/>
    <w:rsid w:val="00AF18DC"/>
    <w:rsid w:val="00AF18E2"/>
    <w:rsid w:val="00AF1928"/>
    <w:rsid w:val="00AF19D9"/>
    <w:rsid w:val="00AF1A0A"/>
    <w:rsid w:val="00AF1AC5"/>
    <w:rsid w:val="00AF1B79"/>
    <w:rsid w:val="00AF1BC0"/>
    <w:rsid w:val="00AF1BC2"/>
    <w:rsid w:val="00AF1BE0"/>
    <w:rsid w:val="00AF1CDC"/>
    <w:rsid w:val="00AF1D81"/>
    <w:rsid w:val="00AF1D91"/>
    <w:rsid w:val="00AF1E24"/>
    <w:rsid w:val="00AF1EB3"/>
    <w:rsid w:val="00AF1EBF"/>
    <w:rsid w:val="00AF1F7D"/>
    <w:rsid w:val="00AF1FD1"/>
    <w:rsid w:val="00AF1FD7"/>
    <w:rsid w:val="00AF1FFF"/>
    <w:rsid w:val="00AF20BD"/>
    <w:rsid w:val="00AF20D4"/>
    <w:rsid w:val="00AF2267"/>
    <w:rsid w:val="00AF239A"/>
    <w:rsid w:val="00AF23C1"/>
    <w:rsid w:val="00AF240D"/>
    <w:rsid w:val="00AF24ED"/>
    <w:rsid w:val="00AF255C"/>
    <w:rsid w:val="00AF25AB"/>
    <w:rsid w:val="00AF2614"/>
    <w:rsid w:val="00AF263B"/>
    <w:rsid w:val="00AF26A2"/>
    <w:rsid w:val="00AF283E"/>
    <w:rsid w:val="00AF2898"/>
    <w:rsid w:val="00AF28E6"/>
    <w:rsid w:val="00AF294D"/>
    <w:rsid w:val="00AF2A1D"/>
    <w:rsid w:val="00AF2B1B"/>
    <w:rsid w:val="00AF2B74"/>
    <w:rsid w:val="00AF2B7D"/>
    <w:rsid w:val="00AF2B91"/>
    <w:rsid w:val="00AF2C76"/>
    <w:rsid w:val="00AF2D72"/>
    <w:rsid w:val="00AF2D92"/>
    <w:rsid w:val="00AF2DAD"/>
    <w:rsid w:val="00AF2E56"/>
    <w:rsid w:val="00AF2E81"/>
    <w:rsid w:val="00AF2E9A"/>
    <w:rsid w:val="00AF2EA9"/>
    <w:rsid w:val="00AF2FC5"/>
    <w:rsid w:val="00AF2FEC"/>
    <w:rsid w:val="00AF309D"/>
    <w:rsid w:val="00AF30B7"/>
    <w:rsid w:val="00AF3139"/>
    <w:rsid w:val="00AF31CA"/>
    <w:rsid w:val="00AF3291"/>
    <w:rsid w:val="00AF32B9"/>
    <w:rsid w:val="00AF331C"/>
    <w:rsid w:val="00AF3357"/>
    <w:rsid w:val="00AF33EF"/>
    <w:rsid w:val="00AF33F7"/>
    <w:rsid w:val="00AF341F"/>
    <w:rsid w:val="00AF3467"/>
    <w:rsid w:val="00AF355C"/>
    <w:rsid w:val="00AF356B"/>
    <w:rsid w:val="00AF36D1"/>
    <w:rsid w:val="00AF373A"/>
    <w:rsid w:val="00AF377B"/>
    <w:rsid w:val="00AF37E9"/>
    <w:rsid w:val="00AF3830"/>
    <w:rsid w:val="00AF386F"/>
    <w:rsid w:val="00AF3885"/>
    <w:rsid w:val="00AF38D5"/>
    <w:rsid w:val="00AF39E5"/>
    <w:rsid w:val="00AF3A8B"/>
    <w:rsid w:val="00AF3AB0"/>
    <w:rsid w:val="00AF3ACD"/>
    <w:rsid w:val="00AF3BE7"/>
    <w:rsid w:val="00AF3BEC"/>
    <w:rsid w:val="00AF3C35"/>
    <w:rsid w:val="00AF3CC7"/>
    <w:rsid w:val="00AF3DD2"/>
    <w:rsid w:val="00AF4053"/>
    <w:rsid w:val="00AF4054"/>
    <w:rsid w:val="00AF40E0"/>
    <w:rsid w:val="00AF41CE"/>
    <w:rsid w:val="00AF4314"/>
    <w:rsid w:val="00AF432A"/>
    <w:rsid w:val="00AF44CA"/>
    <w:rsid w:val="00AF4506"/>
    <w:rsid w:val="00AF450B"/>
    <w:rsid w:val="00AF45B1"/>
    <w:rsid w:val="00AF4651"/>
    <w:rsid w:val="00AF482A"/>
    <w:rsid w:val="00AF48D8"/>
    <w:rsid w:val="00AF4995"/>
    <w:rsid w:val="00AF4A0B"/>
    <w:rsid w:val="00AF4AFF"/>
    <w:rsid w:val="00AF4B52"/>
    <w:rsid w:val="00AF4BA7"/>
    <w:rsid w:val="00AF4C14"/>
    <w:rsid w:val="00AF4C91"/>
    <w:rsid w:val="00AF4DE3"/>
    <w:rsid w:val="00AF4EE0"/>
    <w:rsid w:val="00AF5028"/>
    <w:rsid w:val="00AF506C"/>
    <w:rsid w:val="00AF5095"/>
    <w:rsid w:val="00AF5108"/>
    <w:rsid w:val="00AF516D"/>
    <w:rsid w:val="00AF5177"/>
    <w:rsid w:val="00AF51F1"/>
    <w:rsid w:val="00AF52C3"/>
    <w:rsid w:val="00AF52F2"/>
    <w:rsid w:val="00AF5348"/>
    <w:rsid w:val="00AF53C0"/>
    <w:rsid w:val="00AF549F"/>
    <w:rsid w:val="00AF5573"/>
    <w:rsid w:val="00AF5772"/>
    <w:rsid w:val="00AF596F"/>
    <w:rsid w:val="00AF59F6"/>
    <w:rsid w:val="00AF5A4B"/>
    <w:rsid w:val="00AF5ACD"/>
    <w:rsid w:val="00AF5B75"/>
    <w:rsid w:val="00AF5BEC"/>
    <w:rsid w:val="00AF5C15"/>
    <w:rsid w:val="00AF5C41"/>
    <w:rsid w:val="00AF5C54"/>
    <w:rsid w:val="00AF5D9F"/>
    <w:rsid w:val="00AF5DFB"/>
    <w:rsid w:val="00AF5F6D"/>
    <w:rsid w:val="00AF5F98"/>
    <w:rsid w:val="00AF5FA1"/>
    <w:rsid w:val="00AF60E5"/>
    <w:rsid w:val="00AF60E8"/>
    <w:rsid w:val="00AF6149"/>
    <w:rsid w:val="00AF617D"/>
    <w:rsid w:val="00AF6183"/>
    <w:rsid w:val="00AF61A0"/>
    <w:rsid w:val="00AF6289"/>
    <w:rsid w:val="00AF62A9"/>
    <w:rsid w:val="00AF62B5"/>
    <w:rsid w:val="00AF62BE"/>
    <w:rsid w:val="00AF62F7"/>
    <w:rsid w:val="00AF636D"/>
    <w:rsid w:val="00AF63AF"/>
    <w:rsid w:val="00AF651D"/>
    <w:rsid w:val="00AF66B7"/>
    <w:rsid w:val="00AF67C6"/>
    <w:rsid w:val="00AF680C"/>
    <w:rsid w:val="00AF687E"/>
    <w:rsid w:val="00AF68C6"/>
    <w:rsid w:val="00AF69B5"/>
    <w:rsid w:val="00AF6A7D"/>
    <w:rsid w:val="00AF6BD3"/>
    <w:rsid w:val="00AF6D7C"/>
    <w:rsid w:val="00AF6DF3"/>
    <w:rsid w:val="00AF6E0D"/>
    <w:rsid w:val="00AF6E1D"/>
    <w:rsid w:val="00AF6E70"/>
    <w:rsid w:val="00AF6F4A"/>
    <w:rsid w:val="00AF700D"/>
    <w:rsid w:val="00AF7056"/>
    <w:rsid w:val="00AF70EB"/>
    <w:rsid w:val="00AF71BB"/>
    <w:rsid w:val="00AF738C"/>
    <w:rsid w:val="00AF74FE"/>
    <w:rsid w:val="00AF7596"/>
    <w:rsid w:val="00AF76A0"/>
    <w:rsid w:val="00AF781B"/>
    <w:rsid w:val="00AF7912"/>
    <w:rsid w:val="00AF7936"/>
    <w:rsid w:val="00AF7940"/>
    <w:rsid w:val="00AF7A46"/>
    <w:rsid w:val="00AF7A53"/>
    <w:rsid w:val="00AF7A68"/>
    <w:rsid w:val="00AF7AC7"/>
    <w:rsid w:val="00AF7AD2"/>
    <w:rsid w:val="00AF7ADB"/>
    <w:rsid w:val="00AF7B05"/>
    <w:rsid w:val="00AF7B2E"/>
    <w:rsid w:val="00AF7B46"/>
    <w:rsid w:val="00AF7C56"/>
    <w:rsid w:val="00AF7CCD"/>
    <w:rsid w:val="00AF7CEF"/>
    <w:rsid w:val="00AF7D4E"/>
    <w:rsid w:val="00AF7E9B"/>
    <w:rsid w:val="00B0007A"/>
    <w:rsid w:val="00B00088"/>
    <w:rsid w:val="00B000A2"/>
    <w:rsid w:val="00B000D6"/>
    <w:rsid w:val="00B00122"/>
    <w:rsid w:val="00B001BC"/>
    <w:rsid w:val="00B00442"/>
    <w:rsid w:val="00B00527"/>
    <w:rsid w:val="00B0052C"/>
    <w:rsid w:val="00B00554"/>
    <w:rsid w:val="00B005B4"/>
    <w:rsid w:val="00B005CC"/>
    <w:rsid w:val="00B005FF"/>
    <w:rsid w:val="00B0062A"/>
    <w:rsid w:val="00B00693"/>
    <w:rsid w:val="00B00750"/>
    <w:rsid w:val="00B007DE"/>
    <w:rsid w:val="00B00862"/>
    <w:rsid w:val="00B009A4"/>
    <w:rsid w:val="00B00A1C"/>
    <w:rsid w:val="00B00A2C"/>
    <w:rsid w:val="00B00A89"/>
    <w:rsid w:val="00B00B72"/>
    <w:rsid w:val="00B00B82"/>
    <w:rsid w:val="00B00B8E"/>
    <w:rsid w:val="00B00D97"/>
    <w:rsid w:val="00B00EC1"/>
    <w:rsid w:val="00B00EE3"/>
    <w:rsid w:val="00B0103D"/>
    <w:rsid w:val="00B0112C"/>
    <w:rsid w:val="00B0113A"/>
    <w:rsid w:val="00B0114F"/>
    <w:rsid w:val="00B011CD"/>
    <w:rsid w:val="00B01230"/>
    <w:rsid w:val="00B012ED"/>
    <w:rsid w:val="00B01342"/>
    <w:rsid w:val="00B01362"/>
    <w:rsid w:val="00B01393"/>
    <w:rsid w:val="00B013E9"/>
    <w:rsid w:val="00B0149F"/>
    <w:rsid w:val="00B01529"/>
    <w:rsid w:val="00B015B5"/>
    <w:rsid w:val="00B015DF"/>
    <w:rsid w:val="00B01666"/>
    <w:rsid w:val="00B016B7"/>
    <w:rsid w:val="00B016F3"/>
    <w:rsid w:val="00B0173C"/>
    <w:rsid w:val="00B01813"/>
    <w:rsid w:val="00B01854"/>
    <w:rsid w:val="00B01992"/>
    <w:rsid w:val="00B019F6"/>
    <w:rsid w:val="00B01A11"/>
    <w:rsid w:val="00B01AAA"/>
    <w:rsid w:val="00B01B62"/>
    <w:rsid w:val="00B01BF3"/>
    <w:rsid w:val="00B01D59"/>
    <w:rsid w:val="00B01D9F"/>
    <w:rsid w:val="00B01E01"/>
    <w:rsid w:val="00B01EC1"/>
    <w:rsid w:val="00B01EFE"/>
    <w:rsid w:val="00B01F52"/>
    <w:rsid w:val="00B01F8E"/>
    <w:rsid w:val="00B01FD9"/>
    <w:rsid w:val="00B01FE7"/>
    <w:rsid w:val="00B01FF9"/>
    <w:rsid w:val="00B02017"/>
    <w:rsid w:val="00B020C9"/>
    <w:rsid w:val="00B020D0"/>
    <w:rsid w:val="00B020EA"/>
    <w:rsid w:val="00B020F6"/>
    <w:rsid w:val="00B02120"/>
    <w:rsid w:val="00B0214B"/>
    <w:rsid w:val="00B024EB"/>
    <w:rsid w:val="00B025B3"/>
    <w:rsid w:val="00B02648"/>
    <w:rsid w:val="00B02660"/>
    <w:rsid w:val="00B0268A"/>
    <w:rsid w:val="00B02784"/>
    <w:rsid w:val="00B027BF"/>
    <w:rsid w:val="00B02A07"/>
    <w:rsid w:val="00B02BC3"/>
    <w:rsid w:val="00B02C84"/>
    <w:rsid w:val="00B02CA3"/>
    <w:rsid w:val="00B02D04"/>
    <w:rsid w:val="00B02D11"/>
    <w:rsid w:val="00B02DFA"/>
    <w:rsid w:val="00B02E90"/>
    <w:rsid w:val="00B02F8E"/>
    <w:rsid w:val="00B03032"/>
    <w:rsid w:val="00B0303B"/>
    <w:rsid w:val="00B03068"/>
    <w:rsid w:val="00B0309D"/>
    <w:rsid w:val="00B030C2"/>
    <w:rsid w:val="00B0314C"/>
    <w:rsid w:val="00B031AD"/>
    <w:rsid w:val="00B032B8"/>
    <w:rsid w:val="00B032E3"/>
    <w:rsid w:val="00B03323"/>
    <w:rsid w:val="00B033D0"/>
    <w:rsid w:val="00B033F1"/>
    <w:rsid w:val="00B033FE"/>
    <w:rsid w:val="00B03430"/>
    <w:rsid w:val="00B0357D"/>
    <w:rsid w:val="00B035A6"/>
    <w:rsid w:val="00B036C7"/>
    <w:rsid w:val="00B0371A"/>
    <w:rsid w:val="00B037B4"/>
    <w:rsid w:val="00B037C0"/>
    <w:rsid w:val="00B037F6"/>
    <w:rsid w:val="00B0380E"/>
    <w:rsid w:val="00B03812"/>
    <w:rsid w:val="00B03828"/>
    <w:rsid w:val="00B0383C"/>
    <w:rsid w:val="00B038A7"/>
    <w:rsid w:val="00B0395C"/>
    <w:rsid w:val="00B039F4"/>
    <w:rsid w:val="00B03E9F"/>
    <w:rsid w:val="00B03ED1"/>
    <w:rsid w:val="00B03F9F"/>
    <w:rsid w:val="00B03FE3"/>
    <w:rsid w:val="00B040D6"/>
    <w:rsid w:val="00B0415A"/>
    <w:rsid w:val="00B041D8"/>
    <w:rsid w:val="00B04259"/>
    <w:rsid w:val="00B043A2"/>
    <w:rsid w:val="00B043F6"/>
    <w:rsid w:val="00B04414"/>
    <w:rsid w:val="00B04483"/>
    <w:rsid w:val="00B04487"/>
    <w:rsid w:val="00B044D2"/>
    <w:rsid w:val="00B04503"/>
    <w:rsid w:val="00B0450F"/>
    <w:rsid w:val="00B0451F"/>
    <w:rsid w:val="00B0452A"/>
    <w:rsid w:val="00B045AB"/>
    <w:rsid w:val="00B04639"/>
    <w:rsid w:val="00B0465A"/>
    <w:rsid w:val="00B046A9"/>
    <w:rsid w:val="00B046AE"/>
    <w:rsid w:val="00B046CA"/>
    <w:rsid w:val="00B04795"/>
    <w:rsid w:val="00B04825"/>
    <w:rsid w:val="00B048E3"/>
    <w:rsid w:val="00B04989"/>
    <w:rsid w:val="00B04A0A"/>
    <w:rsid w:val="00B04A89"/>
    <w:rsid w:val="00B04AAB"/>
    <w:rsid w:val="00B04ABA"/>
    <w:rsid w:val="00B04B04"/>
    <w:rsid w:val="00B04B39"/>
    <w:rsid w:val="00B04BD4"/>
    <w:rsid w:val="00B04C04"/>
    <w:rsid w:val="00B04C0E"/>
    <w:rsid w:val="00B04C11"/>
    <w:rsid w:val="00B04C5A"/>
    <w:rsid w:val="00B04CA3"/>
    <w:rsid w:val="00B04CC2"/>
    <w:rsid w:val="00B04D00"/>
    <w:rsid w:val="00B04D10"/>
    <w:rsid w:val="00B04DDA"/>
    <w:rsid w:val="00B04F19"/>
    <w:rsid w:val="00B04F23"/>
    <w:rsid w:val="00B04F45"/>
    <w:rsid w:val="00B0504E"/>
    <w:rsid w:val="00B050B9"/>
    <w:rsid w:val="00B050BA"/>
    <w:rsid w:val="00B050CC"/>
    <w:rsid w:val="00B0513F"/>
    <w:rsid w:val="00B051F3"/>
    <w:rsid w:val="00B05283"/>
    <w:rsid w:val="00B0530C"/>
    <w:rsid w:val="00B0530F"/>
    <w:rsid w:val="00B0538B"/>
    <w:rsid w:val="00B054CD"/>
    <w:rsid w:val="00B055BC"/>
    <w:rsid w:val="00B05632"/>
    <w:rsid w:val="00B056A7"/>
    <w:rsid w:val="00B056E5"/>
    <w:rsid w:val="00B05747"/>
    <w:rsid w:val="00B0577D"/>
    <w:rsid w:val="00B05847"/>
    <w:rsid w:val="00B05865"/>
    <w:rsid w:val="00B05867"/>
    <w:rsid w:val="00B059CE"/>
    <w:rsid w:val="00B05A75"/>
    <w:rsid w:val="00B05A9B"/>
    <w:rsid w:val="00B05BC7"/>
    <w:rsid w:val="00B05BCF"/>
    <w:rsid w:val="00B05CBF"/>
    <w:rsid w:val="00B05CEA"/>
    <w:rsid w:val="00B05DF5"/>
    <w:rsid w:val="00B05E5A"/>
    <w:rsid w:val="00B05F68"/>
    <w:rsid w:val="00B06040"/>
    <w:rsid w:val="00B060E0"/>
    <w:rsid w:val="00B0617E"/>
    <w:rsid w:val="00B0627C"/>
    <w:rsid w:val="00B06281"/>
    <w:rsid w:val="00B06293"/>
    <w:rsid w:val="00B063DF"/>
    <w:rsid w:val="00B063E4"/>
    <w:rsid w:val="00B0648D"/>
    <w:rsid w:val="00B06558"/>
    <w:rsid w:val="00B06568"/>
    <w:rsid w:val="00B06630"/>
    <w:rsid w:val="00B066F7"/>
    <w:rsid w:val="00B066FA"/>
    <w:rsid w:val="00B0676A"/>
    <w:rsid w:val="00B0684C"/>
    <w:rsid w:val="00B0688D"/>
    <w:rsid w:val="00B06924"/>
    <w:rsid w:val="00B06966"/>
    <w:rsid w:val="00B069A7"/>
    <w:rsid w:val="00B06A2E"/>
    <w:rsid w:val="00B06AF8"/>
    <w:rsid w:val="00B06B4F"/>
    <w:rsid w:val="00B06BA8"/>
    <w:rsid w:val="00B06C22"/>
    <w:rsid w:val="00B06C9C"/>
    <w:rsid w:val="00B06D90"/>
    <w:rsid w:val="00B06E60"/>
    <w:rsid w:val="00B06F15"/>
    <w:rsid w:val="00B06F32"/>
    <w:rsid w:val="00B06F6A"/>
    <w:rsid w:val="00B06FAF"/>
    <w:rsid w:val="00B0706D"/>
    <w:rsid w:val="00B07224"/>
    <w:rsid w:val="00B0726F"/>
    <w:rsid w:val="00B072A9"/>
    <w:rsid w:val="00B072AE"/>
    <w:rsid w:val="00B07326"/>
    <w:rsid w:val="00B073D6"/>
    <w:rsid w:val="00B073EE"/>
    <w:rsid w:val="00B07400"/>
    <w:rsid w:val="00B0746C"/>
    <w:rsid w:val="00B0749B"/>
    <w:rsid w:val="00B075B1"/>
    <w:rsid w:val="00B076E8"/>
    <w:rsid w:val="00B077D9"/>
    <w:rsid w:val="00B077E2"/>
    <w:rsid w:val="00B078E8"/>
    <w:rsid w:val="00B07930"/>
    <w:rsid w:val="00B079A8"/>
    <w:rsid w:val="00B07AD2"/>
    <w:rsid w:val="00B07B15"/>
    <w:rsid w:val="00B07B21"/>
    <w:rsid w:val="00B07B25"/>
    <w:rsid w:val="00B07BF2"/>
    <w:rsid w:val="00B07BF3"/>
    <w:rsid w:val="00B07C3F"/>
    <w:rsid w:val="00B07C63"/>
    <w:rsid w:val="00B07CB8"/>
    <w:rsid w:val="00B07DA6"/>
    <w:rsid w:val="00B07DBF"/>
    <w:rsid w:val="00B10062"/>
    <w:rsid w:val="00B100B2"/>
    <w:rsid w:val="00B1014C"/>
    <w:rsid w:val="00B1016D"/>
    <w:rsid w:val="00B102D2"/>
    <w:rsid w:val="00B1035F"/>
    <w:rsid w:val="00B104ED"/>
    <w:rsid w:val="00B104F4"/>
    <w:rsid w:val="00B10540"/>
    <w:rsid w:val="00B10613"/>
    <w:rsid w:val="00B106ED"/>
    <w:rsid w:val="00B10773"/>
    <w:rsid w:val="00B1085A"/>
    <w:rsid w:val="00B10915"/>
    <w:rsid w:val="00B10AF2"/>
    <w:rsid w:val="00B10B12"/>
    <w:rsid w:val="00B10B3E"/>
    <w:rsid w:val="00B10B9C"/>
    <w:rsid w:val="00B10C50"/>
    <w:rsid w:val="00B10CAD"/>
    <w:rsid w:val="00B10CE9"/>
    <w:rsid w:val="00B10CFA"/>
    <w:rsid w:val="00B10ED0"/>
    <w:rsid w:val="00B10F5A"/>
    <w:rsid w:val="00B10F6B"/>
    <w:rsid w:val="00B10FC1"/>
    <w:rsid w:val="00B1101E"/>
    <w:rsid w:val="00B11149"/>
    <w:rsid w:val="00B111A7"/>
    <w:rsid w:val="00B11211"/>
    <w:rsid w:val="00B11239"/>
    <w:rsid w:val="00B112D2"/>
    <w:rsid w:val="00B112F7"/>
    <w:rsid w:val="00B11306"/>
    <w:rsid w:val="00B114C5"/>
    <w:rsid w:val="00B11591"/>
    <w:rsid w:val="00B11653"/>
    <w:rsid w:val="00B11760"/>
    <w:rsid w:val="00B11780"/>
    <w:rsid w:val="00B11784"/>
    <w:rsid w:val="00B117E2"/>
    <w:rsid w:val="00B117E3"/>
    <w:rsid w:val="00B11834"/>
    <w:rsid w:val="00B11844"/>
    <w:rsid w:val="00B1186D"/>
    <w:rsid w:val="00B11880"/>
    <w:rsid w:val="00B11942"/>
    <w:rsid w:val="00B11B17"/>
    <w:rsid w:val="00B11B51"/>
    <w:rsid w:val="00B11B84"/>
    <w:rsid w:val="00B11CE0"/>
    <w:rsid w:val="00B11CEB"/>
    <w:rsid w:val="00B11D7C"/>
    <w:rsid w:val="00B11DE8"/>
    <w:rsid w:val="00B12069"/>
    <w:rsid w:val="00B1211D"/>
    <w:rsid w:val="00B12139"/>
    <w:rsid w:val="00B12271"/>
    <w:rsid w:val="00B1229B"/>
    <w:rsid w:val="00B122C9"/>
    <w:rsid w:val="00B122D4"/>
    <w:rsid w:val="00B124C7"/>
    <w:rsid w:val="00B1258D"/>
    <w:rsid w:val="00B12657"/>
    <w:rsid w:val="00B1273F"/>
    <w:rsid w:val="00B127AC"/>
    <w:rsid w:val="00B12834"/>
    <w:rsid w:val="00B128B0"/>
    <w:rsid w:val="00B129A9"/>
    <w:rsid w:val="00B129BB"/>
    <w:rsid w:val="00B129CB"/>
    <w:rsid w:val="00B12AEF"/>
    <w:rsid w:val="00B12BAD"/>
    <w:rsid w:val="00B12C4C"/>
    <w:rsid w:val="00B12CB7"/>
    <w:rsid w:val="00B12DED"/>
    <w:rsid w:val="00B12DF8"/>
    <w:rsid w:val="00B12E40"/>
    <w:rsid w:val="00B12E57"/>
    <w:rsid w:val="00B12E62"/>
    <w:rsid w:val="00B12E7F"/>
    <w:rsid w:val="00B12EDD"/>
    <w:rsid w:val="00B12EFE"/>
    <w:rsid w:val="00B13025"/>
    <w:rsid w:val="00B130A3"/>
    <w:rsid w:val="00B13101"/>
    <w:rsid w:val="00B131DB"/>
    <w:rsid w:val="00B1325B"/>
    <w:rsid w:val="00B1328F"/>
    <w:rsid w:val="00B1336D"/>
    <w:rsid w:val="00B1338B"/>
    <w:rsid w:val="00B13399"/>
    <w:rsid w:val="00B133D6"/>
    <w:rsid w:val="00B13434"/>
    <w:rsid w:val="00B13474"/>
    <w:rsid w:val="00B1352E"/>
    <w:rsid w:val="00B13544"/>
    <w:rsid w:val="00B13554"/>
    <w:rsid w:val="00B135B6"/>
    <w:rsid w:val="00B135F3"/>
    <w:rsid w:val="00B136DB"/>
    <w:rsid w:val="00B13917"/>
    <w:rsid w:val="00B13964"/>
    <w:rsid w:val="00B13968"/>
    <w:rsid w:val="00B1397C"/>
    <w:rsid w:val="00B139B3"/>
    <w:rsid w:val="00B13A17"/>
    <w:rsid w:val="00B13AC2"/>
    <w:rsid w:val="00B13B1B"/>
    <w:rsid w:val="00B13B5C"/>
    <w:rsid w:val="00B13C47"/>
    <w:rsid w:val="00B13C66"/>
    <w:rsid w:val="00B13D46"/>
    <w:rsid w:val="00B13D51"/>
    <w:rsid w:val="00B13EDA"/>
    <w:rsid w:val="00B13FDD"/>
    <w:rsid w:val="00B13FEB"/>
    <w:rsid w:val="00B140C4"/>
    <w:rsid w:val="00B14293"/>
    <w:rsid w:val="00B14298"/>
    <w:rsid w:val="00B14303"/>
    <w:rsid w:val="00B14499"/>
    <w:rsid w:val="00B144DA"/>
    <w:rsid w:val="00B14510"/>
    <w:rsid w:val="00B1470A"/>
    <w:rsid w:val="00B14732"/>
    <w:rsid w:val="00B14820"/>
    <w:rsid w:val="00B1485F"/>
    <w:rsid w:val="00B14871"/>
    <w:rsid w:val="00B148AF"/>
    <w:rsid w:val="00B1496E"/>
    <w:rsid w:val="00B14985"/>
    <w:rsid w:val="00B14C5F"/>
    <w:rsid w:val="00B14CDA"/>
    <w:rsid w:val="00B14D14"/>
    <w:rsid w:val="00B14E1C"/>
    <w:rsid w:val="00B14E37"/>
    <w:rsid w:val="00B14EDB"/>
    <w:rsid w:val="00B14F56"/>
    <w:rsid w:val="00B14F89"/>
    <w:rsid w:val="00B150DC"/>
    <w:rsid w:val="00B15160"/>
    <w:rsid w:val="00B153B3"/>
    <w:rsid w:val="00B153BB"/>
    <w:rsid w:val="00B15505"/>
    <w:rsid w:val="00B15538"/>
    <w:rsid w:val="00B15545"/>
    <w:rsid w:val="00B15550"/>
    <w:rsid w:val="00B1557C"/>
    <w:rsid w:val="00B15710"/>
    <w:rsid w:val="00B1572F"/>
    <w:rsid w:val="00B15737"/>
    <w:rsid w:val="00B1589D"/>
    <w:rsid w:val="00B1593C"/>
    <w:rsid w:val="00B1597A"/>
    <w:rsid w:val="00B159C4"/>
    <w:rsid w:val="00B15A5E"/>
    <w:rsid w:val="00B15A73"/>
    <w:rsid w:val="00B15AEF"/>
    <w:rsid w:val="00B15B24"/>
    <w:rsid w:val="00B15B4F"/>
    <w:rsid w:val="00B15BBC"/>
    <w:rsid w:val="00B15BD2"/>
    <w:rsid w:val="00B15C28"/>
    <w:rsid w:val="00B15C57"/>
    <w:rsid w:val="00B15C6B"/>
    <w:rsid w:val="00B15C8B"/>
    <w:rsid w:val="00B15CD2"/>
    <w:rsid w:val="00B15E7E"/>
    <w:rsid w:val="00B15F41"/>
    <w:rsid w:val="00B15F74"/>
    <w:rsid w:val="00B15FF6"/>
    <w:rsid w:val="00B160AC"/>
    <w:rsid w:val="00B160BC"/>
    <w:rsid w:val="00B16153"/>
    <w:rsid w:val="00B162CB"/>
    <w:rsid w:val="00B16417"/>
    <w:rsid w:val="00B16431"/>
    <w:rsid w:val="00B1647F"/>
    <w:rsid w:val="00B164DA"/>
    <w:rsid w:val="00B1650E"/>
    <w:rsid w:val="00B16646"/>
    <w:rsid w:val="00B16692"/>
    <w:rsid w:val="00B166B5"/>
    <w:rsid w:val="00B16739"/>
    <w:rsid w:val="00B169AF"/>
    <w:rsid w:val="00B16A82"/>
    <w:rsid w:val="00B16BD7"/>
    <w:rsid w:val="00B16C2D"/>
    <w:rsid w:val="00B16C75"/>
    <w:rsid w:val="00B16D57"/>
    <w:rsid w:val="00B16DDF"/>
    <w:rsid w:val="00B16EDF"/>
    <w:rsid w:val="00B16F02"/>
    <w:rsid w:val="00B16F04"/>
    <w:rsid w:val="00B16F21"/>
    <w:rsid w:val="00B170EF"/>
    <w:rsid w:val="00B17109"/>
    <w:rsid w:val="00B171C9"/>
    <w:rsid w:val="00B171FD"/>
    <w:rsid w:val="00B1741B"/>
    <w:rsid w:val="00B1748F"/>
    <w:rsid w:val="00B17597"/>
    <w:rsid w:val="00B175BB"/>
    <w:rsid w:val="00B175C7"/>
    <w:rsid w:val="00B175DA"/>
    <w:rsid w:val="00B177A1"/>
    <w:rsid w:val="00B177CB"/>
    <w:rsid w:val="00B177DD"/>
    <w:rsid w:val="00B17917"/>
    <w:rsid w:val="00B17A27"/>
    <w:rsid w:val="00B17A51"/>
    <w:rsid w:val="00B17BD0"/>
    <w:rsid w:val="00B17CA3"/>
    <w:rsid w:val="00B17D59"/>
    <w:rsid w:val="00B17D68"/>
    <w:rsid w:val="00B17E80"/>
    <w:rsid w:val="00B20055"/>
    <w:rsid w:val="00B200B9"/>
    <w:rsid w:val="00B200E8"/>
    <w:rsid w:val="00B201B1"/>
    <w:rsid w:val="00B20214"/>
    <w:rsid w:val="00B203DD"/>
    <w:rsid w:val="00B20454"/>
    <w:rsid w:val="00B204F8"/>
    <w:rsid w:val="00B205BA"/>
    <w:rsid w:val="00B205D7"/>
    <w:rsid w:val="00B20689"/>
    <w:rsid w:val="00B206E7"/>
    <w:rsid w:val="00B20705"/>
    <w:rsid w:val="00B20755"/>
    <w:rsid w:val="00B2078F"/>
    <w:rsid w:val="00B208C6"/>
    <w:rsid w:val="00B209F0"/>
    <w:rsid w:val="00B209F7"/>
    <w:rsid w:val="00B20B5E"/>
    <w:rsid w:val="00B20B7D"/>
    <w:rsid w:val="00B20BBA"/>
    <w:rsid w:val="00B20C7A"/>
    <w:rsid w:val="00B20C87"/>
    <w:rsid w:val="00B20C94"/>
    <w:rsid w:val="00B20DA0"/>
    <w:rsid w:val="00B20E42"/>
    <w:rsid w:val="00B20EA4"/>
    <w:rsid w:val="00B20EAE"/>
    <w:rsid w:val="00B20EEB"/>
    <w:rsid w:val="00B20F71"/>
    <w:rsid w:val="00B20FB6"/>
    <w:rsid w:val="00B20FE6"/>
    <w:rsid w:val="00B21030"/>
    <w:rsid w:val="00B21175"/>
    <w:rsid w:val="00B211C7"/>
    <w:rsid w:val="00B211D6"/>
    <w:rsid w:val="00B2125F"/>
    <w:rsid w:val="00B212BE"/>
    <w:rsid w:val="00B215DB"/>
    <w:rsid w:val="00B216D7"/>
    <w:rsid w:val="00B216F1"/>
    <w:rsid w:val="00B217B5"/>
    <w:rsid w:val="00B217B6"/>
    <w:rsid w:val="00B218C0"/>
    <w:rsid w:val="00B2191D"/>
    <w:rsid w:val="00B219B4"/>
    <w:rsid w:val="00B219CF"/>
    <w:rsid w:val="00B21B0B"/>
    <w:rsid w:val="00B21C09"/>
    <w:rsid w:val="00B21CEA"/>
    <w:rsid w:val="00B21DAB"/>
    <w:rsid w:val="00B21DDE"/>
    <w:rsid w:val="00B21DEC"/>
    <w:rsid w:val="00B21F79"/>
    <w:rsid w:val="00B220D5"/>
    <w:rsid w:val="00B22205"/>
    <w:rsid w:val="00B22457"/>
    <w:rsid w:val="00B2247A"/>
    <w:rsid w:val="00B2248D"/>
    <w:rsid w:val="00B224FA"/>
    <w:rsid w:val="00B225AD"/>
    <w:rsid w:val="00B22700"/>
    <w:rsid w:val="00B227E7"/>
    <w:rsid w:val="00B2286B"/>
    <w:rsid w:val="00B2289D"/>
    <w:rsid w:val="00B228E2"/>
    <w:rsid w:val="00B228FF"/>
    <w:rsid w:val="00B22915"/>
    <w:rsid w:val="00B22971"/>
    <w:rsid w:val="00B22981"/>
    <w:rsid w:val="00B22A56"/>
    <w:rsid w:val="00B22A81"/>
    <w:rsid w:val="00B22D86"/>
    <w:rsid w:val="00B22DD0"/>
    <w:rsid w:val="00B22DFE"/>
    <w:rsid w:val="00B22EC4"/>
    <w:rsid w:val="00B22ECF"/>
    <w:rsid w:val="00B22EE6"/>
    <w:rsid w:val="00B22FE9"/>
    <w:rsid w:val="00B2304C"/>
    <w:rsid w:val="00B23124"/>
    <w:rsid w:val="00B2322A"/>
    <w:rsid w:val="00B23258"/>
    <w:rsid w:val="00B2328E"/>
    <w:rsid w:val="00B233CB"/>
    <w:rsid w:val="00B23419"/>
    <w:rsid w:val="00B23583"/>
    <w:rsid w:val="00B235F2"/>
    <w:rsid w:val="00B236A0"/>
    <w:rsid w:val="00B236AC"/>
    <w:rsid w:val="00B23739"/>
    <w:rsid w:val="00B23764"/>
    <w:rsid w:val="00B237CD"/>
    <w:rsid w:val="00B238E8"/>
    <w:rsid w:val="00B238F6"/>
    <w:rsid w:val="00B239F1"/>
    <w:rsid w:val="00B239F2"/>
    <w:rsid w:val="00B23A30"/>
    <w:rsid w:val="00B23ADF"/>
    <w:rsid w:val="00B23AF5"/>
    <w:rsid w:val="00B23AF9"/>
    <w:rsid w:val="00B23B8F"/>
    <w:rsid w:val="00B23BB5"/>
    <w:rsid w:val="00B23C52"/>
    <w:rsid w:val="00B23C6F"/>
    <w:rsid w:val="00B23CC7"/>
    <w:rsid w:val="00B23D5B"/>
    <w:rsid w:val="00B23D8A"/>
    <w:rsid w:val="00B23E4E"/>
    <w:rsid w:val="00B23E93"/>
    <w:rsid w:val="00B23EBA"/>
    <w:rsid w:val="00B23F0E"/>
    <w:rsid w:val="00B24059"/>
    <w:rsid w:val="00B24074"/>
    <w:rsid w:val="00B240C9"/>
    <w:rsid w:val="00B2410E"/>
    <w:rsid w:val="00B241C0"/>
    <w:rsid w:val="00B241CD"/>
    <w:rsid w:val="00B241FD"/>
    <w:rsid w:val="00B2429F"/>
    <w:rsid w:val="00B243F7"/>
    <w:rsid w:val="00B24467"/>
    <w:rsid w:val="00B2475A"/>
    <w:rsid w:val="00B24809"/>
    <w:rsid w:val="00B2480B"/>
    <w:rsid w:val="00B249DD"/>
    <w:rsid w:val="00B24B00"/>
    <w:rsid w:val="00B24BC7"/>
    <w:rsid w:val="00B24C2E"/>
    <w:rsid w:val="00B24C4E"/>
    <w:rsid w:val="00B24D55"/>
    <w:rsid w:val="00B24D84"/>
    <w:rsid w:val="00B24F36"/>
    <w:rsid w:val="00B24F4A"/>
    <w:rsid w:val="00B24F4B"/>
    <w:rsid w:val="00B2505D"/>
    <w:rsid w:val="00B25212"/>
    <w:rsid w:val="00B25256"/>
    <w:rsid w:val="00B252FB"/>
    <w:rsid w:val="00B253DE"/>
    <w:rsid w:val="00B2541C"/>
    <w:rsid w:val="00B2545F"/>
    <w:rsid w:val="00B2548A"/>
    <w:rsid w:val="00B25507"/>
    <w:rsid w:val="00B2556F"/>
    <w:rsid w:val="00B255B2"/>
    <w:rsid w:val="00B256C8"/>
    <w:rsid w:val="00B256F4"/>
    <w:rsid w:val="00B257A8"/>
    <w:rsid w:val="00B257CE"/>
    <w:rsid w:val="00B257EF"/>
    <w:rsid w:val="00B25812"/>
    <w:rsid w:val="00B25826"/>
    <w:rsid w:val="00B25883"/>
    <w:rsid w:val="00B258EC"/>
    <w:rsid w:val="00B25997"/>
    <w:rsid w:val="00B259C3"/>
    <w:rsid w:val="00B259F8"/>
    <w:rsid w:val="00B25ACF"/>
    <w:rsid w:val="00B25AE2"/>
    <w:rsid w:val="00B25B26"/>
    <w:rsid w:val="00B25B64"/>
    <w:rsid w:val="00B25BA4"/>
    <w:rsid w:val="00B25CC6"/>
    <w:rsid w:val="00B25D92"/>
    <w:rsid w:val="00B25DC3"/>
    <w:rsid w:val="00B25DE9"/>
    <w:rsid w:val="00B25EE2"/>
    <w:rsid w:val="00B25F11"/>
    <w:rsid w:val="00B25F31"/>
    <w:rsid w:val="00B25F4A"/>
    <w:rsid w:val="00B25FD0"/>
    <w:rsid w:val="00B26191"/>
    <w:rsid w:val="00B261C3"/>
    <w:rsid w:val="00B261D8"/>
    <w:rsid w:val="00B2620A"/>
    <w:rsid w:val="00B262A2"/>
    <w:rsid w:val="00B26385"/>
    <w:rsid w:val="00B26418"/>
    <w:rsid w:val="00B2646E"/>
    <w:rsid w:val="00B2648A"/>
    <w:rsid w:val="00B26507"/>
    <w:rsid w:val="00B265A5"/>
    <w:rsid w:val="00B2662F"/>
    <w:rsid w:val="00B26632"/>
    <w:rsid w:val="00B26665"/>
    <w:rsid w:val="00B2669F"/>
    <w:rsid w:val="00B266AD"/>
    <w:rsid w:val="00B266E7"/>
    <w:rsid w:val="00B26797"/>
    <w:rsid w:val="00B267BA"/>
    <w:rsid w:val="00B267C6"/>
    <w:rsid w:val="00B2687F"/>
    <w:rsid w:val="00B268E7"/>
    <w:rsid w:val="00B26909"/>
    <w:rsid w:val="00B2696D"/>
    <w:rsid w:val="00B26A04"/>
    <w:rsid w:val="00B26A2C"/>
    <w:rsid w:val="00B26A3E"/>
    <w:rsid w:val="00B26A6E"/>
    <w:rsid w:val="00B26AAB"/>
    <w:rsid w:val="00B26B59"/>
    <w:rsid w:val="00B26B7C"/>
    <w:rsid w:val="00B26BB0"/>
    <w:rsid w:val="00B26BC1"/>
    <w:rsid w:val="00B26BEA"/>
    <w:rsid w:val="00B26D00"/>
    <w:rsid w:val="00B26D76"/>
    <w:rsid w:val="00B26DCD"/>
    <w:rsid w:val="00B26EF6"/>
    <w:rsid w:val="00B26FAE"/>
    <w:rsid w:val="00B27026"/>
    <w:rsid w:val="00B2704F"/>
    <w:rsid w:val="00B27068"/>
    <w:rsid w:val="00B270C5"/>
    <w:rsid w:val="00B271EC"/>
    <w:rsid w:val="00B272D6"/>
    <w:rsid w:val="00B27332"/>
    <w:rsid w:val="00B273C6"/>
    <w:rsid w:val="00B27428"/>
    <w:rsid w:val="00B27453"/>
    <w:rsid w:val="00B27476"/>
    <w:rsid w:val="00B274E8"/>
    <w:rsid w:val="00B27536"/>
    <w:rsid w:val="00B27555"/>
    <w:rsid w:val="00B275AD"/>
    <w:rsid w:val="00B275D8"/>
    <w:rsid w:val="00B2764D"/>
    <w:rsid w:val="00B27806"/>
    <w:rsid w:val="00B27866"/>
    <w:rsid w:val="00B278BF"/>
    <w:rsid w:val="00B279A9"/>
    <w:rsid w:val="00B27A0B"/>
    <w:rsid w:val="00B27A1D"/>
    <w:rsid w:val="00B27A4E"/>
    <w:rsid w:val="00B27B6E"/>
    <w:rsid w:val="00B27BEB"/>
    <w:rsid w:val="00B27BFE"/>
    <w:rsid w:val="00B27C35"/>
    <w:rsid w:val="00B27C96"/>
    <w:rsid w:val="00B27CE6"/>
    <w:rsid w:val="00B27D23"/>
    <w:rsid w:val="00B27E7A"/>
    <w:rsid w:val="00B27EDE"/>
    <w:rsid w:val="00B27F17"/>
    <w:rsid w:val="00B27FA3"/>
    <w:rsid w:val="00B27FA4"/>
    <w:rsid w:val="00B27FDE"/>
    <w:rsid w:val="00B30014"/>
    <w:rsid w:val="00B300CB"/>
    <w:rsid w:val="00B3011C"/>
    <w:rsid w:val="00B30172"/>
    <w:rsid w:val="00B302AC"/>
    <w:rsid w:val="00B303C9"/>
    <w:rsid w:val="00B30622"/>
    <w:rsid w:val="00B30651"/>
    <w:rsid w:val="00B3067B"/>
    <w:rsid w:val="00B3071A"/>
    <w:rsid w:val="00B30763"/>
    <w:rsid w:val="00B30765"/>
    <w:rsid w:val="00B30791"/>
    <w:rsid w:val="00B30836"/>
    <w:rsid w:val="00B3086E"/>
    <w:rsid w:val="00B30876"/>
    <w:rsid w:val="00B30902"/>
    <w:rsid w:val="00B30A45"/>
    <w:rsid w:val="00B30AB0"/>
    <w:rsid w:val="00B30B96"/>
    <w:rsid w:val="00B30BE9"/>
    <w:rsid w:val="00B30BF5"/>
    <w:rsid w:val="00B30CE7"/>
    <w:rsid w:val="00B30D48"/>
    <w:rsid w:val="00B30D4D"/>
    <w:rsid w:val="00B30EC3"/>
    <w:rsid w:val="00B31017"/>
    <w:rsid w:val="00B31023"/>
    <w:rsid w:val="00B310AF"/>
    <w:rsid w:val="00B310D6"/>
    <w:rsid w:val="00B310D9"/>
    <w:rsid w:val="00B31143"/>
    <w:rsid w:val="00B31399"/>
    <w:rsid w:val="00B313BE"/>
    <w:rsid w:val="00B313F6"/>
    <w:rsid w:val="00B314A0"/>
    <w:rsid w:val="00B314AE"/>
    <w:rsid w:val="00B314C2"/>
    <w:rsid w:val="00B314F9"/>
    <w:rsid w:val="00B316C9"/>
    <w:rsid w:val="00B317A9"/>
    <w:rsid w:val="00B31865"/>
    <w:rsid w:val="00B31888"/>
    <w:rsid w:val="00B318DD"/>
    <w:rsid w:val="00B318DF"/>
    <w:rsid w:val="00B31961"/>
    <w:rsid w:val="00B31AF0"/>
    <w:rsid w:val="00B31B01"/>
    <w:rsid w:val="00B31B22"/>
    <w:rsid w:val="00B31C14"/>
    <w:rsid w:val="00B31D0D"/>
    <w:rsid w:val="00B31D21"/>
    <w:rsid w:val="00B31E24"/>
    <w:rsid w:val="00B31E81"/>
    <w:rsid w:val="00B31E92"/>
    <w:rsid w:val="00B31EE5"/>
    <w:rsid w:val="00B31F48"/>
    <w:rsid w:val="00B31F4E"/>
    <w:rsid w:val="00B31FA4"/>
    <w:rsid w:val="00B321D8"/>
    <w:rsid w:val="00B3222A"/>
    <w:rsid w:val="00B322BF"/>
    <w:rsid w:val="00B32483"/>
    <w:rsid w:val="00B324B8"/>
    <w:rsid w:val="00B324F8"/>
    <w:rsid w:val="00B32675"/>
    <w:rsid w:val="00B3274F"/>
    <w:rsid w:val="00B32860"/>
    <w:rsid w:val="00B328B9"/>
    <w:rsid w:val="00B328F4"/>
    <w:rsid w:val="00B32922"/>
    <w:rsid w:val="00B3294E"/>
    <w:rsid w:val="00B32973"/>
    <w:rsid w:val="00B32981"/>
    <w:rsid w:val="00B3298B"/>
    <w:rsid w:val="00B32A3F"/>
    <w:rsid w:val="00B32B0D"/>
    <w:rsid w:val="00B32CBD"/>
    <w:rsid w:val="00B32CF0"/>
    <w:rsid w:val="00B32D5C"/>
    <w:rsid w:val="00B32D73"/>
    <w:rsid w:val="00B32DB9"/>
    <w:rsid w:val="00B32E3C"/>
    <w:rsid w:val="00B32E4D"/>
    <w:rsid w:val="00B32F62"/>
    <w:rsid w:val="00B3303A"/>
    <w:rsid w:val="00B331CB"/>
    <w:rsid w:val="00B3322A"/>
    <w:rsid w:val="00B33384"/>
    <w:rsid w:val="00B333E8"/>
    <w:rsid w:val="00B3351D"/>
    <w:rsid w:val="00B3351F"/>
    <w:rsid w:val="00B33598"/>
    <w:rsid w:val="00B33707"/>
    <w:rsid w:val="00B33723"/>
    <w:rsid w:val="00B33782"/>
    <w:rsid w:val="00B337E3"/>
    <w:rsid w:val="00B337F4"/>
    <w:rsid w:val="00B33816"/>
    <w:rsid w:val="00B339C4"/>
    <w:rsid w:val="00B339D2"/>
    <w:rsid w:val="00B339DE"/>
    <w:rsid w:val="00B33A12"/>
    <w:rsid w:val="00B33A45"/>
    <w:rsid w:val="00B33B2E"/>
    <w:rsid w:val="00B33DFE"/>
    <w:rsid w:val="00B33F0A"/>
    <w:rsid w:val="00B33F4D"/>
    <w:rsid w:val="00B34012"/>
    <w:rsid w:val="00B34069"/>
    <w:rsid w:val="00B34130"/>
    <w:rsid w:val="00B3424B"/>
    <w:rsid w:val="00B342CD"/>
    <w:rsid w:val="00B34390"/>
    <w:rsid w:val="00B343A8"/>
    <w:rsid w:val="00B343AA"/>
    <w:rsid w:val="00B3440B"/>
    <w:rsid w:val="00B34413"/>
    <w:rsid w:val="00B34437"/>
    <w:rsid w:val="00B34452"/>
    <w:rsid w:val="00B34472"/>
    <w:rsid w:val="00B34518"/>
    <w:rsid w:val="00B34654"/>
    <w:rsid w:val="00B3469F"/>
    <w:rsid w:val="00B346E5"/>
    <w:rsid w:val="00B34726"/>
    <w:rsid w:val="00B34764"/>
    <w:rsid w:val="00B34798"/>
    <w:rsid w:val="00B3481C"/>
    <w:rsid w:val="00B34841"/>
    <w:rsid w:val="00B348AD"/>
    <w:rsid w:val="00B348C7"/>
    <w:rsid w:val="00B348EB"/>
    <w:rsid w:val="00B349B1"/>
    <w:rsid w:val="00B34BE8"/>
    <w:rsid w:val="00B34C6F"/>
    <w:rsid w:val="00B34C96"/>
    <w:rsid w:val="00B34DB9"/>
    <w:rsid w:val="00B34DC9"/>
    <w:rsid w:val="00B34E60"/>
    <w:rsid w:val="00B34EDF"/>
    <w:rsid w:val="00B34EEF"/>
    <w:rsid w:val="00B34FAE"/>
    <w:rsid w:val="00B34FE2"/>
    <w:rsid w:val="00B3505A"/>
    <w:rsid w:val="00B350C9"/>
    <w:rsid w:val="00B350D0"/>
    <w:rsid w:val="00B35130"/>
    <w:rsid w:val="00B35201"/>
    <w:rsid w:val="00B352F4"/>
    <w:rsid w:val="00B35355"/>
    <w:rsid w:val="00B3537E"/>
    <w:rsid w:val="00B35470"/>
    <w:rsid w:val="00B354AF"/>
    <w:rsid w:val="00B3567D"/>
    <w:rsid w:val="00B35728"/>
    <w:rsid w:val="00B357D8"/>
    <w:rsid w:val="00B35853"/>
    <w:rsid w:val="00B35892"/>
    <w:rsid w:val="00B358D6"/>
    <w:rsid w:val="00B358DA"/>
    <w:rsid w:val="00B359BE"/>
    <w:rsid w:val="00B35BDB"/>
    <w:rsid w:val="00B35C06"/>
    <w:rsid w:val="00B35C32"/>
    <w:rsid w:val="00B35C8F"/>
    <w:rsid w:val="00B35C9B"/>
    <w:rsid w:val="00B35CAC"/>
    <w:rsid w:val="00B35DB7"/>
    <w:rsid w:val="00B35E91"/>
    <w:rsid w:val="00B35EB9"/>
    <w:rsid w:val="00B35EFB"/>
    <w:rsid w:val="00B35F69"/>
    <w:rsid w:val="00B35FA5"/>
    <w:rsid w:val="00B35FC1"/>
    <w:rsid w:val="00B36027"/>
    <w:rsid w:val="00B36088"/>
    <w:rsid w:val="00B360E5"/>
    <w:rsid w:val="00B3612C"/>
    <w:rsid w:val="00B3617E"/>
    <w:rsid w:val="00B361CC"/>
    <w:rsid w:val="00B36261"/>
    <w:rsid w:val="00B362CF"/>
    <w:rsid w:val="00B36394"/>
    <w:rsid w:val="00B364C2"/>
    <w:rsid w:val="00B364E0"/>
    <w:rsid w:val="00B36584"/>
    <w:rsid w:val="00B3661E"/>
    <w:rsid w:val="00B3662A"/>
    <w:rsid w:val="00B36634"/>
    <w:rsid w:val="00B366A1"/>
    <w:rsid w:val="00B366A2"/>
    <w:rsid w:val="00B3676F"/>
    <w:rsid w:val="00B36817"/>
    <w:rsid w:val="00B368E0"/>
    <w:rsid w:val="00B368F8"/>
    <w:rsid w:val="00B368F9"/>
    <w:rsid w:val="00B36928"/>
    <w:rsid w:val="00B3696D"/>
    <w:rsid w:val="00B36A2C"/>
    <w:rsid w:val="00B36A3E"/>
    <w:rsid w:val="00B36A78"/>
    <w:rsid w:val="00B36B60"/>
    <w:rsid w:val="00B36BB4"/>
    <w:rsid w:val="00B36BD7"/>
    <w:rsid w:val="00B36C0F"/>
    <w:rsid w:val="00B36C10"/>
    <w:rsid w:val="00B36EBC"/>
    <w:rsid w:val="00B37022"/>
    <w:rsid w:val="00B37030"/>
    <w:rsid w:val="00B370BB"/>
    <w:rsid w:val="00B37116"/>
    <w:rsid w:val="00B3716E"/>
    <w:rsid w:val="00B37194"/>
    <w:rsid w:val="00B3723D"/>
    <w:rsid w:val="00B372FA"/>
    <w:rsid w:val="00B3735A"/>
    <w:rsid w:val="00B373DE"/>
    <w:rsid w:val="00B3741B"/>
    <w:rsid w:val="00B3741C"/>
    <w:rsid w:val="00B3753E"/>
    <w:rsid w:val="00B37602"/>
    <w:rsid w:val="00B37649"/>
    <w:rsid w:val="00B376F9"/>
    <w:rsid w:val="00B3771A"/>
    <w:rsid w:val="00B37726"/>
    <w:rsid w:val="00B37756"/>
    <w:rsid w:val="00B377F7"/>
    <w:rsid w:val="00B379C1"/>
    <w:rsid w:val="00B37A0E"/>
    <w:rsid w:val="00B37A75"/>
    <w:rsid w:val="00B37B71"/>
    <w:rsid w:val="00B37BED"/>
    <w:rsid w:val="00B37C69"/>
    <w:rsid w:val="00B37CCB"/>
    <w:rsid w:val="00B37CFA"/>
    <w:rsid w:val="00B37DDD"/>
    <w:rsid w:val="00B37E29"/>
    <w:rsid w:val="00B37ED1"/>
    <w:rsid w:val="00B37FA4"/>
    <w:rsid w:val="00B40022"/>
    <w:rsid w:val="00B40074"/>
    <w:rsid w:val="00B4009A"/>
    <w:rsid w:val="00B400EB"/>
    <w:rsid w:val="00B40105"/>
    <w:rsid w:val="00B40228"/>
    <w:rsid w:val="00B402E5"/>
    <w:rsid w:val="00B40393"/>
    <w:rsid w:val="00B40451"/>
    <w:rsid w:val="00B40473"/>
    <w:rsid w:val="00B40485"/>
    <w:rsid w:val="00B404CC"/>
    <w:rsid w:val="00B404E9"/>
    <w:rsid w:val="00B4050D"/>
    <w:rsid w:val="00B405E8"/>
    <w:rsid w:val="00B4063C"/>
    <w:rsid w:val="00B407CB"/>
    <w:rsid w:val="00B40994"/>
    <w:rsid w:val="00B409E3"/>
    <w:rsid w:val="00B40B13"/>
    <w:rsid w:val="00B40B3A"/>
    <w:rsid w:val="00B40B7C"/>
    <w:rsid w:val="00B40C3A"/>
    <w:rsid w:val="00B40C4A"/>
    <w:rsid w:val="00B40C5B"/>
    <w:rsid w:val="00B40C77"/>
    <w:rsid w:val="00B40D2B"/>
    <w:rsid w:val="00B40D40"/>
    <w:rsid w:val="00B40D88"/>
    <w:rsid w:val="00B40E0A"/>
    <w:rsid w:val="00B40E1B"/>
    <w:rsid w:val="00B40E94"/>
    <w:rsid w:val="00B40EAF"/>
    <w:rsid w:val="00B40ECD"/>
    <w:rsid w:val="00B4106D"/>
    <w:rsid w:val="00B4114A"/>
    <w:rsid w:val="00B41161"/>
    <w:rsid w:val="00B41175"/>
    <w:rsid w:val="00B41196"/>
    <w:rsid w:val="00B41265"/>
    <w:rsid w:val="00B41273"/>
    <w:rsid w:val="00B4133A"/>
    <w:rsid w:val="00B41469"/>
    <w:rsid w:val="00B41524"/>
    <w:rsid w:val="00B41555"/>
    <w:rsid w:val="00B41685"/>
    <w:rsid w:val="00B416B1"/>
    <w:rsid w:val="00B416FF"/>
    <w:rsid w:val="00B41803"/>
    <w:rsid w:val="00B4183D"/>
    <w:rsid w:val="00B41889"/>
    <w:rsid w:val="00B41989"/>
    <w:rsid w:val="00B419AF"/>
    <w:rsid w:val="00B419CE"/>
    <w:rsid w:val="00B41A12"/>
    <w:rsid w:val="00B41AD9"/>
    <w:rsid w:val="00B41B95"/>
    <w:rsid w:val="00B41CB6"/>
    <w:rsid w:val="00B41CC1"/>
    <w:rsid w:val="00B41D02"/>
    <w:rsid w:val="00B41E7B"/>
    <w:rsid w:val="00B41F8C"/>
    <w:rsid w:val="00B42060"/>
    <w:rsid w:val="00B420C6"/>
    <w:rsid w:val="00B42133"/>
    <w:rsid w:val="00B4231E"/>
    <w:rsid w:val="00B423A9"/>
    <w:rsid w:val="00B4252B"/>
    <w:rsid w:val="00B42542"/>
    <w:rsid w:val="00B425AF"/>
    <w:rsid w:val="00B425C1"/>
    <w:rsid w:val="00B4291B"/>
    <w:rsid w:val="00B429C9"/>
    <w:rsid w:val="00B42B08"/>
    <w:rsid w:val="00B42C25"/>
    <w:rsid w:val="00B42CE0"/>
    <w:rsid w:val="00B42D72"/>
    <w:rsid w:val="00B42E2D"/>
    <w:rsid w:val="00B42E3C"/>
    <w:rsid w:val="00B42E4C"/>
    <w:rsid w:val="00B42E57"/>
    <w:rsid w:val="00B42EDB"/>
    <w:rsid w:val="00B42F0F"/>
    <w:rsid w:val="00B42F37"/>
    <w:rsid w:val="00B42FBC"/>
    <w:rsid w:val="00B42FE3"/>
    <w:rsid w:val="00B430A9"/>
    <w:rsid w:val="00B430FB"/>
    <w:rsid w:val="00B4315E"/>
    <w:rsid w:val="00B431A2"/>
    <w:rsid w:val="00B4321F"/>
    <w:rsid w:val="00B4329D"/>
    <w:rsid w:val="00B43737"/>
    <w:rsid w:val="00B43757"/>
    <w:rsid w:val="00B437A6"/>
    <w:rsid w:val="00B43871"/>
    <w:rsid w:val="00B438DC"/>
    <w:rsid w:val="00B438EF"/>
    <w:rsid w:val="00B439B7"/>
    <w:rsid w:val="00B439D5"/>
    <w:rsid w:val="00B43A7C"/>
    <w:rsid w:val="00B43AF8"/>
    <w:rsid w:val="00B43B18"/>
    <w:rsid w:val="00B43C59"/>
    <w:rsid w:val="00B43C9D"/>
    <w:rsid w:val="00B43D32"/>
    <w:rsid w:val="00B43E26"/>
    <w:rsid w:val="00B43E46"/>
    <w:rsid w:val="00B43EE0"/>
    <w:rsid w:val="00B43EED"/>
    <w:rsid w:val="00B43F01"/>
    <w:rsid w:val="00B43F3D"/>
    <w:rsid w:val="00B440C1"/>
    <w:rsid w:val="00B44262"/>
    <w:rsid w:val="00B442C1"/>
    <w:rsid w:val="00B443A5"/>
    <w:rsid w:val="00B4441A"/>
    <w:rsid w:val="00B4448D"/>
    <w:rsid w:val="00B444C2"/>
    <w:rsid w:val="00B444EF"/>
    <w:rsid w:val="00B44565"/>
    <w:rsid w:val="00B4457A"/>
    <w:rsid w:val="00B445D9"/>
    <w:rsid w:val="00B445DA"/>
    <w:rsid w:val="00B445F0"/>
    <w:rsid w:val="00B44669"/>
    <w:rsid w:val="00B4469B"/>
    <w:rsid w:val="00B447C9"/>
    <w:rsid w:val="00B4481D"/>
    <w:rsid w:val="00B4482B"/>
    <w:rsid w:val="00B4486B"/>
    <w:rsid w:val="00B4489B"/>
    <w:rsid w:val="00B448B5"/>
    <w:rsid w:val="00B4495B"/>
    <w:rsid w:val="00B4497C"/>
    <w:rsid w:val="00B449BA"/>
    <w:rsid w:val="00B449BD"/>
    <w:rsid w:val="00B44A51"/>
    <w:rsid w:val="00B44A59"/>
    <w:rsid w:val="00B44AF3"/>
    <w:rsid w:val="00B44BB3"/>
    <w:rsid w:val="00B44BB5"/>
    <w:rsid w:val="00B44C81"/>
    <w:rsid w:val="00B44D27"/>
    <w:rsid w:val="00B44DE4"/>
    <w:rsid w:val="00B44F0A"/>
    <w:rsid w:val="00B45095"/>
    <w:rsid w:val="00B4513B"/>
    <w:rsid w:val="00B4516C"/>
    <w:rsid w:val="00B45178"/>
    <w:rsid w:val="00B4527D"/>
    <w:rsid w:val="00B45284"/>
    <w:rsid w:val="00B45299"/>
    <w:rsid w:val="00B452D3"/>
    <w:rsid w:val="00B45315"/>
    <w:rsid w:val="00B4534A"/>
    <w:rsid w:val="00B4544B"/>
    <w:rsid w:val="00B45586"/>
    <w:rsid w:val="00B45632"/>
    <w:rsid w:val="00B456F0"/>
    <w:rsid w:val="00B4576A"/>
    <w:rsid w:val="00B458D9"/>
    <w:rsid w:val="00B458E0"/>
    <w:rsid w:val="00B45917"/>
    <w:rsid w:val="00B459DA"/>
    <w:rsid w:val="00B45A60"/>
    <w:rsid w:val="00B45A7C"/>
    <w:rsid w:val="00B45BA7"/>
    <w:rsid w:val="00B45C13"/>
    <w:rsid w:val="00B45C3A"/>
    <w:rsid w:val="00B45CB3"/>
    <w:rsid w:val="00B45D21"/>
    <w:rsid w:val="00B45F5B"/>
    <w:rsid w:val="00B45FAD"/>
    <w:rsid w:val="00B4614A"/>
    <w:rsid w:val="00B461F3"/>
    <w:rsid w:val="00B46289"/>
    <w:rsid w:val="00B46443"/>
    <w:rsid w:val="00B464C8"/>
    <w:rsid w:val="00B464F7"/>
    <w:rsid w:val="00B46536"/>
    <w:rsid w:val="00B46613"/>
    <w:rsid w:val="00B46614"/>
    <w:rsid w:val="00B466A7"/>
    <w:rsid w:val="00B4670B"/>
    <w:rsid w:val="00B46911"/>
    <w:rsid w:val="00B4696E"/>
    <w:rsid w:val="00B469D5"/>
    <w:rsid w:val="00B46AA3"/>
    <w:rsid w:val="00B46AFD"/>
    <w:rsid w:val="00B46B0B"/>
    <w:rsid w:val="00B46B93"/>
    <w:rsid w:val="00B46C1A"/>
    <w:rsid w:val="00B46D35"/>
    <w:rsid w:val="00B46D7E"/>
    <w:rsid w:val="00B46D9D"/>
    <w:rsid w:val="00B46E85"/>
    <w:rsid w:val="00B46F3E"/>
    <w:rsid w:val="00B46F6B"/>
    <w:rsid w:val="00B46F7C"/>
    <w:rsid w:val="00B46FB0"/>
    <w:rsid w:val="00B4703B"/>
    <w:rsid w:val="00B47062"/>
    <w:rsid w:val="00B4707E"/>
    <w:rsid w:val="00B4715A"/>
    <w:rsid w:val="00B47220"/>
    <w:rsid w:val="00B4732C"/>
    <w:rsid w:val="00B47341"/>
    <w:rsid w:val="00B47426"/>
    <w:rsid w:val="00B47459"/>
    <w:rsid w:val="00B474F0"/>
    <w:rsid w:val="00B47567"/>
    <w:rsid w:val="00B47589"/>
    <w:rsid w:val="00B475F9"/>
    <w:rsid w:val="00B476C2"/>
    <w:rsid w:val="00B477DB"/>
    <w:rsid w:val="00B47841"/>
    <w:rsid w:val="00B478CC"/>
    <w:rsid w:val="00B47966"/>
    <w:rsid w:val="00B479A1"/>
    <w:rsid w:val="00B479EB"/>
    <w:rsid w:val="00B47B5B"/>
    <w:rsid w:val="00B47B60"/>
    <w:rsid w:val="00B47B9A"/>
    <w:rsid w:val="00B47BB5"/>
    <w:rsid w:val="00B47C37"/>
    <w:rsid w:val="00B47C3B"/>
    <w:rsid w:val="00B47CEE"/>
    <w:rsid w:val="00B47CF3"/>
    <w:rsid w:val="00B47E8E"/>
    <w:rsid w:val="00B47F17"/>
    <w:rsid w:val="00B47F20"/>
    <w:rsid w:val="00B47F46"/>
    <w:rsid w:val="00B47F95"/>
    <w:rsid w:val="00B47F98"/>
    <w:rsid w:val="00B47FD9"/>
    <w:rsid w:val="00B500A5"/>
    <w:rsid w:val="00B50278"/>
    <w:rsid w:val="00B502A5"/>
    <w:rsid w:val="00B502EB"/>
    <w:rsid w:val="00B5043C"/>
    <w:rsid w:val="00B504FD"/>
    <w:rsid w:val="00B50544"/>
    <w:rsid w:val="00B5054D"/>
    <w:rsid w:val="00B50752"/>
    <w:rsid w:val="00B50784"/>
    <w:rsid w:val="00B50786"/>
    <w:rsid w:val="00B507F3"/>
    <w:rsid w:val="00B50820"/>
    <w:rsid w:val="00B50833"/>
    <w:rsid w:val="00B5088B"/>
    <w:rsid w:val="00B50A42"/>
    <w:rsid w:val="00B50A72"/>
    <w:rsid w:val="00B50B86"/>
    <w:rsid w:val="00B50BDD"/>
    <w:rsid w:val="00B50C92"/>
    <w:rsid w:val="00B50CCD"/>
    <w:rsid w:val="00B50CD0"/>
    <w:rsid w:val="00B50DCA"/>
    <w:rsid w:val="00B50E44"/>
    <w:rsid w:val="00B50E48"/>
    <w:rsid w:val="00B50F2F"/>
    <w:rsid w:val="00B50F59"/>
    <w:rsid w:val="00B51003"/>
    <w:rsid w:val="00B51006"/>
    <w:rsid w:val="00B51049"/>
    <w:rsid w:val="00B5105A"/>
    <w:rsid w:val="00B510DC"/>
    <w:rsid w:val="00B510E5"/>
    <w:rsid w:val="00B510FA"/>
    <w:rsid w:val="00B511CC"/>
    <w:rsid w:val="00B511D5"/>
    <w:rsid w:val="00B51207"/>
    <w:rsid w:val="00B51252"/>
    <w:rsid w:val="00B5126A"/>
    <w:rsid w:val="00B51362"/>
    <w:rsid w:val="00B5136E"/>
    <w:rsid w:val="00B51390"/>
    <w:rsid w:val="00B51448"/>
    <w:rsid w:val="00B515A4"/>
    <w:rsid w:val="00B515EF"/>
    <w:rsid w:val="00B51617"/>
    <w:rsid w:val="00B51666"/>
    <w:rsid w:val="00B516A1"/>
    <w:rsid w:val="00B516D3"/>
    <w:rsid w:val="00B51809"/>
    <w:rsid w:val="00B5180B"/>
    <w:rsid w:val="00B5182C"/>
    <w:rsid w:val="00B51850"/>
    <w:rsid w:val="00B51890"/>
    <w:rsid w:val="00B518E2"/>
    <w:rsid w:val="00B518FF"/>
    <w:rsid w:val="00B5196A"/>
    <w:rsid w:val="00B51997"/>
    <w:rsid w:val="00B51A46"/>
    <w:rsid w:val="00B51A6C"/>
    <w:rsid w:val="00B51B60"/>
    <w:rsid w:val="00B51BF2"/>
    <w:rsid w:val="00B51CAC"/>
    <w:rsid w:val="00B51D32"/>
    <w:rsid w:val="00B51D4B"/>
    <w:rsid w:val="00B51D63"/>
    <w:rsid w:val="00B51DE9"/>
    <w:rsid w:val="00B51DF7"/>
    <w:rsid w:val="00B51E1C"/>
    <w:rsid w:val="00B51E97"/>
    <w:rsid w:val="00B51F92"/>
    <w:rsid w:val="00B51FB4"/>
    <w:rsid w:val="00B52062"/>
    <w:rsid w:val="00B52084"/>
    <w:rsid w:val="00B521D3"/>
    <w:rsid w:val="00B52279"/>
    <w:rsid w:val="00B5235E"/>
    <w:rsid w:val="00B5243A"/>
    <w:rsid w:val="00B52445"/>
    <w:rsid w:val="00B5246A"/>
    <w:rsid w:val="00B525ED"/>
    <w:rsid w:val="00B526FE"/>
    <w:rsid w:val="00B52710"/>
    <w:rsid w:val="00B52775"/>
    <w:rsid w:val="00B52785"/>
    <w:rsid w:val="00B527D4"/>
    <w:rsid w:val="00B5285A"/>
    <w:rsid w:val="00B52932"/>
    <w:rsid w:val="00B5298D"/>
    <w:rsid w:val="00B52AB2"/>
    <w:rsid w:val="00B52B08"/>
    <w:rsid w:val="00B52B32"/>
    <w:rsid w:val="00B52BB2"/>
    <w:rsid w:val="00B52DEB"/>
    <w:rsid w:val="00B52E28"/>
    <w:rsid w:val="00B52E44"/>
    <w:rsid w:val="00B52E9D"/>
    <w:rsid w:val="00B52ECC"/>
    <w:rsid w:val="00B52F93"/>
    <w:rsid w:val="00B52FC2"/>
    <w:rsid w:val="00B5301D"/>
    <w:rsid w:val="00B5302B"/>
    <w:rsid w:val="00B53098"/>
    <w:rsid w:val="00B53187"/>
    <w:rsid w:val="00B53208"/>
    <w:rsid w:val="00B5323C"/>
    <w:rsid w:val="00B532DA"/>
    <w:rsid w:val="00B53313"/>
    <w:rsid w:val="00B53339"/>
    <w:rsid w:val="00B533C3"/>
    <w:rsid w:val="00B5349B"/>
    <w:rsid w:val="00B53542"/>
    <w:rsid w:val="00B535A0"/>
    <w:rsid w:val="00B535CD"/>
    <w:rsid w:val="00B535DE"/>
    <w:rsid w:val="00B53792"/>
    <w:rsid w:val="00B5389F"/>
    <w:rsid w:val="00B538A1"/>
    <w:rsid w:val="00B53B37"/>
    <w:rsid w:val="00B53B41"/>
    <w:rsid w:val="00B53C2F"/>
    <w:rsid w:val="00B53CE6"/>
    <w:rsid w:val="00B53D67"/>
    <w:rsid w:val="00B53EC1"/>
    <w:rsid w:val="00B53F35"/>
    <w:rsid w:val="00B53FCB"/>
    <w:rsid w:val="00B54090"/>
    <w:rsid w:val="00B541F2"/>
    <w:rsid w:val="00B543D3"/>
    <w:rsid w:val="00B54456"/>
    <w:rsid w:val="00B54577"/>
    <w:rsid w:val="00B54578"/>
    <w:rsid w:val="00B545B9"/>
    <w:rsid w:val="00B54626"/>
    <w:rsid w:val="00B54684"/>
    <w:rsid w:val="00B547CC"/>
    <w:rsid w:val="00B547CF"/>
    <w:rsid w:val="00B54886"/>
    <w:rsid w:val="00B54906"/>
    <w:rsid w:val="00B5491B"/>
    <w:rsid w:val="00B54961"/>
    <w:rsid w:val="00B54A00"/>
    <w:rsid w:val="00B54A59"/>
    <w:rsid w:val="00B54B2C"/>
    <w:rsid w:val="00B54B37"/>
    <w:rsid w:val="00B54B3E"/>
    <w:rsid w:val="00B54B91"/>
    <w:rsid w:val="00B54BB8"/>
    <w:rsid w:val="00B54C04"/>
    <w:rsid w:val="00B54C22"/>
    <w:rsid w:val="00B54C4B"/>
    <w:rsid w:val="00B54C6E"/>
    <w:rsid w:val="00B54D0F"/>
    <w:rsid w:val="00B54DB6"/>
    <w:rsid w:val="00B54E61"/>
    <w:rsid w:val="00B54F8F"/>
    <w:rsid w:val="00B54FC2"/>
    <w:rsid w:val="00B55276"/>
    <w:rsid w:val="00B552A5"/>
    <w:rsid w:val="00B552D3"/>
    <w:rsid w:val="00B552DB"/>
    <w:rsid w:val="00B55319"/>
    <w:rsid w:val="00B55418"/>
    <w:rsid w:val="00B554BA"/>
    <w:rsid w:val="00B55517"/>
    <w:rsid w:val="00B55592"/>
    <w:rsid w:val="00B555A1"/>
    <w:rsid w:val="00B55633"/>
    <w:rsid w:val="00B556CC"/>
    <w:rsid w:val="00B556F2"/>
    <w:rsid w:val="00B55828"/>
    <w:rsid w:val="00B55836"/>
    <w:rsid w:val="00B55875"/>
    <w:rsid w:val="00B55891"/>
    <w:rsid w:val="00B55ABB"/>
    <w:rsid w:val="00B55B4B"/>
    <w:rsid w:val="00B55B7E"/>
    <w:rsid w:val="00B55CEB"/>
    <w:rsid w:val="00B55E5F"/>
    <w:rsid w:val="00B55F1D"/>
    <w:rsid w:val="00B55F71"/>
    <w:rsid w:val="00B55FFE"/>
    <w:rsid w:val="00B56010"/>
    <w:rsid w:val="00B5601F"/>
    <w:rsid w:val="00B5607C"/>
    <w:rsid w:val="00B561D2"/>
    <w:rsid w:val="00B5626A"/>
    <w:rsid w:val="00B56273"/>
    <w:rsid w:val="00B56282"/>
    <w:rsid w:val="00B562AD"/>
    <w:rsid w:val="00B56322"/>
    <w:rsid w:val="00B5634A"/>
    <w:rsid w:val="00B56365"/>
    <w:rsid w:val="00B56391"/>
    <w:rsid w:val="00B563A6"/>
    <w:rsid w:val="00B5640E"/>
    <w:rsid w:val="00B5658E"/>
    <w:rsid w:val="00B565FC"/>
    <w:rsid w:val="00B56604"/>
    <w:rsid w:val="00B56694"/>
    <w:rsid w:val="00B5680D"/>
    <w:rsid w:val="00B56897"/>
    <w:rsid w:val="00B568B6"/>
    <w:rsid w:val="00B569B6"/>
    <w:rsid w:val="00B569B9"/>
    <w:rsid w:val="00B56A16"/>
    <w:rsid w:val="00B56A32"/>
    <w:rsid w:val="00B56AEB"/>
    <w:rsid w:val="00B56B56"/>
    <w:rsid w:val="00B56B9F"/>
    <w:rsid w:val="00B56C4C"/>
    <w:rsid w:val="00B56DC4"/>
    <w:rsid w:val="00B56E1C"/>
    <w:rsid w:val="00B56E51"/>
    <w:rsid w:val="00B56F46"/>
    <w:rsid w:val="00B56FB8"/>
    <w:rsid w:val="00B56FCA"/>
    <w:rsid w:val="00B56FD1"/>
    <w:rsid w:val="00B57036"/>
    <w:rsid w:val="00B5721F"/>
    <w:rsid w:val="00B57256"/>
    <w:rsid w:val="00B57343"/>
    <w:rsid w:val="00B57357"/>
    <w:rsid w:val="00B57364"/>
    <w:rsid w:val="00B57404"/>
    <w:rsid w:val="00B57420"/>
    <w:rsid w:val="00B574FF"/>
    <w:rsid w:val="00B57621"/>
    <w:rsid w:val="00B5766C"/>
    <w:rsid w:val="00B57689"/>
    <w:rsid w:val="00B57694"/>
    <w:rsid w:val="00B576E7"/>
    <w:rsid w:val="00B57823"/>
    <w:rsid w:val="00B57870"/>
    <w:rsid w:val="00B578F9"/>
    <w:rsid w:val="00B57911"/>
    <w:rsid w:val="00B5791E"/>
    <w:rsid w:val="00B5795D"/>
    <w:rsid w:val="00B57C55"/>
    <w:rsid w:val="00B57DD4"/>
    <w:rsid w:val="00B57DD9"/>
    <w:rsid w:val="00B57DDA"/>
    <w:rsid w:val="00B60014"/>
    <w:rsid w:val="00B60141"/>
    <w:rsid w:val="00B6017E"/>
    <w:rsid w:val="00B601A0"/>
    <w:rsid w:val="00B601E7"/>
    <w:rsid w:val="00B6025A"/>
    <w:rsid w:val="00B602CC"/>
    <w:rsid w:val="00B602D3"/>
    <w:rsid w:val="00B602D7"/>
    <w:rsid w:val="00B603A3"/>
    <w:rsid w:val="00B60535"/>
    <w:rsid w:val="00B60574"/>
    <w:rsid w:val="00B605E8"/>
    <w:rsid w:val="00B6061C"/>
    <w:rsid w:val="00B60641"/>
    <w:rsid w:val="00B60699"/>
    <w:rsid w:val="00B6069C"/>
    <w:rsid w:val="00B6074C"/>
    <w:rsid w:val="00B608AF"/>
    <w:rsid w:val="00B608C3"/>
    <w:rsid w:val="00B60923"/>
    <w:rsid w:val="00B6093B"/>
    <w:rsid w:val="00B60965"/>
    <w:rsid w:val="00B609B2"/>
    <w:rsid w:val="00B60B0B"/>
    <w:rsid w:val="00B60B4B"/>
    <w:rsid w:val="00B60BC2"/>
    <w:rsid w:val="00B60C90"/>
    <w:rsid w:val="00B60F0C"/>
    <w:rsid w:val="00B60FC5"/>
    <w:rsid w:val="00B60FE1"/>
    <w:rsid w:val="00B61054"/>
    <w:rsid w:val="00B61105"/>
    <w:rsid w:val="00B611A9"/>
    <w:rsid w:val="00B6120B"/>
    <w:rsid w:val="00B61229"/>
    <w:rsid w:val="00B61244"/>
    <w:rsid w:val="00B61284"/>
    <w:rsid w:val="00B612C0"/>
    <w:rsid w:val="00B612DA"/>
    <w:rsid w:val="00B612DC"/>
    <w:rsid w:val="00B6137F"/>
    <w:rsid w:val="00B6140B"/>
    <w:rsid w:val="00B61459"/>
    <w:rsid w:val="00B61683"/>
    <w:rsid w:val="00B616BA"/>
    <w:rsid w:val="00B616F6"/>
    <w:rsid w:val="00B61740"/>
    <w:rsid w:val="00B617B5"/>
    <w:rsid w:val="00B6181E"/>
    <w:rsid w:val="00B6184B"/>
    <w:rsid w:val="00B61903"/>
    <w:rsid w:val="00B619F6"/>
    <w:rsid w:val="00B61A16"/>
    <w:rsid w:val="00B61A3B"/>
    <w:rsid w:val="00B61A6E"/>
    <w:rsid w:val="00B61AD2"/>
    <w:rsid w:val="00B61AE0"/>
    <w:rsid w:val="00B61BB1"/>
    <w:rsid w:val="00B61C3D"/>
    <w:rsid w:val="00B61CB2"/>
    <w:rsid w:val="00B61D4A"/>
    <w:rsid w:val="00B61EB6"/>
    <w:rsid w:val="00B61EFA"/>
    <w:rsid w:val="00B62008"/>
    <w:rsid w:val="00B6221F"/>
    <w:rsid w:val="00B62247"/>
    <w:rsid w:val="00B622D3"/>
    <w:rsid w:val="00B6234A"/>
    <w:rsid w:val="00B6236A"/>
    <w:rsid w:val="00B6239D"/>
    <w:rsid w:val="00B624E4"/>
    <w:rsid w:val="00B62541"/>
    <w:rsid w:val="00B6255C"/>
    <w:rsid w:val="00B62605"/>
    <w:rsid w:val="00B6268E"/>
    <w:rsid w:val="00B6272A"/>
    <w:rsid w:val="00B62742"/>
    <w:rsid w:val="00B627C3"/>
    <w:rsid w:val="00B6291E"/>
    <w:rsid w:val="00B629A6"/>
    <w:rsid w:val="00B629C6"/>
    <w:rsid w:val="00B62AB8"/>
    <w:rsid w:val="00B62B7A"/>
    <w:rsid w:val="00B62BC7"/>
    <w:rsid w:val="00B62CBD"/>
    <w:rsid w:val="00B62D24"/>
    <w:rsid w:val="00B62D5D"/>
    <w:rsid w:val="00B62F40"/>
    <w:rsid w:val="00B62F83"/>
    <w:rsid w:val="00B6304D"/>
    <w:rsid w:val="00B63199"/>
    <w:rsid w:val="00B6322E"/>
    <w:rsid w:val="00B63248"/>
    <w:rsid w:val="00B632C9"/>
    <w:rsid w:val="00B63329"/>
    <w:rsid w:val="00B633C3"/>
    <w:rsid w:val="00B633DB"/>
    <w:rsid w:val="00B633F5"/>
    <w:rsid w:val="00B634FF"/>
    <w:rsid w:val="00B6357B"/>
    <w:rsid w:val="00B635D6"/>
    <w:rsid w:val="00B635F9"/>
    <w:rsid w:val="00B636E8"/>
    <w:rsid w:val="00B63753"/>
    <w:rsid w:val="00B63835"/>
    <w:rsid w:val="00B6384F"/>
    <w:rsid w:val="00B638D1"/>
    <w:rsid w:val="00B639C5"/>
    <w:rsid w:val="00B63AA4"/>
    <w:rsid w:val="00B63B24"/>
    <w:rsid w:val="00B63C28"/>
    <w:rsid w:val="00B63CC9"/>
    <w:rsid w:val="00B63D3D"/>
    <w:rsid w:val="00B63D5F"/>
    <w:rsid w:val="00B63D8A"/>
    <w:rsid w:val="00B63DE0"/>
    <w:rsid w:val="00B63E15"/>
    <w:rsid w:val="00B63F05"/>
    <w:rsid w:val="00B63FB1"/>
    <w:rsid w:val="00B64060"/>
    <w:rsid w:val="00B640AB"/>
    <w:rsid w:val="00B640B4"/>
    <w:rsid w:val="00B64222"/>
    <w:rsid w:val="00B64255"/>
    <w:rsid w:val="00B6427B"/>
    <w:rsid w:val="00B642AA"/>
    <w:rsid w:val="00B643E2"/>
    <w:rsid w:val="00B643E3"/>
    <w:rsid w:val="00B64460"/>
    <w:rsid w:val="00B644D0"/>
    <w:rsid w:val="00B647C9"/>
    <w:rsid w:val="00B647E6"/>
    <w:rsid w:val="00B6487B"/>
    <w:rsid w:val="00B64883"/>
    <w:rsid w:val="00B648A7"/>
    <w:rsid w:val="00B649B6"/>
    <w:rsid w:val="00B649C9"/>
    <w:rsid w:val="00B64A35"/>
    <w:rsid w:val="00B64A8F"/>
    <w:rsid w:val="00B64AC6"/>
    <w:rsid w:val="00B64C83"/>
    <w:rsid w:val="00B64C9D"/>
    <w:rsid w:val="00B64CC6"/>
    <w:rsid w:val="00B64CCB"/>
    <w:rsid w:val="00B64D5F"/>
    <w:rsid w:val="00B64E33"/>
    <w:rsid w:val="00B650BA"/>
    <w:rsid w:val="00B651B3"/>
    <w:rsid w:val="00B6524A"/>
    <w:rsid w:val="00B65414"/>
    <w:rsid w:val="00B654B0"/>
    <w:rsid w:val="00B65504"/>
    <w:rsid w:val="00B6554B"/>
    <w:rsid w:val="00B6568A"/>
    <w:rsid w:val="00B656E7"/>
    <w:rsid w:val="00B657A4"/>
    <w:rsid w:val="00B65845"/>
    <w:rsid w:val="00B658B6"/>
    <w:rsid w:val="00B659B3"/>
    <w:rsid w:val="00B659E7"/>
    <w:rsid w:val="00B65A08"/>
    <w:rsid w:val="00B65B32"/>
    <w:rsid w:val="00B65B4A"/>
    <w:rsid w:val="00B65C26"/>
    <w:rsid w:val="00B65D5B"/>
    <w:rsid w:val="00B65E32"/>
    <w:rsid w:val="00B65E54"/>
    <w:rsid w:val="00B65EA0"/>
    <w:rsid w:val="00B65EF8"/>
    <w:rsid w:val="00B65FDE"/>
    <w:rsid w:val="00B65FFA"/>
    <w:rsid w:val="00B660F8"/>
    <w:rsid w:val="00B6621D"/>
    <w:rsid w:val="00B6625C"/>
    <w:rsid w:val="00B66265"/>
    <w:rsid w:val="00B6626C"/>
    <w:rsid w:val="00B6643B"/>
    <w:rsid w:val="00B66491"/>
    <w:rsid w:val="00B664BA"/>
    <w:rsid w:val="00B664C7"/>
    <w:rsid w:val="00B66660"/>
    <w:rsid w:val="00B66707"/>
    <w:rsid w:val="00B6680B"/>
    <w:rsid w:val="00B66849"/>
    <w:rsid w:val="00B66A37"/>
    <w:rsid w:val="00B66A47"/>
    <w:rsid w:val="00B66A82"/>
    <w:rsid w:val="00B66A88"/>
    <w:rsid w:val="00B66AFB"/>
    <w:rsid w:val="00B66BB1"/>
    <w:rsid w:val="00B66BD1"/>
    <w:rsid w:val="00B66BF4"/>
    <w:rsid w:val="00B66C97"/>
    <w:rsid w:val="00B66D3B"/>
    <w:rsid w:val="00B66DFB"/>
    <w:rsid w:val="00B66EBE"/>
    <w:rsid w:val="00B66F9D"/>
    <w:rsid w:val="00B66FD9"/>
    <w:rsid w:val="00B67188"/>
    <w:rsid w:val="00B6726C"/>
    <w:rsid w:val="00B67318"/>
    <w:rsid w:val="00B67369"/>
    <w:rsid w:val="00B67495"/>
    <w:rsid w:val="00B67501"/>
    <w:rsid w:val="00B675BD"/>
    <w:rsid w:val="00B676ED"/>
    <w:rsid w:val="00B677A1"/>
    <w:rsid w:val="00B67854"/>
    <w:rsid w:val="00B678AA"/>
    <w:rsid w:val="00B6792A"/>
    <w:rsid w:val="00B679F1"/>
    <w:rsid w:val="00B67A58"/>
    <w:rsid w:val="00B67AE6"/>
    <w:rsid w:val="00B67B93"/>
    <w:rsid w:val="00B67BFB"/>
    <w:rsid w:val="00B67C15"/>
    <w:rsid w:val="00B67C1E"/>
    <w:rsid w:val="00B67C80"/>
    <w:rsid w:val="00B67DCC"/>
    <w:rsid w:val="00B67E5A"/>
    <w:rsid w:val="00B67ECD"/>
    <w:rsid w:val="00B67ED3"/>
    <w:rsid w:val="00B67F2C"/>
    <w:rsid w:val="00B67F4D"/>
    <w:rsid w:val="00B702D0"/>
    <w:rsid w:val="00B70339"/>
    <w:rsid w:val="00B7049E"/>
    <w:rsid w:val="00B70551"/>
    <w:rsid w:val="00B705BF"/>
    <w:rsid w:val="00B706A3"/>
    <w:rsid w:val="00B70701"/>
    <w:rsid w:val="00B7076D"/>
    <w:rsid w:val="00B707C6"/>
    <w:rsid w:val="00B7097C"/>
    <w:rsid w:val="00B709CB"/>
    <w:rsid w:val="00B70A2B"/>
    <w:rsid w:val="00B70A6D"/>
    <w:rsid w:val="00B70A9E"/>
    <w:rsid w:val="00B70AEE"/>
    <w:rsid w:val="00B70AF3"/>
    <w:rsid w:val="00B70B00"/>
    <w:rsid w:val="00B70B04"/>
    <w:rsid w:val="00B70B1A"/>
    <w:rsid w:val="00B70B4F"/>
    <w:rsid w:val="00B70BFD"/>
    <w:rsid w:val="00B70CDB"/>
    <w:rsid w:val="00B70ECC"/>
    <w:rsid w:val="00B70F26"/>
    <w:rsid w:val="00B7108C"/>
    <w:rsid w:val="00B7108E"/>
    <w:rsid w:val="00B7110F"/>
    <w:rsid w:val="00B71126"/>
    <w:rsid w:val="00B71141"/>
    <w:rsid w:val="00B71167"/>
    <w:rsid w:val="00B7123C"/>
    <w:rsid w:val="00B712BE"/>
    <w:rsid w:val="00B71341"/>
    <w:rsid w:val="00B7136C"/>
    <w:rsid w:val="00B7140E"/>
    <w:rsid w:val="00B714C7"/>
    <w:rsid w:val="00B71558"/>
    <w:rsid w:val="00B71559"/>
    <w:rsid w:val="00B7158C"/>
    <w:rsid w:val="00B71656"/>
    <w:rsid w:val="00B7165D"/>
    <w:rsid w:val="00B717F4"/>
    <w:rsid w:val="00B7180E"/>
    <w:rsid w:val="00B71999"/>
    <w:rsid w:val="00B71A07"/>
    <w:rsid w:val="00B71A11"/>
    <w:rsid w:val="00B71A24"/>
    <w:rsid w:val="00B71A5F"/>
    <w:rsid w:val="00B71ACB"/>
    <w:rsid w:val="00B71AF2"/>
    <w:rsid w:val="00B71B69"/>
    <w:rsid w:val="00B71B75"/>
    <w:rsid w:val="00B71BB3"/>
    <w:rsid w:val="00B71C04"/>
    <w:rsid w:val="00B71C42"/>
    <w:rsid w:val="00B71C60"/>
    <w:rsid w:val="00B71D3C"/>
    <w:rsid w:val="00B71DD5"/>
    <w:rsid w:val="00B71E31"/>
    <w:rsid w:val="00B71E89"/>
    <w:rsid w:val="00B71EEB"/>
    <w:rsid w:val="00B72024"/>
    <w:rsid w:val="00B720A8"/>
    <w:rsid w:val="00B721AC"/>
    <w:rsid w:val="00B721DC"/>
    <w:rsid w:val="00B72232"/>
    <w:rsid w:val="00B72239"/>
    <w:rsid w:val="00B7223E"/>
    <w:rsid w:val="00B723E7"/>
    <w:rsid w:val="00B723FB"/>
    <w:rsid w:val="00B7242C"/>
    <w:rsid w:val="00B724B0"/>
    <w:rsid w:val="00B72503"/>
    <w:rsid w:val="00B725A2"/>
    <w:rsid w:val="00B72651"/>
    <w:rsid w:val="00B726D5"/>
    <w:rsid w:val="00B72710"/>
    <w:rsid w:val="00B72735"/>
    <w:rsid w:val="00B727CC"/>
    <w:rsid w:val="00B727F2"/>
    <w:rsid w:val="00B72818"/>
    <w:rsid w:val="00B7283D"/>
    <w:rsid w:val="00B7293F"/>
    <w:rsid w:val="00B729AE"/>
    <w:rsid w:val="00B72A47"/>
    <w:rsid w:val="00B72AA2"/>
    <w:rsid w:val="00B72B3D"/>
    <w:rsid w:val="00B72BC8"/>
    <w:rsid w:val="00B72C58"/>
    <w:rsid w:val="00B72C8E"/>
    <w:rsid w:val="00B72E26"/>
    <w:rsid w:val="00B72F07"/>
    <w:rsid w:val="00B72F2E"/>
    <w:rsid w:val="00B73052"/>
    <w:rsid w:val="00B730B9"/>
    <w:rsid w:val="00B7315C"/>
    <w:rsid w:val="00B73226"/>
    <w:rsid w:val="00B732CB"/>
    <w:rsid w:val="00B732E4"/>
    <w:rsid w:val="00B73357"/>
    <w:rsid w:val="00B73388"/>
    <w:rsid w:val="00B7338D"/>
    <w:rsid w:val="00B733AA"/>
    <w:rsid w:val="00B733CA"/>
    <w:rsid w:val="00B73421"/>
    <w:rsid w:val="00B734B8"/>
    <w:rsid w:val="00B73579"/>
    <w:rsid w:val="00B735FA"/>
    <w:rsid w:val="00B73628"/>
    <w:rsid w:val="00B736B1"/>
    <w:rsid w:val="00B737E9"/>
    <w:rsid w:val="00B73858"/>
    <w:rsid w:val="00B738EC"/>
    <w:rsid w:val="00B738F2"/>
    <w:rsid w:val="00B7390A"/>
    <w:rsid w:val="00B7393E"/>
    <w:rsid w:val="00B73972"/>
    <w:rsid w:val="00B73B54"/>
    <w:rsid w:val="00B73BD9"/>
    <w:rsid w:val="00B73C13"/>
    <w:rsid w:val="00B73C16"/>
    <w:rsid w:val="00B73D34"/>
    <w:rsid w:val="00B73D8C"/>
    <w:rsid w:val="00B73DB2"/>
    <w:rsid w:val="00B73DD0"/>
    <w:rsid w:val="00B73E25"/>
    <w:rsid w:val="00B73E7E"/>
    <w:rsid w:val="00B7404D"/>
    <w:rsid w:val="00B740A9"/>
    <w:rsid w:val="00B741E9"/>
    <w:rsid w:val="00B7421D"/>
    <w:rsid w:val="00B743EE"/>
    <w:rsid w:val="00B744D4"/>
    <w:rsid w:val="00B744DF"/>
    <w:rsid w:val="00B74628"/>
    <w:rsid w:val="00B74666"/>
    <w:rsid w:val="00B747CF"/>
    <w:rsid w:val="00B74823"/>
    <w:rsid w:val="00B7485E"/>
    <w:rsid w:val="00B74875"/>
    <w:rsid w:val="00B74918"/>
    <w:rsid w:val="00B749E5"/>
    <w:rsid w:val="00B749EF"/>
    <w:rsid w:val="00B74A78"/>
    <w:rsid w:val="00B74A7E"/>
    <w:rsid w:val="00B74B27"/>
    <w:rsid w:val="00B74B48"/>
    <w:rsid w:val="00B74BAE"/>
    <w:rsid w:val="00B74CB0"/>
    <w:rsid w:val="00B74D1D"/>
    <w:rsid w:val="00B74D5D"/>
    <w:rsid w:val="00B74D5E"/>
    <w:rsid w:val="00B74D78"/>
    <w:rsid w:val="00B74D9C"/>
    <w:rsid w:val="00B74DA8"/>
    <w:rsid w:val="00B74DC0"/>
    <w:rsid w:val="00B74E98"/>
    <w:rsid w:val="00B74FF2"/>
    <w:rsid w:val="00B75011"/>
    <w:rsid w:val="00B7509F"/>
    <w:rsid w:val="00B750C5"/>
    <w:rsid w:val="00B750E2"/>
    <w:rsid w:val="00B7515F"/>
    <w:rsid w:val="00B75283"/>
    <w:rsid w:val="00B75294"/>
    <w:rsid w:val="00B75298"/>
    <w:rsid w:val="00B752A3"/>
    <w:rsid w:val="00B752B3"/>
    <w:rsid w:val="00B753BC"/>
    <w:rsid w:val="00B754CF"/>
    <w:rsid w:val="00B754F1"/>
    <w:rsid w:val="00B755B3"/>
    <w:rsid w:val="00B7561D"/>
    <w:rsid w:val="00B75633"/>
    <w:rsid w:val="00B7570E"/>
    <w:rsid w:val="00B7570F"/>
    <w:rsid w:val="00B7572D"/>
    <w:rsid w:val="00B757CE"/>
    <w:rsid w:val="00B758C7"/>
    <w:rsid w:val="00B75908"/>
    <w:rsid w:val="00B75927"/>
    <w:rsid w:val="00B759B7"/>
    <w:rsid w:val="00B759CA"/>
    <w:rsid w:val="00B759D2"/>
    <w:rsid w:val="00B759D7"/>
    <w:rsid w:val="00B75A74"/>
    <w:rsid w:val="00B75A7D"/>
    <w:rsid w:val="00B75D00"/>
    <w:rsid w:val="00B75D8C"/>
    <w:rsid w:val="00B760A9"/>
    <w:rsid w:val="00B76130"/>
    <w:rsid w:val="00B761C0"/>
    <w:rsid w:val="00B76218"/>
    <w:rsid w:val="00B76221"/>
    <w:rsid w:val="00B7627A"/>
    <w:rsid w:val="00B762AF"/>
    <w:rsid w:val="00B762BB"/>
    <w:rsid w:val="00B7634C"/>
    <w:rsid w:val="00B76358"/>
    <w:rsid w:val="00B76387"/>
    <w:rsid w:val="00B76388"/>
    <w:rsid w:val="00B763AD"/>
    <w:rsid w:val="00B76430"/>
    <w:rsid w:val="00B76473"/>
    <w:rsid w:val="00B764E0"/>
    <w:rsid w:val="00B764E7"/>
    <w:rsid w:val="00B7655F"/>
    <w:rsid w:val="00B76590"/>
    <w:rsid w:val="00B76607"/>
    <w:rsid w:val="00B7663D"/>
    <w:rsid w:val="00B7663F"/>
    <w:rsid w:val="00B7665F"/>
    <w:rsid w:val="00B766B8"/>
    <w:rsid w:val="00B766F9"/>
    <w:rsid w:val="00B768EC"/>
    <w:rsid w:val="00B768F3"/>
    <w:rsid w:val="00B76927"/>
    <w:rsid w:val="00B769CF"/>
    <w:rsid w:val="00B76BF1"/>
    <w:rsid w:val="00B76C1E"/>
    <w:rsid w:val="00B76CFD"/>
    <w:rsid w:val="00B76D7B"/>
    <w:rsid w:val="00B76E2E"/>
    <w:rsid w:val="00B76E94"/>
    <w:rsid w:val="00B76F18"/>
    <w:rsid w:val="00B76FF2"/>
    <w:rsid w:val="00B7700F"/>
    <w:rsid w:val="00B770FA"/>
    <w:rsid w:val="00B7714C"/>
    <w:rsid w:val="00B771EF"/>
    <w:rsid w:val="00B77212"/>
    <w:rsid w:val="00B7723A"/>
    <w:rsid w:val="00B7724F"/>
    <w:rsid w:val="00B77255"/>
    <w:rsid w:val="00B772F3"/>
    <w:rsid w:val="00B772F8"/>
    <w:rsid w:val="00B773DF"/>
    <w:rsid w:val="00B77495"/>
    <w:rsid w:val="00B774BF"/>
    <w:rsid w:val="00B77521"/>
    <w:rsid w:val="00B77549"/>
    <w:rsid w:val="00B77678"/>
    <w:rsid w:val="00B7768A"/>
    <w:rsid w:val="00B776F6"/>
    <w:rsid w:val="00B7774B"/>
    <w:rsid w:val="00B77776"/>
    <w:rsid w:val="00B7778D"/>
    <w:rsid w:val="00B777C5"/>
    <w:rsid w:val="00B77801"/>
    <w:rsid w:val="00B778A0"/>
    <w:rsid w:val="00B778F0"/>
    <w:rsid w:val="00B77981"/>
    <w:rsid w:val="00B77989"/>
    <w:rsid w:val="00B779F7"/>
    <w:rsid w:val="00B77CEF"/>
    <w:rsid w:val="00B77D5C"/>
    <w:rsid w:val="00B77EAF"/>
    <w:rsid w:val="00B77F48"/>
    <w:rsid w:val="00B77FBB"/>
    <w:rsid w:val="00B80082"/>
    <w:rsid w:val="00B801A6"/>
    <w:rsid w:val="00B801EA"/>
    <w:rsid w:val="00B80293"/>
    <w:rsid w:val="00B80400"/>
    <w:rsid w:val="00B804AE"/>
    <w:rsid w:val="00B8068D"/>
    <w:rsid w:val="00B806A2"/>
    <w:rsid w:val="00B806B2"/>
    <w:rsid w:val="00B806C0"/>
    <w:rsid w:val="00B806F3"/>
    <w:rsid w:val="00B80788"/>
    <w:rsid w:val="00B808EA"/>
    <w:rsid w:val="00B809B8"/>
    <w:rsid w:val="00B80A6A"/>
    <w:rsid w:val="00B80A79"/>
    <w:rsid w:val="00B80C46"/>
    <w:rsid w:val="00B80C67"/>
    <w:rsid w:val="00B80D24"/>
    <w:rsid w:val="00B80D26"/>
    <w:rsid w:val="00B80D8C"/>
    <w:rsid w:val="00B80DC0"/>
    <w:rsid w:val="00B80E2E"/>
    <w:rsid w:val="00B80E60"/>
    <w:rsid w:val="00B80E93"/>
    <w:rsid w:val="00B80F32"/>
    <w:rsid w:val="00B80F3B"/>
    <w:rsid w:val="00B80F95"/>
    <w:rsid w:val="00B80FC2"/>
    <w:rsid w:val="00B80FCD"/>
    <w:rsid w:val="00B81016"/>
    <w:rsid w:val="00B81223"/>
    <w:rsid w:val="00B81224"/>
    <w:rsid w:val="00B8122F"/>
    <w:rsid w:val="00B81235"/>
    <w:rsid w:val="00B8139D"/>
    <w:rsid w:val="00B81449"/>
    <w:rsid w:val="00B814C2"/>
    <w:rsid w:val="00B81507"/>
    <w:rsid w:val="00B81540"/>
    <w:rsid w:val="00B8154B"/>
    <w:rsid w:val="00B816B5"/>
    <w:rsid w:val="00B816C6"/>
    <w:rsid w:val="00B81760"/>
    <w:rsid w:val="00B817EB"/>
    <w:rsid w:val="00B8186D"/>
    <w:rsid w:val="00B81886"/>
    <w:rsid w:val="00B8193B"/>
    <w:rsid w:val="00B8194D"/>
    <w:rsid w:val="00B81A1A"/>
    <w:rsid w:val="00B81A88"/>
    <w:rsid w:val="00B81B13"/>
    <w:rsid w:val="00B81BD8"/>
    <w:rsid w:val="00B81C4D"/>
    <w:rsid w:val="00B81C69"/>
    <w:rsid w:val="00B81C70"/>
    <w:rsid w:val="00B81C99"/>
    <w:rsid w:val="00B81CF9"/>
    <w:rsid w:val="00B81D55"/>
    <w:rsid w:val="00B81D58"/>
    <w:rsid w:val="00B81E42"/>
    <w:rsid w:val="00B81E7A"/>
    <w:rsid w:val="00B81E9D"/>
    <w:rsid w:val="00B81EE8"/>
    <w:rsid w:val="00B81F95"/>
    <w:rsid w:val="00B82098"/>
    <w:rsid w:val="00B820AC"/>
    <w:rsid w:val="00B820FC"/>
    <w:rsid w:val="00B820FD"/>
    <w:rsid w:val="00B8212F"/>
    <w:rsid w:val="00B82217"/>
    <w:rsid w:val="00B822F1"/>
    <w:rsid w:val="00B82332"/>
    <w:rsid w:val="00B82393"/>
    <w:rsid w:val="00B823BC"/>
    <w:rsid w:val="00B82586"/>
    <w:rsid w:val="00B8258D"/>
    <w:rsid w:val="00B82597"/>
    <w:rsid w:val="00B8273F"/>
    <w:rsid w:val="00B82753"/>
    <w:rsid w:val="00B82795"/>
    <w:rsid w:val="00B827E9"/>
    <w:rsid w:val="00B8283F"/>
    <w:rsid w:val="00B829E0"/>
    <w:rsid w:val="00B82AA3"/>
    <w:rsid w:val="00B82B9A"/>
    <w:rsid w:val="00B82BD4"/>
    <w:rsid w:val="00B82C0A"/>
    <w:rsid w:val="00B82D42"/>
    <w:rsid w:val="00B82D89"/>
    <w:rsid w:val="00B82D98"/>
    <w:rsid w:val="00B82E66"/>
    <w:rsid w:val="00B82E93"/>
    <w:rsid w:val="00B82E94"/>
    <w:rsid w:val="00B82EB8"/>
    <w:rsid w:val="00B82ED3"/>
    <w:rsid w:val="00B82F30"/>
    <w:rsid w:val="00B82F3E"/>
    <w:rsid w:val="00B82F86"/>
    <w:rsid w:val="00B8307F"/>
    <w:rsid w:val="00B83146"/>
    <w:rsid w:val="00B831FF"/>
    <w:rsid w:val="00B832C7"/>
    <w:rsid w:val="00B8344C"/>
    <w:rsid w:val="00B834A6"/>
    <w:rsid w:val="00B83531"/>
    <w:rsid w:val="00B8355D"/>
    <w:rsid w:val="00B83573"/>
    <w:rsid w:val="00B8358F"/>
    <w:rsid w:val="00B835DB"/>
    <w:rsid w:val="00B83665"/>
    <w:rsid w:val="00B836CD"/>
    <w:rsid w:val="00B8373A"/>
    <w:rsid w:val="00B837BE"/>
    <w:rsid w:val="00B837FC"/>
    <w:rsid w:val="00B83840"/>
    <w:rsid w:val="00B838C2"/>
    <w:rsid w:val="00B83989"/>
    <w:rsid w:val="00B83A63"/>
    <w:rsid w:val="00B83ABC"/>
    <w:rsid w:val="00B83BE8"/>
    <w:rsid w:val="00B83BF4"/>
    <w:rsid w:val="00B83CB6"/>
    <w:rsid w:val="00B83CFE"/>
    <w:rsid w:val="00B83D41"/>
    <w:rsid w:val="00B83D47"/>
    <w:rsid w:val="00B83E7B"/>
    <w:rsid w:val="00B83EF4"/>
    <w:rsid w:val="00B840A6"/>
    <w:rsid w:val="00B840FC"/>
    <w:rsid w:val="00B84157"/>
    <w:rsid w:val="00B8424D"/>
    <w:rsid w:val="00B84251"/>
    <w:rsid w:val="00B84275"/>
    <w:rsid w:val="00B84306"/>
    <w:rsid w:val="00B84310"/>
    <w:rsid w:val="00B8436C"/>
    <w:rsid w:val="00B84374"/>
    <w:rsid w:val="00B843B2"/>
    <w:rsid w:val="00B84472"/>
    <w:rsid w:val="00B84534"/>
    <w:rsid w:val="00B845D5"/>
    <w:rsid w:val="00B84668"/>
    <w:rsid w:val="00B846ED"/>
    <w:rsid w:val="00B8476F"/>
    <w:rsid w:val="00B8479E"/>
    <w:rsid w:val="00B84819"/>
    <w:rsid w:val="00B84869"/>
    <w:rsid w:val="00B8490F"/>
    <w:rsid w:val="00B8496B"/>
    <w:rsid w:val="00B84A45"/>
    <w:rsid w:val="00B84A7B"/>
    <w:rsid w:val="00B84B33"/>
    <w:rsid w:val="00B84BCF"/>
    <w:rsid w:val="00B84BDE"/>
    <w:rsid w:val="00B84D11"/>
    <w:rsid w:val="00B84D95"/>
    <w:rsid w:val="00B84DEE"/>
    <w:rsid w:val="00B84EEB"/>
    <w:rsid w:val="00B84F07"/>
    <w:rsid w:val="00B84F35"/>
    <w:rsid w:val="00B84F70"/>
    <w:rsid w:val="00B84FBA"/>
    <w:rsid w:val="00B84FD7"/>
    <w:rsid w:val="00B85116"/>
    <w:rsid w:val="00B851A6"/>
    <w:rsid w:val="00B851EE"/>
    <w:rsid w:val="00B8527F"/>
    <w:rsid w:val="00B852BE"/>
    <w:rsid w:val="00B853CA"/>
    <w:rsid w:val="00B8541F"/>
    <w:rsid w:val="00B85457"/>
    <w:rsid w:val="00B8562D"/>
    <w:rsid w:val="00B85780"/>
    <w:rsid w:val="00B8581D"/>
    <w:rsid w:val="00B85888"/>
    <w:rsid w:val="00B858E9"/>
    <w:rsid w:val="00B85A64"/>
    <w:rsid w:val="00B85AC5"/>
    <w:rsid w:val="00B85B1F"/>
    <w:rsid w:val="00B85C1D"/>
    <w:rsid w:val="00B85CB7"/>
    <w:rsid w:val="00B85D6E"/>
    <w:rsid w:val="00B85E0A"/>
    <w:rsid w:val="00B85E0D"/>
    <w:rsid w:val="00B85E32"/>
    <w:rsid w:val="00B85E8D"/>
    <w:rsid w:val="00B85EC1"/>
    <w:rsid w:val="00B85EFA"/>
    <w:rsid w:val="00B85F07"/>
    <w:rsid w:val="00B85F4B"/>
    <w:rsid w:val="00B85FF8"/>
    <w:rsid w:val="00B8604A"/>
    <w:rsid w:val="00B86056"/>
    <w:rsid w:val="00B860A3"/>
    <w:rsid w:val="00B86180"/>
    <w:rsid w:val="00B8622A"/>
    <w:rsid w:val="00B8624A"/>
    <w:rsid w:val="00B863AF"/>
    <w:rsid w:val="00B86404"/>
    <w:rsid w:val="00B8647C"/>
    <w:rsid w:val="00B86501"/>
    <w:rsid w:val="00B8652F"/>
    <w:rsid w:val="00B86597"/>
    <w:rsid w:val="00B86683"/>
    <w:rsid w:val="00B867FE"/>
    <w:rsid w:val="00B86841"/>
    <w:rsid w:val="00B868A4"/>
    <w:rsid w:val="00B86903"/>
    <w:rsid w:val="00B86A13"/>
    <w:rsid w:val="00B86BBE"/>
    <w:rsid w:val="00B86C52"/>
    <w:rsid w:val="00B86DA8"/>
    <w:rsid w:val="00B86E7C"/>
    <w:rsid w:val="00B86F1C"/>
    <w:rsid w:val="00B86F43"/>
    <w:rsid w:val="00B87037"/>
    <w:rsid w:val="00B870DA"/>
    <w:rsid w:val="00B870ED"/>
    <w:rsid w:val="00B870F9"/>
    <w:rsid w:val="00B8715E"/>
    <w:rsid w:val="00B8720F"/>
    <w:rsid w:val="00B87219"/>
    <w:rsid w:val="00B872B4"/>
    <w:rsid w:val="00B876AB"/>
    <w:rsid w:val="00B876F9"/>
    <w:rsid w:val="00B878BB"/>
    <w:rsid w:val="00B87995"/>
    <w:rsid w:val="00B87998"/>
    <w:rsid w:val="00B87A61"/>
    <w:rsid w:val="00B87A91"/>
    <w:rsid w:val="00B87B03"/>
    <w:rsid w:val="00B87B3E"/>
    <w:rsid w:val="00B87BC6"/>
    <w:rsid w:val="00B87BF6"/>
    <w:rsid w:val="00B87C5E"/>
    <w:rsid w:val="00B87C61"/>
    <w:rsid w:val="00B87D90"/>
    <w:rsid w:val="00B87DDA"/>
    <w:rsid w:val="00B87DE5"/>
    <w:rsid w:val="00B90019"/>
    <w:rsid w:val="00B9003D"/>
    <w:rsid w:val="00B9008A"/>
    <w:rsid w:val="00B900CC"/>
    <w:rsid w:val="00B900CF"/>
    <w:rsid w:val="00B901C6"/>
    <w:rsid w:val="00B902FD"/>
    <w:rsid w:val="00B903A4"/>
    <w:rsid w:val="00B90550"/>
    <w:rsid w:val="00B9057B"/>
    <w:rsid w:val="00B9059C"/>
    <w:rsid w:val="00B9059D"/>
    <w:rsid w:val="00B905A6"/>
    <w:rsid w:val="00B905A9"/>
    <w:rsid w:val="00B906BF"/>
    <w:rsid w:val="00B906C3"/>
    <w:rsid w:val="00B90795"/>
    <w:rsid w:val="00B907A8"/>
    <w:rsid w:val="00B90800"/>
    <w:rsid w:val="00B90AAA"/>
    <w:rsid w:val="00B90D43"/>
    <w:rsid w:val="00B90D72"/>
    <w:rsid w:val="00B90DD9"/>
    <w:rsid w:val="00B90E78"/>
    <w:rsid w:val="00B90E83"/>
    <w:rsid w:val="00B90F96"/>
    <w:rsid w:val="00B90F9F"/>
    <w:rsid w:val="00B90FB5"/>
    <w:rsid w:val="00B90FC2"/>
    <w:rsid w:val="00B9103D"/>
    <w:rsid w:val="00B910D0"/>
    <w:rsid w:val="00B91154"/>
    <w:rsid w:val="00B911E3"/>
    <w:rsid w:val="00B9125C"/>
    <w:rsid w:val="00B912F9"/>
    <w:rsid w:val="00B9135D"/>
    <w:rsid w:val="00B91382"/>
    <w:rsid w:val="00B913C9"/>
    <w:rsid w:val="00B9142C"/>
    <w:rsid w:val="00B914C1"/>
    <w:rsid w:val="00B91512"/>
    <w:rsid w:val="00B9152E"/>
    <w:rsid w:val="00B91533"/>
    <w:rsid w:val="00B91638"/>
    <w:rsid w:val="00B916FE"/>
    <w:rsid w:val="00B91A03"/>
    <w:rsid w:val="00B91A1A"/>
    <w:rsid w:val="00B91E13"/>
    <w:rsid w:val="00B91E4D"/>
    <w:rsid w:val="00B91E71"/>
    <w:rsid w:val="00B91E8F"/>
    <w:rsid w:val="00B92008"/>
    <w:rsid w:val="00B92044"/>
    <w:rsid w:val="00B92102"/>
    <w:rsid w:val="00B92151"/>
    <w:rsid w:val="00B92172"/>
    <w:rsid w:val="00B921AF"/>
    <w:rsid w:val="00B92295"/>
    <w:rsid w:val="00B92366"/>
    <w:rsid w:val="00B92387"/>
    <w:rsid w:val="00B925AB"/>
    <w:rsid w:val="00B92669"/>
    <w:rsid w:val="00B926DC"/>
    <w:rsid w:val="00B926FB"/>
    <w:rsid w:val="00B92712"/>
    <w:rsid w:val="00B927E9"/>
    <w:rsid w:val="00B9288D"/>
    <w:rsid w:val="00B92893"/>
    <w:rsid w:val="00B9293E"/>
    <w:rsid w:val="00B92A1D"/>
    <w:rsid w:val="00B92A48"/>
    <w:rsid w:val="00B92A52"/>
    <w:rsid w:val="00B92A97"/>
    <w:rsid w:val="00B92ADB"/>
    <w:rsid w:val="00B92B16"/>
    <w:rsid w:val="00B92B5E"/>
    <w:rsid w:val="00B92BE9"/>
    <w:rsid w:val="00B92C3F"/>
    <w:rsid w:val="00B92CC9"/>
    <w:rsid w:val="00B92CD9"/>
    <w:rsid w:val="00B92D88"/>
    <w:rsid w:val="00B92E0D"/>
    <w:rsid w:val="00B92EC0"/>
    <w:rsid w:val="00B92EC9"/>
    <w:rsid w:val="00B92F05"/>
    <w:rsid w:val="00B92F1E"/>
    <w:rsid w:val="00B92F38"/>
    <w:rsid w:val="00B92FAF"/>
    <w:rsid w:val="00B930ED"/>
    <w:rsid w:val="00B93144"/>
    <w:rsid w:val="00B9314D"/>
    <w:rsid w:val="00B93202"/>
    <w:rsid w:val="00B93222"/>
    <w:rsid w:val="00B93301"/>
    <w:rsid w:val="00B933E8"/>
    <w:rsid w:val="00B93493"/>
    <w:rsid w:val="00B934C7"/>
    <w:rsid w:val="00B9354E"/>
    <w:rsid w:val="00B93567"/>
    <w:rsid w:val="00B93573"/>
    <w:rsid w:val="00B935C4"/>
    <w:rsid w:val="00B9371A"/>
    <w:rsid w:val="00B93812"/>
    <w:rsid w:val="00B93825"/>
    <w:rsid w:val="00B9385C"/>
    <w:rsid w:val="00B938BD"/>
    <w:rsid w:val="00B93943"/>
    <w:rsid w:val="00B93996"/>
    <w:rsid w:val="00B939B1"/>
    <w:rsid w:val="00B93B4B"/>
    <w:rsid w:val="00B93C08"/>
    <w:rsid w:val="00B93C26"/>
    <w:rsid w:val="00B93CA3"/>
    <w:rsid w:val="00B93CB5"/>
    <w:rsid w:val="00B93D4C"/>
    <w:rsid w:val="00B93E89"/>
    <w:rsid w:val="00B93E91"/>
    <w:rsid w:val="00B93E9B"/>
    <w:rsid w:val="00B93ED3"/>
    <w:rsid w:val="00B93F70"/>
    <w:rsid w:val="00B9406F"/>
    <w:rsid w:val="00B940EC"/>
    <w:rsid w:val="00B94138"/>
    <w:rsid w:val="00B941CC"/>
    <w:rsid w:val="00B942BF"/>
    <w:rsid w:val="00B942E2"/>
    <w:rsid w:val="00B944CE"/>
    <w:rsid w:val="00B944E9"/>
    <w:rsid w:val="00B94508"/>
    <w:rsid w:val="00B94549"/>
    <w:rsid w:val="00B9459A"/>
    <w:rsid w:val="00B9459B"/>
    <w:rsid w:val="00B94642"/>
    <w:rsid w:val="00B94698"/>
    <w:rsid w:val="00B94708"/>
    <w:rsid w:val="00B94720"/>
    <w:rsid w:val="00B9475E"/>
    <w:rsid w:val="00B94781"/>
    <w:rsid w:val="00B947B6"/>
    <w:rsid w:val="00B94887"/>
    <w:rsid w:val="00B948DF"/>
    <w:rsid w:val="00B94922"/>
    <w:rsid w:val="00B949DA"/>
    <w:rsid w:val="00B94A0D"/>
    <w:rsid w:val="00B94D24"/>
    <w:rsid w:val="00B94D3D"/>
    <w:rsid w:val="00B94E02"/>
    <w:rsid w:val="00B94ECD"/>
    <w:rsid w:val="00B94F10"/>
    <w:rsid w:val="00B94FC7"/>
    <w:rsid w:val="00B94FE6"/>
    <w:rsid w:val="00B95097"/>
    <w:rsid w:val="00B950D5"/>
    <w:rsid w:val="00B950E6"/>
    <w:rsid w:val="00B9512D"/>
    <w:rsid w:val="00B9528F"/>
    <w:rsid w:val="00B9534B"/>
    <w:rsid w:val="00B95361"/>
    <w:rsid w:val="00B95394"/>
    <w:rsid w:val="00B953AD"/>
    <w:rsid w:val="00B953E3"/>
    <w:rsid w:val="00B953EA"/>
    <w:rsid w:val="00B9549A"/>
    <w:rsid w:val="00B95547"/>
    <w:rsid w:val="00B95567"/>
    <w:rsid w:val="00B9559E"/>
    <w:rsid w:val="00B955EA"/>
    <w:rsid w:val="00B956A1"/>
    <w:rsid w:val="00B95702"/>
    <w:rsid w:val="00B95779"/>
    <w:rsid w:val="00B95A18"/>
    <w:rsid w:val="00B95AC9"/>
    <w:rsid w:val="00B95C3C"/>
    <w:rsid w:val="00B95C93"/>
    <w:rsid w:val="00B95D9F"/>
    <w:rsid w:val="00B95DD5"/>
    <w:rsid w:val="00B95DF7"/>
    <w:rsid w:val="00B95DFB"/>
    <w:rsid w:val="00B95E15"/>
    <w:rsid w:val="00B95E46"/>
    <w:rsid w:val="00B95E66"/>
    <w:rsid w:val="00B95E7F"/>
    <w:rsid w:val="00B95F8A"/>
    <w:rsid w:val="00B96047"/>
    <w:rsid w:val="00B9606E"/>
    <w:rsid w:val="00B960A7"/>
    <w:rsid w:val="00B96282"/>
    <w:rsid w:val="00B962AC"/>
    <w:rsid w:val="00B962D2"/>
    <w:rsid w:val="00B962EC"/>
    <w:rsid w:val="00B96356"/>
    <w:rsid w:val="00B96448"/>
    <w:rsid w:val="00B964A9"/>
    <w:rsid w:val="00B964FA"/>
    <w:rsid w:val="00B965F0"/>
    <w:rsid w:val="00B96742"/>
    <w:rsid w:val="00B967A0"/>
    <w:rsid w:val="00B96915"/>
    <w:rsid w:val="00B96AAC"/>
    <w:rsid w:val="00B96B73"/>
    <w:rsid w:val="00B96B99"/>
    <w:rsid w:val="00B96BDB"/>
    <w:rsid w:val="00B96DAD"/>
    <w:rsid w:val="00B96DFD"/>
    <w:rsid w:val="00B96E06"/>
    <w:rsid w:val="00B96E49"/>
    <w:rsid w:val="00B96E69"/>
    <w:rsid w:val="00B96EBC"/>
    <w:rsid w:val="00B96F3A"/>
    <w:rsid w:val="00B96F6B"/>
    <w:rsid w:val="00B96F7C"/>
    <w:rsid w:val="00B97019"/>
    <w:rsid w:val="00B9711C"/>
    <w:rsid w:val="00B971A7"/>
    <w:rsid w:val="00B9726F"/>
    <w:rsid w:val="00B972B1"/>
    <w:rsid w:val="00B972F1"/>
    <w:rsid w:val="00B9732E"/>
    <w:rsid w:val="00B97382"/>
    <w:rsid w:val="00B97464"/>
    <w:rsid w:val="00B97533"/>
    <w:rsid w:val="00B9754C"/>
    <w:rsid w:val="00B9754F"/>
    <w:rsid w:val="00B9767B"/>
    <w:rsid w:val="00B976D1"/>
    <w:rsid w:val="00B977C9"/>
    <w:rsid w:val="00B977DB"/>
    <w:rsid w:val="00B97826"/>
    <w:rsid w:val="00B97891"/>
    <w:rsid w:val="00B978C9"/>
    <w:rsid w:val="00B9794B"/>
    <w:rsid w:val="00B97A09"/>
    <w:rsid w:val="00B97B16"/>
    <w:rsid w:val="00B97BE2"/>
    <w:rsid w:val="00B97C63"/>
    <w:rsid w:val="00B97CF7"/>
    <w:rsid w:val="00B97D79"/>
    <w:rsid w:val="00B97E2D"/>
    <w:rsid w:val="00B97EC2"/>
    <w:rsid w:val="00B97F46"/>
    <w:rsid w:val="00B97F82"/>
    <w:rsid w:val="00BA0022"/>
    <w:rsid w:val="00BA00CF"/>
    <w:rsid w:val="00BA025A"/>
    <w:rsid w:val="00BA0297"/>
    <w:rsid w:val="00BA02B0"/>
    <w:rsid w:val="00BA02B6"/>
    <w:rsid w:val="00BA0322"/>
    <w:rsid w:val="00BA03AF"/>
    <w:rsid w:val="00BA043E"/>
    <w:rsid w:val="00BA04B4"/>
    <w:rsid w:val="00BA0595"/>
    <w:rsid w:val="00BA0662"/>
    <w:rsid w:val="00BA0772"/>
    <w:rsid w:val="00BA0961"/>
    <w:rsid w:val="00BA09B4"/>
    <w:rsid w:val="00BA0A55"/>
    <w:rsid w:val="00BA0A8E"/>
    <w:rsid w:val="00BA0A92"/>
    <w:rsid w:val="00BA0BD8"/>
    <w:rsid w:val="00BA0C04"/>
    <w:rsid w:val="00BA0C74"/>
    <w:rsid w:val="00BA0C77"/>
    <w:rsid w:val="00BA0D0D"/>
    <w:rsid w:val="00BA0D4F"/>
    <w:rsid w:val="00BA0D60"/>
    <w:rsid w:val="00BA0D9F"/>
    <w:rsid w:val="00BA0DD5"/>
    <w:rsid w:val="00BA0E4D"/>
    <w:rsid w:val="00BA0F61"/>
    <w:rsid w:val="00BA1003"/>
    <w:rsid w:val="00BA118C"/>
    <w:rsid w:val="00BA11AD"/>
    <w:rsid w:val="00BA11AE"/>
    <w:rsid w:val="00BA11B5"/>
    <w:rsid w:val="00BA11CB"/>
    <w:rsid w:val="00BA12A3"/>
    <w:rsid w:val="00BA143C"/>
    <w:rsid w:val="00BA147F"/>
    <w:rsid w:val="00BA149D"/>
    <w:rsid w:val="00BA1568"/>
    <w:rsid w:val="00BA15F5"/>
    <w:rsid w:val="00BA1632"/>
    <w:rsid w:val="00BA1659"/>
    <w:rsid w:val="00BA16B1"/>
    <w:rsid w:val="00BA1760"/>
    <w:rsid w:val="00BA17AF"/>
    <w:rsid w:val="00BA17F7"/>
    <w:rsid w:val="00BA18E1"/>
    <w:rsid w:val="00BA18F8"/>
    <w:rsid w:val="00BA1A82"/>
    <w:rsid w:val="00BA1AF3"/>
    <w:rsid w:val="00BA1BE3"/>
    <w:rsid w:val="00BA1BFF"/>
    <w:rsid w:val="00BA1C0F"/>
    <w:rsid w:val="00BA1DE8"/>
    <w:rsid w:val="00BA1DEF"/>
    <w:rsid w:val="00BA1E88"/>
    <w:rsid w:val="00BA1E95"/>
    <w:rsid w:val="00BA203E"/>
    <w:rsid w:val="00BA2045"/>
    <w:rsid w:val="00BA209F"/>
    <w:rsid w:val="00BA20D5"/>
    <w:rsid w:val="00BA2101"/>
    <w:rsid w:val="00BA2234"/>
    <w:rsid w:val="00BA2246"/>
    <w:rsid w:val="00BA22F6"/>
    <w:rsid w:val="00BA233D"/>
    <w:rsid w:val="00BA2443"/>
    <w:rsid w:val="00BA250D"/>
    <w:rsid w:val="00BA2580"/>
    <w:rsid w:val="00BA25AA"/>
    <w:rsid w:val="00BA2622"/>
    <w:rsid w:val="00BA276D"/>
    <w:rsid w:val="00BA286D"/>
    <w:rsid w:val="00BA2A4B"/>
    <w:rsid w:val="00BA2A4C"/>
    <w:rsid w:val="00BA2A72"/>
    <w:rsid w:val="00BA2A84"/>
    <w:rsid w:val="00BA2B4D"/>
    <w:rsid w:val="00BA2BE2"/>
    <w:rsid w:val="00BA2C1D"/>
    <w:rsid w:val="00BA2C46"/>
    <w:rsid w:val="00BA2CCC"/>
    <w:rsid w:val="00BA2D59"/>
    <w:rsid w:val="00BA2D97"/>
    <w:rsid w:val="00BA2DDF"/>
    <w:rsid w:val="00BA2E0A"/>
    <w:rsid w:val="00BA2E24"/>
    <w:rsid w:val="00BA2E29"/>
    <w:rsid w:val="00BA2ECA"/>
    <w:rsid w:val="00BA2FA3"/>
    <w:rsid w:val="00BA30DF"/>
    <w:rsid w:val="00BA31FA"/>
    <w:rsid w:val="00BA32BF"/>
    <w:rsid w:val="00BA3335"/>
    <w:rsid w:val="00BA339E"/>
    <w:rsid w:val="00BA33B0"/>
    <w:rsid w:val="00BA341F"/>
    <w:rsid w:val="00BA3662"/>
    <w:rsid w:val="00BA3785"/>
    <w:rsid w:val="00BA3849"/>
    <w:rsid w:val="00BA3890"/>
    <w:rsid w:val="00BA3929"/>
    <w:rsid w:val="00BA3958"/>
    <w:rsid w:val="00BA396A"/>
    <w:rsid w:val="00BA3A66"/>
    <w:rsid w:val="00BA3B2D"/>
    <w:rsid w:val="00BA3B3C"/>
    <w:rsid w:val="00BA3B48"/>
    <w:rsid w:val="00BA3B49"/>
    <w:rsid w:val="00BA3BC4"/>
    <w:rsid w:val="00BA3BD5"/>
    <w:rsid w:val="00BA3DA2"/>
    <w:rsid w:val="00BA3DC2"/>
    <w:rsid w:val="00BA3DEC"/>
    <w:rsid w:val="00BA3F4B"/>
    <w:rsid w:val="00BA3FF3"/>
    <w:rsid w:val="00BA417B"/>
    <w:rsid w:val="00BA425F"/>
    <w:rsid w:val="00BA4338"/>
    <w:rsid w:val="00BA434E"/>
    <w:rsid w:val="00BA452A"/>
    <w:rsid w:val="00BA4539"/>
    <w:rsid w:val="00BA46EB"/>
    <w:rsid w:val="00BA478F"/>
    <w:rsid w:val="00BA480C"/>
    <w:rsid w:val="00BA4846"/>
    <w:rsid w:val="00BA485A"/>
    <w:rsid w:val="00BA4882"/>
    <w:rsid w:val="00BA489D"/>
    <w:rsid w:val="00BA497E"/>
    <w:rsid w:val="00BA49DF"/>
    <w:rsid w:val="00BA4A04"/>
    <w:rsid w:val="00BA4A09"/>
    <w:rsid w:val="00BA4AB1"/>
    <w:rsid w:val="00BA4C70"/>
    <w:rsid w:val="00BA4C9B"/>
    <w:rsid w:val="00BA4E2D"/>
    <w:rsid w:val="00BA4E51"/>
    <w:rsid w:val="00BA4F23"/>
    <w:rsid w:val="00BA4F2F"/>
    <w:rsid w:val="00BA4F39"/>
    <w:rsid w:val="00BA4FC4"/>
    <w:rsid w:val="00BA50B0"/>
    <w:rsid w:val="00BA51AD"/>
    <w:rsid w:val="00BA51C3"/>
    <w:rsid w:val="00BA5227"/>
    <w:rsid w:val="00BA529A"/>
    <w:rsid w:val="00BA52B6"/>
    <w:rsid w:val="00BA52E6"/>
    <w:rsid w:val="00BA5312"/>
    <w:rsid w:val="00BA5337"/>
    <w:rsid w:val="00BA536B"/>
    <w:rsid w:val="00BA53A6"/>
    <w:rsid w:val="00BA54DF"/>
    <w:rsid w:val="00BA5510"/>
    <w:rsid w:val="00BA556E"/>
    <w:rsid w:val="00BA5610"/>
    <w:rsid w:val="00BA563B"/>
    <w:rsid w:val="00BA563D"/>
    <w:rsid w:val="00BA5693"/>
    <w:rsid w:val="00BA578C"/>
    <w:rsid w:val="00BA581D"/>
    <w:rsid w:val="00BA5823"/>
    <w:rsid w:val="00BA58FF"/>
    <w:rsid w:val="00BA5905"/>
    <w:rsid w:val="00BA591C"/>
    <w:rsid w:val="00BA59F6"/>
    <w:rsid w:val="00BA5A26"/>
    <w:rsid w:val="00BA5A99"/>
    <w:rsid w:val="00BA5ABC"/>
    <w:rsid w:val="00BA5B32"/>
    <w:rsid w:val="00BA5BC9"/>
    <w:rsid w:val="00BA5C07"/>
    <w:rsid w:val="00BA5C31"/>
    <w:rsid w:val="00BA5C83"/>
    <w:rsid w:val="00BA5C8F"/>
    <w:rsid w:val="00BA5CB8"/>
    <w:rsid w:val="00BA5CF6"/>
    <w:rsid w:val="00BA5D04"/>
    <w:rsid w:val="00BA5D9A"/>
    <w:rsid w:val="00BA5E14"/>
    <w:rsid w:val="00BA5E22"/>
    <w:rsid w:val="00BA5EDD"/>
    <w:rsid w:val="00BA609C"/>
    <w:rsid w:val="00BA60E8"/>
    <w:rsid w:val="00BA6119"/>
    <w:rsid w:val="00BA61B6"/>
    <w:rsid w:val="00BA622C"/>
    <w:rsid w:val="00BA62AA"/>
    <w:rsid w:val="00BA636D"/>
    <w:rsid w:val="00BA658C"/>
    <w:rsid w:val="00BA65D7"/>
    <w:rsid w:val="00BA665D"/>
    <w:rsid w:val="00BA6666"/>
    <w:rsid w:val="00BA66E4"/>
    <w:rsid w:val="00BA66E6"/>
    <w:rsid w:val="00BA6768"/>
    <w:rsid w:val="00BA680E"/>
    <w:rsid w:val="00BA683B"/>
    <w:rsid w:val="00BA68B7"/>
    <w:rsid w:val="00BA6975"/>
    <w:rsid w:val="00BA6A13"/>
    <w:rsid w:val="00BA6A2A"/>
    <w:rsid w:val="00BA6AF8"/>
    <w:rsid w:val="00BA6B81"/>
    <w:rsid w:val="00BA6B91"/>
    <w:rsid w:val="00BA6BD2"/>
    <w:rsid w:val="00BA6C0C"/>
    <w:rsid w:val="00BA6CBC"/>
    <w:rsid w:val="00BA6D34"/>
    <w:rsid w:val="00BA6DC9"/>
    <w:rsid w:val="00BA6DF0"/>
    <w:rsid w:val="00BA6E52"/>
    <w:rsid w:val="00BA6ED4"/>
    <w:rsid w:val="00BA6EEE"/>
    <w:rsid w:val="00BA6EEF"/>
    <w:rsid w:val="00BA6F5E"/>
    <w:rsid w:val="00BA70AA"/>
    <w:rsid w:val="00BA70D1"/>
    <w:rsid w:val="00BA70ED"/>
    <w:rsid w:val="00BA7124"/>
    <w:rsid w:val="00BA718F"/>
    <w:rsid w:val="00BA71ED"/>
    <w:rsid w:val="00BA728D"/>
    <w:rsid w:val="00BA72E9"/>
    <w:rsid w:val="00BA731B"/>
    <w:rsid w:val="00BA7396"/>
    <w:rsid w:val="00BA73E2"/>
    <w:rsid w:val="00BA74D7"/>
    <w:rsid w:val="00BA7513"/>
    <w:rsid w:val="00BA753D"/>
    <w:rsid w:val="00BA75A7"/>
    <w:rsid w:val="00BA7637"/>
    <w:rsid w:val="00BA7727"/>
    <w:rsid w:val="00BA7772"/>
    <w:rsid w:val="00BA7815"/>
    <w:rsid w:val="00BA7872"/>
    <w:rsid w:val="00BA7930"/>
    <w:rsid w:val="00BA7938"/>
    <w:rsid w:val="00BA7994"/>
    <w:rsid w:val="00BA79D5"/>
    <w:rsid w:val="00BA7A97"/>
    <w:rsid w:val="00BA7AA1"/>
    <w:rsid w:val="00BA7AF7"/>
    <w:rsid w:val="00BA7B86"/>
    <w:rsid w:val="00BA7C0F"/>
    <w:rsid w:val="00BA7C4B"/>
    <w:rsid w:val="00BA7CA5"/>
    <w:rsid w:val="00BA7CE8"/>
    <w:rsid w:val="00BA7D71"/>
    <w:rsid w:val="00BA7DB1"/>
    <w:rsid w:val="00BA7DBE"/>
    <w:rsid w:val="00BA7DC6"/>
    <w:rsid w:val="00BA7E57"/>
    <w:rsid w:val="00BA7FA4"/>
    <w:rsid w:val="00BA7FCD"/>
    <w:rsid w:val="00BB00C1"/>
    <w:rsid w:val="00BB01D4"/>
    <w:rsid w:val="00BB045E"/>
    <w:rsid w:val="00BB05B3"/>
    <w:rsid w:val="00BB05BC"/>
    <w:rsid w:val="00BB0659"/>
    <w:rsid w:val="00BB06FF"/>
    <w:rsid w:val="00BB0709"/>
    <w:rsid w:val="00BB0764"/>
    <w:rsid w:val="00BB076C"/>
    <w:rsid w:val="00BB098C"/>
    <w:rsid w:val="00BB09D1"/>
    <w:rsid w:val="00BB0B22"/>
    <w:rsid w:val="00BB0BA1"/>
    <w:rsid w:val="00BB0BFF"/>
    <w:rsid w:val="00BB0CC6"/>
    <w:rsid w:val="00BB0D3D"/>
    <w:rsid w:val="00BB0D99"/>
    <w:rsid w:val="00BB0DF6"/>
    <w:rsid w:val="00BB0E63"/>
    <w:rsid w:val="00BB0F9E"/>
    <w:rsid w:val="00BB1126"/>
    <w:rsid w:val="00BB11A2"/>
    <w:rsid w:val="00BB11E0"/>
    <w:rsid w:val="00BB12B7"/>
    <w:rsid w:val="00BB139C"/>
    <w:rsid w:val="00BB1438"/>
    <w:rsid w:val="00BB1443"/>
    <w:rsid w:val="00BB14F0"/>
    <w:rsid w:val="00BB14FB"/>
    <w:rsid w:val="00BB15E9"/>
    <w:rsid w:val="00BB1787"/>
    <w:rsid w:val="00BB178B"/>
    <w:rsid w:val="00BB17AE"/>
    <w:rsid w:val="00BB17B0"/>
    <w:rsid w:val="00BB182A"/>
    <w:rsid w:val="00BB1848"/>
    <w:rsid w:val="00BB1852"/>
    <w:rsid w:val="00BB1932"/>
    <w:rsid w:val="00BB194C"/>
    <w:rsid w:val="00BB1A39"/>
    <w:rsid w:val="00BB1B29"/>
    <w:rsid w:val="00BB1BCC"/>
    <w:rsid w:val="00BB1C35"/>
    <w:rsid w:val="00BB1C8E"/>
    <w:rsid w:val="00BB1CB0"/>
    <w:rsid w:val="00BB1CF1"/>
    <w:rsid w:val="00BB1D33"/>
    <w:rsid w:val="00BB1FA2"/>
    <w:rsid w:val="00BB1FB7"/>
    <w:rsid w:val="00BB1FC0"/>
    <w:rsid w:val="00BB1FFD"/>
    <w:rsid w:val="00BB2061"/>
    <w:rsid w:val="00BB2110"/>
    <w:rsid w:val="00BB220F"/>
    <w:rsid w:val="00BB2244"/>
    <w:rsid w:val="00BB2262"/>
    <w:rsid w:val="00BB23BE"/>
    <w:rsid w:val="00BB244F"/>
    <w:rsid w:val="00BB2492"/>
    <w:rsid w:val="00BB2597"/>
    <w:rsid w:val="00BB269C"/>
    <w:rsid w:val="00BB26CA"/>
    <w:rsid w:val="00BB26F6"/>
    <w:rsid w:val="00BB2761"/>
    <w:rsid w:val="00BB2777"/>
    <w:rsid w:val="00BB27D2"/>
    <w:rsid w:val="00BB287E"/>
    <w:rsid w:val="00BB2891"/>
    <w:rsid w:val="00BB2A24"/>
    <w:rsid w:val="00BB2AD7"/>
    <w:rsid w:val="00BB2ADE"/>
    <w:rsid w:val="00BB2B3A"/>
    <w:rsid w:val="00BB2B5A"/>
    <w:rsid w:val="00BB2B8A"/>
    <w:rsid w:val="00BB2BA5"/>
    <w:rsid w:val="00BB2C6C"/>
    <w:rsid w:val="00BB2C7A"/>
    <w:rsid w:val="00BB2CE9"/>
    <w:rsid w:val="00BB2D26"/>
    <w:rsid w:val="00BB2DCC"/>
    <w:rsid w:val="00BB2E63"/>
    <w:rsid w:val="00BB2E76"/>
    <w:rsid w:val="00BB2EA1"/>
    <w:rsid w:val="00BB307C"/>
    <w:rsid w:val="00BB3092"/>
    <w:rsid w:val="00BB3110"/>
    <w:rsid w:val="00BB3158"/>
    <w:rsid w:val="00BB31CB"/>
    <w:rsid w:val="00BB32E6"/>
    <w:rsid w:val="00BB3303"/>
    <w:rsid w:val="00BB33AE"/>
    <w:rsid w:val="00BB34C4"/>
    <w:rsid w:val="00BB35A3"/>
    <w:rsid w:val="00BB35BA"/>
    <w:rsid w:val="00BB37E6"/>
    <w:rsid w:val="00BB3873"/>
    <w:rsid w:val="00BB397B"/>
    <w:rsid w:val="00BB3995"/>
    <w:rsid w:val="00BB3B6C"/>
    <w:rsid w:val="00BB3B76"/>
    <w:rsid w:val="00BB3BF1"/>
    <w:rsid w:val="00BB3C8D"/>
    <w:rsid w:val="00BB3CED"/>
    <w:rsid w:val="00BB3D74"/>
    <w:rsid w:val="00BB3DC4"/>
    <w:rsid w:val="00BB3DE2"/>
    <w:rsid w:val="00BB3E57"/>
    <w:rsid w:val="00BB3EBF"/>
    <w:rsid w:val="00BB4064"/>
    <w:rsid w:val="00BB4176"/>
    <w:rsid w:val="00BB4262"/>
    <w:rsid w:val="00BB463A"/>
    <w:rsid w:val="00BB4676"/>
    <w:rsid w:val="00BB46A3"/>
    <w:rsid w:val="00BB4898"/>
    <w:rsid w:val="00BB48AB"/>
    <w:rsid w:val="00BB48DA"/>
    <w:rsid w:val="00BB48FC"/>
    <w:rsid w:val="00BB4A33"/>
    <w:rsid w:val="00BB4B4D"/>
    <w:rsid w:val="00BB4B50"/>
    <w:rsid w:val="00BB4B7B"/>
    <w:rsid w:val="00BB4B94"/>
    <w:rsid w:val="00BB4D1E"/>
    <w:rsid w:val="00BB4E06"/>
    <w:rsid w:val="00BB4E33"/>
    <w:rsid w:val="00BB4F34"/>
    <w:rsid w:val="00BB4F9D"/>
    <w:rsid w:val="00BB4FB2"/>
    <w:rsid w:val="00BB518F"/>
    <w:rsid w:val="00BB5229"/>
    <w:rsid w:val="00BB5281"/>
    <w:rsid w:val="00BB52F9"/>
    <w:rsid w:val="00BB5456"/>
    <w:rsid w:val="00BB54DF"/>
    <w:rsid w:val="00BB5602"/>
    <w:rsid w:val="00BB5614"/>
    <w:rsid w:val="00BB5622"/>
    <w:rsid w:val="00BB562B"/>
    <w:rsid w:val="00BB56AF"/>
    <w:rsid w:val="00BB5767"/>
    <w:rsid w:val="00BB57A0"/>
    <w:rsid w:val="00BB57F4"/>
    <w:rsid w:val="00BB5866"/>
    <w:rsid w:val="00BB597D"/>
    <w:rsid w:val="00BB5B41"/>
    <w:rsid w:val="00BB5BB3"/>
    <w:rsid w:val="00BB5C3D"/>
    <w:rsid w:val="00BB5C57"/>
    <w:rsid w:val="00BB5C69"/>
    <w:rsid w:val="00BB5E7E"/>
    <w:rsid w:val="00BB5F7F"/>
    <w:rsid w:val="00BB5F8C"/>
    <w:rsid w:val="00BB5FA9"/>
    <w:rsid w:val="00BB60D4"/>
    <w:rsid w:val="00BB6178"/>
    <w:rsid w:val="00BB6185"/>
    <w:rsid w:val="00BB62D4"/>
    <w:rsid w:val="00BB62E0"/>
    <w:rsid w:val="00BB63D1"/>
    <w:rsid w:val="00BB63EB"/>
    <w:rsid w:val="00BB653D"/>
    <w:rsid w:val="00BB654F"/>
    <w:rsid w:val="00BB678B"/>
    <w:rsid w:val="00BB686E"/>
    <w:rsid w:val="00BB68EC"/>
    <w:rsid w:val="00BB6914"/>
    <w:rsid w:val="00BB6A2D"/>
    <w:rsid w:val="00BB6A41"/>
    <w:rsid w:val="00BB6AB9"/>
    <w:rsid w:val="00BB6BA8"/>
    <w:rsid w:val="00BB6BAB"/>
    <w:rsid w:val="00BB6BAF"/>
    <w:rsid w:val="00BB6BBA"/>
    <w:rsid w:val="00BB6C72"/>
    <w:rsid w:val="00BB6CC3"/>
    <w:rsid w:val="00BB6CEA"/>
    <w:rsid w:val="00BB6F11"/>
    <w:rsid w:val="00BB6F64"/>
    <w:rsid w:val="00BB7076"/>
    <w:rsid w:val="00BB709D"/>
    <w:rsid w:val="00BB70DF"/>
    <w:rsid w:val="00BB70E5"/>
    <w:rsid w:val="00BB711F"/>
    <w:rsid w:val="00BB71A5"/>
    <w:rsid w:val="00BB72AF"/>
    <w:rsid w:val="00BB72EB"/>
    <w:rsid w:val="00BB7305"/>
    <w:rsid w:val="00BB73B7"/>
    <w:rsid w:val="00BB7563"/>
    <w:rsid w:val="00BB76E2"/>
    <w:rsid w:val="00BB7935"/>
    <w:rsid w:val="00BB7938"/>
    <w:rsid w:val="00BB7988"/>
    <w:rsid w:val="00BB7A02"/>
    <w:rsid w:val="00BB7A5D"/>
    <w:rsid w:val="00BB7A72"/>
    <w:rsid w:val="00BB7BA6"/>
    <w:rsid w:val="00BB7BB0"/>
    <w:rsid w:val="00BB7BC9"/>
    <w:rsid w:val="00BB7C3D"/>
    <w:rsid w:val="00BB7C67"/>
    <w:rsid w:val="00BB7D3A"/>
    <w:rsid w:val="00BB7D46"/>
    <w:rsid w:val="00BB7E19"/>
    <w:rsid w:val="00BB7E96"/>
    <w:rsid w:val="00BB7F44"/>
    <w:rsid w:val="00BB7FED"/>
    <w:rsid w:val="00BB7FFC"/>
    <w:rsid w:val="00BC0043"/>
    <w:rsid w:val="00BC007C"/>
    <w:rsid w:val="00BC010E"/>
    <w:rsid w:val="00BC02E1"/>
    <w:rsid w:val="00BC0322"/>
    <w:rsid w:val="00BC0373"/>
    <w:rsid w:val="00BC03E5"/>
    <w:rsid w:val="00BC03F3"/>
    <w:rsid w:val="00BC0574"/>
    <w:rsid w:val="00BC0591"/>
    <w:rsid w:val="00BC085E"/>
    <w:rsid w:val="00BC08F5"/>
    <w:rsid w:val="00BC09B6"/>
    <w:rsid w:val="00BC09C7"/>
    <w:rsid w:val="00BC0A3F"/>
    <w:rsid w:val="00BC0AD0"/>
    <w:rsid w:val="00BC0C64"/>
    <w:rsid w:val="00BC0CD3"/>
    <w:rsid w:val="00BC0D2C"/>
    <w:rsid w:val="00BC0D71"/>
    <w:rsid w:val="00BC0D7F"/>
    <w:rsid w:val="00BC0DA7"/>
    <w:rsid w:val="00BC0E8F"/>
    <w:rsid w:val="00BC0EAF"/>
    <w:rsid w:val="00BC0FE8"/>
    <w:rsid w:val="00BC1058"/>
    <w:rsid w:val="00BC105A"/>
    <w:rsid w:val="00BC10BE"/>
    <w:rsid w:val="00BC114E"/>
    <w:rsid w:val="00BC11B8"/>
    <w:rsid w:val="00BC12C9"/>
    <w:rsid w:val="00BC136C"/>
    <w:rsid w:val="00BC1433"/>
    <w:rsid w:val="00BC14AE"/>
    <w:rsid w:val="00BC1705"/>
    <w:rsid w:val="00BC1A4A"/>
    <w:rsid w:val="00BC1AB2"/>
    <w:rsid w:val="00BC1B04"/>
    <w:rsid w:val="00BC1B11"/>
    <w:rsid w:val="00BC1BD9"/>
    <w:rsid w:val="00BC1C19"/>
    <w:rsid w:val="00BC1CA6"/>
    <w:rsid w:val="00BC1DF4"/>
    <w:rsid w:val="00BC1E41"/>
    <w:rsid w:val="00BC1E6F"/>
    <w:rsid w:val="00BC1EBE"/>
    <w:rsid w:val="00BC1F3A"/>
    <w:rsid w:val="00BC1FAC"/>
    <w:rsid w:val="00BC205B"/>
    <w:rsid w:val="00BC20A9"/>
    <w:rsid w:val="00BC2115"/>
    <w:rsid w:val="00BC21C0"/>
    <w:rsid w:val="00BC21EF"/>
    <w:rsid w:val="00BC247E"/>
    <w:rsid w:val="00BC251C"/>
    <w:rsid w:val="00BC2570"/>
    <w:rsid w:val="00BC259F"/>
    <w:rsid w:val="00BC270A"/>
    <w:rsid w:val="00BC2782"/>
    <w:rsid w:val="00BC27DE"/>
    <w:rsid w:val="00BC28EB"/>
    <w:rsid w:val="00BC2998"/>
    <w:rsid w:val="00BC29A2"/>
    <w:rsid w:val="00BC29FF"/>
    <w:rsid w:val="00BC2C6C"/>
    <w:rsid w:val="00BC2CDB"/>
    <w:rsid w:val="00BC2DAC"/>
    <w:rsid w:val="00BC2E1E"/>
    <w:rsid w:val="00BC2F51"/>
    <w:rsid w:val="00BC2F7D"/>
    <w:rsid w:val="00BC2FA2"/>
    <w:rsid w:val="00BC3011"/>
    <w:rsid w:val="00BC30D3"/>
    <w:rsid w:val="00BC31FF"/>
    <w:rsid w:val="00BC3221"/>
    <w:rsid w:val="00BC335D"/>
    <w:rsid w:val="00BC3433"/>
    <w:rsid w:val="00BC3436"/>
    <w:rsid w:val="00BC3543"/>
    <w:rsid w:val="00BC35B8"/>
    <w:rsid w:val="00BC3624"/>
    <w:rsid w:val="00BC366D"/>
    <w:rsid w:val="00BC371F"/>
    <w:rsid w:val="00BC39FC"/>
    <w:rsid w:val="00BC3A87"/>
    <w:rsid w:val="00BC3AEF"/>
    <w:rsid w:val="00BC3B23"/>
    <w:rsid w:val="00BC3B81"/>
    <w:rsid w:val="00BC3B8A"/>
    <w:rsid w:val="00BC3C70"/>
    <w:rsid w:val="00BC3C73"/>
    <w:rsid w:val="00BC3C8B"/>
    <w:rsid w:val="00BC3D1B"/>
    <w:rsid w:val="00BC3D3E"/>
    <w:rsid w:val="00BC3DA9"/>
    <w:rsid w:val="00BC3DCC"/>
    <w:rsid w:val="00BC3DF3"/>
    <w:rsid w:val="00BC3E1A"/>
    <w:rsid w:val="00BC3EB2"/>
    <w:rsid w:val="00BC3EB6"/>
    <w:rsid w:val="00BC3FA2"/>
    <w:rsid w:val="00BC4037"/>
    <w:rsid w:val="00BC403A"/>
    <w:rsid w:val="00BC404D"/>
    <w:rsid w:val="00BC40FC"/>
    <w:rsid w:val="00BC4100"/>
    <w:rsid w:val="00BC4127"/>
    <w:rsid w:val="00BC42AF"/>
    <w:rsid w:val="00BC43B2"/>
    <w:rsid w:val="00BC452B"/>
    <w:rsid w:val="00BC4582"/>
    <w:rsid w:val="00BC4653"/>
    <w:rsid w:val="00BC4734"/>
    <w:rsid w:val="00BC474B"/>
    <w:rsid w:val="00BC47ED"/>
    <w:rsid w:val="00BC4861"/>
    <w:rsid w:val="00BC48C0"/>
    <w:rsid w:val="00BC48DB"/>
    <w:rsid w:val="00BC492F"/>
    <w:rsid w:val="00BC4A30"/>
    <w:rsid w:val="00BC4BEB"/>
    <w:rsid w:val="00BC4C99"/>
    <w:rsid w:val="00BC4CFC"/>
    <w:rsid w:val="00BC4E5C"/>
    <w:rsid w:val="00BC4F54"/>
    <w:rsid w:val="00BC4F6E"/>
    <w:rsid w:val="00BC4F8F"/>
    <w:rsid w:val="00BC4FBD"/>
    <w:rsid w:val="00BC4FD4"/>
    <w:rsid w:val="00BC526E"/>
    <w:rsid w:val="00BC52FF"/>
    <w:rsid w:val="00BC5311"/>
    <w:rsid w:val="00BC5455"/>
    <w:rsid w:val="00BC54EF"/>
    <w:rsid w:val="00BC551F"/>
    <w:rsid w:val="00BC5530"/>
    <w:rsid w:val="00BC554B"/>
    <w:rsid w:val="00BC555F"/>
    <w:rsid w:val="00BC55B0"/>
    <w:rsid w:val="00BC55BF"/>
    <w:rsid w:val="00BC561B"/>
    <w:rsid w:val="00BC563B"/>
    <w:rsid w:val="00BC564A"/>
    <w:rsid w:val="00BC5674"/>
    <w:rsid w:val="00BC567C"/>
    <w:rsid w:val="00BC5697"/>
    <w:rsid w:val="00BC56FB"/>
    <w:rsid w:val="00BC5774"/>
    <w:rsid w:val="00BC57C0"/>
    <w:rsid w:val="00BC57C1"/>
    <w:rsid w:val="00BC57C2"/>
    <w:rsid w:val="00BC5821"/>
    <w:rsid w:val="00BC583E"/>
    <w:rsid w:val="00BC5856"/>
    <w:rsid w:val="00BC5857"/>
    <w:rsid w:val="00BC585F"/>
    <w:rsid w:val="00BC5894"/>
    <w:rsid w:val="00BC59A8"/>
    <w:rsid w:val="00BC5ABD"/>
    <w:rsid w:val="00BC5B1D"/>
    <w:rsid w:val="00BC5BC8"/>
    <w:rsid w:val="00BC5C3B"/>
    <w:rsid w:val="00BC5C52"/>
    <w:rsid w:val="00BC5CB3"/>
    <w:rsid w:val="00BC5DE9"/>
    <w:rsid w:val="00BC5F39"/>
    <w:rsid w:val="00BC5FC0"/>
    <w:rsid w:val="00BC613A"/>
    <w:rsid w:val="00BC613E"/>
    <w:rsid w:val="00BC61A0"/>
    <w:rsid w:val="00BC62CB"/>
    <w:rsid w:val="00BC63D2"/>
    <w:rsid w:val="00BC64A2"/>
    <w:rsid w:val="00BC65FB"/>
    <w:rsid w:val="00BC669E"/>
    <w:rsid w:val="00BC6749"/>
    <w:rsid w:val="00BC67CC"/>
    <w:rsid w:val="00BC6B4E"/>
    <w:rsid w:val="00BC6B97"/>
    <w:rsid w:val="00BC6BEF"/>
    <w:rsid w:val="00BC6C85"/>
    <w:rsid w:val="00BC6CA4"/>
    <w:rsid w:val="00BC6E7C"/>
    <w:rsid w:val="00BC7009"/>
    <w:rsid w:val="00BC7043"/>
    <w:rsid w:val="00BC709C"/>
    <w:rsid w:val="00BC71D8"/>
    <w:rsid w:val="00BC7379"/>
    <w:rsid w:val="00BC73BF"/>
    <w:rsid w:val="00BC73DA"/>
    <w:rsid w:val="00BC73EA"/>
    <w:rsid w:val="00BC7409"/>
    <w:rsid w:val="00BC7495"/>
    <w:rsid w:val="00BC74D3"/>
    <w:rsid w:val="00BC7520"/>
    <w:rsid w:val="00BC755A"/>
    <w:rsid w:val="00BC757E"/>
    <w:rsid w:val="00BC75DA"/>
    <w:rsid w:val="00BC76BF"/>
    <w:rsid w:val="00BC778E"/>
    <w:rsid w:val="00BC789F"/>
    <w:rsid w:val="00BC7A72"/>
    <w:rsid w:val="00BC7BD2"/>
    <w:rsid w:val="00BC7BE0"/>
    <w:rsid w:val="00BC7D17"/>
    <w:rsid w:val="00BC7E7D"/>
    <w:rsid w:val="00BC7EB0"/>
    <w:rsid w:val="00BC7FF2"/>
    <w:rsid w:val="00BD0104"/>
    <w:rsid w:val="00BD0185"/>
    <w:rsid w:val="00BD01D8"/>
    <w:rsid w:val="00BD0225"/>
    <w:rsid w:val="00BD023C"/>
    <w:rsid w:val="00BD02A9"/>
    <w:rsid w:val="00BD02F9"/>
    <w:rsid w:val="00BD02FD"/>
    <w:rsid w:val="00BD030E"/>
    <w:rsid w:val="00BD03DD"/>
    <w:rsid w:val="00BD0483"/>
    <w:rsid w:val="00BD077E"/>
    <w:rsid w:val="00BD0899"/>
    <w:rsid w:val="00BD08D5"/>
    <w:rsid w:val="00BD08EC"/>
    <w:rsid w:val="00BD08FC"/>
    <w:rsid w:val="00BD0910"/>
    <w:rsid w:val="00BD093F"/>
    <w:rsid w:val="00BD09EA"/>
    <w:rsid w:val="00BD0A4F"/>
    <w:rsid w:val="00BD0A71"/>
    <w:rsid w:val="00BD0B5D"/>
    <w:rsid w:val="00BD0B7F"/>
    <w:rsid w:val="00BD0BEC"/>
    <w:rsid w:val="00BD0C3E"/>
    <w:rsid w:val="00BD0D0A"/>
    <w:rsid w:val="00BD0E15"/>
    <w:rsid w:val="00BD0F31"/>
    <w:rsid w:val="00BD0F48"/>
    <w:rsid w:val="00BD0F6C"/>
    <w:rsid w:val="00BD0F7B"/>
    <w:rsid w:val="00BD1070"/>
    <w:rsid w:val="00BD107E"/>
    <w:rsid w:val="00BD11CC"/>
    <w:rsid w:val="00BD1228"/>
    <w:rsid w:val="00BD1248"/>
    <w:rsid w:val="00BD129C"/>
    <w:rsid w:val="00BD12CD"/>
    <w:rsid w:val="00BD12F1"/>
    <w:rsid w:val="00BD1563"/>
    <w:rsid w:val="00BD1630"/>
    <w:rsid w:val="00BD1641"/>
    <w:rsid w:val="00BD169B"/>
    <w:rsid w:val="00BD16E2"/>
    <w:rsid w:val="00BD1767"/>
    <w:rsid w:val="00BD1882"/>
    <w:rsid w:val="00BD18D5"/>
    <w:rsid w:val="00BD1A82"/>
    <w:rsid w:val="00BD1AE8"/>
    <w:rsid w:val="00BD1AEF"/>
    <w:rsid w:val="00BD1B89"/>
    <w:rsid w:val="00BD1B8D"/>
    <w:rsid w:val="00BD1BAE"/>
    <w:rsid w:val="00BD1BF2"/>
    <w:rsid w:val="00BD1C23"/>
    <w:rsid w:val="00BD1C98"/>
    <w:rsid w:val="00BD1CB4"/>
    <w:rsid w:val="00BD1E29"/>
    <w:rsid w:val="00BD1E2D"/>
    <w:rsid w:val="00BD1E4B"/>
    <w:rsid w:val="00BD1E90"/>
    <w:rsid w:val="00BD1EE2"/>
    <w:rsid w:val="00BD1F52"/>
    <w:rsid w:val="00BD1F9B"/>
    <w:rsid w:val="00BD2045"/>
    <w:rsid w:val="00BD204E"/>
    <w:rsid w:val="00BD2083"/>
    <w:rsid w:val="00BD20F1"/>
    <w:rsid w:val="00BD21F4"/>
    <w:rsid w:val="00BD21F9"/>
    <w:rsid w:val="00BD220B"/>
    <w:rsid w:val="00BD2217"/>
    <w:rsid w:val="00BD235A"/>
    <w:rsid w:val="00BD2360"/>
    <w:rsid w:val="00BD2420"/>
    <w:rsid w:val="00BD247D"/>
    <w:rsid w:val="00BD24DD"/>
    <w:rsid w:val="00BD2506"/>
    <w:rsid w:val="00BD2507"/>
    <w:rsid w:val="00BD256F"/>
    <w:rsid w:val="00BD25FE"/>
    <w:rsid w:val="00BD2633"/>
    <w:rsid w:val="00BD26E8"/>
    <w:rsid w:val="00BD275F"/>
    <w:rsid w:val="00BD27A5"/>
    <w:rsid w:val="00BD280F"/>
    <w:rsid w:val="00BD29C3"/>
    <w:rsid w:val="00BD2ABA"/>
    <w:rsid w:val="00BD2AD5"/>
    <w:rsid w:val="00BD2B42"/>
    <w:rsid w:val="00BD2B89"/>
    <w:rsid w:val="00BD2C01"/>
    <w:rsid w:val="00BD2C29"/>
    <w:rsid w:val="00BD2CC0"/>
    <w:rsid w:val="00BD2CDA"/>
    <w:rsid w:val="00BD2CFE"/>
    <w:rsid w:val="00BD2D3A"/>
    <w:rsid w:val="00BD2D40"/>
    <w:rsid w:val="00BD2D45"/>
    <w:rsid w:val="00BD2DBF"/>
    <w:rsid w:val="00BD2EF6"/>
    <w:rsid w:val="00BD2FC4"/>
    <w:rsid w:val="00BD2FEB"/>
    <w:rsid w:val="00BD3006"/>
    <w:rsid w:val="00BD304E"/>
    <w:rsid w:val="00BD3095"/>
    <w:rsid w:val="00BD30D3"/>
    <w:rsid w:val="00BD3186"/>
    <w:rsid w:val="00BD31E4"/>
    <w:rsid w:val="00BD3411"/>
    <w:rsid w:val="00BD3516"/>
    <w:rsid w:val="00BD3571"/>
    <w:rsid w:val="00BD360A"/>
    <w:rsid w:val="00BD362E"/>
    <w:rsid w:val="00BD366E"/>
    <w:rsid w:val="00BD36E1"/>
    <w:rsid w:val="00BD3750"/>
    <w:rsid w:val="00BD37BA"/>
    <w:rsid w:val="00BD38F7"/>
    <w:rsid w:val="00BD3991"/>
    <w:rsid w:val="00BD39BF"/>
    <w:rsid w:val="00BD3ABF"/>
    <w:rsid w:val="00BD3BBF"/>
    <w:rsid w:val="00BD3C73"/>
    <w:rsid w:val="00BD3CBE"/>
    <w:rsid w:val="00BD3CCB"/>
    <w:rsid w:val="00BD3D2F"/>
    <w:rsid w:val="00BD3DFD"/>
    <w:rsid w:val="00BD3E7F"/>
    <w:rsid w:val="00BD3F2D"/>
    <w:rsid w:val="00BD3F38"/>
    <w:rsid w:val="00BD410B"/>
    <w:rsid w:val="00BD4158"/>
    <w:rsid w:val="00BD4196"/>
    <w:rsid w:val="00BD41F0"/>
    <w:rsid w:val="00BD422B"/>
    <w:rsid w:val="00BD4381"/>
    <w:rsid w:val="00BD4492"/>
    <w:rsid w:val="00BD44C0"/>
    <w:rsid w:val="00BD44C5"/>
    <w:rsid w:val="00BD4505"/>
    <w:rsid w:val="00BD4519"/>
    <w:rsid w:val="00BD45BE"/>
    <w:rsid w:val="00BD45E7"/>
    <w:rsid w:val="00BD46B3"/>
    <w:rsid w:val="00BD46C6"/>
    <w:rsid w:val="00BD4703"/>
    <w:rsid w:val="00BD476B"/>
    <w:rsid w:val="00BD47CD"/>
    <w:rsid w:val="00BD48CD"/>
    <w:rsid w:val="00BD48CE"/>
    <w:rsid w:val="00BD4A14"/>
    <w:rsid w:val="00BD4A2A"/>
    <w:rsid w:val="00BD4A6C"/>
    <w:rsid w:val="00BD4BDE"/>
    <w:rsid w:val="00BD4C2D"/>
    <w:rsid w:val="00BD4CFF"/>
    <w:rsid w:val="00BD4D12"/>
    <w:rsid w:val="00BD4DA3"/>
    <w:rsid w:val="00BD4DB3"/>
    <w:rsid w:val="00BD4DC2"/>
    <w:rsid w:val="00BD4E45"/>
    <w:rsid w:val="00BD4E6E"/>
    <w:rsid w:val="00BD4F82"/>
    <w:rsid w:val="00BD5051"/>
    <w:rsid w:val="00BD508F"/>
    <w:rsid w:val="00BD522A"/>
    <w:rsid w:val="00BD5242"/>
    <w:rsid w:val="00BD5340"/>
    <w:rsid w:val="00BD5365"/>
    <w:rsid w:val="00BD546F"/>
    <w:rsid w:val="00BD54CE"/>
    <w:rsid w:val="00BD54FC"/>
    <w:rsid w:val="00BD568B"/>
    <w:rsid w:val="00BD5699"/>
    <w:rsid w:val="00BD56A2"/>
    <w:rsid w:val="00BD56E5"/>
    <w:rsid w:val="00BD5707"/>
    <w:rsid w:val="00BD584F"/>
    <w:rsid w:val="00BD5905"/>
    <w:rsid w:val="00BD593C"/>
    <w:rsid w:val="00BD599C"/>
    <w:rsid w:val="00BD5A2D"/>
    <w:rsid w:val="00BD5A34"/>
    <w:rsid w:val="00BD5A6D"/>
    <w:rsid w:val="00BD5AD8"/>
    <w:rsid w:val="00BD5AE7"/>
    <w:rsid w:val="00BD5BD8"/>
    <w:rsid w:val="00BD5CC1"/>
    <w:rsid w:val="00BD5D39"/>
    <w:rsid w:val="00BD5D53"/>
    <w:rsid w:val="00BD5D71"/>
    <w:rsid w:val="00BD5DDD"/>
    <w:rsid w:val="00BD5DF2"/>
    <w:rsid w:val="00BD5E09"/>
    <w:rsid w:val="00BD5E56"/>
    <w:rsid w:val="00BD5EA7"/>
    <w:rsid w:val="00BD5EA8"/>
    <w:rsid w:val="00BD5EC3"/>
    <w:rsid w:val="00BD5F53"/>
    <w:rsid w:val="00BD5F68"/>
    <w:rsid w:val="00BD600D"/>
    <w:rsid w:val="00BD6024"/>
    <w:rsid w:val="00BD6045"/>
    <w:rsid w:val="00BD629E"/>
    <w:rsid w:val="00BD62BB"/>
    <w:rsid w:val="00BD630E"/>
    <w:rsid w:val="00BD6322"/>
    <w:rsid w:val="00BD637D"/>
    <w:rsid w:val="00BD63A4"/>
    <w:rsid w:val="00BD64FD"/>
    <w:rsid w:val="00BD6522"/>
    <w:rsid w:val="00BD6547"/>
    <w:rsid w:val="00BD65C5"/>
    <w:rsid w:val="00BD66A6"/>
    <w:rsid w:val="00BD66A9"/>
    <w:rsid w:val="00BD66AB"/>
    <w:rsid w:val="00BD672D"/>
    <w:rsid w:val="00BD6736"/>
    <w:rsid w:val="00BD673E"/>
    <w:rsid w:val="00BD673F"/>
    <w:rsid w:val="00BD6769"/>
    <w:rsid w:val="00BD6780"/>
    <w:rsid w:val="00BD67AC"/>
    <w:rsid w:val="00BD67DE"/>
    <w:rsid w:val="00BD6834"/>
    <w:rsid w:val="00BD6894"/>
    <w:rsid w:val="00BD68D8"/>
    <w:rsid w:val="00BD6A34"/>
    <w:rsid w:val="00BD6ABA"/>
    <w:rsid w:val="00BD6AF7"/>
    <w:rsid w:val="00BD6B17"/>
    <w:rsid w:val="00BD6BD1"/>
    <w:rsid w:val="00BD6C40"/>
    <w:rsid w:val="00BD6CDC"/>
    <w:rsid w:val="00BD6D7E"/>
    <w:rsid w:val="00BD6E3E"/>
    <w:rsid w:val="00BD6E65"/>
    <w:rsid w:val="00BD6E68"/>
    <w:rsid w:val="00BD6E81"/>
    <w:rsid w:val="00BD6EA1"/>
    <w:rsid w:val="00BD6EC1"/>
    <w:rsid w:val="00BD6F18"/>
    <w:rsid w:val="00BD6F43"/>
    <w:rsid w:val="00BD6F7B"/>
    <w:rsid w:val="00BD6F8C"/>
    <w:rsid w:val="00BD6F94"/>
    <w:rsid w:val="00BD6FFB"/>
    <w:rsid w:val="00BD703D"/>
    <w:rsid w:val="00BD7066"/>
    <w:rsid w:val="00BD710F"/>
    <w:rsid w:val="00BD71E0"/>
    <w:rsid w:val="00BD71F7"/>
    <w:rsid w:val="00BD7346"/>
    <w:rsid w:val="00BD73BD"/>
    <w:rsid w:val="00BD7403"/>
    <w:rsid w:val="00BD749A"/>
    <w:rsid w:val="00BD74E2"/>
    <w:rsid w:val="00BD7514"/>
    <w:rsid w:val="00BD7576"/>
    <w:rsid w:val="00BD7783"/>
    <w:rsid w:val="00BD7801"/>
    <w:rsid w:val="00BD781B"/>
    <w:rsid w:val="00BD7867"/>
    <w:rsid w:val="00BD794B"/>
    <w:rsid w:val="00BD79E0"/>
    <w:rsid w:val="00BD7AFD"/>
    <w:rsid w:val="00BD7B7C"/>
    <w:rsid w:val="00BD7BA4"/>
    <w:rsid w:val="00BD7C2E"/>
    <w:rsid w:val="00BD7D15"/>
    <w:rsid w:val="00BD7D37"/>
    <w:rsid w:val="00BD7DAE"/>
    <w:rsid w:val="00BD7DC0"/>
    <w:rsid w:val="00BD7DD6"/>
    <w:rsid w:val="00BD7E0A"/>
    <w:rsid w:val="00BD7E45"/>
    <w:rsid w:val="00BD7E50"/>
    <w:rsid w:val="00BD7EE2"/>
    <w:rsid w:val="00BE010D"/>
    <w:rsid w:val="00BE0165"/>
    <w:rsid w:val="00BE01C1"/>
    <w:rsid w:val="00BE01F3"/>
    <w:rsid w:val="00BE01FA"/>
    <w:rsid w:val="00BE026E"/>
    <w:rsid w:val="00BE02E3"/>
    <w:rsid w:val="00BE030D"/>
    <w:rsid w:val="00BE03A6"/>
    <w:rsid w:val="00BE04BD"/>
    <w:rsid w:val="00BE04F4"/>
    <w:rsid w:val="00BE0541"/>
    <w:rsid w:val="00BE05E5"/>
    <w:rsid w:val="00BE0633"/>
    <w:rsid w:val="00BE06DC"/>
    <w:rsid w:val="00BE0838"/>
    <w:rsid w:val="00BE08DC"/>
    <w:rsid w:val="00BE094D"/>
    <w:rsid w:val="00BE09AA"/>
    <w:rsid w:val="00BE0A90"/>
    <w:rsid w:val="00BE0AB7"/>
    <w:rsid w:val="00BE0AE8"/>
    <w:rsid w:val="00BE0B4A"/>
    <w:rsid w:val="00BE0BDF"/>
    <w:rsid w:val="00BE0C05"/>
    <w:rsid w:val="00BE0CE3"/>
    <w:rsid w:val="00BE0DEE"/>
    <w:rsid w:val="00BE0E8C"/>
    <w:rsid w:val="00BE0F17"/>
    <w:rsid w:val="00BE0F9C"/>
    <w:rsid w:val="00BE0FB2"/>
    <w:rsid w:val="00BE0FEF"/>
    <w:rsid w:val="00BE1017"/>
    <w:rsid w:val="00BE10E3"/>
    <w:rsid w:val="00BE1119"/>
    <w:rsid w:val="00BE1286"/>
    <w:rsid w:val="00BE12AA"/>
    <w:rsid w:val="00BE12C3"/>
    <w:rsid w:val="00BE12CA"/>
    <w:rsid w:val="00BE13CE"/>
    <w:rsid w:val="00BE14D1"/>
    <w:rsid w:val="00BE168C"/>
    <w:rsid w:val="00BE16B5"/>
    <w:rsid w:val="00BE16CA"/>
    <w:rsid w:val="00BE174B"/>
    <w:rsid w:val="00BE1770"/>
    <w:rsid w:val="00BE1819"/>
    <w:rsid w:val="00BE18F6"/>
    <w:rsid w:val="00BE1A47"/>
    <w:rsid w:val="00BE1A97"/>
    <w:rsid w:val="00BE1BB5"/>
    <w:rsid w:val="00BE1BCD"/>
    <w:rsid w:val="00BE1D4A"/>
    <w:rsid w:val="00BE1E05"/>
    <w:rsid w:val="00BE1E30"/>
    <w:rsid w:val="00BE1EEB"/>
    <w:rsid w:val="00BE1EFA"/>
    <w:rsid w:val="00BE1F60"/>
    <w:rsid w:val="00BE1FF6"/>
    <w:rsid w:val="00BE20A1"/>
    <w:rsid w:val="00BE2106"/>
    <w:rsid w:val="00BE217B"/>
    <w:rsid w:val="00BE2220"/>
    <w:rsid w:val="00BE22D5"/>
    <w:rsid w:val="00BE2314"/>
    <w:rsid w:val="00BE23A0"/>
    <w:rsid w:val="00BE23A4"/>
    <w:rsid w:val="00BE24EC"/>
    <w:rsid w:val="00BE2618"/>
    <w:rsid w:val="00BE2630"/>
    <w:rsid w:val="00BE265C"/>
    <w:rsid w:val="00BE2870"/>
    <w:rsid w:val="00BE2A9C"/>
    <w:rsid w:val="00BE2ACD"/>
    <w:rsid w:val="00BE2B24"/>
    <w:rsid w:val="00BE2C6F"/>
    <w:rsid w:val="00BE2DD8"/>
    <w:rsid w:val="00BE2E44"/>
    <w:rsid w:val="00BE2EC8"/>
    <w:rsid w:val="00BE2EE5"/>
    <w:rsid w:val="00BE2FA2"/>
    <w:rsid w:val="00BE3184"/>
    <w:rsid w:val="00BE3198"/>
    <w:rsid w:val="00BE31A4"/>
    <w:rsid w:val="00BE320A"/>
    <w:rsid w:val="00BE32F3"/>
    <w:rsid w:val="00BE333E"/>
    <w:rsid w:val="00BE33F8"/>
    <w:rsid w:val="00BE3415"/>
    <w:rsid w:val="00BE34D4"/>
    <w:rsid w:val="00BE355B"/>
    <w:rsid w:val="00BE3625"/>
    <w:rsid w:val="00BE36DE"/>
    <w:rsid w:val="00BE36FC"/>
    <w:rsid w:val="00BE379A"/>
    <w:rsid w:val="00BE37CA"/>
    <w:rsid w:val="00BE38F0"/>
    <w:rsid w:val="00BE394C"/>
    <w:rsid w:val="00BE3A18"/>
    <w:rsid w:val="00BE3A46"/>
    <w:rsid w:val="00BE3A65"/>
    <w:rsid w:val="00BE3AF0"/>
    <w:rsid w:val="00BE3B9E"/>
    <w:rsid w:val="00BE3C13"/>
    <w:rsid w:val="00BE3C31"/>
    <w:rsid w:val="00BE3E9C"/>
    <w:rsid w:val="00BE3EF0"/>
    <w:rsid w:val="00BE3F40"/>
    <w:rsid w:val="00BE4069"/>
    <w:rsid w:val="00BE40A9"/>
    <w:rsid w:val="00BE414F"/>
    <w:rsid w:val="00BE41D8"/>
    <w:rsid w:val="00BE4204"/>
    <w:rsid w:val="00BE4233"/>
    <w:rsid w:val="00BE4286"/>
    <w:rsid w:val="00BE4290"/>
    <w:rsid w:val="00BE4456"/>
    <w:rsid w:val="00BE4779"/>
    <w:rsid w:val="00BE47A9"/>
    <w:rsid w:val="00BE486E"/>
    <w:rsid w:val="00BE4885"/>
    <w:rsid w:val="00BE4BB7"/>
    <w:rsid w:val="00BE4BCA"/>
    <w:rsid w:val="00BE4BD3"/>
    <w:rsid w:val="00BE4DA5"/>
    <w:rsid w:val="00BE4E19"/>
    <w:rsid w:val="00BE4E38"/>
    <w:rsid w:val="00BE4EB7"/>
    <w:rsid w:val="00BE4F2E"/>
    <w:rsid w:val="00BE4FBC"/>
    <w:rsid w:val="00BE509B"/>
    <w:rsid w:val="00BE50CD"/>
    <w:rsid w:val="00BE5261"/>
    <w:rsid w:val="00BE5308"/>
    <w:rsid w:val="00BE5373"/>
    <w:rsid w:val="00BE5389"/>
    <w:rsid w:val="00BE53F5"/>
    <w:rsid w:val="00BE5537"/>
    <w:rsid w:val="00BE55D7"/>
    <w:rsid w:val="00BE5748"/>
    <w:rsid w:val="00BE5772"/>
    <w:rsid w:val="00BE5835"/>
    <w:rsid w:val="00BE5849"/>
    <w:rsid w:val="00BE5A04"/>
    <w:rsid w:val="00BE5AC1"/>
    <w:rsid w:val="00BE5AFC"/>
    <w:rsid w:val="00BE5B50"/>
    <w:rsid w:val="00BE5BD7"/>
    <w:rsid w:val="00BE5C45"/>
    <w:rsid w:val="00BE5C66"/>
    <w:rsid w:val="00BE5D00"/>
    <w:rsid w:val="00BE5D6F"/>
    <w:rsid w:val="00BE5D9A"/>
    <w:rsid w:val="00BE5DD4"/>
    <w:rsid w:val="00BE5E23"/>
    <w:rsid w:val="00BE5E6D"/>
    <w:rsid w:val="00BE5F68"/>
    <w:rsid w:val="00BE6087"/>
    <w:rsid w:val="00BE60DE"/>
    <w:rsid w:val="00BE61D2"/>
    <w:rsid w:val="00BE61FA"/>
    <w:rsid w:val="00BE62A6"/>
    <w:rsid w:val="00BE62FC"/>
    <w:rsid w:val="00BE630B"/>
    <w:rsid w:val="00BE6321"/>
    <w:rsid w:val="00BE63BA"/>
    <w:rsid w:val="00BE63BF"/>
    <w:rsid w:val="00BE64C4"/>
    <w:rsid w:val="00BE64CC"/>
    <w:rsid w:val="00BE6551"/>
    <w:rsid w:val="00BE65C9"/>
    <w:rsid w:val="00BE667B"/>
    <w:rsid w:val="00BE66FC"/>
    <w:rsid w:val="00BE678F"/>
    <w:rsid w:val="00BE67AE"/>
    <w:rsid w:val="00BE67B6"/>
    <w:rsid w:val="00BE67E7"/>
    <w:rsid w:val="00BE68DC"/>
    <w:rsid w:val="00BE690B"/>
    <w:rsid w:val="00BE6923"/>
    <w:rsid w:val="00BE69FB"/>
    <w:rsid w:val="00BE6A24"/>
    <w:rsid w:val="00BE6A35"/>
    <w:rsid w:val="00BE6A83"/>
    <w:rsid w:val="00BE6A9D"/>
    <w:rsid w:val="00BE6BA1"/>
    <w:rsid w:val="00BE6BB1"/>
    <w:rsid w:val="00BE6CE2"/>
    <w:rsid w:val="00BE6DA4"/>
    <w:rsid w:val="00BE6EB3"/>
    <w:rsid w:val="00BE6EC9"/>
    <w:rsid w:val="00BE6ECF"/>
    <w:rsid w:val="00BE6F30"/>
    <w:rsid w:val="00BE6FDF"/>
    <w:rsid w:val="00BE6FE9"/>
    <w:rsid w:val="00BE7016"/>
    <w:rsid w:val="00BE7042"/>
    <w:rsid w:val="00BE7049"/>
    <w:rsid w:val="00BE7107"/>
    <w:rsid w:val="00BE7179"/>
    <w:rsid w:val="00BE725F"/>
    <w:rsid w:val="00BE7260"/>
    <w:rsid w:val="00BE7373"/>
    <w:rsid w:val="00BE74B5"/>
    <w:rsid w:val="00BE74CD"/>
    <w:rsid w:val="00BE753F"/>
    <w:rsid w:val="00BE7704"/>
    <w:rsid w:val="00BE77AA"/>
    <w:rsid w:val="00BE77E2"/>
    <w:rsid w:val="00BE782D"/>
    <w:rsid w:val="00BE785F"/>
    <w:rsid w:val="00BE7871"/>
    <w:rsid w:val="00BE78B6"/>
    <w:rsid w:val="00BE7954"/>
    <w:rsid w:val="00BE79AC"/>
    <w:rsid w:val="00BE7A8C"/>
    <w:rsid w:val="00BE7BDA"/>
    <w:rsid w:val="00BE7BF5"/>
    <w:rsid w:val="00BE7C8D"/>
    <w:rsid w:val="00BE7CA7"/>
    <w:rsid w:val="00BE7D98"/>
    <w:rsid w:val="00BE7FD9"/>
    <w:rsid w:val="00BF002F"/>
    <w:rsid w:val="00BF003C"/>
    <w:rsid w:val="00BF0083"/>
    <w:rsid w:val="00BF00E0"/>
    <w:rsid w:val="00BF0242"/>
    <w:rsid w:val="00BF026F"/>
    <w:rsid w:val="00BF0365"/>
    <w:rsid w:val="00BF03E9"/>
    <w:rsid w:val="00BF040D"/>
    <w:rsid w:val="00BF04ED"/>
    <w:rsid w:val="00BF053E"/>
    <w:rsid w:val="00BF060B"/>
    <w:rsid w:val="00BF0675"/>
    <w:rsid w:val="00BF06D4"/>
    <w:rsid w:val="00BF07A3"/>
    <w:rsid w:val="00BF07FD"/>
    <w:rsid w:val="00BF082E"/>
    <w:rsid w:val="00BF0875"/>
    <w:rsid w:val="00BF08B9"/>
    <w:rsid w:val="00BF090F"/>
    <w:rsid w:val="00BF0923"/>
    <w:rsid w:val="00BF0A95"/>
    <w:rsid w:val="00BF0B6C"/>
    <w:rsid w:val="00BF0B6E"/>
    <w:rsid w:val="00BF0B8A"/>
    <w:rsid w:val="00BF0B9C"/>
    <w:rsid w:val="00BF0C29"/>
    <w:rsid w:val="00BF0CD5"/>
    <w:rsid w:val="00BF0CEF"/>
    <w:rsid w:val="00BF0D71"/>
    <w:rsid w:val="00BF0D94"/>
    <w:rsid w:val="00BF0E26"/>
    <w:rsid w:val="00BF0E42"/>
    <w:rsid w:val="00BF0EF3"/>
    <w:rsid w:val="00BF0F7A"/>
    <w:rsid w:val="00BF0FE7"/>
    <w:rsid w:val="00BF102C"/>
    <w:rsid w:val="00BF1138"/>
    <w:rsid w:val="00BF1155"/>
    <w:rsid w:val="00BF1222"/>
    <w:rsid w:val="00BF128A"/>
    <w:rsid w:val="00BF1369"/>
    <w:rsid w:val="00BF1391"/>
    <w:rsid w:val="00BF1518"/>
    <w:rsid w:val="00BF15BE"/>
    <w:rsid w:val="00BF1618"/>
    <w:rsid w:val="00BF1638"/>
    <w:rsid w:val="00BF1668"/>
    <w:rsid w:val="00BF16B7"/>
    <w:rsid w:val="00BF17F1"/>
    <w:rsid w:val="00BF180E"/>
    <w:rsid w:val="00BF183E"/>
    <w:rsid w:val="00BF1902"/>
    <w:rsid w:val="00BF1912"/>
    <w:rsid w:val="00BF194B"/>
    <w:rsid w:val="00BF19D0"/>
    <w:rsid w:val="00BF19D5"/>
    <w:rsid w:val="00BF19E0"/>
    <w:rsid w:val="00BF19E1"/>
    <w:rsid w:val="00BF1A33"/>
    <w:rsid w:val="00BF1A53"/>
    <w:rsid w:val="00BF1A75"/>
    <w:rsid w:val="00BF1AB9"/>
    <w:rsid w:val="00BF1AD0"/>
    <w:rsid w:val="00BF1B71"/>
    <w:rsid w:val="00BF1C26"/>
    <w:rsid w:val="00BF1D2E"/>
    <w:rsid w:val="00BF1DAA"/>
    <w:rsid w:val="00BF1DD7"/>
    <w:rsid w:val="00BF1E00"/>
    <w:rsid w:val="00BF1F0E"/>
    <w:rsid w:val="00BF1F0F"/>
    <w:rsid w:val="00BF1F12"/>
    <w:rsid w:val="00BF1FEE"/>
    <w:rsid w:val="00BF203E"/>
    <w:rsid w:val="00BF20CC"/>
    <w:rsid w:val="00BF2139"/>
    <w:rsid w:val="00BF213D"/>
    <w:rsid w:val="00BF21E9"/>
    <w:rsid w:val="00BF2237"/>
    <w:rsid w:val="00BF2287"/>
    <w:rsid w:val="00BF22CF"/>
    <w:rsid w:val="00BF22E5"/>
    <w:rsid w:val="00BF2473"/>
    <w:rsid w:val="00BF247E"/>
    <w:rsid w:val="00BF2498"/>
    <w:rsid w:val="00BF24B3"/>
    <w:rsid w:val="00BF2502"/>
    <w:rsid w:val="00BF2528"/>
    <w:rsid w:val="00BF260E"/>
    <w:rsid w:val="00BF2617"/>
    <w:rsid w:val="00BF2647"/>
    <w:rsid w:val="00BF28A0"/>
    <w:rsid w:val="00BF2939"/>
    <w:rsid w:val="00BF294B"/>
    <w:rsid w:val="00BF29C4"/>
    <w:rsid w:val="00BF2AB3"/>
    <w:rsid w:val="00BF2AC1"/>
    <w:rsid w:val="00BF2B0D"/>
    <w:rsid w:val="00BF2BA4"/>
    <w:rsid w:val="00BF2BE6"/>
    <w:rsid w:val="00BF2D69"/>
    <w:rsid w:val="00BF2DE8"/>
    <w:rsid w:val="00BF2FA5"/>
    <w:rsid w:val="00BF2FD3"/>
    <w:rsid w:val="00BF3010"/>
    <w:rsid w:val="00BF3069"/>
    <w:rsid w:val="00BF3093"/>
    <w:rsid w:val="00BF3283"/>
    <w:rsid w:val="00BF33A2"/>
    <w:rsid w:val="00BF3515"/>
    <w:rsid w:val="00BF351B"/>
    <w:rsid w:val="00BF3620"/>
    <w:rsid w:val="00BF370E"/>
    <w:rsid w:val="00BF379F"/>
    <w:rsid w:val="00BF37AC"/>
    <w:rsid w:val="00BF37B5"/>
    <w:rsid w:val="00BF3802"/>
    <w:rsid w:val="00BF3816"/>
    <w:rsid w:val="00BF3837"/>
    <w:rsid w:val="00BF38D4"/>
    <w:rsid w:val="00BF38E3"/>
    <w:rsid w:val="00BF38FB"/>
    <w:rsid w:val="00BF3B30"/>
    <w:rsid w:val="00BF3B60"/>
    <w:rsid w:val="00BF3B69"/>
    <w:rsid w:val="00BF3C42"/>
    <w:rsid w:val="00BF3D33"/>
    <w:rsid w:val="00BF3DA4"/>
    <w:rsid w:val="00BF3DB4"/>
    <w:rsid w:val="00BF3DCC"/>
    <w:rsid w:val="00BF3DEB"/>
    <w:rsid w:val="00BF3F20"/>
    <w:rsid w:val="00BF40AD"/>
    <w:rsid w:val="00BF40C7"/>
    <w:rsid w:val="00BF4112"/>
    <w:rsid w:val="00BF4175"/>
    <w:rsid w:val="00BF41E3"/>
    <w:rsid w:val="00BF4292"/>
    <w:rsid w:val="00BF429B"/>
    <w:rsid w:val="00BF43A3"/>
    <w:rsid w:val="00BF43C5"/>
    <w:rsid w:val="00BF44BE"/>
    <w:rsid w:val="00BF4541"/>
    <w:rsid w:val="00BF454F"/>
    <w:rsid w:val="00BF4582"/>
    <w:rsid w:val="00BF458B"/>
    <w:rsid w:val="00BF45C6"/>
    <w:rsid w:val="00BF45C9"/>
    <w:rsid w:val="00BF489B"/>
    <w:rsid w:val="00BF48AE"/>
    <w:rsid w:val="00BF4A48"/>
    <w:rsid w:val="00BF4A5A"/>
    <w:rsid w:val="00BF4A98"/>
    <w:rsid w:val="00BF4B0D"/>
    <w:rsid w:val="00BF4B39"/>
    <w:rsid w:val="00BF4B9F"/>
    <w:rsid w:val="00BF4BED"/>
    <w:rsid w:val="00BF4BF0"/>
    <w:rsid w:val="00BF4C6D"/>
    <w:rsid w:val="00BF4CD6"/>
    <w:rsid w:val="00BF4D23"/>
    <w:rsid w:val="00BF4D92"/>
    <w:rsid w:val="00BF4E57"/>
    <w:rsid w:val="00BF5002"/>
    <w:rsid w:val="00BF5186"/>
    <w:rsid w:val="00BF5328"/>
    <w:rsid w:val="00BF53FA"/>
    <w:rsid w:val="00BF5402"/>
    <w:rsid w:val="00BF554F"/>
    <w:rsid w:val="00BF5558"/>
    <w:rsid w:val="00BF56E1"/>
    <w:rsid w:val="00BF56F4"/>
    <w:rsid w:val="00BF582F"/>
    <w:rsid w:val="00BF5853"/>
    <w:rsid w:val="00BF58A4"/>
    <w:rsid w:val="00BF5993"/>
    <w:rsid w:val="00BF59F7"/>
    <w:rsid w:val="00BF59FD"/>
    <w:rsid w:val="00BF5BA9"/>
    <w:rsid w:val="00BF5BFF"/>
    <w:rsid w:val="00BF5C09"/>
    <w:rsid w:val="00BF5C31"/>
    <w:rsid w:val="00BF5CD2"/>
    <w:rsid w:val="00BF5CD6"/>
    <w:rsid w:val="00BF5D99"/>
    <w:rsid w:val="00BF5E38"/>
    <w:rsid w:val="00BF5E55"/>
    <w:rsid w:val="00BF5FB1"/>
    <w:rsid w:val="00BF5FE0"/>
    <w:rsid w:val="00BF5FE4"/>
    <w:rsid w:val="00BF6003"/>
    <w:rsid w:val="00BF600B"/>
    <w:rsid w:val="00BF609B"/>
    <w:rsid w:val="00BF60F0"/>
    <w:rsid w:val="00BF628D"/>
    <w:rsid w:val="00BF63AE"/>
    <w:rsid w:val="00BF63D1"/>
    <w:rsid w:val="00BF6449"/>
    <w:rsid w:val="00BF6480"/>
    <w:rsid w:val="00BF64DA"/>
    <w:rsid w:val="00BF65AC"/>
    <w:rsid w:val="00BF65E1"/>
    <w:rsid w:val="00BF68C1"/>
    <w:rsid w:val="00BF6921"/>
    <w:rsid w:val="00BF6973"/>
    <w:rsid w:val="00BF69A7"/>
    <w:rsid w:val="00BF6A1C"/>
    <w:rsid w:val="00BF6B3C"/>
    <w:rsid w:val="00BF6B44"/>
    <w:rsid w:val="00BF6CD8"/>
    <w:rsid w:val="00BF6DA8"/>
    <w:rsid w:val="00BF6E06"/>
    <w:rsid w:val="00BF7098"/>
    <w:rsid w:val="00BF70AF"/>
    <w:rsid w:val="00BF70C2"/>
    <w:rsid w:val="00BF713F"/>
    <w:rsid w:val="00BF7175"/>
    <w:rsid w:val="00BF71B0"/>
    <w:rsid w:val="00BF730D"/>
    <w:rsid w:val="00BF7319"/>
    <w:rsid w:val="00BF73D9"/>
    <w:rsid w:val="00BF7452"/>
    <w:rsid w:val="00BF74C9"/>
    <w:rsid w:val="00BF751F"/>
    <w:rsid w:val="00BF7532"/>
    <w:rsid w:val="00BF75A6"/>
    <w:rsid w:val="00BF75BA"/>
    <w:rsid w:val="00BF7603"/>
    <w:rsid w:val="00BF763B"/>
    <w:rsid w:val="00BF7642"/>
    <w:rsid w:val="00BF76E9"/>
    <w:rsid w:val="00BF7768"/>
    <w:rsid w:val="00BF77E4"/>
    <w:rsid w:val="00BF77E6"/>
    <w:rsid w:val="00BF7815"/>
    <w:rsid w:val="00BF7876"/>
    <w:rsid w:val="00BF7889"/>
    <w:rsid w:val="00BF7965"/>
    <w:rsid w:val="00BF79A4"/>
    <w:rsid w:val="00BF7A8E"/>
    <w:rsid w:val="00BF7AEB"/>
    <w:rsid w:val="00BF7B46"/>
    <w:rsid w:val="00BF7B4E"/>
    <w:rsid w:val="00BF7B84"/>
    <w:rsid w:val="00BF7BB5"/>
    <w:rsid w:val="00BF7BED"/>
    <w:rsid w:val="00BF7CA2"/>
    <w:rsid w:val="00BF7CDC"/>
    <w:rsid w:val="00BF7CF2"/>
    <w:rsid w:val="00BF7EC5"/>
    <w:rsid w:val="00BF7FE5"/>
    <w:rsid w:val="00C00014"/>
    <w:rsid w:val="00C000C3"/>
    <w:rsid w:val="00C00155"/>
    <w:rsid w:val="00C001BF"/>
    <w:rsid w:val="00C0034C"/>
    <w:rsid w:val="00C003E0"/>
    <w:rsid w:val="00C00426"/>
    <w:rsid w:val="00C00648"/>
    <w:rsid w:val="00C0070B"/>
    <w:rsid w:val="00C00719"/>
    <w:rsid w:val="00C0072C"/>
    <w:rsid w:val="00C007B1"/>
    <w:rsid w:val="00C007DF"/>
    <w:rsid w:val="00C008BB"/>
    <w:rsid w:val="00C0098A"/>
    <w:rsid w:val="00C00A31"/>
    <w:rsid w:val="00C00AE1"/>
    <w:rsid w:val="00C00AFE"/>
    <w:rsid w:val="00C00B59"/>
    <w:rsid w:val="00C00BE3"/>
    <w:rsid w:val="00C00C12"/>
    <w:rsid w:val="00C00C24"/>
    <w:rsid w:val="00C00C2F"/>
    <w:rsid w:val="00C00CCA"/>
    <w:rsid w:val="00C00D35"/>
    <w:rsid w:val="00C00D86"/>
    <w:rsid w:val="00C00DF5"/>
    <w:rsid w:val="00C00EA4"/>
    <w:rsid w:val="00C00EF3"/>
    <w:rsid w:val="00C010C6"/>
    <w:rsid w:val="00C01135"/>
    <w:rsid w:val="00C01155"/>
    <w:rsid w:val="00C01233"/>
    <w:rsid w:val="00C0129B"/>
    <w:rsid w:val="00C0132A"/>
    <w:rsid w:val="00C0138A"/>
    <w:rsid w:val="00C013AB"/>
    <w:rsid w:val="00C013E2"/>
    <w:rsid w:val="00C013EC"/>
    <w:rsid w:val="00C01415"/>
    <w:rsid w:val="00C01432"/>
    <w:rsid w:val="00C014A8"/>
    <w:rsid w:val="00C014FD"/>
    <w:rsid w:val="00C0153A"/>
    <w:rsid w:val="00C01599"/>
    <w:rsid w:val="00C015EB"/>
    <w:rsid w:val="00C016A5"/>
    <w:rsid w:val="00C01701"/>
    <w:rsid w:val="00C01725"/>
    <w:rsid w:val="00C01736"/>
    <w:rsid w:val="00C01741"/>
    <w:rsid w:val="00C01792"/>
    <w:rsid w:val="00C01918"/>
    <w:rsid w:val="00C01A20"/>
    <w:rsid w:val="00C01A61"/>
    <w:rsid w:val="00C01B28"/>
    <w:rsid w:val="00C01B9D"/>
    <w:rsid w:val="00C01D28"/>
    <w:rsid w:val="00C01DA5"/>
    <w:rsid w:val="00C01E6E"/>
    <w:rsid w:val="00C01E90"/>
    <w:rsid w:val="00C01F4B"/>
    <w:rsid w:val="00C01F56"/>
    <w:rsid w:val="00C01F80"/>
    <w:rsid w:val="00C01F9A"/>
    <w:rsid w:val="00C01FBC"/>
    <w:rsid w:val="00C02100"/>
    <w:rsid w:val="00C021C6"/>
    <w:rsid w:val="00C022CD"/>
    <w:rsid w:val="00C02342"/>
    <w:rsid w:val="00C02395"/>
    <w:rsid w:val="00C02429"/>
    <w:rsid w:val="00C02505"/>
    <w:rsid w:val="00C0250B"/>
    <w:rsid w:val="00C0255C"/>
    <w:rsid w:val="00C0256A"/>
    <w:rsid w:val="00C02597"/>
    <w:rsid w:val="00C028AE"/>
    <w:rsid w:val="00C02942"/>
    <w:rsid w:val="00C02952"/>
    <w:rsid w:val="00C02A6E"/>
    <w:rsid w:val="00C02A73"/>
    <w:rsid w:val="00C02B9F"/>
    <w:rsid w:val="00C02BDD"/>
    <w:rsid w:val="00C02E83"/>
    <w:rsid w:val="00C02EBE"/>
    <w:rsid w:val="00C02F7B"/>
    <w:rsid w:val="00C03053"/>
    <w:rsid w:val="00C030FF"/>
    <w:rsid w:val="00C0318C"/>
    <w:rsid w:val="00C0320B"/>
    <w:rsid w:val="00C03283"/>
    <w:rsid w:val="00C032C6"/>
    <w:rsid w:val="00C0335C"/>
    <w:rsid w:val="00C0336E"/>
    <w:rsid w:val="00C0339F"/>
    <w:rsid w:val="00C03507"/>
    <w:rsid w:val="00C0356A"/>
    <w:rsid w:val="00C03588"/>
    <w:rsid w:val="00C035B0"/>
    <w:rsid w:val="00C03663"/>
    <w:rsid w:val="00C0367E"/>
    <w:rsid w:val="00C03746"/>
    <w:rsid w:val="00C03871"/>
    <w:rsid w:val="00C03928"/>
    <w:rsid w:val="00C039A2"/>
    <w:rsid w:val="00C03A66"/>
    <w:rsid w:val="00C03ABF"/>
    <w:rsid w:val="00C03AFC"/>
    <w:rsid w:val="00C03C0A"/>
    <w:rsid w:val="00C03CB1"/>
    <w:rsid w:val="00C03D89"/>
    <w:rsid w:val="00C03DCC"/>
    <w:rsid w:val="00C03E36"/>
    <w:rsid w:val="00C03E42"/>
    <w:rsid w:val="00C03E4D"/>
    <w:rsid w:val="00C03E84"/>
    <w:rsid w:val="00C03E94"/>
    <w:rsid w:val="00C04047"/>
    <w:rsid w:val="00C040B5"/>
    <w:rsid w:val="00C040F8"/>
    <w:rsid w:val="00C04176"/>
    <w:rsid w:val="00C04201"/>
    <w:rsid w:val="00C04219"/>
    <w:rsid w:val="00C0441A"/>
    <w:rsid w:val="00C044C8"/>
    <w:rsid w:val="00C044CD"/>
    <w:rsid w:val="00C044DF"/>
    <w:rsid w:val="00C04579"/>
    <w:rsid w:val="00C04586"/>
    <w:rsid w:val="00C04696"/>
    <w:rsid w:val="00C046A2"/>
    <w:rsid w:val="00C04787"/>
    <w:rsid w:val="00C0498E"/>
    <w:rsid w:val="00C04AFF"/>
    <w:rsid w:val="00C04B20"/>
    <w:rsid w:val="00C04C91"/>
    <w:rsid w:val="00C04D55"/>
    <w:rsid w:val="00C04E35"/>
    <w:rsid w:val="00C04E44"/>
    <w:rsid w:val="00C04F4F"/>
    <w:rsid w:val="00C04F52"/>
    <w:rsid w:val="00C04F74"/>
    <w:rsid w:val="00C04F8E"/>
    <w:rsid w:val="00C04FDF"/>
    <w:rsid w:val="00C050DF"/>
    <w:rsid w:val="00C050FB"/>
    <w:rsid w:val="00C05105"/>
    <w:rsid w:val="00C0519F"/>
    <w:rsid w:val="00C051DC"/>
    <w:rsid w:val="00C05219"/>
    <w:rsid w:val="00C0528F"/>
    <w:rsid w:val="00C052CF"/>
    <w:rsid w:val="00C052D8"/>
    <w:rsid w:val="00C052E9"/>
    <w:rsid w:val="00C0531D"/>
    <w:rsid w:val="00C053A5"/>
    <w:rsid w:val="00C053AF"/>
    <w:rsid w:val="00C054CD"/>
    <w:rsid w:val="00C05526"/>
    <w:rsid w:val="00C05564"/>
    <w:rsid w:val="00C055B0"/>
    <w:rsid w:val="00C0560B"/>
    <w:rsid w:val="00C05623"/>
    <w:rsid w:val="00C056A5"/>
    <w:rsid w:val="00C056CD"/>
    <w:rsid w:val="00C0571B"/>
    <w:rsid w:val="00C05830"/>
    <w:rsid w:val="00C0589E"/>
    <w:rsid w:val="00C058BB"/>
    <w:rsid w:val="00C0598B"/>
    <w:rsid w:val="00C05B29"/>
    <w:rsid w:val="00C05B55"/>
    <w:rsid w:val="00C05B58"/>
    <w:rsid w:val="00C05BA6"/>
    <w:rsid w:val="00C05C72"/>
    <w:rsid w:val="00C05C75"/>
    <w:rsid w:val="00C05C82"/>
    <w:rsid w:val="00C05D96"/>
    <w:rsid w:val="00C05E7B"/>
    <w:rsid w:val="00C0608A"/>
    <w:rsid w:val="00C060B8"/>
    <w:rsid w:val="00C0617E"/>
    <w:rsid w:val="00C06276"/>
    <w:rsid w:val="00C06535"/>
    <w:rsid w:val="00C066E7"/>
    <w:rsid w:val="00C06796"/>
    <w:rsid w:val="00C0679A"/>
    <w:rsid w:val="00C0695F"/>
    <w:rsid w:val="00C069B7"/>
    <w:rsid w:val="00C069DB"/>
    <w:rsid w:val="00C06B0E"/>
    <w:rsid w:val="00C06B15"/>
    <w:rsid w:val="00C06B2F"/>
    <w:rsid w:val="00C06BC4"/>
    <w:rsid w:val="00C06C31"/>
    <w:rsid w:val="00C06E45"/>
    <w:rsid w:val="00C06E62"/>
    <w:rsid w:val="00C06E9F"/>
    <w:rsid w:val="00C06F01"/>
    <w:rsid w:val="00C06F18"/>
    <w:rsid w:val="00C06F54"/>
    <w:rsid w:val="00C07095"/>
    <w:rsid w:val="00C070D9"/>
    <w:rsid w:val="00C07139"/>
    <w:rsid w:val="00C07163"/>
    <w:rsid w:val="00C0717F"/>
    <w:rsid w:val="00C0718D"/>
    <w:rsid w:val="00C071D4"/>
    <w:rsid w:val="00C072D3"/>
    <w:rsid w:val="00C072E8"/>
    <w:rsid w:val="00C0730D"/>
    <w:rsid w:val="00C07361"/>
    <w:rsid w:val="00C07437"/>
    <w:rsid w:val="00C07441"/>
    <w:rsid w:val="00C07446"/>
    <w:rsid w:val="00C0754B"/>
    <w:rsid w:val="00C076AD"/>
    <w:rsid w:val="00C076B7"/>
    <w:rsid w:val="00C076C6"/>
    <w:rsid w:val="00C076FF"/>
    <w:rsid w:val="00C078BC"/>
    <w:rsid w:val="00C078E8"/>
    <w:rsid w:val="00C07900"/>
    <w:rsid w:val="00C0793C"/>
    <w:rsid w:val="00C07A00"/>
    <w:rsid w:val="00C07A1E"/>
    <w:rsid w:val="00C07A69"/>
    <w:rsid w:val="00C07B23"/>
    <w:rsid w:val="00C07B8F"/>
    <w:rsid w:val="00C07CE5"/>
    <w:rsid w:val="00C07F87"/>
    <w:rsid w:val="00C1001D"/>
    <w:rsid w:val="00C1002A"/>
    <w:rsid w:val="00C1009C"/>
    <w:rsid w:val="00C10271"/>
    <w:rsid w:val="00C102DB"/>
    <w:rsid w:val="00C1031B"/>
    <w:rsid w:val="00C10327"/>
    <w:rsid w:val="00C10372"/>
    <w:rsid w:val="00C103D4"/>
    <w:rsid w:val="00C10471"/>
    <w:rsid w:val="00C10546"/>
    <w:rsid w:val="00C10555"/>
    <w:rsid w:val="00C10841"/>
    <w:rsid w:val="00C108A0"/>
    <w:rsid w:val="00C10962"/>
    <w:rsid w:val="00C10A5F"/>
    <w:rsid w:val="00C10AC7"/>
    <w:rsid w:val="00C10B46"/>
    <w:rsid w:val="00C10B49"/>
    <w:rsid w:val="00C10BD5"/>
    <w:rsid w:val="00C10CBC"/>
    <w:rsid w:val="00C10D9F"/>
    <w:rsid w:val="00C10E27"/>
    <w:rsid w:val="00C10E3F"/>
    <w:rsid w:val="00C10F28"/>
    <w:rsid w:val="00C10F46"/>
    <w:rsid w:val="00C10F87"/>
    <w:rsid w:val="00C10FB4"/>
    <w:rsid w:val="00C11033"/>
    <w:rsid w:val="00C11071"/>
    <w:rsid w:val="00C110A0"/>
    <w:rsid w:val="00C1112D"/>
    <w:rsid w:val="00C11162"/>
    <w:rsid w:val="00C111AB"/>
    <w:rsid w:val="00C111B3"/>
    <w:rsid w:val="00C11214"/>
    <w:rsid w:val="00C11238"/>
    <w:rsid w:val="00C11327"/>
    <w:rsid w:val="00C113D5"/>
    <w:rsid w:val="00C1145E"/>
    <w:rsid w:val="00C1155A"/>
    <w:rsid w:val="00C1155C"/>
    <w:rsid w:val="00C1157B"/>
    <w:rsid w:val="00C11618"/>
    <w:rsid w:val="00C11656"/>
    <w:rsid w:val="00C11794"/>
    <w:rsid w:val="00C117B5"/>
    <w:rsid w:val="00C117E4"/>
    <w:rsid w:val="00C11806"/>
    <w:rsid w:val="00C118B1"/>
    <w:rsid w:val="00C11995"/>
    <w:rsid w:val="00C119AB"/>
    <w:rsid w:val="00C11AC0"/>
    <w:rsid w:val="00C11AE6"/>
    <w:rsid w:val="00C11C3B"/>
    <w:rsid w:val="00C11D70"/>
    <w:rsid w:val="00C11D9F"/>
    <w:rsid w:val="00C11DA0"/>
    <w:rsid w:val="00C11DEF"/>
    <w:rsid w:val="00C11E83"/>
    <w:rsid w:val="00C11F0E"/>
    <w:rsid w:val="00C12137"/>
    <w:rsid w:val="00C12172"/>
    <w:rsid w:val="00C121C5"/>
    <w:rsid w:val="00C1225C"/>
    <w:rsid w:val="00C12320"/>
    <w:rsid w:val="00C12554"/>
    <w:rsid w:val="00C126DF"/>
    <w:rsid w:val="00C126EB"/>
    <w:rsid w:val="00C127DA"/>
    <w:rsid w:val="00C1288B"/>
    <w:rsid w:val="00C128BD"/>
    <w:rsid w:val="00C1294A"/>
    <w:rsid w:val="00C1295C"/>
    <w:rsid w:val="00C129CC"/>
    <w:rsid w:val="00C12A55"/>
    <w:rsid w:val="00C12AFD"/>
    <w:rsid w:val="00C12B82"/>
    <w:rsid w:val="00C12BD6"/>
    <w:rsid w:val="00C12D52"/>
    <w:rsid w:val="00C12E91"/>
    <w:rsid w:val="00C12FAD"/>
    <w:rsid w:val="00C12FB5"/>
    <w:rsid w:val="00C1313E"/>
    <w:rsid w:val="00C13264"/>
    <w:rsid w:val="00C13324"/>
    <w:rsid w:val="00C1339B"/>
    <w:rsid w:val="00C134B5"/>
    <w:rsid w:val="00C13756"/>
    <w:rsid w:val="00C13762"/>
    <w:rsid w:val="00C1380D"/>
    <w:rsid w:val="00C1385A"/>
    <w:rsid w:val="00C13901"/>
    <w:rsid w:val="00C13A03"/>
    <w:rsid w:val="00C13A9D"/>
    <w:rsid w:val="00C13B22"/>
    <w:rsid w:val="00C13BCC"/>
    <w:rsid w:val="00C13C5A"/>
    <w:rsid w:val="00C13C85"/>
    <w:rsid w:val="00C13D4F"/>
    <w:rsid w:val="00C13E29"/>
    <w:rsid w:val="00C13E4A"/>
    <w:rsid w:val="00C13FC5"/>
    <w:rsid w:val="00C14007"/>
    <w:rsid w:val="00C14030"/>
    <w:rsid w:val="00C1406B"/>
    <w:rsid w:val="00C140DB"/>
    <w:rsid w:val="00C14166"/>
    <w:rsid w:val="00C143E0"/>
    <w:rsid w:val="00C1440B"/>
    <w:rsid w:val="00C14426"/>
    <w:rsid w:val="00C1443B"/>
    <w:rsid w:val="00C144B1"/>
    <w:rsid w:val="00C144BA"/>
    <w:rsid w:val="00C144DA"/>
    <w:rsid w:val="00C14558"/>
    <w:rsid w:val="00C145BF"/>
    <w:rsid w:val="00C146B7"/>
    <w:rsid w:val="00C147C2"/>
    <w:rsid w:val="00C1497D"/>
    <w:rsid w:val="00C149B1"/>
    <w:rsid w:val="00C149B9"/>
    <w:rsid w:val="00C14A3A"/>
    <w:rsid w:val="00C14A58"/>
    <w:rsid w:val="00C14A8B"/>
    <w:rsid w:val="00C14BA3"/>
    <w:rsid w:val="00C14C17"/>
    <w:rsid w:val="00C14C52"/>
    <w:rsid w:val="00C14C82"/>
    <w:rsid w:val="00C14CD1"/>
    <w:rsid w:val="00C14EC8"/>
    <w:rsid w:val="00C14FE6"/>
    <w:rsid w:val="00C15079"/>
    <w:rsid w:val="00C1509E"/>
    <w:rsid w:val="00C150BA"/>
    <w:rsid w:val="00C1511D"/>
    <w:rsid w:val="00C15160"/>
    <w:rsid w:val="00C151F5"/>
    <w:rsid w:val="00C15347"/>
    <w:rsid w:val="00C153CF"/>
    <w:rsid w:val="00C153FE"/>
    <w:rsid w:val="00C15509"/>
    <w:rsid w:val="00C1552D"/>
    <w:rsid w:val="00C15621"/>
    <w:rsid w:val="00C15714"/>
    <w:rsid w:val="00C1574B"/>
    <w:rsid w:val="00C157DD"/>
    <w:rsid w:val="00C15809"/>
    <w:rsid w:val="00C15916"/>
    <w:rsid w:val="00C1595F"/>
    <w:rsid w:val="00C15980"/>
    <w:rsid w:val="00C15997"/>
    <w:rsid w:val="00C159A3"/>
    <w:rsid w:val="00C15B9B"/>
    <w:rsid w:val="00C15BEF"/>
    <w:rsid w:val="00C15BFA"/>
    <w:rsid w:val="00C15CC7"/>
    <w:rsid w:val="00C15D91"/>
    <w:rsid w:val="00C15D95"/>
    <w:rsid w:val="00C15E7A"/>
    <w:rsid w:val="00C15E7B"/>
    <w:rsid w:val="00C15FF5"/>
    <w:rsid w:val="00C16041"/>
    <w:rsid w:val="00C1605C"/>
    <w:rsid w:val="00C161A1"/>
    <w:rsid w:val="00C161C5"/>
    <w:rsid w:val="00C1628D"/>
    <w:rsid w:val="00C1632D"/>
    <w:rsid w:val="00C16420"/>
    <w:rsid w:val="00C16443"/>
    <w:rsid w:val="00C16471"/>
    <w:rsid w:val="00C1653D"/>
    <w:rsid w:val="00C1654B"/>
    <w:rsid w:val="00C166C5"/>
    <w:rsid w:val="00C166CA"/>
    <w:rsid w:val="00C166D5"/>
    <w:rsid w:val="00C16707"/>
    <w:rsid w:val="00C16754"/>
    <w:rsid w:val="00C168E0"/>
    <w:rsid w:val="00C168FB"/>
    <w:rsid w:val="00C169D9"/>
    <w:rsid w:val="00C16AB4"/>
    <w:rsid w:val="00C16AE3"/>
    <w:rsid w:val="00C16BE7"/>
    <w:rsid w:val="00C16BEC"/>
    <w:rsid w:val="00C16C34"/>
    <w:rsid w:val="00C16C38"/>
    <w:rsid w:val="00C16C42"/>
    <w:rsid w:val="00C16C71"/>
    <w:rsid w:val="00C16CCE"/>
    <w:rsid w:val="00C16CE7"/>
    <w:rsid w:val="00C16D42"/>
    <w:rsid w:val="00C16D43"/>
    <w:rsid w:val="00C16F31"/>
    <w:rsid w:val="00C17074"/>
    <w:rsid w:val="00C170B7"/>
    <w:rsid w:val="00C170FC"/>
    <w:rsid w:val="00C17179"/>
    <w:rsid w:val="00C17182"/>
    <w:rsid w:val="00C17291"/>
    <w:rsid w:val="00C17393"/>
    <w:rsid w:val="00C173F0"/>
    <w:rsid w:val="00C17404"/>
    <w:rsid w:val="00C17574"/>
    <w:rsid w:val="00C175F1"/>
    <w:rsid w:val="00C17665"/>
    <w:rsid w:val="00C177F1"/>
    <w:rsid w:val="00C177F7"/>
    <w:rsid w:val="00C178EE"/>
    <w:rsid w:val="00C17A29"/>
    <w:rsid w:val="00C17A49"/>
    <w:rsid w:val="00C17A9F"/>
    <w:rsid w:val="00C17AF0"/>
    <w:rsid w:val="00C17BE4"/>
    <w:rsid w:val="00C17C32"/>
    <w:rsid w:val="00C17C46"/>
    <w:rsid w:val="00C17D15"/>
    <w:rsid w:val="00C17DA6"/>
    <w:rsid w:val="00C17DD7"/>
    <w:rsid w:val="00C17E57"/>
    <w:rsid w:val="00C17E8F"/>
    <w:rsid w:val="00C17F0E"/>
    <w:rsid w:val="00C200D9"/>
    <w:rsid w:val="00C20117"/>
    <w:rsid w:val="00C201B9"/>
    <w:rsid w:val="00C201F5"/>
    <w:rsid w:val="00C203B1"/>
    <w:rsid w:val="00C203C5"/>
    <w:rsid w:val="00C203FB"/>
    <w:rsid w:val="00C20463"/>
    <w:rsid w:val="00C20465"/>
    <w:rsid w:val="00C205E4"/>
    <w:rsid w:val="00C206F0"/>
    <w:rsid w:val="00C20704"/>
    <w:rsid w:val="00C20782"/>
    <w:rsid w:val="00C207D1"/>
    <w:rsid w:val="00C207DC"/>
    <w:rsid w:val="00C20900"/>
    <w:rsid w:val="00C20922"/>
    <w:rsid w:val="00C20925"/>
    <w:rsid w:val="00C2093C"/>
    <w:rsid w:val="00C2094C"/>
    <w:rsid w:val="00C20A14"/>
    <w:rsid w:val="00C20A4F"/>
    <w:rsid w:val="00C20A69"/>
    <w:rsid w:val="00C20AA0"/>
    <w:rsid w:val="00C20AB5"/>
    <w:rsid w:val="00C20B20"/>
    <w:rsid w:val="00C20BCD"/>
    <w:rsid w:val="00C20CCE"/>
    <w:rsid w:val="00C20D8E"/>
    <w:rsid w:val="00C20D98"/>
    <w:rsid w:val="00C20DE6"/>
    <w:rsid w:val="00C20E2A"/>
    <w:rsid w:val="00C20ED1"/>
    <w:rsid w:val="00C20F48"/>
    <w:rsid w:val="00C20F66"/>
    <w:rsid w:val="00C21061"/>
    <w:rsid w:val="00C21159"/>
    <w:rsid w:val="00C211EF"/>
    <w:rsid w:val="00C2120F"/>
    <w:rsid w:val="00C2125A"/>
    <w:rsid w:val="00C2125F"/>
    <w:rsid w:val="00C212D6"/>
    <w:rsid w:val="00C212D7"/>
    <w:rsid w:val="00C212E0"/>
    <w:rsid w:val="00C213C5"/>
    <w:rsid w:val="00C21438"/>
    <w:rsid w:val="00C21571"/>
    <w:rsid w:val="00C215C3"/>
    <w:rsid w:val="00C216DA"/>
    <w:rsid w:val="00C216F9"/>
    <w:rsid w:val="00C21764"/>
    <w:rsid w:val="00C2178A"/>
    <w:rsid w:val="00C2179A"/>
    <w:rsid w:val="00C2184E"/>
    <w:rsid w:val="00C21871"/>
    <w:rsid w:val="00C218B3"/>
    <w:rsid w:val="00C2196F"/>
    <w:rsid w:val="00C21983"/>
    <w:rsid w:val="00C2199A"/>
    <w:rsid w:val="00C219D7"/>
    <w:rsid w:val="00C219F9"/>
    <w:rsid w:val="00C21A27"/>
    <w:rsid w:val="00C21A48"/>
    <w:rsid w:val="00C21A89"/>
    <w:rsid w:val="00C21AB2"/>
    <w:rsid w:val="00C21ADA"/>
    <w:rsid w:val="00C21B01"/>
    <w:rsid w:val="00C21BD3"/>
    <w:rsid w:val="00C21BEB"/>
    <w:rsid w:val="00C21CAC"/>
    <w:rsid w:val="00C21D89"/>
    <w:rsid w:val="00C21EB5"/>
    <w:rsid w:val="00C21F53"/>
    <w:rsid w:val="00C22097"/>
    <w:rsid w:val="00C220DC"/>
    <w:rsid w:val="00C22137"/>
    <w:rsid w:val="00C22178"/>
    <w:rsid w:val="00C221B1"/>
    <w:rsid w:val="00C22313"/>
    <w:rsid w:val="00C22316"/>
    <w:rsid w:val="00C22322"/>
    <w:rsid w:val="00C223D7"/>
    <w:rsid w:val="00C22448"/>
    <w:rsid w:val="00C224B5"/>
    <w:rsid w:val="00C224F0"/>
    <w:rsid w:val="00C22523"/>
    <w:rsid w:val="00C225CB"/>
    <w:rsid w:val="00C226C4"/>
    <w:rsid w:val="00C227C8"/>
    <w:rsid w:val="00C22849"/>
    <w:rsid w:val="00C228EF"/>
    <w:rsid w:val="00C22989"/>
    <w:rsid w:val="00C229CA"/>
    <w:rsid w:val="00C22A43"/>
    <w:rsid w:val="00C22ADD"/>
    <w:rsid w:val="00C22AF4"/>
    <w:rsid w:val="00C22B9A"/>
    <w:rsid w:val="00C22BAA"/>
    <w:rsid w:val="00C22C4F"/>
    <w:rsid w:val="00C22CC8"/>
    <w:rsid w:val="00C22CFC"/>
    <w:rsid w:val="00C22E67"/>
    <w:rsid w:val="00C22ECD"/>
    <w:rsid w:val="00C22F05"/>
    <w:rsid w:val="00C22F6C"/>
    <w:rsid w:val="00C22FA9"/>
    <w:rsid w:val="00C22FCC"/>
    <w:rsid w:val="00C230C1"/>
    <w:rsid w:val="00C23119"/>
    <w:rsid w:val="00C2312D"/>
    <w:rsid w:val="00C2315F"/>
    <w:rsid w:val="00C231BD"/>
    <w:rsid w:val="00C23204"/>
    <w:rsid w:val="00C2325C"/>
    <w:rsid w:val="00C232A3"/>
    <w:rsid w:val="00C232A7"/>
    <w:rsid w:val="00C2330B"/>
    <w:rsid w:val="00C233A2"/>
    <w:rsid w:val="00C233DA"/>
    <w:rsid w:val="00C23405"/>
    <w:rsid w:val="00C2343C"/>
    <w:rsid w:val="00C2343E"/>
    <w:rsid w:val="00C2347E"/>
    <w:rsid w:val="00C234B7"/>
    <w:rsid w:val="00C2356E"/>
    <w:rsid w:val="00C2357E"/>
    <w:rsid w:val="00C236B3"/>
    <w:rsid w:val="00C23722"/>
    <w:rsid w:val="00C237D7"/>
    <w:rsid w:val="00C238E6"/>
    <w:rsid w:val="00C239C5"/>
    <w:rsid w:val="00C23A49"/>
    <w:rsid w:val="00C23AA9"/>
    <w:rsid w:val="00C23B82"/>
    <w:rsid w:val="00C23C0A"/>
    <w:rsid w:val="00C23C67"/>
    <w:rsid w:val="00C23CF0"/>
    <w:rsid w:val="00C23E41"/>
    <w:rsid w:val="00C23F1B"/>
    <w:rsid w:val="00C23F29"/>
    <w:rsid w:val="00C23F40"/>
    <w:rsid w:val="00C24054"/>
    <w:rsid w:val="00C2405F"/>
    <w:rsid w:val="00C24092"/>
    <w:rsid w:val="00C2418A"/>
    <w:rsid w:val="00C241FA"/>
    <w:rsid w:val="00C24247"/>
    <w:rsid w:val="00C242F7"/>
    <w:rsid w:val="00C24337"/>
    <w:rsid w:val="00C243CD"/>
    <w:rsid w:val="00C243F8"/>
    <w:rsid w:val="00C24442"/>
    <w:rsid w:val="00C2445E"/>
    <w:rsid w:val="00C24469"/>
    <w:rsid w:val="00C244FE"/>
    <w:rsid w:val="00C2452E"/>
    <w:rsid w:val="00C245D4"/>
    <w:rsid w:val="00C24645"/>
    <w:rsid w:val="00C24670"/>
    <w:rsid w:val="00C246BF"/>
    <w:rsid w:val="00C246FA"/>
    <w:rsid w:val="00C2473A"/>
    <w:rsid w:val="00C24781"/>
    <w:rsid w:val="00C247C1"/>
    <w:rsid w:val="00C24837"/>
    <w:rsid w:val="00C24859"/>
    <w:rsid w:val="00C248B9"/>
    <w:rsid w:val="00C2492E"/>
    <w:rsid w:val="00C24A03"/>
    <w:rsid w:val="00C24A27"/>
    <w:rsid w:val="00C24B5D"/>
    <w:rsid w:val="00C24BBE"/>
    <w:rsid w:val="00C24C61"/>
    <w:rsid w:val="00C24CB6"/>
    <w:rsid w:val="00C24E28"/>
    <w:rsid w:val="00C24F75"/>
    <w:rsid w:val="00C24FE1"/>
    <w:rsid w:val="00C25040"/>
    <w:rsid w:val="00C250FF"/>
    <w:rsid w:val="00C2517F"/>
    <w:rsid w:val="00C251DA"/>
    <w:rsid w:val="00C251EA"/>
    <w:rsid w:val="00C2522D"/>
    <w:rsid w:val="00C2528D"/>
    <w:rsid w:val="00C25460"/>
    <w:rsid w:val="00C25467"/>
    <w:rsid w:val="00C254DC"/>
    <w:rsid w:val="00C25534"/>
    <w:rsid w:val="00C2553E"/>
    <w:rsid w:val="00C258D5"/>
    <w:rsid w:val="00C25B31"/>
    <w:rsid w:val="00C25BF7"/>
    <w:rsid w:val="00C25CD2"/>
    <w:rsid w:val="00C25D6B"/>
    <w:rsid w:val="00C25E53"/>
    <w:rsid w:val="00C25E90"/>
    <w:rsid w:val="00C25EE2"/>
    <w:rsid w:val="00C25F40"/>
    <w:rsid w:val="00C25FEA"/>
    <w:rsid w:val="00C2604A"/>
    <w:rsid w:val="00C260F9"/>
    <w:rsid w:val="00C262F5"/>
    <w:rsid w:val="00C262FD"/>
    <w:rsid w:val="00C26396"/>
    <w:rsid w:val="00C263A5"/>
    <w:rsid w:val="00C263AB"/>
    <w:rsid w:val="00C263FC"/>
    <w:rsid w:val="00C2645C"/>
    <w:rsid w:val="00C26487"/>
    <w:rsid w:val="00C26580"/>
    <w:rsid w:val="00C26678"/>
    <w:rsid w:val="00C266D3"/>
    <w:rsid w:val="00C2682A"/>
    <w:rsid w:val="00C26944"/>
    <w:rsid w:val="00C26A16"/>
    <w:rsid w:val="00C26A4C"/>
    <w:rsid w:val="00C26B77"/>
    <w:rsid w:val="00C26B91"/>
    <w:rsid w:val="00C26C2B"/>
    <w:rsid w:val="00C26C59"/>
    <w:rsid w:val="00C26C75"/>
    <w:rsid w:val="00C26C8B"/>
    <w:rsid w:val="00C26C8F"/>
    <w:rsid w:val="00C26D24"/>
    <w:rsid w:val="00C26D97"/>
    <w:rsid w:val="00C26E05"/>
    <w:rsid w:val="00C26E4B"/>
    <w:rsid w:val="00C26EA2"/>
    <w:rsid w:val="00C26F21"/>
    <w:rsid w:val="00C26F60"/>
    <w:rsid w:val="00C26F91"/>
    <w:rsid w:val="00C27004"/>
    <w:rsid w:val="00C2709D"/>
    <w:rsid w:val="00C27182"/>
    <w:rsid w:val="00C271B6"/>
    <w:rsid w:val="00C2732E"/>
    <w:rsid w:val="00C27338"/>
    <w:rsid w:val="00C27384"/>
    <w:rsid w:val="00C27408"/>
    <w:rsid w:val="00C274D3"/>
    <w:rsid w:val="00C275B9"/>
    <w:rsid w:val="00C275BD"/>
    <w:rsid w:val="00C276B1"/>
    <w:rsid w:val="00C27785"/>
    <w:rsid w:val="00C27912"/>
    <w:rsid w:val="00C279ED"/>
    <w:rsid w:val="00C27A27"/>
    <w:rsid w:val="00C27A86"/>
    <w:rsid w:val="00C27DCF"/>
    <w:rsid w:val="00C27DD9"/>
    <w:rsid w:val="00C27E7D"/>
    <w:rsid w:val="00C27F7F"/>
    <w:rsid w:val="00C27FC9"/>
    <w:rsid w:val="00C3001E"/>
    <w:rsid w:val="00C30083"/>
    <w:rsid w:val="00C300B3"/>
    <w:rsid w:val="00C301C5"/>
    <w:rsid w:val="00C3024F"/>
    <w:rsid w:val="00C3026F"/>
    <w:rsid w:val="00C302A6"/>
    <w:rsid w:val="00C302F5"/>
    <w:rsid w:val="00C3034E"/>
    <w:rsid w:val="00C30399"/>
    <w:rsid w:val="00C30458"/>
    <w:rsid w:val="00C304FF"/>
    <w:rsid w:val="00C3053F"/>
    <w:rsid w:val="00C307C1"/>
    <w:rsid w:val="00C30823"/>
    <w:rsid w:val="00C30839"/>
    <w:rsid w:val="00C30959"/>
    <w:rsid w:val="00C309A7"/>
    <w:rsid w:val="00C30A11"/>
    <w:rsid w:val="00C30A5C"/>
    <w:rsid w:val="00C30AB1"/>
    <w:rsid w:val="00C30B5E"/>
    <w:rsid w:val="00C30C56"/>
    <w:rsid w:val="00C30C5B"/>
    <w:rsid w:val="00C30D0D"/>
    <w:rsid w:val="00C30D1B"/>
    <w:rsid w:val="00C30D40"/>
    <w:rsid w:val="00C30D89"/>
    <w:rsid w:val="00C30DEE"/>
    <w:rsid w:val="00C30EBC"/>
    <w:rsid w:val="00C30F9A"/>
    <w:rsid w:val="00C31052"/>
    <w:rsid w:val="00C3105B"/>
    <w:rsid w:val="00C310CB"/>
    <w:rsid w:val="00C310D1"/>
    <w:rsid w:val="00C31147"/>
    <w:rsid w:val="00C311B0"/>
    <w:rsid w:val="00C31211"/>
    <w:rsid w:val="00C3123A"/>
    <w:rsid w:val="00C31316"/>
    <w:rsid w:val="00C31371"/>
    <w:rsid w:val="00C315A7"/>
    <w:rsid w:val="00C315FE"/>
    <w:rsid w:val="00C3171A"/>
    <w:rsid w:val="00C317EF"/>
    <w:rsid w:val="00C31930"/>
    <w:rsid w:val="00C31949"/>
    <w:rsid w:val="00C31A82"/>
    <w:rsid w:val="00C31BA5"/>
    <w:rsid w:val="00C31CE8"/>
    <w:rsid w:val="00C31D99"/>
    <w:rsid w:val="00C31E3A"/>
    <w:rsid w:val="00C31E96"/>
    <w:rsid w:val="00C31E9E"/>
    <w:rsid w:val="00C31FFF"/>
    <w:rsid w:val="00C3200F"/>
    <w:rsid w:val="00C321C2"/>
    <w:rsid w:val="00C32223"/>
    <w:rsid w:val="00C3233A"/>
    <w:rsid w:val="00C3237E"/>
    <w:rsid w:val="00C32436"/>
    <w:rsid w:val="00C32438"/>
    <w:rsid w:val="00C3246A"/>
    <w:rsid w:val="00C324CA"/>
    <w:rsid w:val="00C3251D"/>
    <w:rsid w:val="00C3251E"/>
    <w:rsid w:val="00C325BB"/>
    <w:rsid w:val="00C325CA"/>
    <w:rsid w:val="00C3261A"/>
    <w:rsid w:val="00C3262E"/>
    <w:rsid w:val="00C327BC"/>
    <w:rsid w:val="00C3280C"/>
    <w:rsid w:val="00C3282D"/>
    <w:rsid w:val="00C32857"/>
    <w:rsid w:val="00C3285A"/>
    <w:rsid w:val="00C328E3"/>
    <w:rsid w:val="00C328F1"/>
    <w:rsid w:val="00C32A52"/>
    <w:rsid w:val="00C32BAE"/>
    <w:rsid w:val="00C32E85"/>
    <w:rsid w:val="00C32F0A"/>
    <w:rsid w:val="00C32F50"/>
    <w:rsid w:val="00C32FF2"/>
    <w:rsid w:val="00C33053"/>
    <w:rsid w:val="00C33091"/>
    <w:rsid w:val="00C331A0"/>
    <w:rsid w:val="00C3336E"/>
    <w:rsid w:val="00C33396"/>
    <w:rsid w:val="00C33426"/>
    <w:rsid w:val="00C3347F"/>
    <w:rsid w:val="00C334A8"/>
    <w:rsid w:val="00C33550"/>
    <w:rsid w:val="00C335BF"/>
    <w:rsid w:val="00C33653"/>
    <w:rsid w:val="00C336E6"/>
    <w:rsid w:val="00C33716"/>
    <w:rsid w:val="00C33735"/>
    <w:rsid w:val="00C337C8"/>
    <w:rsid w:val="00C33804"/>
    <w:rsid w:val="00C338C2"/>
    <w:rsid w:val="00C33971"/>
    <w:rsid w:val="00C3398E"/>
    <w:rsid w:val="00C339DB"/>
    <w:rsid w:val="00C339EE"/>
    <w:rsid w:val="00C33ACF"/>
    <w:rsid w:val="00C33B3A"/>
    <w:rsid w:val="00C33B5F"/>
    <w:rsid w:val="00C33BD8"/>
    <w:rsid w:val="00C33DC3"/>
    <w:rsid w:val="00C33DCC"/>
    <w:rsid w:val="00C33EB0"/>
    <w:rsid w:val="00C34051"/>
    <w:rsid w:val="00C34085"/>
    <w:rsid w:val="00C340F3"/>
    <w:rsid w:val="00C3410B"/>
    <w:rsid w:val="00C341A0"/>
    <w:rsid w:val="00C341C4"/>
    <w:rsid w:val="00C34247"/>
    <w:rsid w:val="00C34261"/>
    <w:rsid w:val="00C344E5"/>
    <w:rsid w:val="00C346BB"/>
    <w:rsid w:val="00C34749"/>
    <w:rsid w:val="00C34903"/>
    <w:rsid w:val="00C3490D"/>
    <w:rsid w:val="00C3498C"/>
    <w:rsid w:val="00C349C7"/>
    <w:rsid w:val="00C349DD"/>
    <w:rsid w:val="00C34BBE"/>
    <w:rsid w:val="00C34BD4"/>
    <w:rsid w:val="00C34C24"/>
    <w:rsid w:val="00C34C78"/>
    <w:rsid w:val="00C34D9B"/>
    <w:rsid w:val="00C34E49"/>
    <w:rsid w:val="00C34EA1"/>
    <w:rsid w:val="00C34F22"/>
    <w:rsid w:val="00C3504E"/>
    <w:rsid w:val="00C35100"/>
    <w:rsid w:val="00C351F4"/>
    <w:rsid w:val="00C35213"/>
    <w:rsid w:val="00C35318"/>
    <w:rsid w:val="00C35322"/>
    <w:rsid w:val="00C35392"/>
    <w:rsid w:val="00C353A1"/>
    <w:rsid w:val="00C3547D"/>
    <w:rsid w:val="00C3551A"/>
    <w:rsid w:val="00C3551B"/>
    <w:rsid w:val="00C3559B"/>
    <w:rsid w:val="00C3564E"/>
    <w:rsid w:val="00C356A4"/>
    <w:rsid w:val="00C35701"/>
    <w:rsid w:val="00C357FC"/>
    <w:rsid w:val="00C35819"/>
    <w:rsid w:val="00C35847"/>
    <w:rsid w:val="00C35870"/>
    <w:rsid w:val="00C35968"/>
    <w:rsid w:val="00C35A45"/>
    <w:rsid w:val="00C35A77"/>
    <w:rsid w:val="00C35B54"/>
    <w:rsid w:val="00C35B95"/>
    <w:rsid w:val="00C35C27"/>
    <w:rsid w:val="00C35C4D"/>
    <w:rsid w:val="00C35CE7"/>
    <w:rsid w:val="00C35D17"/>
    <w:rsid w:val="00C35DBE"/>
    <w:rsid w:val="00C35FE0"/>
    <w:rsid w:val="00C35FEC"/>
    <w:rsid w:val="00C36156"/>
    <w:rsid w:val="00C36240"/>
    <w:rsid w:val="00C3625E"/>
    <w:rsid w:val="00C366B4"/>
    <w:rsid w:val="00C366FE"/>
    <w:rsid w:val="00C36759"/>
    <w:rsid w:val="00C367D6"/>
    <w:rsid w:val="00C3684D"/>
    <w:rsid w:val="00C36936"/>
    <w:rsid w:val="00C36941"/>
    <w:rsid w:val="00C3696C"/>
    <w:rsid w:val="00C36973"/>
    <w:rsid w:val="00C36A4C"/>
    <w:rsid w:val="00C36B20"/>
    <w:rsid w:val="00C36DB1"/>
    <w:rsid w:val="00C36E04"/>
    <w:rsid w:val="00C36F42"/>
    <w:rsid w:val="00C36FC8"/>
    <w:rsid w:val="00C37043"/>
    <w:rsid w:val="00C370BF"/>
    <w:rsid w:val="00C37188"/>
    <w:rsid w:val="00C372C0"/>
    <w:rsid w:val="00C37443"/>
    <w:rsid w:val="00C37477"/>
    <w:rsid w:val="00C37568"/>
    <w:rsid w:val="00C3760D"/>
    <w:rsid w:val="00C376C2"/>
    <w:rsid w:val="00C377AB"/>
    <w:rsid w:val="00C37809"/>
    <w:rsid w:val="00C37848"/>
    <w:rsid w:val="00C379B1"/>
    <w:rsid w:val="00C37AC5"/>
    <w:rsid w:val="00C37ADB"/>
    <w:rsid w:val="00C37C9A"/>
    <w:rsid w:val="00C37E9F"/>
    <w:rsid w:val="00C37EE9"/>
    <w:rsid w:val="00C37EFE"/>
    <w:rsid w:val="00C37FBD"/>
    <w:rsid w:val="00C4006A"/>
    <w:rsid w:val="00C400DC"/>
    <w:rsid w:val="00C401CB"/>
    <w:rsid w:val="00C401F0"/>
    <w:rsid w:val="00C40274"/>
    <w:rsid w:val="00C402A2"/>
    <w:rsid w:val="00C403B2"/>
    <w:rsid w:val="00C40439"/>
    <w:rsid w:val="00C4046E"/>
    <w:rsid w:val="00C40569"/>
    <w:rsid w:val="00C40579"/>
    <w:rsid w:val="00C405F9"/>
    <w:rsid w:val="00C40628"/>
    <w:rsid w:val="00C406B9"/>
    <w:rsid w:val="00C406C8"/>
    <w:rsid w:val="00C406F7"/>
    <w:rsid w:val="00C40761"/>
    <w:rsid w:val="00C4086F"/>
    <w:rsid w:val="00C408A7"/>
    <w:rsid w:val="00C40AD2"/>
    <w:rsid w:val="00C40BC1"/>
    <w:rsid w:val="00C40C9C"/>
    <w:rsid w:val="00C40CB0"/>
    <w:rsid w:val="00C40CEE"/>
    <w:rsid w:val="00C40D0D"/>
    <w:rsid w:val="00C40D6C"/>
    <w:rsid w:val="00C40DFF"/>
    <w:rsid w:val="00C40E00"/>
    <w:rsid w:val="00C40EBC"/>
    <w:rsid w:val="00C40EFC"/>
    <w:rsid w:val="00C40F44"/>
    <w:rsid w:val="00C40F67"/>
    <w:rsid w:val="00C40FDE"/>
    <w:rsid w:val="00C40FEA"/>
    <w:rsid w:val="00C41088"/>
    <w:rsid w:val="00C411F7"/>
    <w:rsid w:val="00C41528"/>
    <w:rsid w:val="00C415D6"/>
    <w:rsid w:val="00C415E7"/>
    <w:rsid w:val="00C4162B"/>
    <w:rsid w:val="00C4166A"/>
    <w:rsid w:val="00C41795"/>
    <w:rsid w:val="00C4179E"/>
    <w:rsid w:val="00C418CB"/>
    <w:rsid w:val="00C41973"/>
    <w:rsid w:val="00C41A3B"/>
    <w:rsid w:val="00C41A6E"/>
    <w:rsid w:val="00C41AA6"/>
    <w:rsid w:val="00C41ADF"/>
    <w:rsid w:val="00C41B09"/>
    <w:rsid w:val="00C41B23"/>
    <w:rsid w:val="00C41BA5"/>
    <w:rsid w:val="00C41BB6"/>
    <w:rsid w:val="00C41C0F"/>
    <w:rsid w:val="00C41C3C"/>
    <w:rsid w:val="00C41CF3"/>
    <w:rsid w:val="00C41D60"/>
    <w:rsid w:val="00C41E59"/>
    <w:rsid w:val="00C41F21"/>
    <w:rsid w:val="00C41FE5"/>
    <w:rsid w:val="00C42096"/>
    <w:rsid w:val="00C421A8"/>
    <w:rsid w:val="00C42230"/>
    <w:rsid w:val="00C42236"/>
    <w:rsid w:val="00C4224D"/>
    <w:rsid w:val="00C4231D"/>
    <w:rsid w:val="00C42321"/>
    <w:rsid w:val="00C42329"/>
    <w:rsid w:val="00C42351"/>
    <w:rsid w:val="00C42459"/>
    <w:rsid w:val="00C42484"/>
    <w:rsid w:val="00C4248C"/>
    <w:rsid w:val="00C424BE"/>
    <w:rsid w:val="00C424D0"/>
    <w:rsid w:val="00C42504"/>
    <w:rsid w:val="00C42525"/>
    <w:rsid w:val="00C4255A"/>
    <w:rsid w:val="00C425F1"/>
    <w:rsid w:val="00C426B9"/>
    <w:rsid w:val="00C428A5"/>
    <w:rsid w:val="00C42A89"/>
    <w:rsid w:val="00C42B19"/>
    <w:rsid w:val="00C42B4E"/>
    <w:rsid w:val="00C42C25"/>
    <w:rsid w:val="00C42C98"/>
    <w:rsid w:val="00C42CB9"/>
    <w:rsid w:val="00C42CE2"/>
    <w:rsid w:val="00C42CEA"/>
    <w:rsid w:val="00C42D27"/>
    <w:rsid w:val="00C42D71"/>
    <w:rsid w:val="00C42DCD"/>
    <w:rsid w:val="00C42F16"/>
    <w:rsid w:val="00C42F9B"/>
    <w:rsid w:val="00C42FDB"/>
    <w:rsid w:val="00C4301E"/>
    <w:rsid w:val="00C43045"/>
    <w:rsid w:val="00C43091"/>
    <w:rsid w:val="00C430B4"/>
    <w:rsid w:val="00C4312E"/>
    <w:rsid w:val="00C4318A"/>
    <w:rsid w:val="00C4318B"/>
    <w:rsid w:val="00C431E5"/>
    <w:rsid w:val="00C432F7"/>
    <w:rsid w:val="00C43300"/>
    <w:rsid w:val="00C4336D"/>
    <w:rsid w:val="00C43389"/>
    <w:rsid w:val="00C4340F"/>
    <w:rsid w:val="00C434BF"/>
    <w:rsid w:val="00C434EB"/>
    <w:rsid w:val="00C4356A"/>
    <w:rsid w:val="00C43702"/>
    <w:rsid w:val="00C43721"/>
    <w:rsid w:val="00C43734"/>
    <w:rsid w:val="00C4378C"/>
    <w:rsid w:val="00C437A5"/>
    <w:rsid w:val="00C4382C"/>
    <w:rsid w:val="00C43863"/>
    <w:rsid w:val="00C43877"/>
    <w:rsid w:val="00C438BB"/>
    <w:rsid w:val="00C438E5"/>
    <w:rsid w:val="00C439EA"/>
    <w:rsid w:val="00C43A7E"/>
    <w:rsid w:val="00C43B94"/>
    <w:rsid w:val="00C43C7F"/>
    <w:rsid w:val="00C43CD4"/>
    <w:rsid w:val="00C43D0F"/>
    <w:rsid w:val="00C43D5D"/>
    <w:rsid w:val="00C43E9C"/>
    <w:rsid w:val="00C43EF1"/>
    <w:rsid w:val="00C43F18"/>
    <w:rsid w:val="00C43F34"/>
    <w:rsid w:val="00C43F62"/>
    <w:rsid w:val="00C43F6A"/>
    <w:rsid w:val="00C440D9"/>
    <w:rsid w:val="00C44308"/>
    <w:rsid w:val="00C44417"/>
    <w:rsid w:val="00C44490"/>
    <w:rsid w:val="00C44510"/>
    <w:rsid w:val="00C44632"/>
    <w:rsid w:val="00C446AE"/>
    <w:rsid w:val="00C4470C"/>
    <w:rsid w:val="00C44784"/>
    <w:rsid w:val="00C447BC"/>
    <w:rsid w:val="00C447CE"/>
    <w:rsid w:val="00C447E5"/>
    <w:rsid w:val="00C44879"/>
    <w:rsid w:val="00C44987"/>
    <w:rsid w:val="00C4499A"/>
    <w:rsid w:val="00C449A4"/>
    <w:rsid w:val="00C449B2"/>
    <w:rsid w:val="00C44AA2"/>
    <w:rsid w:val="00C44B15"/>
    <w:rsid w:val="00C44B1B"/>
    <w:rsid w:val="00C44B3E"/>
    <w:rsid w:val="00C44B4A"/>
    <w:rsid w:val="00C44B8A"/>
    <w:rsid w:val="00C44BD0"/>
    <w:rsid w:val="00C44C1F"/>
    <w:rsid w:val="00C44C52"/>
    <w:rsid w:val="00C44CC8"/>
    <w:rsid w:val="00C44D1A"/>
    <w:rsid w:val="00C44D22"/>
    <w:rsid w:val="00C44D2B"/>
    <w:rsid w:val="00C44E0A"/>
    <w:rsid w:val="00C44E50"/>
    <w:rsid w:val="00C44E6B"/>
    <w:rsid w:val="00C4503B"/>
    <w:rsid w:val="00C4505C"/>
    <w:rsid w:val="00C45083"/>
    <w:rsid w:val="00C45126"/>
    <w:rsid w:val="00C45191"/>
    <w:rsid w:val="00C451AD"/>
    <w:rsid w:val="00C451DF"/>
    <w:rsid w:val="00C451FB"/>
    <w:rsid w:val="00C45251"/>
    <w:rsid w:val="00C452C4"/>
    <w:rsid w:val="00C45486"/>
    <w:rsid w:val="00C454ED"/>
    <w:rsid w:val="00C45571"/>
    <w:rsid w:val="00C455B2"/>
    <w:rsid w:val="00C45635"/>
    <w:rsid w:val="00C456C2"/>
    <w:rsid w:val="00C45909"/>
    <w:rsid w:val="00C45AF8"/>
    <w:rsid w:val="00C45B38"/>
    <w:rsid w:val="00C45BE4"/>
    <w:rsid w:val="00C45C50"/>
    <w:rsid w:val="00C45CF6"/>
    <w:rsid w:val="00C45D9A"/>
    <w:rsid w:val="00C45E18"/>
    <w:rsid w:val="00C45E61"/>
    <w:rsid w:val="00C45E67"/>
    <w:rsid w:val="00C45EC4"/>
    <w:rsid w:val="00C45F08"/>
    <w:rsid w:val="00C45F51"/>
    <w:rsid w:val="00C46028"/>
    <w:rsid w:val="00C46040"/>
    <w:rsid w:val="00C46054"/>
    <w:rsid w:val="00C46059"/>
    <w:rsid w:val="00C46120"/>
    <w:rsid w:val="00C46178"/>
    <w:rsid w:val="00C4624F"/>
    <w:rsid w:val="00C462B6"/>
    <w:rsid w:val="00C4635F"/>
    <w:rsid w:val="00C46519"/>
    <w:rsid w:val="00C4652E"/>
    <w:rsid w:val="00C4653F"/>
    <w:rsid w:val="00C4655C"/>
    <w:rsid w:val="00C46581"/>
    <w:rsid w:val="00C465A0"/>
    <w:rsid w:val="00C4660D"/>
    <w:rsid w:val="00C4665F"/>
    <w:rsid w:val="00C466BE"/>
    <w:rsid w:val="00C46875"/>
    <w:rsid w:val="00C468A3"/>
    <w:rsid w:val="00C46936"/>
    <w:rsid w:val="00C46B43"/>
    <w:rsid w:val="00C46B9C"/>
    <w:rsid w:val="00C46BB2"/>
    <w:rsid w:val="00C46BDA"/>
    <w:rsid w:val="00C46D01"/>
    <w:rsid w:val="00C46D23"/>
    <w:rsid w:val="00C46D9E"/>
    <w:rsid w:val="00C46DE0"/>
    <w:rsid w:val="00C46DF4"/>
    <w:rsid w:val="00C46E19"/>
    <w:rsid w:val="00C46E3A"/>
    <w:rsid w:val="00C46EBE"/>
    <w:rsid w:val="00C46FC6"/>
    <w:rsid w:val="00C47018"/>
    <w:rsid w:val="00C47178"/>
    <w:rsid w:val="00C471C4"/>
    <w:rsid w:val="00C471F0"/>
    <w:rsid w:val="00C472A0"/>
    <w:rsid w:val="00C472CF"/>
    <w:rsid w:val="00C4731A"/>
    <w:rsid w:val="00C4733D"/>
    <w:rsid w:val="00C4746F"/>
    <w:rsid w:val="00C475EE"/>
    <w:rsid w:val="00C4765C"/>
    <w:rsid w:val="00C4766A"/>
    <w:rsid w:val="00C4768B"/>
    <w:rsid w:val="00C476DF"/>
    <w:rsid w:val="00C476F1"/>
    <w:rsid w:val="00C47895"/>
    <w:rsid w:val="00C47952"/>
    <w:rsid w:val="00C479C5"/>
    <w:rsid w:val="00C479F9"/>
    <w:rsid w:val="00C47A08"/>
    <w:rsid w:val="00C47A18"/>
    <w:rsid w:val="00C47C77"/>
    <w:rsid w:val="00C47C84"/>
    <w:rsid w:val="00C47D49"/>
    <w:rsid w:val="00C47D58"/>
    <w:rsid w:val="00C47DB3"/>
    <w:rsid w:val="00C47E0A"/>
    <w:rsid w:val="00C47E3B"/>
    <w:rsid w:val="00C47ECD"/>
    <w:rsid w:val="00C47EE3"/>
    <w:rsid w:val="00C47EFA"/>
    <w:rsid w:val="00C47EFB"/>
    <w:rsid w:val="00C47F65"/>
    <w:rsid w:val="00C50091"/>
    <w:rsid w:val="00C5009B"/>
    <w:rsid w:val="00C500BD"/>
    <w:rsid w:val="00C500E5"/>
    <w:rsid w:val="00C50106"/>
    <w:rsid w:val="00C50143"/>
    <w:rsid w:val="00C50153"/>
    <w:rsid w:val="00C5020D"/>
    <w:rsid w:val="00C50211"/>
    <w:rsid w:val="00C50216"/>
    <w:rsid w:val="00C50233"/>
    <w:rsid w:val="00C5023D"/>
    <w:rsid w:val="00C50240"/>
    <w:rsid w:val="00C50275"/>
    <w:rsid w:val="00C502E4"/>
    <w:rsid w:val="00C504B8"/>
    <w:rsid w:val="00C504BF"/>
    <w:rsid w:val="00C504C4"/>
    <w:rsid w:val="00C5058A"/>
    <w:rsid w:val="00C50613"/>
    <w:rsid w:val="00C5063A"/>
    <w:rsid w:val="00C50640"/>
    <w:rsid w:val="00C506BE"/>
    <w:rsid w:val="00C506EF"/>
    <w:rsid w:val="00C50727"/>
    <w:rsid w:val="00C50755"/>
    <w:rsid w:val="00C50768"/>
    <w:rsid w:val="00C507C4"/>
    <w:rsid w:val="00C507E1"/>
    <w:rsid w:val="00C50869"/>
    <w:rsid w:val="00C508CC"/>
    <w:rsid w:val="00C50937"/>
    <w:rsid w:val="00C509AF"/>
    <w:rsid w:val="00C509C5"/>
    <w:rsid w:val="00C50B10"/>
    <w:rsid w:val="00C50B72"/>
    <w:rsid w:val="00C50BC5"/>
    <w:rsid w:val="00C50BFE"/>
    <w:rsid w:val="00C50C10"/>
    <w:rsid w:val="00C50C86"/>
    <w:rsid w:val="00C50C8D"/>
    <w:rsid w:val="00C50CEA"/>
    <w:rsid w:val="00C50CEF"/>
    <w:rsid w:val="00C50DE2"/>
    <w:rsid w:val="00C50E1F"/>
    <w:rsid w:val="00C50F7C"/>
    <w:rsid w:val="00C50FCC"/>
    <w:rsid w:val="00C510E4"/>
    <w:rsid w:val="00C51145"/>
    <w:rsid w:val="00C511FB"/>
    <w:rsid w:val="00C51218"/>
    <w:rsid w:val="00C51261"/>
    <w:rsid w:val="00C5127C"/>
    <w:rsid w:val="00C51363"/>
    <w:rsid w:val="00C51440"/>
    <w:rsid w:val="00C51469"/>
    <w:rsid w:val="00C514E4"/>
    <w:rsid w:val="00C51514"/>
    <w:rsid w:val="00C51569"/>
    <w:rsid w:val="00C51602"/>
    <w:rsid w:val="00C51667"/>
    <w:rsid w:val="00C51676"/>
    <w:rsid w:val="00C51693"/>
    <w:rsid w:val="00C51697"/>
    <w:rsid w:val="00C516C9"/>
    <w:rsid w:val="00C51718"/>
    <w:rsid w:val="00C518F8"/>
    <w:rsid w:val="00C51ABC"/>
    <w:rsid w:val="00C51B4B"/>
    <w:rsid w:val="00C51B77"/>
    <w:rsid w:val="00C51B78"/>
    <w:rsid w:val="00C51D4D"/>
    <w:rsid w:val="00C51D9C"/>
    <w:rsid w:val="00C51DFC"/>
    <w:rsid w:val="00C51E08"/>
    <w:rsid w:val="00C51E7E"/>
    <w:rsid w:val="00C52056"/>
    <w:rsid w:val="00C520C5"/>
    <w:rsid w:val="00C52115"/>
    <w:rsid w:val="00C52194"/>
    <w:rsid w:val="00C521BA"/>
    <w:rsid w:val="00C52275"/>
    <w:rsid w:val="00C5236D"/>
    <w:rsid w:val="00C523AA"/>
    <w:rsid w:val="00C523FD"/>
    <w:rsid w:val="00C523FF"/>
    <w:rsid w:val="00C52402"/>
    <w:rsid w:val="00C52446"/>
    <w:rsid w:val="00C5250F"/>
    <w:rsid w:val="00C52532"/>
    <w:rsid w:val="00C52554"/>
    <w:rsid w:val="00C525C0"/>
    <w:rsid w:val="00C52600"/>
    <w:rsid w:val="00C52613"/>
    <w:rsid w:val="00C52657"/>
    <w:rsid w:val="00C52774"/>
    <w:rsid w:val="00C52790"/>
    <w:rsid w:val="00C527BD"/>
    <w:rsid w:val="00C527D1"/>
    <w:rsid w:val="00C52820"/>
    <w:rsid w:val="00C5289B"/>
    <w:rsid w:val="00C528B7"/>
    <w:rsid w:val="00C52936"/>
    <w:rsid w:val="00C5293A"/>
    <w:rsid w:val="00C52A5A"/>
    <w:rsid w:val="00C52BED"/>
    <w:rsid w:val="00C52C82"/>
    <w:rsid w:val="00C52D0A"/>
    <w:rsid w:val="00C52D5B"/>
    <w:rsid w:val="00C52D67"/>
    <w:rsid w:val="00C52DE7"/>
    <w:rsid w:val="00C52DF0"/>
    <w:rsid w:val="00C52E57"/>
    <w:rsid w:val="00C52E6C"/>
    <w:rsid w:val="00C52E71"/>
    <w:rsid w:val="00C52F28"/>
    <w:rsid w:val="00C52F2A"/>
    <w:rsid w:val="00C52F81"/>
    <w:rsid w:val="00C52FCA"/>
    <w:rsid w:val="00C53023"/>
    <w:rsid w:val="00C5302B"/>
    <w:rsid w:val="00C53082"/>
    <w:rsid w:val="00C530AF"/>
    <w:rsid w:val="00C53124"/>
    <w:rsid w:val="00C5318D"/>
    <w:rsid w:val="00C5321D"/>
    <w:rsid w:val="00C5327D"/>
    <w:rsid w:val="00C53284"/>
    <w:rsid w:val="00C53476"/>
    <w:rsid w:val="00C534D8"/>
    <w:rsid w:val="00C53775"/>
    <w:rsid w:val="00C5385A"/>
    <w:rsid w:val="00C538AB"/>
    <w:rsid w:val="00C5392B"/>
    <w:rsid w:val="00C53969"/>
    <w:rsid w:val="00C539E6"/>
    <w:rsid w:val="00C53A58"/>
    <w:rsid w:val="00C53AC5"/>
    <w:rsid w:val="00C53B50"/>
    <w:rsid w:val="00C53B6C"/>
    <w:rsid w:val="00C53BC0"/>
    <w:rsid w:val="00C53C6D"/>
    <w:rsid w:val="00C53C85"/>
    <w:rsid w:val="00C53D64"/>
    <w:rsid w:val="00C53DED"/>
    <w:rsid w:val="00C53E47"/>
    <w:rsid w:val="00C53E65"/>
    <w:rsid w:val="00C53EB1"/>
    <w:rsid w:val="00C53F0A"/>
    <w:rsid w:val="00C53F56"/>
    <w:rsid w:val="00C53FCE"/>
    <w:rsid w:val="00C54126"/>
    <w:rsid w:val="00C5415E"/>
    <w:rsid w:val="00C5419C"/>
    <w:rsid w:val="00C54200"/>
    <w:rsid w:val="00C54215"/>
    <w:rsid w:val="00C54253"/>
    <w:rsid w:val="00C54302"/>
    <w:rsid w:val="00C5433F"/>
    <w:rsid w:val="00C54340"/>
    <w:rsid w:val="00C54406"/>
    <w:rsid w:val="00C5444D"/>
    <w:rsid w:val="00C544A8"/>
    <w:rsid w:val="00C544B1"/>
    <w:rsid w:val="00C54518"/>
    <w:rsid w:val="00C545BD"/>
    <w:rsid w:val="00C545ED"/>
    <w:rsid w:val="00C545F5"/>
    <w:rsid w:val="00C5460E"/>
    <w:rsid w:val="00C546EE"/>
    <w:rsid w:val="00C54722"/>
    <w:rsid w:val="00C547A3"/>
    <w:rsid w:val="00C547D6"/>
    <w:rsid w:val="00C54888"/>
    <w:rsid w:val="00C54911"/>
    <w:rsid w:val="00C549AE"/>
    <w:rsid w:val="00C549CC"/>
    <w:rsid w:val="00C549F0"/>
    <w:rsid w:val="00C54AEF"/>
    <w:rsid w:val="00C54B7D"/>
    <w:rsid w:val="00C54BA9"/>
    <w:rsid w:val="00C54BC6"/>
    <w:rsid w:val="00C54C76"/>
    <w:rsid w:val="00C54F27"/>
    <w:rsid w:val="00C54F8F"/>
    <w:rsid w:val="00C5501F"/>
    <w:rsid w:val="00C5503E"/>
    <w:rsid w:val="00C5514B"/>
    <w:rsid w:val="00C551A9"/>
    <w:rsid w:val="00C55222"/>
    <w:rsid w:val="00C55289"/>
    <w:rsid w:val="00C55333"/>
    <w:rsid w:val="00C5552B"/>
    <w:rsid w:val="00C555A8"/>
    <w:rsid w:val="00C5561C"/>
    <w:rsid w:val="00C5578E"/>
    <w:rsid w:val="00C55792"/>
    <w:rsid w:val="00C558C9"/>
    <w:rsid w:val="00C558E2"/>
    <w:rsid w:val="00C55950"/>
    <w:rsid w:val="00C55982"/>
    <w:rsid w:val="00C559B3"/>
    <w:rsid w:val="00C55A20"/>
    <w:rsid w:val="00C55AA6"/>
    <w:rsid w:val="00C55B28"/>
    <w:rsid w:val="00C55B41"/>
    <w:rsid w:val="00C55B74"/>
    <w:rsid w:val="00C55BCC"/>
    <w:rsid w:val="00C55C02"/>
    <w:rsid w:val="00C55CD0"/>
    <w:rsid w:val="00C55D41"/>
    <w:rsid w:val="00C55D5A"/>
    <w:rsid w:val="00C55DDE"/>
    <w:rsid w:val="00C55E3A"/>
    <w:rsid w:val="00C55E67"/>
    <w:rsid w:val="00C55F28"/>
    <w:rsid w:val="00C55F79"/>
    <w:rsid w:val="00C560E5"/>
    <w:rsid w:val="00C562BA"/>
    <w:rsid w:val="00C56372"/>
    <w:rsid w:val="00C5638C"/>
    <w:rsid w:val="00C563A3"/>
    <w:rsid w:val="00C563C4"/>
    <w:rsid w:val="00C56402"/>
    <w:rsid w:val="00C56458"/>
    <w:rsid w:val="00C564A0"/>
    <w:rsid w:val="00C565CA"/>
    <w:rsid w:val="00C5660D"/>
    <w:rsid w:val="00C56784"/>
    <w:rsid w:val="00C56818"/>
    <w:rsid w:val="00C56ADD"/>
    <w:rsid w:val="00C56B95"/>
    <w:rsid w:val="00C56C13"/>
    <w:rsid w:val="00C56CF1"/>
    <w:rsid w:val="00C56CF9"/>
    <w:rsid w:val="00C56D11"/>
    <w:rsid w:val="00C56D54"/>
    <w:rsid w:val="00C56D8D"/>
    <w:rsid w:val="00C56E26"/>
    <w:rsid w:val="00C56E6F"/>
    <w:rsid w:val="00C56EAE"/>
    <w:rsid w:val="00C56EDC"/>
    <w:rsid w:val="00C56F4C"/>
    <w:rsid w:val="00C56F79"/>
    <w:rsid w:val="00C5702F"/>
    <w:rsid w:val="00C57032"/>
    <w:rsid w:val="00C570FD"/>
    <w:rsid w:val="00C57112"/>
    <w:rsid w:val="00C572D1"/>
    <w:rsid w:val="00C57308"/>
    <w:rsid w:val="00C57337"/>
    <w:rsid w:val="00C5737C"/>
    <w:rsid w:val="00C57381"/>
    <w:rsid w:val="00C57397"/>
    <w:rsid w:val="00C5743D"/>
    <w:rsid w:val="00C574E9"/>
    <w:rsid w:val="00C5754B"/>
    <w:rsid w:val="00C5759E"/>
    <w:rsid w:val="00C5763D"/>
    <w:rsid w:val="00C5768C"/>
    <w:rsid w:val="00C577B8"/>
    <w:rsid w:val="00C57830"/>
    <w:rsid w:val="00C5787A"/>
    <w:rsid w:val="00C578A0"/>
    <w:rsid w:val="00C578E5"/>
    <w:rsid w:val="00C5797C"/>
    <w:rsid w:val="00C579B5"/>
    <w:rsid w:val="00C57A56"/>
    <w:rsid w:val="00C57A7F"/>
    <w:rsid w:val="00C57BA6"/>
    <w:rsid w:val="00C57C19"/>
    <w:rsid w:val="00C57C5B"/>
    <w:rsid w:val="00C57C6C"/>
    <w:rsid w:val="00C57C8D"/>
    <w:rsid w:val="00C57E79"/>
    <w:rsid w:val="00C57FB3"/>
    <w:rsid w:val="00C60029"/>
    <w:rsid w:val="00C600C1"/>
    <w:rsid w:val="00C60170"/>
    <w:rsid w:val="00C6019C"/>
    <w:rsid w:val="00C601CB"/>
    <w:rsid w:val="00C60276"/>
    <w:rsid w:val="00C602D9"/>
    <w:rsid w:val="00C6034B"/>
    <w:rsid w:val="00C60396"/>
    <w:rsid w:val="00C603F7"/>
    <w:rsid w:val="00C6042F"/>
    <w:rsid w:val="00C604B8"/>
    <w:rsid w:val="00C60591"/>
    <w:rsid w:val="00C60786"/>
    <w:rsid w:val="00C607C6"/>
    <w:rsid w:val="00C6088A"/>
    <w:rsid w:val="00C60947"/>
    <w:rsid w:val="00C609A9"/>
    <w:rsid w:val="00C60A0D"/>
    <w:rsid w:val="00C60A1F"/>
    <w:rsid w:val="00C60A2D"/>
    <w:rsid w:val="00C60A49"/>
    <w:rsid w:val="00C60A64"/>
    <w:rsid w:val="00C60A79"/>
    <w:rsid w:val="00C60ADB"/>
    <w:rsid w:val="00C60B1C"/>
    <w:rsid w:val="00C60BFC"/>
    <w:rsid w:val="00C60C2A"/>
    <w:rsid w:val="00C60C87"/>
    <w:rsid w:val="00C60D14"/>
    <w:rsid w:val="00C60EC3"/>
    <w:rsid w:val="00C60F90"/>
    <w:rsid w:val="00C61122"/>
    <w:rsid w:val="00C61141"/>
    <w:rsid w:val="00C611C2"/>
    <w:rsid w:val="00C614A2"/>
    <w:rsid w:val="00C61548"/>
    <w:rsid w:val="00C61592"/>
    <w:rsid w:val="00C615D0"/>
    <w:rsid w:val="00C61754"/>
    <w:rsid w:val="00C61763"/>
    <w:rsid w:val="00C618DA"/>
    <w:rsid w:val="00C61911"/>
    <w:rsid w:val="00C61926"/>
    <w:rsid w:val="00C61A15"/>
    <w:rsid w:val="00C61A28"/>
    <w:rsid w:val="00C61B9F"/>
    <w:rsid w:val="00C61BB2"/>
    <w:rsid w:val="00C61D33"/>
    <w:rsid w:val="00C61D56"/>
    <w:rsid w:val="00C61ECA"/>
    <w:rsid w:val="00C61F06"/>
    <w:rsid w:val="00C61FD5"/>
    <w:rsid w:val="00C62005"/>
    <w:rsid w:val="00C62017"/>
    <w:rsid w:val="00C62099"/>
    <w:rsid w:val="00C620EF"/>
    <w:rsid w:val="00C62128"/>
    <w:rsid w:val="00C62211"/>
    <w:rsid w:val="00C622B8"/>
    <w:rsid w:val="00C622E5"/>
    <w:rsid w:val="00C62315"/>
    <w:rsid w:val="00C62324"/>
    <w:rsid w:val="00C624D0"/>
    <w:rsid w:val="00C6255A"/>
    <w:rsid w:val="00C6255C"/>
    <w:rsid w:val="00C6264C"/>
    <w:rsid w:val="00C626C6"/>
    <w:rsid w:val="00C62811"/>
    <w:rsid w:val="00C62829"/>
    <w:rsid w:val="00C6282E"/>
    <w:rsid w:val="00C62844"/>
    <w:rsid w:val="00C628A0"/>
    <w:rsid w:val="00C62901"/>
    <w:rsid w:val="00C6298C"/>
    <w:rsid w:val="00C629CC"/>
    <w:rsid w:val="00C629E7"/>
    <w:rsid w:val="00C62A9E"/>
    <w:rsid w:val="00C62AFD"/>
    <w:rsid w:val="00C62C45"/>
    <w:rsid w:val="00C62D1E"/>
    <w:rsid w:val="00C62D24"/>
    <w:rsid w:val="00C62D4A"/>
    <w:rsid w:val="00C62D81"/>
    <w:rsid w:val="00C62DB9"/>
    <w:rsid w:val="00C62DEE"/>
    <w:rsid w:val="00C62E23"/>
    <w:rsid w:val="00C62E58"/>
    <w:rsid w:val="00C62F0C"/>
    <w:rsid w:val="00C62F3A"/>
    <w:rsid w:val="00C62FE2"/>
    <w:rsid w:val="00C631A2"/>
    <w:rsid w:val="00C631C7"/>
    <w:rsid w:val="00C633A4"/>
    <w:rsid w:val="00C633CC"/>
    <w:rsid w:val="00C63419"/>
    <w:rsid w:val="00C63548"/>
    <w:rsid w:val="00C63586"/>
    <w:rsid w:val="00C63601"/>
    <w:rsid w:val="00C6361D"/>
    <w:rsid w:val="00C6370D"/>
    <w:rsid w:val="00C63714"/>
    <w:rsid w:val="00C637AF"/>
    <w:rsid w:val="00C63823"/>
    <w:rsid w:val="00C63890"/>
    <w:rsid w:val="00C638D5"/>
    <w:rsid w:val="00C6396A"/>
    <w:rsid w:val="00C639EE"/>
    <w:rsid w:val="00C63A01"/>
    <w:rsid w:val="00C63A56"/>
    <w:rsid w:val="00C63AF8"/>
    <w:rsid w:val="00C63B95"/>
    <w:rsid w:val="00C63B9F"/>
    <w:rsid w:val="00C63C50"/>
    <w:rsid w:val="00C63CF3"/>
    <w:rsid w:val="00C63D6A"/>
    <w:rsid w:val="00C63E2F"/>
    <w:rsid w:val="00C63E70"/>
    <w:rsid w:val="00C63EDC"/>
    <w:rsid w:val="00C63F2C"/>
    <w:rsid w:val="00C63F41"/>
    <w:rsid w:val="00C63F83"/>
    <w:rsid w:val="00C64097"/>
    <w:rsid w:val="00C640CD"/>
    <w:rsid w:val="00C641A4"/>
    <w:rsid w:val="00C64230"/>
    <w:rsid w:val="00C64306"/>
    <w:rsid w:val="00C6438B"/>
    <w:rsid w:val="00C64422"/>
    <w:rsid w:val="00C64500"/>
    <w:rsid w:val="00C6460D"/>
    <w:rsid w:val="00C646C6"/>
    <w:rsid w:val="00C6480B"/>
    <w:rsid w:val="00C64823"/>
    <w:rsid w:val="00C648F7"/>
    <w:rsid w:val="00C64926"/>
    <w:rsid w:val="00C6493E"/>
    <w:rsid w:val="00C64997"/>
    <w:rsid w:val="00C649C8"/>
    <w:rsid w:val="00C64AAF"/>
    <w:rsid w:val="00C64B47"/>
    <w:rsid w:val="00C64B4E"/>
    <w:rsid w:val="00C64B6B"/>
    <w:rsid w:val="00C64BB3"/>
    <w:rsid w:val="00C64BF4"/>
    <w:rsid w:val="00C64C6E"/>
    <w:rsid w:val="00C64C75"/>
    <w:rsid w:val="00C64CF5"/>
    <w:rsid w:val="00C64DBE"/>
    <w:rsid w:val="00C64E3D"/>
    <w:rsid w:val="00C64E9F"/>
    <w:rsid w:val="00C64EDB"/>
    <w:rsid w:val="00C64F26"/>
    <w:rsid w:val="00C64F59"/>
    <w:rsid w:val="00C64FE8"/>
    <w:rsid w:val="00C65110"/>
    <w:rsid w:val="00C65187"/>
    <w:rsid w:val="00C65387"/>
    <w:rsid w:val="00C653C8"/>
    <w:rsid w:val="00C6543E"/>
    <w:rsid w:val="00C6545D"/>
    <w:rsid w:val="00C654BD"/>
    <w:rsid w:val="00C654E0"/>
    <w:rsid w:val="00C6551B"/>
    <w:rsid w:val="00C655A5"/>
    <w:rsid w:val="00C655CF"/>
    <w:rsid w:val="00C65732"/>
    <w:rsid w:val="00C65810"/>
    <w:rsid w:val="00C65AC1"/>
    <w:rsid w:val="00C65C36"/>
    <w:rsid w:val="00C65D28"/>
    <w:rsid w:val="00C65D4D"/>
    <w:rsid w:val="00C65DC6"/>
    <w:rsid w:val="00C65DD0"/>
    <w:rsid w:val="00C65E1C"/>
    <w:rsid w:val="00C65E9F"/>
    <w:rsid w:val="00C65F3A"/>
    <w:rsid w:val="00C65F5A"/>
    <w:rsid w:val="00C66027"/>
    <w:rsid w:val="00C6606D"/>
    <w:rsid w:val="00C6611A"/>
    <w:rsid w:val="00C6619E"/>
    <w:rsid w:val="00C66254"/>
    <w:rsid w:val="00C662C6"/>
    <w:rsid w:val="00C66351"/>
    <w:rsid w:val="00C664D0"/>
    <w:rsid w:val="00C66667"/>
    <w:rsid w:val="00C6667A"/>
    <w:rsid w:val="00C66738"/>
    <w:rsid w:val="00C66828"/>
    <w:rsid w:val="00C6686D"/>
    <w:rsid w:val="00C668AF"/>
    <w:rsid w:val="00C6697C"/>
    <w:rsid w:val="00C66996"/>
    <w:rsid w:val="00C669F6"/>
    <w:rsid w:val="00C66A0A"/>
    <w:rsid w:val="00C66AF7"/>
    <w:rsid w:val="00C66B34"/>
    <w:rsid w:val="00C66B4B"/>
    <w:rsid w:val="00C66BFF"/>
    <w:rsid w:val="00C66CA6"/>
    <w:rsid w:val="00C66D4F"/>
    <w:rsid w:val="00C66D8A"/>
    <w:rsid w:val="00C66DAE"/>
    <w:rsid w:val="00C66DBB"/>
    <w:rsid w:val="00C66E2C"/>
    <w:rsid w:val="00C66E5A"/>
    <w:rsid w:val="00C66E7B"/>
    <w:rsid w:val="00C66E7C"/>
    <w:rsid w:val="00C66F12"/>
    <w:rsid w:val="00C66F47"/>
    <w:rsid w:val="00C670D8"/>
    <w:rsid w:val="00C67133"/>
    <w:rsid w:val="00C67235"/>
    <w:rsid w:val="00C6728C"/>
    <w:rsid w:val="00C67332"/>
    <w:rsid w:val="00C67363"/>
    <w:rsid w:val="00C67437"/>
    <w:rsid w:val="00C6761B"/>
    <w:rsid w:val="00C6763E"/>
    <w:rsid w:val="00C6774E"/>
    <w:rsid w:val="00C677AE"/>
    <w:rsid w:val="00C678AD"/>
    <w:rsid w:val="00C678B7"/>
    <w:rsid w:val="00C67916"/>
    <w:rsid w:val="00C679E3"/>
    <w:rsid w:val="00C67A67"/>
    <w:rsid w:val="00C67B92"/>
    <w:rsid w:val="00C67BA2"/>
    <w:rsid w:val="00C67BF7"/>
    <w:rsid w:val="00C67C1A"/>
    <w:rsid w:val="00C67D75"/>
    <w:rsid w:val="00C67D79"/>
    <w:rsid w:val="00C67DD8"/>
    <w:rsid w:val="00C67E4F"/>
    <w:rsid w:val="00C67E9E"/>
    <w:rsid w:val="00C67ECD"/>
    <w:rsid w:val="00C70106"/>
    <w:rsid w:val="00C7015D"/>
    <w:rsid w:val="00C7028C"/>
    <w:rsid w:val="00C702E3"/>
    <w:rsid w:val="00C702FC"/>
    <w:rsid w:val="00C703E8"/>
    <w:rsid w:val="00C70436"/>
    <w:rsid w:val="00C704E0"/>
    <w:rsid w:val="00C7050D"/>
    <w:rsid w:val="00C7051E"/>
    <w:rsid w:val="00C705CD"/>
    <w:rsid w:val="00C7060A"/>
    <w:rsid w:val="00C7066A"/>
    <w:rsid w:val="00C708B7"/>
    <w:rsid w:val="00C7097F"/>
    <w:rsid w:val="00C70988"/>
    <w:rsid w:val="00C70AE3"/>
    <w:rsid w:val="00C70AEB"/>
    <w:rsid w:val="00C70B24"/>
    <w:rsid w:val="00C70B27"/>
    <w:rsid w:val="00C70BA9"/>
    <w:rsid w:val="00C70BB8"/>
    <w:rsid w:val="00C70C12"/>
    <w:rsid w:val="00C70C25"/>
    <w:rsid w:val="00C70C5F"/>
    <w:rsid w:val="00C70C98"/>
    <w:rsid w:val="00C70CF4"/>
    <w:rsid w:val="00C70D4C"/>
    <w:rsid w:val="00C70E89"/>
    <w:rsid w:val="00C70F1B"/>
    <w:rsid w:val="00C70F83"/>
    <w:rsid w:val="00C70FBB"/>
    <w:rsid w:val="00C7106B"/>
    <w:rsid w:val="00C71090"/>
    <w:rsid w:val="00C710B3"/>
    <w:rsid w:val="00C711B1"/>
    <w:rsid w:val="00C7123C"/>
    <w:rsid w:val="00C713DE"/>
    <w:rsid w:val="00C713E8"/>
    <w:rsid w:val="00C71453"/>
    <w:rsid w:val="00C71468"/>
    <w:rsid w:val="00C7152F"/>
    <w:rsid w:val="00C71578"/>
    <w:rsid w:val="00C71592"/>
    <w:rsid w:val="00C715AC"/>
    <w:rsid w:val="00C715DA"/>
    <w:rsid w:val="00C71617"/>
    <w:rsid w:val="00C71670"/>
    <w:rsid w:val="00C7182D"/>
    <w:rsid w:val="00C71844"/>
    <w:rsid w:val="00C71848"/>
    <w:rsid w:val="00C71861"/>
    <w:rsid w:val="00C71893"/>
    <w:rsid w:val="00C718B7"/>
    <w:rsid w:val="00C718FF"/>
    <w:rsid w:val="00C71988"/>
    <w:rsid w:val="00C71A84"/>
    <w:rsid w:val="00C71AEB"/>
    <w:rsid w:val="00C71BB9"/>
    <w:rsid w:val="00C71C6E"/>
    <w:rsid w:val="00C71D23"/>
    <w:rsid w:val="00C71E01"/>
    <w:rsid w:val="00C71E5E"/>
    <w:rsid w:val="00C71E91"/>
    <w:rsid w:val="00C71EB1"/>
    <w:rsid w:val="00C71EDD"/>
    <w:rsid w:val="00C71F06"/>
    <w:rsid w:val="00C71F40"/>
    <w:rsid w:val="00C71F4D"/>
    <w:rsid w:val="00C71FB9"/>
    <w:rsid w:val="00C71FD3"/>
    <w:rsid w:val="00C720FF"/>
    <w:rsid w:val="00C72101"/>
    <w:rsid w:val="00C72124"/>
    <w:rsid w:val="00C72174"/>
    <w:rsid w:val="00C72333"/>
    <w:rsid w:val="00C723C3"/>
    <w:rsid w:val="00C72400"/>
    <w:rsid w:val="00C72438"/>
    <w:rsid w:val="00C724D3"/>
    <w:rsid w:val="00C724F2"/>
    <w:rsid w:val="00C72596"/>
    <w:rsid w:val="00C72607"/>
    <w:rsid w:val="00C7267B"/>
    <w:rsid w:val="00C726DE"/>
    <w:rsid w:val="00C7273B"/>
    <w:rsid w:val="00C72861"/>
    <w:rsid w:val="00C72937"/>
    <w:rsid w:val="00C72A9A"/>
    <w:rsid w:val="00C72AB4"/>
    <w:rsid w:val="00C72B66"/>
    <w:rsid w:val="00C72C1A"/>
    <w:rsid w:val="00C72C5A"/>
    <w:rsid w:val="00C72D50"/>
    <w:rsid w:val="00C72E67"/>
    <w:rsid w:val="00C72E85"/>
    <w:rsid w:val="00C72E87"/>
    <w:rsid w:val="00C73052"/>
    <w:rsid w:val="00C7305B"/>
    <w:rsid w:val="00C73146"/>
    <w:rsid w:val="00C73166"/>
    <w:rsid w:val="00C731C7"/>
    <w:rsid w:val="00C73242"/>
    <w:rsid w:val="00C733BA"/>
    <w:rsid w:val="00C733E5"/>
    <w:rsid w:val="00C734D4"/>
    <w:rsid w:val="00C73581"/>
    <w:rsid w:val="00C735B4"/>
    <w:rsid w:val="00C7360C"/>
    <w:rsid w:val="00C73698"/>
    <w:rsid w:val="00C73B1E"/>
    <w:rsid w:val="00C73B92"/>
    <w:rsid w:val="00C73C11"/>
    <w:rsid w:val="00C73F06"/>
    <w:rsid w:val="00C73F63"/>
    <w:rsid w:val="00C7407A"/>
    <w:rsid w:val="00C740FA"/>
    <w:rsid w:val="00C741B5"/>
    <w:rsid w:val="00C74256"/>
    <w:rsid w:val="00C742B7"/>
    <w:rsid w:val="00C743C0"/>
    <w:rsid w:val="00C743F3"/>
    <w:rsid w:val="00C7463C"/>
    <w:rsid w:val="00C746B8"/>
    <w:rsid w:val="00C7479E"/>
    <w:rsid w:val="00C74807"/>
    <w:rsid w:val="00C74829"/>
    <w:rsid w:val="00C74B71"/>
    <w:rsid w:val="00C74B83"/>
    <w:rsid w:val="00C74CA1"/>
    <w:rsid w:val="00C74CAD"/>
    <w:rsid w:val="00C74D9E"/>
    <w:rsid w:val="00C74E81"/>
    <w:rsid w:val="00C74F3F"/>
    <w:rsid w:val="00C74FFA"/>
    <w:rsid w:val="00C75130"/>
    <w:rsid w:val="00C751D1"/>
    <w:rsid w:val="00C753EC"/>
    <w:rsid w:val="00C7540A"/>
    <w:rsid w:val="00C75434"/>
    <w:rsid w:val="00C754D0"/>
    <w:rsid w:val="00C7552C"/>
    <w:rsid w:val="00C755A7"/>
    <w:rsid w:val="00C75715"/>
    <w:rsid w:val="00C75752"/>
    <w:rsid w:val="00C7587D"/>
    <w:rsid w:val="00C7593A"/>
    <w:rsid w:val="00C75A28"/>
    <w:rsid w:val="00C75A93"/>
    <w:rsid w:val="00C75B6B"/>
    <w:rsid w:val="00C75C56"/>
    <w:rsid w:val="00C75D68"/>
    <w:rsid w:val="00C75DC3"/>
    <w:rsid w:val="00C75DDB"/>
    <w:rsid w:val="00C75E7C"/>
    <w:rsid w:val="00C76013"/>
    <w:rsid w:val="00C7603B"/>
    <w:rsid w:val="00C760DF"/>
    <w:rsid w:val="00C76181"/>
    <w:rsid w:val="00C7627A"/>
    <w:rsid w:val="00C76285"/>
    <w:rsid w:val="00C762D7"/>
    <w:rsid w:val="00C7639D"/>
    <w:rsid w:val="00C7645C"/>
    <w:rsid w:val="00C76490"/>
    <w:rsid w:val="00C76493"/>
    <w:rsid w:val="00C7650A"/>
    <w:rsid w:val="00C76516"/>
    <w:rsid w:val="00C7653A"/>
    <w:rsid w:val="00C765CF"/>
    <w:rsid w:val="00C76672"/>
    <w:rsid w:val="00C7673A"/>
    <w:rsid w:val="00C76746"/>
    <w:rsid w:val="00C767C4"/>
    <w:rsid w:val="00C7698C"/>
    <w:rsid w:val="00C76A5D"/>
    <w:rsid w:val="00C76A64"/>
    <w:rsid w:val="00C76A77"/>
    <w:rsid w:val="00C76AF2"/>
    <w:rsid w:val="00C76BAC"/>
    <w:rsid w:val="00C76BE0"/>
    <w:rsid w:val="00C76C04"/>
    <w:rsid w:val="00C76C30"/>
    <w:rsid w:val="00C76D05"/>
    <w:rsid w:val="00C76D95"/>
    <w:rsid w:val="00C76DC7"/>
    <w:rsid w:val="00C76E2A"/>
    <w:rsid w:val="00C76F63"/>
    <w:rsid w:val="00C770A7"/>
    <w:rsid w:val="00C770E1"/>
    <w:rsid w:val="00C77131"/>
    <w:rsid w:val="00C77198"/>
    <w:rsid w:val="00C772BD"/>
    <w:rsid w:val="00C772DE"/>
    <w:rsid w:val="00C77374"/>
    <w:rsid w:val="00C7737C"/>
    <w:rsid w:val="00C7743A"/>
    <w:rsid w:val="00C7748D"/>
    <w:rsid w:val="00C774D6"/>
    <w:rsid w:val="00C77524"/>
    <w:rsid w:val="00C775AB"/>
    <w:rsid w:val="00C775EB"/>
    <w:rsid w:val="00C77691"/>
    <w:rsid w:val="00C7770E"/>
    <w:rsid w:val="00C7771D"/>
    <w:rsid w:val="00C77733"/>
    <w:rsid w:val="00C77778"/>
    <w:rsid w:val="00C777C8"/>
    <w:rsid w:val="00C77816"/>
    <w:rsid w:val="00C77820"/>
    <w:rsid w:val="00C77894"/>
    <w:rsid w:val="00C77967"/>
    <w:rsid w:val="00C77970"/>
    <w:rsid w:val="00C77A35"/>
    <w:rsid w:val="00C77A38"/>
    <w:rsid w:val="00C77A8A"/>
    <w:rsid w:val="00C77ACC"/>
    <w:rsid w:val="00C77BFC"/>
    <w:rsid w:val="00C77C0C"/>
    <w:rsid w:val="00C77C8E"/>
    <w:rsid w:val="00C77D02"/>
    <w:rsid w:val="00C77D1D"/>
    <w:rsid w:val="00C77E1D"/>
    <w:rsid w:val="00C77E29"/>
    <w:rsid w:val="00C77EC4"/>
    <w:rsid w:val="00C77EC6"/>
    <w:rsid w:val="00C77ED4"/>
    <w:rsid w:val="00C77F1B"/>
    <w:rsid w:val="00C77FA8"/>
    <w:rsid w:val="00C8000C"/>
    <w:rsid w:val="00C80165"/>
    <w:rsid w:val="00C80179"/>
    <w:rsid w:val="00C801C9"/>
    <w:rsid w:val="00C8022D"/>
    <w:rsid w:val="00C8030F"/>
    <w:rsid w:val="00C8046A"/>
    <w:rsid w:val="00C80470"/>
    <w:rsid w:val="00C80503"/>
    <w:rsid w:val="00C80550"/>
    <w:rsid w:val="00C8056A"/>
    <w:rsid w:val="00C8065C"/>
    <w:rsid w:val="00C807F5"/>
    <w:rsid w:val="00C808CD"/>
    <w:rsid w:val="00C80A00"/>
    <w:rsid w:val="00C80A10"/>
    <w:rsid w:val="00C80A23"/>
    <w:rsid w:val="00C80A47"/>
    <w:rsid w:val="00C80B4F"/>
    <w:rsid w:val="00C80B53"/>
    <w:rsid w:val="00C80BA3"/>
    <w:rsid w:val="00C80BAD"/>
    <w:rsid w:val="00C80BC3"/>
    <w:rsid w:val="00C80CE6"/>
    <w:rsid w:val="00C80CEA"/>
    <w:rsid w:val="00C80CF8"/>
    <w:rsid w:val="00C80D16"/>
    <w:rsid w:val="00C80ED7"/>
    <w:rsid w:val="00C80F38"/>
    <w:rsid w:val="00C80FD5"/>
    <w:rsid w:val="00C81006"/>
    <w:rsid w:val="00C8104D"/>
    <w:rsid w:val="00C81164"/>
    <w:rsid w:val="00C8118F"/>
    <w:rsid w:val="00C811AA"/>
    <w:rsid w:val="00C811B4"/>
    <w:rsid w:val="00C811EA"/>
    <w:rsid w:val="00C81280"/>
    <w:rsid w:val="00C812D1"/>
    <w:rsid w:val="00C81321"/>
    <w:rsid w:val="00C813A5"/>
    <w:rsid w:val="00C814BE"/>
    <w:rsid w:val="00C81545"/>
    <w:rsid w:val="00C8160C"/>
    <w:rsid w:val="00C81614"/>
    <w:rsid w:val="00C8162E"/>
    <w:rsid w:val="00C8165E"/>
    <w:rsid w:val="00C8167C"/>
    <w:rsid w:val="00C81685"/>
    <w:rsid w:val="00C816E3"/>
    <w:rsid w:val="00C8179D"/>
    <w:rsid w:val="00C81838"/>
    <w:rsid w:val="00C818D7"/>
    <w:rsid w:val="00C819EB"/>
    <w:rsid w:val="00C81A89"/>
    <w:rsid w:val="00C81B28"/>
    <w:rsid w:val="00C81C5D"/>
    <w:rsid w:val="00C81D6D"/>
    <w:rsid w:val="00C81E1F"/>
    <w:rsid w:val="00C81E41"/>
    <w:rsid w:val="00C81E53"/>
    <w:rsid w:val="00C81E55"/>
    <w:rsid w:val="00C81E94"/>
    <w:rsid w:val="00C81FEB"/>
    <w:rsid w:val="00C8203A"/>
    <w:rsid w:val="00C82062"/>
    <w:rsid w:val="00C820AE"/>
    <w:rsid w:val="00C820EB"/>
    <w:rsid w:val="00C8212F"/>
    <w:rsid w:val="00C821A7"/>
    <w:rsid w:val="00C821DB"/>
    <w:rsid w:val="00C82219"/>
    <w:rsid w:val="00C8228B"/>
    <w:rsid w:val="00C8230B"/>
    <w:rsid w:val="00C82479"/>
    <w:rsid w:val="00C824CF"/>
    <w:rsid w:val="00C824EF"/>
    <w:rsid w:val="00C82527"/>
    <w:rsid w:val="00C82539"/>
    <w:rsid w:val="00C82821"/>
    <w:rsid w:val="00C8282A"/>
    <w:rsid w:val="00C82874"/>
    <w:rsid w:val="00C82931"/>
    <w:rsid w:val="00C82961"/>
    <w:rsid w:val="00C829CD"/>
    <w:rsid w:val="00C82ACD"/>
    <w:rsid w:val="00C82BA3"/>
    <w:rsid w:val="00C82C10"/>
    <w:rsid w:val="00C82C2B"/>
    <w:rsid w:val="00C82CAD"/>
    <w:rsid w:val="00C82E13"/>
    <w:rsid w:val="00C82E18"/>
    <w:rsid w:val="00C82F64"/>
    <w:rsid w:val="00C82F69"/>
    <w:rsid w:val="00C83005"/>
    <w:rsid w:val="00C83049"/>
    <w:rsid w:val="00C830D7"/>
    <w:rsid w:val="00C830FA"/>
    <w:rsid w:val="00C83104"/>
    <w:rsid w:val="00C83113"/>
    <w:rsid w:val="00C83240"/>
    <w:rsid w:val="00C83282"/>
    <w:rsid w:val="00C8328C"/>
    <w:rsid w:val="00C832CA"/>
    <w:rsid w:val="00C83363"/>
    <w:rsid w:val="00C834A5"/>
    <w:rsid w:val="00C83527"/>
    <w:rsid w:val="00C835D0"/>
    <w:rsid w:val="00C83760"/>
    <w:rsid w:val="00C837FA"/>
    <w:rsid w:val="00C837FB"/>
    <w:rsid w:val="00C8391C"/>
    <w:rsid w:val="00C83944"/>
    <w:rsid w:val="00C8396B"/>
    <w:rsid w:val="00C839E2"/>
    <w:rsid w:val="00C83AB7"/>
    <w:rsid w:val="00C83C40"/>
    <w:rsid w:val="00C83C5E"/>
    <w:rsid w:val="00C83C68"/>
    <w:rsid w:val="00C83D82"/>
    <w:rsid w:val="00C83DD1"/>
    <w:rsid w:val="00C83EBE"/>
    <w:rsid w:val="00C83EFE"/>
    <w:rsid w:val="00C83F46"/>
    <w:rsid w:val="00C83FBE"/>
    <w:rsid w:val="00C83FFF"/>
    <w:rsid w:val="00C84069"/>
    <w:rsid w:val="00C840E4"/>
    <w:rsid w:val="00C84119"/>
    <w:rsid w:val="00C84160"/>
    <w:rsid w:val="00C841DA"/>
    <w:rsid w:val="00C841F1"/>
    <w:rsid w:val="00C84217"/>
    <w:rsid w:val="00C84432"/>
    <w:rsid w:val="00C844F9"/>
    <w:rsid w:val="00C845A5"/>
    <w:rsid w:val="00C84644"/>
    <w:rsid w:val="00C8478E"/>
    <w:rsid w:val="00C8482F"/>
    <w:rsid w:val="00C8484A"/>
    <w:rsid w:val="00C848F6"/>
    <w:rsid w:val="00C8493C"/>
    <w:rsid w:val="00C84B48"/>
    <w:rsid w:val="00C84CC5"/>
    <w:rsid w:val="00C84D61"/>
    <w:rsid w:val="00C84EE3"/>
    <w:rsid w:val="00C850EE"/>
    <w:rsid w:val="00C85184"/>
    <w:rsid w:val="00C8522E"/>
    <w:rsid w:val="00C8558D"/>
    <w:rsid w:val="00C85654"/>
    <w:rsid w:val="00C8566A"/>
    <w:rsid w:val="00C85743"/>
    <w:rsid w:val="00C8579E"/>
    <w:rsid w:val="00C85953"/>
    <w:rsid w:val="00C859A3"/>
    <w:rsid w:val="00C859C4"/>
    <w:rsid w:val="00C859E4"/>
    <w:rsid w:val="00C85AF8"/>
    <w:rsid w:val="00C85BC2"/>
    <w:rsid w:val="00C85BCA"/>
    <w:rsid w:val="00C85CCF"/>
    <w:rsid w:val="00C85EED"/>
    <w:rsid w:val="00C85FD5"/>
    <w:rsid w:val="00C85FE4"/>
    <w:rsid w:val="00C860B9"/>
    <w:rsid w:val="00C860E8"/>
    <w:rsid w:val="00C860EB"/>
    <w:rsid w:val="00C8616C"/>
    <w:rsid w:val="00C86175"/>
    <w:rsid w:val="00C861CA"/>
    <w:rsid w:val="00C8626C"/>
    <w:rsid w:val="00C86382"/>
    <w:rsid w:val="00C86438"/>
    <w:rsid w:val="00C865DB"/>
    <w:rsid w:val="00C86632"/>
    <w:rsid w:val="00C86638"/>
    <w:rsid w:val="00C86742"/>
    <w:rsid w:val="00C867D7"/>
    <w:rsid w:val="00C8697A"/>
    <w:rsid w:val="00C86B07"/>
    <w:rsid w:val="00C86B29"/>
    <w:rsid w:val="00C86BBD"/>
    <w:rsid w:val="00C86C2D"/>
    <w:rsid w:val="00C86D82"/>
    <w:rsid w:val="00C86DB4"/>
    <w:rsid w:val="00C86FE7"/>
    <w:rsid w:val="00C8708B"/>
    <w:rsid w:val="00C870A9"/>
    <w:rsid w:val="00C870B1"/>
    <w:rsid w:val="00C870B4"/>
    <w:rsid w:val="00C870C5"/>
    <w:rsid w:val="00C87420"/>
    <w:rsid w:val="00C8747E"/>
    <w:rsid w:val="00C8750E"/>
    <w:rsid w:val="00C876C0"/>
    <w:rsid w:val="00C877A4"/>
    <w:rsid w:val="00C8780A"/>
    <w:rsid w:val="00C8787E"/>
    <w:rsid w:val="00C878C1"/>
    <w:rsid w:val="00C87929"/>
    <w:rsid w:val="00C87941"/>
    <w:rsid w:val="00C879DB"/>
    <w:rsid w:val="00C87A66"/>
    <w:rsid w:val="00C87A73"/>
    <w:rsid w:val="00C87A76"/>
    <w:rsid w:val="00C87AB9"/>
    <w:rsid w:val="00C87ADF"/>
    <w:rsid w:val="00C87B40"/>
    <w:rsid w:val="00C87BA5"/>
    <w:rsid w:val="00C87BF4"/>
    <w:rsid w:val="00C87CEE"/>
    <w:rsid w:val="00C87D5B"/>
    <w:rsid w:val="00C87DA8"/>
    <w:rsid w:val="00C87DF4"/>
    <w:rsid w:val="00C87F72"/>
    <w:rsid w:val="00C90021"/>
    <w:rsid w:val="00C900A2"/>
    <w:rsid w:val="00C90114"/>
    <w:rsid w:val="00C90152"/>
    <w:rsid w:val="00C9016D"/>
    <w:rsid w:val="00C90198"/>
    <w:rsid w:val="00C901E2"/>
    <w:rsid w:val="00C9020B"/>
    <w:rsid w:val="00C902C7"/>
    <w:rsid w:val="00C9039F"/>
    <w:rsid w:val="00C90425"/>
    <w:rsid w:val="00C90432"/>
    <w:rsid w:val="00C90444"/>
    <w:rsid w:val="00C9047C"/>
    <w:rsid w:val="00C904C5"/>
    <w:rsid w:val="00C9054E"/>
    <w:rsid w:val="00C905CE"/>
    <w:rsid w:val="00C907C4"/>
    <w:rsid w:val="00C9081C"/>
    <w:rsid w:val="00C9082F"/>
    <w:rsid w:val="00C908A1"/>
    <w:rsid w:val="00C908C0"/>
    <w:rsid w:val="00C908D6"/>
    <w:rsid w:val="00C9090E"/>
    <w:rsid w:val="00C90915"/>
    <w:rsid w:val="00C9099C"/>
    <w:rsid w:val="00C909B5"/>
    <w:rsid w:val="00C90AC9"/>
    <w:rsid w:val="00C90B05"/>
    <w:rsid w:val="00C90B09"/>
    <w:rsid w:val="00C90B0C"/>
    <w:rsid w:val="00C90BB6"/>
    <w:rsid w:val="00C90C8F"/>
    <w:rsid w:val="00C90C9E"/>
    <w:rsid w:val="00C90D43"/>
    <w:rsid w:val="00C90D68"/>
    <w:rsid w:val="00C90DE5"/>
    <w:rsid w:val="00C90DF7"/>
    <w:rsid w:val="00C90EB8"/>
    <w:rsid w:val="00C90EFB"/>
    <w:rsid w:val="00C90FD8"/>
    <w:rsid w:val="00C91009"/>
    <w:rsid w:val="00C91054"/>
    <w:rsid w:val="00C910A7"/>
    <w:rsid w:val="00C910A8"/>
    <w:rsid w:val="00C911B0"/>
    <w:rsid w:val="00C91245"/>
    <w:rsid w:val="00C9124B"/>
    <w:rsid w:val="00C91257"/>
    <w:rsid w:val="00C91262"/>
    <w:rsid w:val="00C912DC"/>
    <w:rsid w:val="00C912E0"/>
    <w:rsid w:val="00C91342"/>
    <w:rsid w:val="00C9145C"/>
    <w:rsid w:val="00C91465"/>
    <w:rsid w:val="00C91599"/>
    <w:rsid w:val="00C916E6"/>
    <w:rsid w:val="00C91774"/>
    <w:rsid w:val="00C91795"/>
    <w:rsid w:val="00C917AC"/>
    <w:rsid w:val="00C917D6"/>
    <w:rsid w:val="00C91865"/>
    <w:rsid w:val="00C91900"/>
    <w:rsid w:val="00C91976"/>
    <w:rsid w:val="00C91AA9"/>
    <w:rsid w:val="00C91CC6"/>
    <w:rsid w:val="00C91ED7"/>
    <w:rsid w:val="00C91EF9"/>
    <w:rsid w:val="00C91F81"/>
    <w:rsid w:val="00C91FEF"/>
    <w:rsid w:val="00C91FFB"/>
    <w:rsid w:val="00C920A9"/>
    <w:rsid w:val="00C92120"/>
    <w:rsid w:val="00C9214C"/>
    <w:rsid w:val="00C921BC"/>
    <w:rsid w:val="00C921BD"/>
    <w:rsid w:val="00C921EC"/>
    <w:rsid w:val="00C921FF"/>
    <w:rsid w:val="00C92231"/>
    <w:rsid w:val="00C92235"/>
    <w:rsid w:val="00C922A9"/>
    <w:rsid w:val="00C922AE"/>
    <w:rsid w:val="00C922C3"/>
    <w:rsid w:val="00C922CF"/>
    <w:rsid w:val="00C92521"/>
    <w:rsid w:val="00C9254E"/>
    <w:rsid w:val="00C92567"/>
    <w:rsid w:val="00C925C6"/>
    <w:rsid w:val="00C925D4"/>
    <w:rsid w:val="00C9265D"/>
    <w:rsid w:val="00C9268D"/>
    <w:rsid w:val="00C926A3"/>
    <w:rsid w:val="00C926AB"/>
    <w:rsid w:val="00C926CC"/>
    <w:rsid w:val="00C92702"/>
    <w:rsid w:val="00C92719"/>
    <w:rsid w:val="00C9272D"/>
    <w:rsid w:val="00C92869"/>
    <w:rsid w:val="00C928D6"/>
    <w:rsid w:val="00C92C3D"/>
    <w:rsid w:val="00C92CFF"/>
    <w:rsid w:val="00C92D1E"/>
    <w:rsid w:val="00C92D7C"/>
    <w:rsid w:val="00C92D90"/>
    <w:rsid w:val="00C92DE9"/>
    <w:rsid w:val="00C92E0A"/>
    <w:rsid w:val="00C92E90"/>
    <w:rsid w:val="00C92EE4"/>
    <w:rsid w:val="00C92EF7"/>
    <w:rsid w:val="00C92F6B"/>
    <w:rsid w:val="00C92FF8"/>
    <w:rsid w:val="00C93049"/>
    <w:rsid w:val="00C9305F"/>
    <w:rsid w:val="00C93111"/>
    <w:rsid w:val="00C93171"/>
    <w:rsid w:val="00C931B2"/>
    <w:rsid w:val="00C93217"/>
    <w:rsid w:val="00C93315"/>
    <w:rsid w:val="00C93359"/>
    <w:rsid w:val="00C9337C"/>
    <w:rsid w:val="00C933BE"/>
    <w:rsid w:val="00C9375B"/>
    <w:rsid w:val="00C93854"/>
    <w:rsid w:val="00C93871"/>
    <w:rsid w:val="00C93933"/>
    <w:rsid w:val="00C939D6"/>
    <w:rsid w:val="00C939F3"/>
    <w:rsid w:val="00C93A3C"/>
    <w:rsid w:val="00C93A55"/>
    <w:rsid w:val="00C93AC3"/>
    <w:rsid w:val="00C93B16"/>
    <w:rsid w:val="00C93B1E"/>
    <w:rsid w:val="00C93BB7"/>
    <w:rsid w:val="00C93C69"/>
    <w:rsid w:val="00C93C6B"/>
    <w:rsid w:val="00C93C93"/>
    <w:rsid w:val="00C93CCB"/>
    <w:rsid w:val="00C93CD0"/>
    <w:rsid w:val="00C93D4E"/>
    <w:rsid w:val="00C93E4E"/>
    <w:rsid w:val="00C93EE8"/>
    <w:rsid w:val="00C94033"/>
    <w:rsid w:val="00C94091"/>
    <w:rsid w:val="00C940D6"/>
    <w:rsid w:val="00C940FB"/>
    <w:rsid w:val="00C94151"/>
    <w:rsid w:val="00C941F8"/>
    <w:rsid w:val="00C9421A"/>
    <w:rsid w:val="00C94235"/>
    <w:rsid w:val="00C94252"/>
    <w:rsid w:val="00C942C4"/>
    <w:rsid w:val="00C943A9"/>
    <w:rsid w:val="00C943D9"/>
    <w:rsid w:val="00C943F7"/>
    <w:rsid w:val="00C944BC"/>
    <w:rsid w:val="00C944EF"/>
    <w:rsid w:val="00C944FB"/>
    <w:rsid w:val="00C945B7"/>
    <w:rsid w:val="00C94666"/>
    <w:rsid w:val="00C947BA"/>
    <w:rsid w:val="00C9481A"/>
    <w:rsid w:val="00C94885"/>
    <w:rsid w:val="00C9490C"/>
    <w:rsid w:val="00C9492A"/>
    <w:rsid w:val="00C94953"/>
    <w:rsid w:val="00C94983"/>
    <w:rsid w:val="00C949B1"/>
    <w:rsid w:val="00C949FC"/>
    <w:rsid w:val="00C94A80"/>
    <w:rsid w:val="00C94ABE"/>
    <w:rsid w:val="00C94AFD"/>
    <w:rsid w:val="00C94B2F"/>
    <w:rsid w:val="00C94BE8"/>
    <w:rsid w:val="00C94CEE"/>
    <w:rsid w:val="00C94D3B"/>
    <w:rsid w:val="00C94DD6"/>
    <w:rsid w:val="00C94E6E"/>
    <w:rsid w:val="00C94E82"/>
    <w:rsid w:val="00C94EEE"/>
    <w:rsid w:val="00C94EF6"/>
    <w:rsid w:val="00C94EFB"/>
    <w:rsid w:val="00C94F1A"/>
    <w:rsid w:val="00C951C6"/>
    <w:rsid w:val="00C952F5"/>
    <w:rsid w:val="00C95383"/>
    <w:rsid w:val="00C95393"/>
    <w:rsid w:val="00C954D7"/>
    <w:rsid w:val="00C95570"/>
    <w:rsid w:val="00C95590"/>
    <w:rsid w:val="00C955BF"/>
    <w:rsid w:val="00C95772"/>
    <w:rsid w:val="00C95773"/>
    <w:rsid w:val="00C95974"/>
    <w:rsid w:val="00C95A73"/>
    <w:rsid w:val="00C95C79"/>
    <w:rsid w:val="00C95C7F"/>
    <w:rsid w:val="00C95CB5"/>
    <w:rsid w:val="00C95F69"/>
    <w:rsid w:val="00C95FC2"/>
    <w:rsid w:val="00C96081"/>
    <w:rsid w:val="00C96110"/>
    <w:rsid w:val="00C96120"/>
    <w:rsid w:val="00C96122"/>
    <w:rsid w:val="00C96200"/>
    <w:rsid w:val="00C9629C"/>
    <w:rsid w:val="00C962A5"/>
    <w:rsid w:val="00C962FF"/>
    <w:rsid w:val="00C963A0"/>
    <w:rsid w:val="00C963C5"/>
    <w:rsid w:val="00C9643A"/>
    <w:rsid w:val="00C96474"/>
    <w:rsid w:val="00C9653A"/>
    <w:rsid w:val="00C96545"/>
    <w:rsid w:val="00C9654A"/>
    <w:rsid w:val="00C96581"/>
    <w:rsid w:val="00C966F4"/>
    <w:rsid w:val="00C96785"/>
    <w:rsid w:val="00C9681F"/>
    <w:rsid w:val="00C96844"/>
    <w:rsid w:val="00C96867"/>
    <w:rsid w:val="00C969BC"/>
    <w:rsid w:val="00C96BBA"/>
    <w:rsid w:val="00C96BC3"/>
    <w:rsid w:val="00C96C50"/>
    <w:rsid w:val="00C96C72"/>
    <w:rsid w:val="00C96CC7"/>
    <w:rsid w:val="00C96CE6"/>
    <w:rsid w:val="00C96CFD"/>
    <w:rsid w:val="00C96E4F"/>
    <w:rsid w:val="00C96EE9"/>
    <w:rsid w:val="00C96F16"/>
    <w:rsid w:val="00C96F55"/>
    <w:rsid w:val="00C970EA"/>
    <w:rsid w:val="00C9739E"/>
    <w:rsid w:val="00C973D3"/>
    <w:rsid w:val="00C974AF"/>
    <w:rsid w:val="00C975E6"/>
    <w:rsid w:val="00C975F0"/>
    <w:rsid w:val="00C976A5"/>
    <w:rsid w:val="00C97793"/>
    <w:rsid w:val="00C978AB"/>
    <w:rsid w:val="00C978C6"/>
    <w:rsid w:val="00C978E1"/>
    <w:rsid w:val="00C979B0"/>
    <w:rsid w:val="00C97A70"/>
    <w:rsid w:val="00C97A79"/>
    <w:rsid w:val="00C97B60"/>
    <w:rsid w:val="00C97CDA"/>
    <w:rsid w:val="00C97D47"/>
    <w:rsid w:val="00C97D4B"/>
    <w:rsid w:val="00C97D55"/>
    <w:rsid w:val="00C97DA0"/>
    <w:rsid w:val="00C97DD9"/>
    <w:rsid w:val="00C97DFB"/>
    <w:rsid w:val="00C97E35"/>
    <w:rsid w:val="00C97E68"/>
    <w:rsid w:val="00C97E75"/>
    <w:rsid w:val="00C97E78"/>
    <w:rsid w:val="00C97E83"/>
    <w:rsid w:val="00CA0175"/>
    <w:rsid w:val="00CA028E"/>
    <w:rsid w:val="00CA02CD"/>
    <w:rsid w:val="00CA0348"/>
    <w:rsid w:val="00CA040D"/>
    <w:rsid w:val="00CA04BC"/>
    <w:rsid w:val="00CA04D9"/>
    <w:rsid w:val="00CA050F"/>
    <w:rsid w:val="00CA0607"/>
    <w:rsid w:val="00CA062E"/>
    <w:rsid w:val="00CA06AE"/>
    <w:rsid w:val="00CA07AB"/>
    <w:rsid w:val="00CA082D"/>
    <w:rsid w:val="00CA0859"/>
    <w:rsid w:val="00CA0882"/>
    <w:rsid w:val="00CA0956"/>
    <w:rsid w:val="00CA0962"/>
    <w:rsid w:val="00CA0983"/>
    <w:rsid w:val="00CA0ADE"/>
    <w:rsid w:val="00CA0AF3"/>
    <w:rsid w:val="00CA0B0B"/>
    <w:rsid w:val="00CA0BE1"/>
    <w:rsid w:val="00CA0C67"/>
    <w:rsid w:val="00CA0CD4"/>
    <w:rsid w:val="00CA0D69"/>
    <w:rsid w:val="00CA0EA6"/>
    <w:rsid w:val="00CA0FDA"/>
    <w:rsid w:val="00CA0FE4"/>
    <w:rsid w:val="00CA0FF4"/>
    <w:rsid w:val="00CA105D"/>
    <w:rsid w:val="00CA10AF"/>
    <w:rsid w:val="00CA10DF"/>
    <w:rsid w:val="00CA1115"/>
    <w:rsid w:val="00CA1224"/>
    <w:rsid w:val="00CA124C"/>
    <w:rsid w:val="00CA12A5"/>
    <w:rsid w:val="00CA1330"/>
    <w:rsid w:val="00CA1373"/>
    <w:rsid w:val="00CA1438"/>
    <w:rsid w:val="00CA14C6"/>
    <w:rsid w:val="00CA14FB"/>
    <w:rsid w:val="00CA1644"/>
    <w:rsid w:val="00CA1774"/>
    <w:rsid w:val="00CA1805"/>
    <w:rsid w:val="00CA189A"/>
    <w:rsid w:val="00CA18C5"/>
    <w:rsid w:val="00CA199A"/>
    <w:rsid w:val="00CA19C2"/>
    <w:rsid w:val="00CA1A14"/>
    <w:rsid w:val="00CA1A2A"/>
    <w:rsid w:val="00CA1A73"/>
    <w:rsid w:val="00CA1BF5"/>
    <w:rsid w:val="00CA1C58"/>
    <w:rsid w:val="00CA1D09"/>
    <w:rsid w:val="00CA1D54"/>
    <w:rsid w:val="00CA1DE2"/>
    <w:rsid w:val="00CA1E1B"/>
    <w:rsid w:val="00CA1FDC"/>
    <w:rsid w:val="00CA201E"/>
    <w:rsid w:val="00CA2119"/>
    <w:rsid w:val="00CA21E3"/>
    <w:rsid w:val="00CA2251"/>
    <w:rsid w:val="00CA22FB"/>
    <w:rsid w:val="00CA2389"/>
    <w:rsid w:val="00CA23D6"/>
    <w:rsid w:val="00CA2688"/>
    <w:rsid w:val="00CA26ED"/>
    <w:rsid w:val="00CA2730"/>
    <w:rsid w:val="00CA2748"/>
    <w:rsid w:val="00CA27EB"/>
    <w:rsid w:val="00CA281E"/>
    <w:rsid w:val="00CA2832"/>
    <w:rsid w:val="00CA2896"/>
    <w:rsid w:val="00CA28F4"/>
    <w:rsid w:val="00CA2939"/>
    <w:rsid w:val="00CA2973"/>
    <w:rsid w:val="00CA2A88"/>
    <w:rsid w:val="00CA2B04"/>
    <w:rsid w:val="00CA2C5C"/>
    <w:rsid w:val="00CA2D4A"/>
    <w:rsid w:val="00CA2D81"/>
    <w:rsid w:val="00CA2F3E"/>
    <w:rsid w:val="00CA2F59"/>
    <w:rsid w:val="00CA2F8A"/>
    <w:rsid w:val="00CA2FB1"/>
    <w:rsid w:val="00CA2FBC"/>
    <w:rsid w:val="00CA2FC7"/>
    <w:rsid w:val="00CA2FF3"/>
    <w:rsid w:val="00CA300D"/>
    <w:rsid w:val="00CA3037"/>
    <w:rsid w:val="00CA3047"/>
    <w:rsid w:val="00CA3173"/>
    <w:rsid w:val="00CA32B5"/>
    <w:rsid w:val="00CA3374"/>
    <w:rsid w:val="00CA3437"/>
    <w:rsid w:val="00CA3488"/>
    <w:rsid w:val="00CA3499"/>
    <w:rsid w:val="00CA34CD"/>
    <w:rsid w:val="00CA35F6"/>
    <w:rsid w:val="00CA364B"/>
    <w:rsid w:val="00CA3657"/>
    <w:rsid w:val="00CA3680"/>
    <w:rsid w:val="00CA3682"/>
    <w:rsid w:val="00CA36C6"/>
    <w:rsid w:val="00CA36CD"/>
    <w:rsid w:val="00CA3718"/>
    <w:rsid w:val="00CA3727"/>
    <w:rsid w:val="00CA3736"/>
    <w:rsid w:val="00CA37A0"/>
    <w:rsid w:val="00CA3922"/>
    <w:rsid w:val="00CA392A"/>
    <w:rsid w:val="00CA395C"/>
    <w:rsid w:val="00CA3967"/>
    <w:rsid w:val="00CA3A19"/>
    <w:rsid w:val="00CA3A61"/>
    <w:rsid w:val="00CA3A8E"/>
    <w:rsid w:val="00CA3B32"/>
    <w:rsid w:val="00CA3BC4"/>
    <w:rsid w:val="00CA3C0C"/>
    <w:rsid w:val="00CA3CAF"/>
    <w:rsid w:val="00CA3CD6"/>
    <w:rsid w:val="00CA3D30"/>
    <w:rsid w:val="00CA3D49"/>
    <w:rsid w:val="00CA3D60"/>
    <w:rsid w:val="00CA3DEF"/>
    <w:rsid w:val="00CA3E03"/>
    <w:rsid w:val="00CA3E0E"/>
    <w:rsid w:val="00CA3EA2"/>
    <w:rsid w:val="00CA3FDF"/>
    <w:rsid w:val="00CA401E"/>
    <w:rsid w:val="00CA4044"/>
    <w:rsid w:val="00CA412F"/>
    <w:rsid w:val="00CA41DE"/>
    <w:rsid w:val="00CA423B"/>
    <w:rsid w:val="00CA423D"/>
    <w:rsid w:val="00CA4269"/>
    <w:rsid w:val="00CA436E"/>
    <w:rsid w:val="00CA4399"/>
    <w:rsid w:val="00CA4546"/>
    <w:rsid w:val="00CA46E5"/>
    <w:rsid w:val="00CA484D"/>
    <w:rsid w:val="00CA491E"/>
    <w:rsid w:val="00CA4942"/>
    <w:rsid w:val="00CA49F3"/>
    <w:rsid w:val="00CA4A52"/>
    <w:rsid w:val="00CA4A7C"/>
    <w:rsid w:val="00CA4AD6"/>
    <w:rsid w:val="00CA4AFD"/>
    <w:rsid w:val="00CA4B48"/>
    <w:rsid w:val="00CA4BB9"/>
    <w:rsid w:val="00CA4CE1"/>
    <w:rsid w:val="00CA4CFC"/>
    <w:rsid w:val="00CA4E52"/>
    <w:rsid w:val="00CA4ECA"/>
    <w:rsid w:val="00CA4F6C"/>
    <w:rsid w:val="00CA4FCD"/>
    <w:rsid w:val="00CA50D7"/>
    <w:rsid w:val="00CA52C7"/>
    <w:rsid w:val="00CA5335"/>
    <w:rsid w:val="00CA534B"/>
    <w:rsid w:val="00CA5363"/>
    <w:rsid w:val="00CA5402"/>
    <w:rsid w:val="00CA5457"/>
    <w:rsid w:val="00CA563C"/>
    <w:rsid w:val="00CA5743"/>
    <w:rsid w:val="00CA575D"/>
    <w:rsid w:val="00CA58B4"/>
    <w:rsid w:val="00CA58ED"/>
    <w:rsid w:val="00CA593D"/>
    <w:rsid w:val="00CA5987"/>
    <w:rsid w:val="00CA5A98"/>
    <w:rsid w:val="00CA5B12"/>
    <w:rsid w:val="00CA5B16"/>
    <w:rsid w:val="00CA5BC7"/>
    <w:rsid w:val="00CA5C29"/>
    <w:rsid w:val="00CA5C4E"/>
    <w:rsid w:val="00CA5C59"/>
    <w:rsid w:val="00CA5D16"/>
    <w:rsid w:val="00CA5D1D"/>
    <w:rsid w:val="00CA5D54"/>
    <w:rsid w:val="00CA5DA7"/>
    <w:rsid w:val="00CA5E68"/>
    <w:rsid w:val="00CA5F02"/>
    <w:rsid w:val="00CA5FD9"/>
    <w:rsid w:val="00CA600E"/>
    <w:rsid w:val="00CA6185"/>
    <w:rsid w:val="00CA6207"/>
    <w:rsid w:val="00CA622B"/>
    <w:rsid w:val="00CA629A"/>
    <w:rsid w:val="00CA6335"/>
    <w:rsid w:val="00CA648F"/>
    <w:rsid w:val="00CA6531"/>
    <w:rsid w:val="00CA6548"/>
    <w:rsid w:val="00CA655C"/>
    <w:rsid w:val="00CA65C0"/>
    <w:rsid w:val="00CA6611"/>
    <w:rsid w:val="00CA664B"/>
    <w:rsid w:val="00CA6653"/>
    <w:rsid w:val="00CA668C"/>
    <w:rsid w:val="00CA6699"/>
    <w:rsid w:val="00CA675C"/>
    <w:rsid w:val="00CA68AD"/>
    <w:rsid w:val="00CA68F4"/>
    <w:rsid w:val="00CA6901"/>
    <w:rsid w:val="00CA6991"/>
    <w:rsid w:val="00CA69A9"/>
    <w:rsid w:val="00CA6B5B"/>
    <w:rsid w:val="00CA6B5F"/>
    <w:rsid w:val="00CA6B75"/>
    <w:rsid w:val="00CA6B83"/>
    <w:rsid w:val="00CA6BA0"/>
    <w:rsid w:val="00CA6C24"/>
    <w:rsid w:val="00CA6D00"/>
    <w:rsid w:val="00CA6D6C"/>
    <w:rsid w:val="00CA6DB2"/>
    <w:rsid w:val="00CA6DF2"/>
    <w:rsid w:val="00CA6E19"/>
    <w:rsid w:val="00CA6EFD"/>
    <w:rsid w:val="00CA6FAA"/>
    <w:rsid w:val="00CA7006"/>
    <w:rsid w:val="00CA7055"/>
    <w:rsid w:val="00CA70A0"/>
    <w:rsid w:val="00CA70ED"/>
    <w:rsid w:val="00CA7112"/>
    <w:rsid w:val="00CA7181"/>
    <w:rsid w:val="00CA7237"/>
    <w:rsid w:val="00CA7241"/>
    <w:rsid w:val="00CA7249"/>
    <w:rsid w:val="00CA72BA"/>
    <w:rsid w:val="00CA736F"/>
    <w:rsid w:val="00CA739F"/>
    <w:rsid w:val="00CA7405"/>
    <w:rsid w:val="00CA743F"/>
    <w:rsid w:val="00CA7444"/>
    <w:rsid w:val="00CA7489"/>
    <w:rsid w:val="00CA74D9"/>
    <w:rsid w:val="00CA75C9"/>
    <w:rsid w:val="00CA775E"/>
    <w:rsid w:val="00CA77AF"/>
    <w:rsid w:val="00CA77C9"/>
    <w:rsid w:val="00CA77CF"/>
    <w:rsid w:val="00CA7865"/>
    <w:rsid w:val="00CA787F"/>
    <w:rsid w:val="00CA7951"/>
    <w:rsid w:val="00CA7959"/>
    <w:rsid w:val="00CA7AF3"/>
    <w:rsid w:val="00CA7BEE"/>
    <w:rsid w:val="00CA7BF3"/>
    <w:rsid w:val="00CA7C64"/>
    <w:rsid w:val="00CA7C85"/>
    <w:rsid w:val="00CA7C9D"/>
    <w:rsid w:val="00CA7D63"/>
    <w:rsid w:val="00CA7DF9"/>
    <w:rsid w:val="00CA7EC1"/>
    <w:rsid w:val="00CA7F85"/>
    <w:rsid w:val="00CB00A6"/>
    <w:rsid w:val="00CB00B9"/>
    <w:rsid w:val="00CB01D8"/>
    <w:rsid w:val="00CB027D"/>
    <w:rsid w:val="00CB0299"/>
    <w:rsid w:val="00CB0308"/>
    <w:rsid w:val="00CB030E"/>
    <w:rsid w:val="00CB0310"/>
    <w:rsid w:val="00CB045A"/>
    <w:rsid w:val="00CB0488"/>
    <w:rsid w:val="00CB04E5"/>
    <w:rsid w:val="00CB0543"/>
    <w:rsid w:val="00CB0588"/>
    <w:rsid w:val="00CB0598"/>
    <w:rsid w:val="00CB0714"/>
    <w:rsid w:val="00CB07CC"/>
    <w:rsid w:val="00CB0883"/>
    <w:rsid w:val="00CB0939"/>
    <w:rsid w:val="00CB094F"/>
    <w:rsid w:val="00CB0952"/>
    <w:rsid w:val="00CB0B69"/>
    <w:rsid w:val="00CB0BD5"/>
    <w:rsid w:val="00CB0E57"/>
    <w:rsid w:val="00CB0EE7"/>
    <w:rsid w:val="00CB0EF9"/>
    <w:rsid w:val="00CB0F6F"/>
    <w:rsid w:val="00CB1017"/>
    <w:rsid w:val="00CB1043"/>
    <w:rsid w:val="00CB112C"/>
    <w:rsid w:val="00CB115A"/>
    <w:rsid w:val="00CB115B"/>
    <w:rsid w:val="00CB11B3"/>
    <w:rsid w:val="00CB11CF"/>
    <w:rsid w:val="00CB1261"/>
    <w:rsid w:val="00CB127C"/>
    <w:rsid w:val="00CB12A6"/>
    <w:rsid w:val="00CB1314"/>
    <w:rsid w:val="00CB132E"/>
    <w:rsid w:val="00CB1342"/>
    <w:rsid w:val="00CB1390"/>
    <w:rsid w:val="00CB13B7"/>
    <w:rsid w:val="00CB14D5"/>
    <w:rsid w:val="00CB15BA"/>
    <w:rsid w:val="00CB16E8"/>
    <w:rsid w:val="00CB16F9"/>
    <w:rsid w:val="00CB17B7"/>
    <w:rsid w:val="00CB17F4"/>
    <w:rsid w:val="00CB185A"/>
    <w:rsid w:val="00CB18C9"/>
    <w:rsid w:val="00CB1A51"/>
    <w:rsid w:val="00CB1AC9"/>
    <w:rsid w:val="00CB1B7A"/>
    <w:rsid w:val="00CB1BE6"/>
    <w:rsid w:val="00CB1C4C"/>
    <w:rsid w:val="00CB1C80"/>
    <w:rsid w:val="00CB1DDA"/>
    <w:rsid w:val="00CB1DE6"/>
    <w:rsid w:val="00CB1DF4"/>
    <w:rsid w:val="00CB1E14"/>
    <w:rsid w:val="00CB1E4F"/>
    <w:rsid w:val="00CB1F8F"/>
    <w:rsid w:val="00CB1FDA"/>
    <w:rsid w:val="00CB2065"/>
    <w:rsid w:val="00CB20C8"/>
    <w:rsid w:val="00CB21F1"/>
    <w:rsid w:val="00CB2223"/>
    <w:rsid w:val="00CB22EE"/>
    <w:rsid w:val="00CB2304"/>
    <w:rsid w:val="00CB2310"/>
    <w:rsid w:val="00CB235D"/>
    <w:rsid w:val="00CB23AB"/>
    <w:rsid w:val="00CB23ED"/>
    <w:rsid w:val="00CB242B"/>
    <w:rsid w:val="00CB2444"/>
    <w:rsid w:val="00CB2518"/>
    <w:rsid w:val="00CB2627"/>
    <w:rsid w:val="00CB269D"/>
    <w:rsid w:val="00CB26C5"/>
    <w:rsid w:val="00CB26DA"/>
    <w:rsid w:val="00CB2701"/>
    <w:rsid w:val="00CB2705"/>
    <w:rsid w:val="00CB276D"/>
    <w:rsid w:val="00CB277C"/>
    <w:rsid w:val="00CB286B"/>
    <w:rsid w:val="00CB2918"/>
    <w:rsid w:val="00CB2989"/>
    <w:rsid w:val="00CB2B32"/>
    <w:rsid w:val="00CB2B45"/>
    <w:rsid w:val="00CB2B57"/>
    <w:rsid w:val="00CB2C8F"/>
    <w:rsid w:val="00CB2CAF"/>
    <w:rsid w:val="00CB2DC5"/>
    <w:rsid w:val="00CB2DE4"/>
    <w:rsid w:val="00CB2E8C"/>
    <w:rsid w:val="00CB2EB1"/>
    <w:rsid w:val="00CB300C"/>
    <w:rsid w:val="00CB302B"/>
    <w:rsid w:val="00CB30F2"/>
    <w:rsid w:val="00CB31BA"/>
    <w:rsid w:val="00CB31CE"/>
    <w:rsid w:val="00CB3233"/>
    <w:rsid w:val="00CB3264"/>
    <w:rsid w:val="00CB33D5"/>
    <w:rsid w:val="00CB341E"/>
    <w:rsid w:val="00CB3454"/>
    <w:rsid w:val="00CB354A"/>
    <w:rsid w:val="00CB3551"/>
    <w:rsid w:val="00CB3834"/>
    <w:rsid w:val="00CB38AA"/>
    <w:rsid w:val="00CB3917"/>
    <w:rsid w:val="00CB39FA"/>
    <w:rsid w:val="00CB3AC0"/>
    <w:rsid w:val="00CB3B19"/>
    <w:rsid w:val="00CB3C4B"/>
    <w:rsid w:val="00CB3D00"/>
    <w:rsid w:val="00CB3D64"/>
    <w:rsid w:val="00CB3FC5"/>
    <w:rsid w:val="00CB402B"/>
    <w:rsid w:val="00CB4037"/>
    <w:rsid w:val="00CB4045"/>
    <w:rsid w:val="00CB40E1"/>
    <w:rsid w:val="00CB415B"/>
    <w:rsid w:val="00CB41F0"/>
    <w:rsid w:val="00CB4288"/>
    <w:rsid w:val="00CB436B"/>
    <w:rsid w:val="00CB44E6"/>
    <w:rsid w:val="00CB4509"/>
    <w:rsid w:val="00CB4646"/>
    <w:rsid w:val="00CB4747"/>
    <w:rsid w:val="00CB476C"/>
    <w:rsid w:val="00CB478D"/>
    <w:rsid w:val="00CB4793"/>
    <w:rsid w:val="00CB47A9"/>
    <w:rsid w:val="00CB47B3"/>
    <w:rsid w:val="00CB48C6"/>
    <w:rsid w:val="00CB491C"/>
    <w:rsid w:val="00CB4A34"/>
    <w:rsid w:val="00CB4A64"/>
    <w:rsid w:val="00CB4B13"/>
    <w:rsid w:val="00CB4B8F"/>
    <w:rsid w:val="00CB4C44"/>
    <w:rsid w:val="00CB4C6B"/>
    <w:rsid w:val="00CB4CA5"/>
    <w:rsid w:val="00CB4CCF"/>
    <w:rsid w:val="00CB4D0E"/>
    <w:rsid w:val="00CB4D50"/>
    <w:rsid w:val="00CB4D99"/>
    <w:rsid w:val="00CB50A1"/>
    <w:rsid w:val="00CB5127"/>
    <w:rsid w:val="00CB51A7"/>
    <w:rsid w:val="00CB52D1"/>
    <w:rsid w:val="00CB5375"/>
    <w:rsid w:val="00CB5568"/>
    <w:rsid w:val="00CB565D"/>
    <w:rsid w:val="00CB5727"/>
    <w:rsid w:val="00CB5769"/>
    <w:rsid w:val="00CB5825"/>
    <w:rsid w:val="00CB5856"/>
    <w:rsid w:val="00CB58C6"/>
    <w:rsid w:val="00CB5A4E"/>
    <w:rsid w:val="00CB5A7C"/>
    <w:rsid w:val="00CB5AE8"/>
    <w:rsid w:val="00CB5B74"/>
    <w:rsid w:val="00CB5C0F"/>
    <w:rsid w:val="00CB5C7D"/>
    <w:rsid w:val="00CB5CCF"/>
    <w:rsid w:val="00CB5DA3"/>
    <w:rsid w:val="00CB5DBF"/>
    <w:rsid w:val="00CB5E2C"/>
    <w:rsid w:val="00CB6153"/>
    <w:rsid w:val="00CB6187"/>
    <w:rsid w:val="00CB63A7"/>
    <w:rsid w:val="00CB63BF"/>
    <w:rsid w:val="00CB6436"/>
    <w:rsid w:val="00CB64E5"/>
    <w:rsid w:val="00CB652C"/>
    <w:rsid w:val="00CB6611"/>
    <w:rsid w:val="00CB6622"/>
    <w:rsid w:val="00CB66B1"/>
    <w:rsid w:val="00CB68B5"/>
    <w:rsid w:val="00CB6973"/>
    <w:rsid w:val="00CB6A0B"/>
    <w:rsid w:val="00CB6AB8"/>
    <w:rsid w:val="00CB6B2C"/>
    <w:rsid w:val="00CB6B31"/>
    <w:rsid w:val="00CB6B96"/>
    <w:rsid w:val="00CB6B9F"/>
    <w:rsid w:val="00CB6C07"/>
    <w:rsid w:val="00CB6CB5"/>
    <w:rsid w:val="00CB6CFC"/>
    <w:rsid w:val="00CB6D1C"/>
    <w:rsid w:val="00CB6DF8"/>
    <w:rsid w:val="00CB6E84"/>
    <w:rsid w:val="00CB6FFE"/>
    <w:rsid w:val="00CB7040"/>
    <w:rsid w:val="00CB7059"/>
    <w:rsid w:val="00CB7217"/>
    <w:rsid w:val="00CB72EB"/>
    <w:rsid w:val="00CB7453"/>
    <w:rsid w:val="00CB7479"/>
    <w:rsid w:val="00CB749A"/>
    <w:rsid w:val="00CB74C0"/>
    <w:rsid w:val="00CB753D"/>
    <w:rsid w:val="00CB758B"/>
    <w:rsid w:val="00CB76B8"/>
    <w:rsid w:val="00CB76FD"/>
    <w:rsid w:val="00CB7715"/>
    <w:rsid w:val="00CB7725"/>
    <w:rsid w:val="00CB78AF"/>
    <w:rsid w:val="00CB78F0"/>
    <w:rsid w:val="00CB79C3"/>
    <w:rsid w:val="00CB7AAE"/>
    <w:rsid w:val="00CB7B78"/>
    <w:rsid w:val="00CB7BB7"/>
    <w:rsid w:val="00CB7C96"/>
    <w:rsid w:val="00CB7CDE"/>
    <w:rsid w:val="00CB7DC9"/>
    <w:rsid w:val="00CB7F91"/>
    <w:rsid w:val="00CB7FCB"/>
    <w:rsid w:val="00CC019E"/>
    <w:rsid w:val="00CC0242"/>
    <w:rsid w:val="00CC0268"/>
    <w:rsid w:val="00CC02D9"/>
    <w:rsid w:val="00CC036E"/>
    <w:rsid w:val="00CC0390"/>
    <w:rsid w:val="00CC0399"/>
    <w:rsid w:val="00CC03C0"/>
    <w:rsid w:val="00CC0477"/>
    <w:rsid w:val="00CC05A9"/>
    <w:rsid w:val="00CC05E3"/>
    <w:rsid w:val="00CC085A"/>
    <w:rsid w:val="00CC085B"/>
    <w:rsid w:val="00CC087C"/>
    <w:rsid w:val="00CC08D4"/>
    <w:rsid w:val="00CC09E2"/>
    <w:rsid w:val="00CC09F4"/>
    <w:rsid w:val="00CC0A90"/>
    <w:rsid w:val="00CC0C5E"/>
    <w:rsid w:val="00CC0CB0"/>
    <w:rsid w:val="00CC0E10"/>
    <w:rsid w:val="00CC0F51"/>
    <w:rsid w:val="00CC0FCE"/>
    <w:rsid w:val="00CC0FD7"/>
    <w:rsid w:val="00CC1023"/>
    <w:rsid w:val="00CC10E1"/>
    <w:rsid w:val="00CC1173"/>
    <w:rsid w:val="00CC13AE"/>
    <w:rsid w:val="00CC13B4"/>
    <w:rsid w:val="00CC13F7"/>
    <w:rsid w:val="00CC1436"/>
    <w:rsid w:val="00CC14DC"/>
    <w:rsid w:val="00CC14EC"/>
    <w:rsid w:val="00CC15D3"/>
    <w:rsid w:val="00CC15FF"/>
    <w:rsid w:val="00CC17CA"/>
    <w:rsid w:val="00CC17FA"/>
    <w:rsid w:val="00CC180A"/>
    <w:rsid w:val="00CC1813"/>
    <w:rsid w:val="00CC181D"/>
    <w:rsid w:val="00CC1877"/>
    <w:rsid w:val="00CC1AF4"/>
    <w:rsid w:val="00CC1B0F"/>
    <w:rsid w:val="00CC1B15"/>
    <w:rsid w:val="00CC1B57"/>
    <w:rsid w:val="00CC1B96"/>
    <w:rsid w:val="00CC1BA5"/>
    <w:rsid w:val="00CC1C03"/>
    <w:rsid w:val="00CC1C77"/>
    <w:rsid w:val="00CC1CDA"/>
    <w:rsid w:val="00CC1CF3"/>
    <w:rsid w:val="00CC1EFF"/>
    <w:rsid w:val="00CC1F62"/>
    <w:rsid w:val="00CC1F73"/>
    <w:rsid w:val="00CC200D"/>
    <w:rsid w:val="00CC202E"/>
    <w:rsid w:val="00CC2033"/>
    <w:rsid w:val="00CC2197"/>
    <w:rsid w:val="00CC21EF"/>
    <w:rsid w:val="00CC22C5"/>
    <w:rsid w:val="00CC244B"/>
    <w:rsid w:val="00CC24E0"/>
    <w:rsid w:val="00CC250D"/>
    <w:rsid w:val="00CC255B"/>
    <w:rsid w:val="00CC255F"/>
    <w:rsid w:val="00CC2616"/>
    <w:rsid w:val="00CC2689"/>
    <w:rsid w:val="00CC269D"/>
    <w:rsid w:val="00CC28A2"/>
    <w:rsid w:val="00CC2A54"/>
    <w:rsid w:val="00CC2B84"/>
    <w:rsid w:val="00CC2B87"/>
    <w:rsid w:val="00CC2CA7"/>
    <w:rsid w:val="00CC2CFA"/>
    <w:rsid w:val="00CC2DA5"/>
    <w:rsid w:val="00CC2DEB"/>
    <w:rsid w:val="00CC3042"/>
    <w:rsid w:val="00CC30E3"/>
    <w:rsid w:val="00CC31A6"/>
    <w:rsid w:val="00CC31AC"/>
    <w:rsid w:val="00CC326D"/>
    <w:rsid w:val="00CC3276"/>
    <w:rsid w:val="00CC32D3"/>
    <w:rsid w:val="00CC32D9"/>
    <w:rsid w:val="00CC3391"/>
    <w:rsid w:val="00CC33ED"/>
    <w:rsid w:val="00CC3409"/>
    <w:rsid w:val="00CC3415"/>
    <w:rsid w:val="00CC344D"/>
    <w:rsid w:val="00CC3457"/>
    <w:rsid w:val="00CC347D"/>
    <w:rsid w:val="00CC3483"/>
    <w:rsid w:val="00CC34E2"/>
    <w:rsid w:val="00CC35DB"/>
    <w:rsid w:val="00CC3675"/>
    <w:rsid w:val="00CC37FA"/>
    <w:rsid w:val="00CC3866"/>
    <w:rsid w:val="00CC3878"/>
    <w:rsid w:val="00CC3931"/>
    <w:rsid w:val="00CC3947"/>
    <w:rsid w:val="00CC3971"/>
    <w:rsid w:val="00CC3981"/>
    <w:rsid w:val="00CC39A9"/>
    <w:rsid w:val="00CC3A07"/>
    <w:rsid w:val="00CC3A83"/>
    <w:rsid w:val="00CC3AAE"/>
    <w:rsid w:val="00CC3B23"/>
    <w:rsid w:val="00CC3B87"/>
    <w:rsid w:val="00CC3C22"/>
    <w:rsid w:val="00CC3D77"/>
    <w:rsid w:val="00CC3E0B"/>
    <w:rsid w:val="00CC3E8C"/>
    <w:rsid w:val="00CC3EDB"/>
    <w:rsid w:val="00CC3F07"/>
    <w:rsid w:val="00CC3F7B"/>
    <w:rsid w:val="00CC3F84"/>
    <w:rsid w:val="00CC3FBF"/>
    <w:rsid w:val="00CC4121"/>
    <w:rsid w:val="00CC4181"/>
    <w:rsid w:val="00CC4209"/>
    <w:rsid w:val="00CC439E"/>
    <w:rsid w:val="00CC43EF"/>
    <w:rsid w:val="00CC444C"/>
    <w:rsid w:val="00CC44C0"/>
    <w:rsid w:val="00CC4513"/>
    <w:rsid w:val="00CC4736"/>
    <w:rsid w:val="00CC47B9"/>
    <w:rsid w:val="00CC4857"/>
    <w:rsid w:val="00CC4900"/>
    <w:rsid w:val="00CC494E"/>
    <w:rsid w:val="00CC4990"/>
    <w:rsid w:val="00CC49EC"/>
    <w:rsid w:val="00CC4A39"/>
    <w:rsid w:val="00CC4CE7"/>
    <w:rsid w:val="00CC4D06"/>
    <w:rsid w:val="00CC4E81"/>
    <w:rsid w:val="00CC4EC9"/>
    <w:rsid w:val="00CC502B"/>
    <w:rsid w:val="00CC5084"/>
    <w:rsid w:val="00CC5097"/>
    <w:rsid w:val="00CC50D1"/>
    <w:rsid w:val="00CC5184"/>
    <w:rsid w:val="00CC51EC"/>
    <w:rsid w:val="00CC51F9"/>
    <w:rsid w:val="00CC53D5"/>
    <w:rsid w:val="00CC557B"/>
    <w:rsid w:val="00CC567D"/>
    <w:rsid w:val="00CC580C"/>
    <w:rsid w:val="00CC5887"/>
    <w:rsid w:val="00CC58B8"/>
    <w:rsid w:val="00CC58ED"/>
    <w:rsid w:val="00CC593E"/>
    <w:rsid w:val="00CC5A31"/>
    <w:rsid w:val="00CC5A46"/>
    <w:rsid w:val="00CC5AAF"/>
    <w:rsid w:val="00CC5C3A"/>
    <w:rsid w:val="00CC5C4D"/>
    <w:rsid w:val="00CC5C86"/>
    <w:rsid w:val="00CC5CA8"/>
    <w:rsid w:val="00CC5CB9"/>
    <w:rsid w:val="00CC5D3B"/>
    <w:rsid w:val="00CC5E2F"/>
    <w:rsid w:val="00CC5E37"/>
    <w:rsid w:val="00CC5E89"/>
    <w:rsid w:val="00CC5EAA"/>
    <w:rsid w:val="00CC5EFC"/>
    <w:rsid w:val="00CC5F34"/>
    <w:rsid w:val="00CC6070"/>
    <w:rsid w:val="00CC61A2"/>
    <w:rsid w:val="00CC61DF"/>
    <w:rsid w:val="00CC622E"/>
    <w:rsid w:val="00CC6396"/>
    <w:rsid w:val="00CC63F4"/>
    <w:rsid w:val="00CC63FB"/>
    <w:rsid w:val="00CC6518"/>
    <w:rsid w:val="00CC657D"/>
    <w:rsid w:val="00CC65B4"/>
    <w:rsid w:val="00CC65F2"/>
    <w:rsid w:val="00CC666E"/>
    <w:rsid w:val="00CC66DE"/>
    <w:rsid w:val="00CC6713"/>
    <w:rsid w:val="00CC673C"/>
    <w:rsid w:val="00CC67CB"/>
    <w:rsid w:val="00CC682D"/>
    <w:rsid w:val="00CC6889"/>
    <w:rsid w:val="00CC69C9"/>
    <w:rsid w:val="00CC6A01"/>
    <w:rsid w:val="00CC6A7A"/>
    <w:rsid w:val="00CC6AE9"/>
    <w:rsid w:val="00CC6B3D"/>
    <w:rsid w:val="00CC6BB1"/>
    <w:rsid w:val="00CC6BCE"/>
    <w:rsid w:val="00CC6BD3"/>
    <w:rsid w:val="00CC6C49"/>
    <w:rsid w:val="00CC6E0A"/>
    <w:rsid w:val="00CC6E15"/>
    <w:rsid w:val="00CC6E28"/>
    <w:rsid w:val="00CC6E4C"/>
    <w:rsid w:val="00CC6E65"/>
    <w:rsid w:val="00CC6EEC"/>
    <w:rsid w:val="00CC6F8E"/>
    <w:rsid w:val="00CC710C"/>
    <w:rsid w:val="00CC71F1"/>
    <w:rsid w:val="00CC7238"/>
    <w:rsid w:val="00CC7286"/>
    <w:rsid w:val="00CC734B"/>
    <w:rsid w:val="00CC7408"/>
    <w:rsid w:val="00CC74DE"/>
    <w:rsid w:val="00CC7650"/>
    <w:rsid w:val="00CC7680"/>
    <w:rsid w:val="00CC768D"/>
    <w:rsid w:val="00CC7766"/>
    <w:rsid w:val="00CC7781"/>
    <w:rsid w:val="00CC7840"/>
    <w:rsid w:val="00CC784F"/>
    <w:rsid w:val="00CC7878"/>
    <w:rsid w:val="00CC7899"/>
    <w:rsid w:val="00CC79BC"/>
    <w:rsid w:val="00CC79C7"/>
    <w:rsid w:val="00CC7A0D"/>
    <w:rsid w:val="00CC7A1F"/>
    <w:rsid w:val="00CC7A69"/>
    <w:rsid w:val="00CC7AB2"/>
    <w:rsid w:val="00CC7C9F"/>
    <w:rsid w:val="00CC7CAD"/>
    <w:rsid w:val="00CC7CC2"/>
    <w:rsid w:val="00CC7CF5"/>
    <w:rsid w:val="00CC7DF6"/>
    <w:rsid w:val="00CC7E0C"/>
    <w:rsid w:val="00CC7E4D"/>
    <w:rsid w:val="00CC7EF5"/>
    <w:rsid w:val="00CD0016"/>
    <w:rsid w:val="00CD0067"/>
    <w:rsid w:val="00CD00A1"/>
    <w:rsid w:val="00CD010E"/>
    <w:rsid w:val="00CD013F"/>
    <w:rsid w:val="00CD026C"/>
    <w:rsid w:val="00CD028E"/>
    <w:rsid w:val="00CD02AB"/>
    <w:rsid w:val="00CD02B9"/>
    <w:rsid w:val="00CD02EB"/>
    <w:rsid w:val="00CD033C"/>
    <w:rsid w:val="00CD0579"/>
    <w:rsid w:val="00CD0590"/>
    <w:rsid w:val="00CD05C0"/>
    <w:rsid w:val="00CD062D"/>
    <w:rsid w:val="00CD065E"/>
    <w:rsid w:val="00CD071F"/>
    <w:rsid w:val="00CD076F"/>
    <w:rsid w:val="00CD0770"/>
    <w:rsid w:val="00CD0825"/>
    <w:rsid w:val="00CD09CF"/>
    <w:rsid w:val="00CD0AE0"/>
    <w:rsid w:val="00CD0B0C"/>
    <w:rsid w:val="00CD0BB0"/>
    <w:rsid w:val="00CD0D6D"/>
    <w:rsid w:val="00CD0E02"/>
    <w:rsid w:val="00CD0E10"/>
    <w:rsid w:val="00CD0E68"/>
    <w:rsid w:val="00CD0EB7"/>
    <w:rsid w:val="00CD0FC6"/>
    <w:rsid w:val="00CD103D"/>
    <w:rsid w:val="00CD109E"/>
    <w:rsid w:val="00CD114B"/>
    <w:rsid w:val="00CD11D1"/>
    <w:rsid w:val="00CD1232"/>
    <w:rsid w:val="00CD1275"/>
    <w:rsid w:val="00CD12E7"/>
    <w:rsid w:val="00CD133B"/>
    <w:rsid w:val="00CD1403"/>
    <w:rsid w:val="00CD1413"/>
    <w:rsid w:val="00CD1419"/>
    <w:rsid w:val="00CD143B"/>
    <w:rsid w:val="00CD14D1"/>
    <w:rsid w:val="00CD14FF"/>
    <w:rsid w:val="00CD1559"/>
    <w:rsid w:val="00CD166C"/>
    <w:rsid w:val="00CD16A6"/>
    <w:rsid w:val="00CD16D6"/>
    <w:rsid w:val="00CD16DB"/>
    <w:rsid w:val="00CD1725"/>
    <w:rsid w:val="00CD179A"/>
    <w:rsid w:val="00CD190E"/>
    <w:rsid w:val="00CD1967"/>
    <w:rsid w:val="00CD199A"/>
    <w:rsid w:val="00CD19C3"/>
    <w:rsid w:val="00CD19DA"/>
    <w:rsid w:val="00CD1A96"/>
    <w:rsid w:val="00CD1AFF"/>
    <w:rsid w:val="00CD1C40"/>
    <w:rsid w:val="00CD1C67"/>
    <w:rsid w:val="00CD1D25"/>
    <w:rsid w:val="00CD1D2A"/>
    <w:rsid w:val="00CD1D5E"/>
    <w:rsid w:val="00CD1DF7"/>
    <w:rsid w:val="00CD1E4B"/>
    <w:rsid w:val="00CD1E6D"/>
    <w:rsid w:val="00CD1ED6"/>
    <w:rsid w:val="00CD207D"/>
    <w:rsid w:val="00CD20BF"/>
    <w:rsid w:val="00CD20D5"/>
    <w:rsid w:val="00CD21CA"/>
    <w:rsid w:val="00CD225B"/>
    <w:rsid w:val="00CD22A0"/>
    <w:rsid w:val="00CD2370"/>
    <w:rsid w:val="00CD23B1"/>
    <w:rsid w:val="00CD24FD"/>
    <w:rsid w:val="00CD2536"/>
    <w:rsid w:val="00CD258A"/>
    <w:rsid w:val="00CD2675"/>
    <w:rsid w:val="00CD2755"/>
    <w:rsid w:val="00CD2804"/>
    <w:rsid w:val="00CD2883"/>
    <w:rsid w:val="00CD2901"/>
    <w:rsid w:val="00CD2978"/>
    <w:rsid w:val="00CD29AF"/>
    <w:rsid w:val="00CD2A64"/>
    <w:rsid w:val="00CD2AA2"/>
    <w:rsid w:val="00CD2AF3"/>
    <w:rsid w:val="00CD2BD3"/>
    <w:rsid w:val="00CD2C1E"/>
    <w:rsid w:val="00CD2E00"/>
    <w:rsid w:val="00CD2E07"/>
    <w:rsid w:val="00CD2F72"/>
    <w:rsid w:val="00CD2F8C"/>
    <w:rsid w:val="00CD3009"/>
    <w:rsid w:val="00CD300D"/>
    <w:rsid w:val="00CD301A"/>
    <w:rsid w:val="00CD30AC"/>
    <w:rsid w:val="00CD3131"/>
    <w:rsid w:val="00CD3135"/>
    <w:rsid w:val="00CD313F"/>
    <w:rsid w:val="00CD3144"/>
    <w:rsid w:val="00CD316E"/>
    <w:rsid w:val="00CD31DB"/>
    <w:rsid w:val="00CD3243"/>
    <w:rsid w:val="00CD32C1"/>
    <w:rsid w:val="00CD32E9"/>
    <w:rsid w:val="00CD33BF"/>
    <w:rsid w:val="00CD3402"/>
    <w:rsid w:val="00CD3442"/>
    <w:rsid w:val="00CD3488"/>
    <w:rsid w:val="00CD3508"/>
    <w:rsid w:val="00CD351F"/>
    <w:rsid w:val="00CD3573"/>
    <w:rsid w:val="00CD3711"/>
    <w:rsid w:val="00CD371E"/>
    <w:rsid w:val="00CD3741"/>
    <w:rsid w:val="00CD3773"/>
    <w:rsid w:val="00CD379D"/>
    <w:rsid w:val="00CD386E"/>
    <w:rsid w:val="00CD3883"/>
    <w:rsid w:val="00CD38F3"/>
    <w:rsid w:val="00CD399A"/>
    <w:rsid w:val="00CD39D3"/>
    <w:rsid w:val="00CD3A1D"/>
    <w:rsid w:val="00CD3AAA"/>
    <w:rsid w:val="00CD3C0E"/>
    <w:rsid w:val="00CD3C6A"/>
    <w:rsid w:val="00CD3C87"/>
    <w:rsid w:val="00CD3DE4"/>
    <w:rsid w:val="00CD3E01"/>
    <w:rsid w:val="00CD3E07"/>
    <w:rsid w:val="00CD3E0C"/>
    <w:rsid w:val="00CD3E96"/>
    <w:rsid w:val="00CD3EB3"/>
    <w:rsid w:val="00CD3F2F"/>
    <w:rsid w:val="00CD3F30"/>
    <w:rsid w:val="00CD3F94"/>
    <w:rsid w:val="00CD3FD5"/>
    <w:rsid w:val="00CD3FDB"/>
    <w:rsid w:val="00CD404F"/>
    <w:rsid w:val="00CD40E8"/>
    <w:rsid w:val="00CD4124"/>
    <w:rsid w:val="00CD438B"/>
    <w:rsid w:val="00CD43AA"/>
    <w:rsid w:val="00CD4428"/>
    <w:rsid w:val="00CD4432"/>
    <w:rsid w:val="00CD4446"/>
    <w:rsid w:val="00CD44D2"/>
    <w:rsid w:val="00CD4630"/>
    <w:rsid w:val="00CD463A"/>
    <w:rsid w:val="00CD468F"/>
    <w:rsid w:val="00CD4772"/>
    <w:rsid w:val="00CD485C"/>
    <w:rsid w:val="00CD48DA"/>
    <w:rsid w:val="00CD4951"/>
    <w:rsid w:val="00CD49A9"/>
    <w:rsid w:val="00CD49AA"/>
    <w:rsid w:val="00CD4A10"/>
    <w:rsid w:val="00CD4A13"/>
    <w:rsid w:val="00CD4A5F"/>
    <w:rsid w:val="00CD4A7B"/>
    <w:rsid w:val="00CD4B4A"/>
    <w:rsid w:val="00CD4BF2"/>
    <w:rsid w:val="00CD4E42"/>
    <w:rsid w:val="00CD4E53"/>
    <w:rsid w:val="00CD4EFE"/>
    <w:rsid w:val="00CD4F0F"/>
    <w:rsid w:val="00CD4F1B"/>
    <w:rsid w:val="00CD4FC8"/>
    <w:rsid w:val="00CD4FCF"/>
    <w:rsid w:val="00CD50A1"/>
    <w:rsid w:val="00CD5212"/>
    <w:rsid w:val="00CD521C"/>
    <w:rsid w:val="00CD52A1"/>
    <w:rsid w:val="00CD52D5"/>
    <w:rsid w:val="00CD5354"/>
    <w:rsid w:val="00CD56A2"/>
    <w:rsid w:val="00CD57DB"/>
    <w:rsid w:val="00CD58BC"/>
    <w:rsid w:val="00CD591B"/>
    <w:rsid w:val="00CD5946"/>
    <w:rsid w:val="00CD5A49"/>
    <w:rsid w:val="00CD5AE8"/>
    <w:rsid w:val="00CD5B63"/>
    <w:rsid w:val="00CD5C2B"/>
    <w:rsid w:val="00CD5C2E"/>
    <w:rsid w:val="00CD5C38"/>
    <w:rsid w:val="00CD5C57"/>
    <w:rsid w:val="00CD5C85"/>
    <w:rsid w:val="00CD5C97"/>
    <w:rsid w:val="00CD5CD8"/>
    <w:rsid w:val="00CD5DF9"/>
    <w:rsid w:val="00CD5E17"/>
    <w:rsid w:val="00CD5E3B"/>
    <w:rsid w:val="00CD5EA6"/>
    <w:rsid w:val="00CD5F08"/>
    <w:rsid w:val="00CD5F8A"/>
    <w:rsid w:val="00CD5F97"/>
    <w:rsid w:val="00CD6016"/>
    <w:rsid w:val="00CD60A1"/>
    <w:rsid w:val="00CD6121"/>
    <w:rsid w:val="00CD614D"/>
    <w:rsid w:val="00CD6254"/>
    <w:rsid w:val="00CD631D"/>
    <w:rsid w:val="00CD63A6"/>
    <w:rsid w:val="00CD63D7"/>
    <w:rsid w:val="00CD63F1"/>
    <w:rsid w:val="00CD63FC"/>
    <w:rsid w:val="00CD6454"/>
    <w:rsid w:val="00CD6463"/>
    <w:rsid w:val="00CD64EC"/>
    <w:rsid w:val="00CD6599"/>
    <w:rsid w:val="00CD659B"/>
    <w:rsid w:val="00CD6669"/>
    <w:rsid w:val="00CD6759"/>
    <w:rsid w:val="00CD677C"/>
    <w:rsid w:val="00CD6814"/>
    <w:rsid w:val="00CD6856"/>
    <w:rsid w:val="00CD68B8"/>
    <w:rsid w:val="00CD6A1C"/>
    <w:rsid w:val="00CD6AF6"/>
    <w:rsid w:val="00CD6AF8"/>
    <w:rsid w:val="00CD6B30"/>
    <w:rsid w:val="00CD6B74"/>
    <w:rsid w:val="00CD6B91"/>
    <w:rsid w:val="00CD6B9E"/>
    <w:rsid w:val="00CD6BED"/>
    <w:rsid w:val="00CD6D50"/>
    <w:rsid w:val="00CD6F01"/>
    <w:rsid w:val="00CD6FA0"/>
    <w:rsid w:val="00CD7007"/>
    <w:rsid w:val="00CD7071"/>
    <w:rsid w:val="00CD7094"/>
    <w:rsid w:val="00CD70FF"/>
    <w:rsid w:val="00CD71EE"/>
    <w:rsid w:val="00CD721E"/>
    <w:rsid w:val="00CD72C7"/>
    <w:rsid w:val="00CD734E"/>
    <w:rsid w:val="00CD7391"/>
    <w:rsid w:val="00CD739D"/>
    <w:rsid w:val="00CD746D"/>
    <w:rsid w:val="00CD751F"/>
    <w:rsid w:val="00CD7520"/>
    <w:rsid w:val="00CD7542"/>
    <w:rsid w:val="00CD755A"/>
    <w:rsid w:val="00CD75AE"/>
    <w:rsid w:val="00CD7600"/>
    <w:rsid w:val="00CD7610"/>
    <w:rsid w:val="00CD7761"/>
    <w:rsid w:val="00CD77A8"/>
    <w:rsid w:val="00CD7986"/>
    <w:rsid w:val="00CD79FA"/>
    <w:rsid w:val="00CD7AAD"/>
    <w:rsid w:val="00CD7C14"/>
    <w:rsid w:val="00CD7C2E"/>
    <w:rsid w:val="00CD7C35"/>
    <w:rsid w:val="00CD7CDA"/>
    <w:rsid w:val="00CD7D22"/>
    <w:rsid w:val="00CD7D6D"/>
    <w:rsid w:val="00CD7E75"/>
    <w:rsid w:val="00CE0007"/>
    <w:rsid w:val="00CE006B"/>
    <w:rsid w:val="00CE009C"/>
    <w:rsid w:val="00CE0105"/>
    <w:rsid w:val="00CE017B"/>
    <w:rsid w:val="00CE0209"/>
    <w:rsid w:val="00CE020E"/>
    <w:rsid w:val="00CE0267"/>
    <w:rsid w:val="00CE0315"/>
    <w:rsid w:val="00CE0335"/>
    <w:rsid w:val="00CE0390"/>
    <w:rsid w:val="00CE0432"/>
    <w:rsid w:val="00CE0452"/>
    <w:rsid w:val="00CE046C"/>
    <w:rsid w:val="00CE04AA"/>
    <w:rsid w:val="00CE087B"/>
    <w:rsid w:val="00CE08CA"/>
    <w:rsid w:val="00CE08F1"/>
    <w:rsid w:val="00CE08FC"/>
    <w:rsid w:val="00CE0ABC"/>
    <w:rsid w:val="00CE0C79"/>
    <w:rsid w:val="00CE0C95"/>
    <w:rsid w:val="00CE0CB0"/>
    <w:rsid w:val="00CE0E77"/>
    <w:rsid w:val="00CE0E84"/>
    <w:rsid w:val="00CE0EA8"/>
    <w:rsid w:val="00CE10CA"/>
    <w:rsid w:val="00CE10FC"/>
    <w:rsid w:val="00CE1226"/>
    <w:rsid w:val="00CE129A"/>
    <w:rsid w:val="00CE1329"/>
    <w:rsid w:val="00CE132E"/>
    <w:rsid w:val="00CE134E"/>
    <w:rsid w:val="00CE1365"/>
    <w:rsid w:val="00CE1401"/>
    <w:rsid w:val="00CE1419"/>
    <w:rsid w:val="00CE1542"/>
    <w:rsid w:val="00CE161C"/>
    <w:rsid w:val="00CE1632"/>
    <w:rsid w:val="00CE1644"/>
    <w:rsid w:val="00CE16F3"/>
    <w:rsid w:val="00CE174A"/>
    <w:rsid w:val="00CE17D6"/>
    <w:rsid w:val="00CE1844"/>
    <w:rsid w:val="00CE18B6"/>
    <w:rsid w:val="00CE1901"/>
    <w:rsid w:val="00CE19CC"/>
    <w:rsid w:val="00CE1A29"/>
    <w:rsid w:val="00CE1A3B"/>
    <w:rsid w:val="00CE1A8B"/>
    <w:rsid w:val="00CE1A9E"/>
    <w:rsid w:val="00CE1AE8"/>
    <w:rsid w:val="00CE1B51"/>
    <w:rsid w:val="00CE1C04"/>
    <w:rsid w:val="00CE1C9F"/>
    <w:rsid w:val="00CE1CD0"/>
    <w:rsid w:val="00CE1CFA"/>
    <w:rsid w:val="00CE1EB7"/>
    <w:rsid w:val="00CE1ECB"/>
    <w:rsid w:val="00CE1FD2"/>
    <w:rsid w:val="00CE2018"/>
    <w:rsid w:val="00CE20BE"/>
    <w:rsid w:val="00CE20DD"/>
    <w:rsid w:val="00CE2103"/>
    <w:rsid w:val="00CE215D"/>
    <w:rsid w:val="00CE21BE"/>
    <w:rsid w:val="00CE2247"/>
    <w:rsid w:val="00CE2377"/>
    <w:rsid w:val="00CE23A7"/>
    <w:rsid w:val="00CE245B"/>
    <w:rsid w:val="00CE2493"/>
    <w:rsid w:val="00CE2587"/>
    <w:rsid w:val="00CE260E"/>
    <w:rsid w:val="00CE26B9"/>
    <w:rsid w:val="00CE277D"/>
    <w:rsid w:val="00CE27A9"/>
    <w:rsid w:val="00CE2919"/>
    <w:rsid w:val="00CE2973"/>
    <w:rsid w:val="00CE2A2D"/>
    <w:rsid w:val="00CE2BB2"/>
    <w:rsid w:val="00CE2CA1"/>
    <w:rsid w:val="00CE2D1C"/>
    <w:rsid w:val="00CE2D20"/>
    <w:rsid w:val="00CE2E9C"/>
    <w:rsid w:val="00CE2F47"/>
    <w:rsid w:val="00CE2F75"/>
    <w:rsid w:val="00CE3021"/>
    <w:rsid w:val="00CE304F"/>
    <w:rsid w:val="00CE3126"/>
    <w:rsid w:val="00CE312D"/>
    <w:rsid w:val="00CE3245"/>
    <w:rsid w:val="00CE3277"/>
    <w:rsid w:val="00CE338D"/>
    <w:rsid w:val="00CE362E"/>
    <w:rsid w:val="00CE363D"/>
    <w:rsid w:val="00CE36A7"/>
    <w:rsid w:val="00CE379C"/>
    <w:rsid w:val="00CE37BE"/>
    <w:rsid w:val="00CE37D5"/>
    <w:rsid w:val="00CE37E6"/>
    <w:rsid w:val="00CE3800"/>
    <w:rsid w:val="00CE3826"/>
    <w:rsid w:val="00CE3896"/>
    <w:rsid w:val="00CE3A69"/>
    <w:rsid w:val="00CE3AA2"/>
    <w:rsid w:val="00CE3AFB"/>
    <w:rsid w:val="00CE3B16"/>
    <w:rsid w:val="00CE3B23"/>
    <w:rsid w:val="00CE3B32"/>
    <w:rsid w:val="00CE3B41"/>
    <w:rsid w:val="00CE3C5B"/>
    <w:rsid w:val="00CE3E33"/>
    <w:rsid w:val="00CE3E7E"/>
    <w:rsid w:val="00CE3F08"/>
    <w:rsid w:val="00CE3F1A"/>
    <w:rsid w:val="00CE4038"/>
    <w:rsid w:val="00CE4235"/>
    <w:rsid w:val="00CE4281"/>
    <w:rsid w:val="00CE45AF"/>
    <w:rsid w:val="00CE45E8"/>
    <w:rsid w:val="00CE45EB"/>
    <w:rsid w:val="00CE4640"/>
    <w:rsid w:val="00CE4697"/>
    <w:rsid w:val="00CE46DD"/>
    <w:rsid w:val="00CE46F1"/>
    <w:rsid w:val="00CE4843"/>
    <w:rsid w:val="00CE496D"/>
    <w:rsid w:val="00CE49E3"/>
    <w:rsid w:val="00CE4B18"/>
    <w:rsid w:val="00CE4B9C"/>
    <w:rsid w:val="00CE4BE0"/>
    <w:rsid w:val="00CE4C28"/>
    <w:rsid w:val="00CE4D5B"/>
    <w:rsid w:val="00CE4D89"/>
    <w:rsid w:val="00CE4E73"/>
    <w:rsid w:val="00CE4EAD"/>
    <w:rsid w:val="00CE4EBD"/>
    <w:rsid w:val="00CE4F0B"/>
    <w:rsid w:val="00CE4F6E"/>
    <w:rsid w:val="00CE506E"/>
    <w:rsid w:val="00CE50E8"/>
    <w:rsid w:val="00CE5187"/>
    <w:rsid w:val="00CE519C"/>
    <w:rsid w:val="00CE52EB"/>
    <w:rsid w:val="00CE53F5"/>
    <w:rsid w:val="00CE5410"/>
    <w:rsid w:val="00CE54B5"/>
    <w:rsid w:val="00CE54DF"/>
    <w:rsid w:val="00CE553C"/>
    <w:rsid w:val="00CE55F8"/>
    <w:rsid w:val="00CE5722"/>
    <w:rsid w:val="00CE5813"/>
    <w:rsid w:val="00CE5974"/>
    <w:rsid w:val="00CE598E"/>
    <w:rsid w:val="00CE59B3"/>
    <w:rsid w:val="00CE59BF"/>
    <w:rsid w:val="00CE5CBC"/>
    <w:rsid w:val="00CE5CE9"/>
    <w:rsid w:val="00CE5D82"/>
    <w:rsid w:val="00CE5DB2"/>
    <w:rsid w:val="00CE5E5C"/>
    <w:rsid w:val="00CE5FE6"/>
    <w:rsid w:val="00CE60C3"/>
    <w:rsid w:val="00CE6127"/>
    <w:rsid w:val="00CE62C1"/>
    <w:rsid w:val="00CE63B5"/>
    <w:rsid w:val="00CE6478"/>
    <w:rsid w:val="00CE661D"/>
    <w:rsid w:val="00CE662A"/>
    <w:rsid w:val="00CE66E0"/>
    <w:rsid w:val="00CE6703"/>
    <w:rsid w:val="00CE6705"/>
    <w:rsid w:val="00CE6851"/>
    <w:rsid w:val="00CE6877"/>
    <w:rsid w:val="00CE68B8"/>
    <w:rsid w:val="00CE6918"/>
    <w:rsid w:val="00CE6924"/>
    <w:rsid w:val="00CE6A4A"/>
    <w:rsid w:val="00CE6AAC"/>
    <w:rsid w:val="00CE6ABB"/>
    <w:rsid w:val="00CE6B3B"/>
    <w:rsid w:val="00CE6C27"/>
    <w:rsid w:val="00CE6D97"/>
    <w:rsid w:val="00CE6DD4"/>
    <w:rsid w:val="00CE6E7B"/>
    <w:rsid w:val="00CE6EB4"/>
    <w:rsid w:val="00CE6F03"/>
    <w:rsid w:val="00CE6F46"/>
    <w:rsid w:val="00CE6FE3"/>
    <w:rsid w:val="00CE731F"/>
    <w:rsid w:val="00CE7334"/>
    <w:rsid w:val="00CE7344"/>
    <w:rsid w:val="00CE744B"/>
    <w:rsid w:val="00CE74A8"/>
    <w:rsid w:val="00CE7541"/>
    <w:rsid w:val="00CE7553"/>
    <w:rsid w:val="00CE756E"/>
    <w:rsid w:val="00CE75CF"/>
    <w:rsid w:val="00CE7687"/>
    <w:rsid w:val="00CE7692"/>
    <w:rsid w:val="00CE769B"/>
    <w:rsid w:val="00CE76BA"/>
    <w:rsid w:val="00CE76F8"/>
    <w:rsid w:val="00CE7753"/>
    <w:rsid w:val="00CE775A"/>
    <w:rsid w:val="00CE7827"/>
    <w:rsid w:val="00CE782E"/>
    <w:rsid w:val="00CE7835"/>
    <w:rsid w:val="00CE78AF"/>
    <w:rsid w:val="00CE7956"/>
    <w:rsid w:val="00CE7A48"/>
    <w:rsid w:val="00CE7A82"/>
    <w:rsid w:val="00CE7AAB"/>
    <w:rsid w:val="00CE7AAF"/>
    <w:rsid w:val="00CE7E51"/>
    <w:rsid w:val="00CE7E6D"/>
    <w:rsid w:val="00CE7F31"/>
    <w:rsid w:val="00CE7F9C"/>
    <w:rsid w:val="00CF00BA"/>
    <w:rsid w:val="00CF00C6"/>
    <w:rsid w:val="00CF0172"/>
    <w:rsid w:val="00CF0190"/>
    <w:rsid w:val="00CF01A0"/>
    <w:rsid w:val="00CF01A4"/>
    <w:rsid w:val="00CF0220"/>
    <w:rsid w:val="00CF027F"/>
    <w:rsid w:val="00CF02DE"/>
    <w:rsid w:val="00CF0442"/>
    <w:rsid w:val="00CF04C9"/>
    <w:rsid w:val="00CF04DA"/>
    <w:rsid w:val="00CF04F9"/>
    <w:rsid w:val="00CF04FC"/>
    <w:rsid w:val="00CF0518"/>
    <w:rsid w:val="00CF056A"/>
    <w:rsid w:val="00CF05FE"/>
    <w:rsid w:val="00CF0613"/>
    <w:rsid w:val="00CF062F"/>
    <w:rsid w:val="00CF06B1"/>
    <w:rsid w:val="00CF06C4"/>
    <w:rsid w:val="00CF06D5"/>
    <w:rsid w:val="00CF0745"/>
    <w:rsid w:val="00CF0826"/>
    <w:rsid w:val="00CF083F"/>
    <w:rsid w:val="00CF084D"/>
    <w:rsid w:val="00CF08BB"/>
    <w:rsid w:val="00CF08E0"/>
    <w:rsid w:val="00CF08E8"/>
    <w:rsid w:val="00CF09FB"/>
    <w:rsid w:val="00CF0A77"/>
    <w:rsid w:val="00CF0B02"/>
    <w:rsid w:val="00CF0BC5"/>
    <w:rsid w:val="00CF0C7C"/>
    <w:rsid w:val="00CF0D8E"/>
    <w:rsid w:val="00CF0DC3"/>
    <w:rsid w:val="00CF0E3C"/>
    <w:rsid w:val="00CF0E3F"/>
    <w:rsid w:val="00CF0E9F"/>
    <w:rsid w:val="00CF0EC4"/>
    <w:rsid w:val="00CF0ED7"/>
    <w:rsid w:val="00CF0EE9"/>
    <w:rsid w:val="00CF0F1D"/>
    <w:rsid w:val="00CF1002"/>
    <w:rsid w:val="00CF1058"/>
    <w:rsid w:val="00CF106E"/>
    <w:rsid w:val="00CF109D"/>
    <w:rsid w:val="00CF1156"/>
    <w:rsid w:val="00CF1241"/>
    <w:rsid w:val="00CF129C"/>
    <w:rsid w:val="00CF12C5"/>
    <w:rsid w:val="00CF139F"/>
    <w:rsid w:val="00CF1412"/>
    <w:rsid w:val="00CF1417"/>
    <w:rsid w:val="00CF1438"/>
    <w:rsid w:val="00CF1453"/>
    <w:rsid w:val="00CF14E6"/>
    <w:rsid w:val="00CF1655"/>
    <w:rsid w:val="00CF17AE"/>
    <w:rsid w:val="00CF18D7"/>
    <w:rsid w:val="00CF18D8"/>
    <w:rsid w:val="00CF1939"/>
    <w:rsid w:val="00CF19C4"/>
    <w:rsid w:val="00CF1A0F"/>
    <w:rsid w:val="00CF1A64"/>
    <w:rsid w:val="00CF1AAD"/>
    <w:rsid w:val="00CF1B08"/>
    <w:rsid w:val="00CF1B37"/>
    <w:rsid w:val="00CF1B4C"/>
    <w:rsid w:val="00CF1CA5"/>
    <w:rsid w:val="00CF1D22"/>
    <w:rsid w:val="00CF1D33"/>
    <w:rsid w:val="00CF1D3F"/>
    <w:rsid w:val="00CF1E78"/>
    <w:rsid w:val="00CF1E94"/>
    <w:rsid w:val="00CF1F31"/>
    <w:rsid w:val="00CF1FD4"/>
    <w:rsid w:val="00CF1FEC"/>
    <w:rsid w:val="00CF1FF2"/>
    <w:rsid w:val="00CF1FF7"/>
    <w:rsid w:val="00CF2016"/>
    <w:rsid w:val="00CF204B"/>
    <w:rsid w:val="00CF2071"/>
    <w:rsid w:val="00CF210E"/>
    <w:rsid w:val="00CF2250"/>
    <w:rsid w:val="00CF2281"/>
    <w:rsid w:val="00CF2285"/>
    <w:rsid w:val="00CF233D"/>
    <w:rsid w:val="00CF2385"/>
    <w:rsid w:val="00CF23D4"/>
    <w:rsid w:val="00CF2409"/>
    <w:rsid w:val="00CF250A"/>
    <w:rsid w:val="00CF2588"/>
    <w:rsid w:val="00CF259F"/>
    <w:rsid w:val="00CF25CD"/>
    <w:rsid w:val="00CF2718"/>
    <w:rsid w:val="00CF283A"/>
    <w:rsid w:val="00CF2977"/>
    <w:rsid w:val="00CF2B43"/>
    <w:rsid w:val="00CF2BFC"/>
    <w:rsid w:val="00CF2C82"/>
    <w:rsid w:val="00CF2D48"/>
    <w:rsid w:val="00CF2D63"/>
    <w:rsid w:val="00CF2D7E"/>
    <w:rsid w:val="00CF2E1C"/>
    <w:rsid w:val="00CF2E63"/>
    <w:rsid w:val="00CF2EE9"/>
    <w:rsid w:val="00CF301B"/>
    <w:rsid w:val="00CF308E"/>
    <w:rsid w:val="00CF3229"/>
    <w:rsid w:val="00CF333E"/>
    <w:rsid w:val="00CF340C"/>
    <w:rsid w:val="00CF341C"/>
    <w:rsid w:val="00CF349D"/>
    <w:rsid w:val="00CF3503"/>
    <w:rsid w:val="00CF3587"/>
    <w:rsid w:val="00CF35EA"/>
    <w:rsid w:val="00CF364B"/>
    <w:rsid w:val="00CF3679"/>
    <w:rsid w:val="00CF36E0"/>
    <w:rsid w:val="00CF3789"/>
    <w:rsid w:val="00CF386F"/>
    <w:rsid w:val="00CF3917"/>
    <w:rsid w:val="00CF3A53"/>
    <w:rsid w:val="00CF3A66"/>
    <w:rsid w:val="00CF3AA5"/>
    <w:rsid w:val="00CF3B65"/>
    <w:rsid w:val="00CF3B7C"/>
    <w:rsid w:val="00CF3C00"/>
    <w:rsid w:val="00CF3C08"/>
    <w:rsid w:val="00CF3C9E"/>
    <w:rsid w:val="00CF3D18"/>
    <w:rsid w:val="00CF3D33"/>
    <w:rsid w:val="00CF3D40"/>
    <w:rsid w:val="00CF3E38"/>
    <w:rsid w:val="00CF3EBB"/>
    <w:rsid w:val="00CF3F2F"/>
    <w:rsid w:val="00CF4172"/>
    <w:rsid w:val="00CF4189"/>
    <w:rsid w:val="00CF42D9"/>
    <w:rsid w:val="00CF4354"/>
    <w:rsid w:val="00CF43C0"/>
    <w:rsid w:val="00CF4417"/>
    <w:rsid w:val="00CF4437"/>
    <w:rsid w:val="00CF4481"/>
    <w:rsid w:val="00CF4529"/>
    <w:rsid w:val="00CF4574"/>
    <w:rsid w:val="00CF4668"/>
    <w:rsid w:val="00CF473C"/>
    <w:rsid w:val="00CF47BB"/>
    <w:rsid w:val="00CF47F6"/>
    <w:rsid w:val="00CF4895"/>
    <w:rsid w:val="00CF48A0"/>
    <w:rsid w:val="00CF492D"/>
    <w:rsid w:val="00CF49E4"/>
    <w:rsid w:val="00CF49F1"/>
    <w:rsid w:val="00CF4A22"/>
    <w:rsid w:val="00CF4B45"/>
    <w:rsid w:val="00CF4B74"/>
    <w:rsid w:val="00CF4B8F"/>
    <w:rsid w:val="00CF4BF5"/>
    <w:rsid w:val="00CF4C86"/>
    <w:rsid w:val="00CF4CE7"/>
    <w:rsid w:val="00CF4EDA"/>
    <w:rsid w:val="00CF5065"/>
    <w:rsid w:val="00CF506C"/>
    <w:rsid w:val="00CF50A2"/>
    <w:rsid w:val="00CF50E9"/>
    <w:rsid w:val="00CF5113"/>
    <w:rsid w:val="00CF51A0"/>
    <w:rsid w:val="00CF546F"/>
    <w:rsid w:val="00CF54C8"/>
    <w:rsid w:val="00CF5579"/>
    <w:rsid w:val="00CF55CD"/>
    <w:rsid w:val="00CF56B3"/>
    <w:rsid w:val="00CF57DA"/>
    <w:rsid w:val="00CF57F8"/>
    <w:rsid w:val="00CF5858"/>
    <w:rsid w:val="00CF58EE"/>
    <w:rsid w:val="00CF59A5"/>
    <w:rsid w:val="00CF59AE"/>
    <w:rsid w:val="00CF5ACC"/>
    <w:rsid w:val="00CF5ADD"/>
    <w:rsid w:val="00CF5AED"/>
    <w:rsid w:val="00CF5BC5"/>
    <w:rsid w:val="00CF5C1C"/>
    <w:rsid w:val="00CF5C31"/>
    <w:rsid w:val="00CF5CA5"/>
    <w:rsid w:val="00CF5EF0"/>
    <w:rsid w:val="00CF5F98"/>
    <w:rsid w:val="00CF5FC4"/>
    <w:rsid w:val="00CF6017"/>
    <w:rsid w:val="00CF6046"/>
    <w:rsid w:val="00CF619A"/>
    <w:rsid w:val="00CF61C0"/>
    <w:rsid w:val="00CF62B6"/>
    <w:rsid w:val="00CF6331"/>
    <w:rsid w:val="00CF63FD"/>
    <w:rsid w:val="00CF6404"/>
    <w:rsid w:val="00CF64D8"/>
    <w:rsid w:val="00CF6562"/>
    <w:rsid w:val="00CF65F4"/>
    <w:rsid w:val="00CF664F"/>
    <w:rsid w:val="00CF66EC"/>
    <w:rsid w:val="00CF677A"/>
    <w:rsid w:val="00CF67E9"/>
    <w:rsid w:val="00CF687A"/>
    <w:rsid w:val="00CF6997"/>
    <w:rsid w:val="00CF699E"/>
    <w:rsid w:val="00CF6A2F"/>
    <w:rsid w:val="00CF6A39"/>
    <w:rsid w:val="00CF6B4A"/>
    <w:rsid w:val="00CF6B50"/>
    <w:rsid w:val="00CF6BC7"/>
    <w:rsid w:val="00CF6BED"/>
    <w:rsid w:val="00CF6CAB"/>
    <w:rsid w:val="00CF6E8E"/>
    <w:rsid w:val="00CF6EBA"/>
    <w:rsid w:val="00CF7030"/>
    <w:rsid w:val="00CF7102"/>
    <w:rsid w:val="00CF719E"/>
    <w:rsid w:val="00CF71A7"/>
    <w:rsid w:val="00CF71F8"/>
    <w:rsid w:val="00CF72E3"/>
    <w:rsid w:val="00CF7389"/>
    <w:rsid w:val="00CF73BA"/>
    <w:rsid w:val="00CF74A2"/>
    <w:rsid w:val="00CF74AC"/>
    <w:rsid w:val="00CF757A"/>
    <w:rsid w:val="00CF7584"/>
    <w:rsid w:val="00CF75AD"/>
    <w:rsid w:val="00CF76F7"/>
    <w:rsid w:val="00CF7775"/>
    <w:rsid w:val="00CF79DA"/>
    <w:rsid w:val="00CF7AD6"/>
    <w:rsid w:val="00CF7C87"/>
    <w:rsid w:val="00CF7CE0"/>
    <w:rsid w:val="00CF7CFC"/>
    <w:rsid w:val="00CF7F06"/>
    <w:rsid w:val="00CF7F23"/>
    <w:rsid w:val="00CF7F78"/>
    <w:rsid w:val="00CF7FB9"/>
    <w:rsid w:val="00D000CC"/>
    <w:rsid w:val="00D000F8"/>
    <w:rsid w:val="00D0014B"/>
    <w:rsid w:val="00D002F8"/>
    <w:rsid w:val="00D00308"/>
    <w:rsid w:val="00D0032C"/>
    <w:rsid w:val="00D0033C"/>
    <w:rsid w:val="00D00341"/>
    <w:rsid w:val="00D0039B"/>
    <w:rsid w:val="00D003FE"/>
    <w:rsid w:val="00D00412"/>
    <w:rsid w:val="00D00558"/>
    <w:rsid w:val="00D005DC"/>
    <w:rsid w:val="00D0069A"/>
    <w:rsid w:val="00D006E8"/>
    <w:rsid w:val="00D00754"/>
    <w:rsid w:val="00D00815"/>
    <w:rsid w:val="00D00834"/>
    <w:rsid w:val="00D00907"/>
    <w:rsid w:val="00D0098B"/>
    <w:rsid w:val="00D00A84"/>
    <w:rsid w:val="00D00BFA"/>
    <w:rsid w:val="00D00C1F"/>
    <w:rsid w:val="00D00C3A"/>
    <w:rsid w:val="00D00C86"/>
    <w:rsid w:val="00D00D0B"/>
    <w:rsid w:val="00D00D45"/>
    <w:rsid w:val="00D00F3E"/>
    <w:rsid w:val="00D00F7D"/>
    <w:rsid w:val="00D00F7E"/>
    <w:rsid w:val="00D00F81"/>
    <w:rsid w:val="00D00FF1"/>
    <w:rsid w:val="00D010E2"/>
    <w:rsid w:val="00D010F8"/>
    <w:rsid w:val="00D0110D"/>
    <w:rsid w:val="00D011BB"/>
    <w:rsid w:val="00D0131B"/>
    <w:rsid w:val="00D01355"/>
    <w:rsid w:val="00D01382"/>
    <w:rsid w:val="00D01433"/>
    <w:rsid w:val="00D015B0"/>
    <w:rsid w:val="00D01624"/>
    <w:rsid w:val="00D016AA"/>
    <w:rsid w:val="00D01703"/>
    <w:rsid w:val="00D01718"/>
    <w:rsid w:val="00D0174F"/>
    <w:rsid w:val="00D0185F"/>
    <w:rsid w:val="00D018AC"/>
    <w:rsid w:val="00D01924"/>
    <w:rsid w:val="00D019BB"/>
    <w:rsid w:val="00D01B40"/>
    <w:rsid w:val="00D01B5F"/>
    <w:rsid w:val="00D01C72"/>
    <w:rsid w:val="00D01D60"/>
    <w:rsid w:val="00D01E01"/>
    <w:rsid w:val="00D01E15"/>
    <w:rsid w:val="00D01F5A"/>
    <w:rsid w:val="00D01F71"/>
    <w:rsid w:val="00D01FBA"/>
    <w:rsid w:val="00D01FD4"/>
    <w:rsid w:val="00D02055"/>
    <w:rsid w:val="00D02082"/>
    <w:rsid w:val="00D0209A"/>
    <w:rsid w:val="00D0219C"/>
    <w:rsid w:val="00D02241"/>
    <w:rsid w:val="00D0226A"/>
    <w:rsid w:val="00D0228B"/>
    <w:rsid w:val="00D02368"/>
    <w:rsid w:val="00D02373"/>
    <w:rsid w:val="00D02415"/>
    <w:rsid w:val="00D02435"/>
    <w:rsid w:val="00D024F7"/>
    <w:rsid w:val="00D02544"/>
    <w:rsid w:val="00D02646"/>
    <w:rsid w:val="00D02673"/>
    <w:rsid w:val="00D0275E"/>
    <w:rsid w:val="00D02771"/>
    <w:rsid w:val="00D027AD"/>
    <w:rsid w:val="00D027D8"/>
    <w:rsid w:val="00D02819"/>
    <w:rsid w:val="00D0282A"/>
    <w:rsid w:val="00D02870"/>
    <w:rsid w:val="00D028DA"/>
    <w:rsid w:val="00D02926"/>
    <w:rsid w:val="00D029AF"/>
    <w:rsid w:val="00D02B84"/>
    <w:rsid w:val="00D02B86"/>
    <w:rsid w:val="00D02B89"/>
    <w:rsid w:val="00D02B93"/>
    <w:rsid w:val="00D02C07"/>
    <w:rsid w:val="00D02D0F"/>
    <w:rsid w:val="00D02D3F"/>
    <w:rsid w:val="00D02EA3"/>
    <w:rsid w:val="00D02F01"/>
    <w:rsid w:val="00D02FAA"/>
    <w:rsid w:val="00D031B1"/>
    <w:rsid w:val="00D0321A"/>
    <w:rsid w:val="00D0321F"/>
    <w:rsid w:val="00D03233"/>
    <w:rsid w:val="00D032E7"/>
    <w:rsid w:val="00D033A3"/>
    <w:rsid w:val="00D033E7"/>
    <w:rsid w:val="00D03515"/>
    <w:rsid w:val="00D03556"/>
    <w:rsid w:val="00D0358F"/>
    <w:rsid w:val="00D035E8"/>
    <w:rsid w:val="00D03629"/>
    <w:rsid w:val="00D03687"/>
    <w:rsid w:val="00D03694"/>
    <w:rsid w:val="00D0372B"/>
    <w:rsid w:val="00D03790"/>
    <w:rsid w:val="00D03805"/>
    <w:rsid w:val="00D0380F"/>
    <w:rsid w:val="00D03893"/>
    <w:rsid w:val="00D038CC"/>
    <w:rsid w:val="00D039CE"/>
    <w:rsid w:val="00D03A0D"/>
    <w:rsid w:val="00D03AE7"/>
    <w:rsid w:val="00D03AF1"/>
    <w:rsid w:val="00D03BC2"/>
    <w:rsid w:val="00D03BDF"/>
    <w:rsid w:val="00D03C08"/>
    <w:rsid w:val="00D03CC6"/>
    <w:rsid w:val="00D03D43"/>
    <w:rsid w:val="00D03DE2"/>
    <w:rsid w:val="00D03EB3"/>
    <w:rsid w:val="00D03F61"/>
    <w:rsid w:val="00D0405E"/>
    <w:rsid w:val="00D040AA"/>
    <w:rsid w:val="00D040B4"/>
    <w:rsid w:val="00D040D6"/>
    <w:rsid w:val="00D041C3"/>
    <w:rsid w:val="00D04237"/>
    <w:rsid w:val="00D04293"/>
    <w:rsid w:val="00D042BD"/>
    <w:rsid w:val="00D042DB"/>
    <w:rsid w:val="00D04344"/>
    <w:rsid w:val="00D043F8"/>
    <w:rsid w:val="00D04409"/>
    <w:rsid w:val="00D0442A"/>
    <w:rsid w:val="00D04527"/>
    <w:rsid w:val="00D0455E"/>
    <w:rsid w:val="00D0456B"/>
    <w:rsid w:val="00D04636"/>
    <w:rsid w:val="00D04902"/>
    <w:rsid w:val="00D0490B"/>
    <w:rsid w:val="00D04940"/>
    <w:rsid w:val="00D0499B"/>
    <w:rsid w:val="00D049A6"/>
    <w:rsid w:val="00D04A34"/>
    <w:rsid w:val="00D04A76"/>
    <w:rsid w:val="00D04B9B"/>
    <w:rsid w:val="00D04CCC"/>
    <w:rsid w:val="00D04F99"/>
    <w:rsid w:val="00D05020"/>
    <w:rsid w:val="00D051A7"/>
    <w:rsid w:val="00D05287"/>
    <w:rsid w:val="00D0532E"/>
    <w:rsid w:val="00D053CC"/>
    <w:rsid w:val="00D0555C"/>
    <w:rsid w:val="00D05618"/>
    <w:rsid w:val="00D0563D"/>
    <w:rsid w:val="00D0567A"/>
    <w:rsid w:val="00D05683"/>
    <w:rsid w:val="00D056C9"/>
    <w:rsid w:val="00D057CC"/>
    <w:rsid w:val="00D05835"/>
    <w:rsid w:val="00D05849"/>
    <w:rsid w:val="00D05863"/>
    <w:rsid w:val="00D0591F"/>
    <w:rsid w:val="00D05974"/>
    <w:rsid w:val="00D05BF6"/>
    <w:rsid w:val="00D05C07"/>
    <w:rsid w:val="00D05C53"/>
    <w:rsid w:val="00D05C6F"/>
    <w:rsid w:val="00D05D36"/>
    <w:rsid w:val="00D05E06"/>
    <w:rsid w:val="00D05F2A"/>
    <w:rsid w:val="00D05F34"/>
    <w:rsid w:val="00D05F7E"/>
    <w:rsid w:val="00D05F8E"/>
    <w:rsid w:val="00D05FAD"/>
    <w:rsid w:val="00D05FCC"/>
    <w:rsid w:val="00D0604F"/>
    <w:rsid w:val="00D06059"/>
    <w:rsid w:val="00D06099"/>
    <w:rsid w:val="00D0610A"/>
    <w:rsid w:val="00D0617F"/>
    <w:rsid w:val="00D062C0"/>
    <w:rsid w:val="00D06406"/>
    <w:rsid w:val="00D06522"/>
    <w:rsid w:val="00D0659E"/>
    <w:rsid w:val="00D065FD"/>
    <w:rsid w:val="00D066DA"/>
    <w:rsid w:val="00D06800"/>
    <w:rsid w:val="00D06812"/>
    <w:rsid w:val="00D068A7"/>
    <w:rsid w:val="00D06953"/>
    <w:rsid w:val="00D069B9"/>
    <w:rsid w:val="00D06A30"/>
    <w:rsid w:val="00D06A60"/>
    <w:rsid w:val="00D06C50"/>
    <w:rsid w:val="00D06CBC"/>
    <w:rsid w:val="00D06CD7"/>
    <w:rsid w:val="00D06DD6"/>
    <w:rsid w:val="00D06DD8"/>
    <w:rsid w:val="00D06DEF"/>
    <w:rsid w:val="00D06E08"/>
    <w:rsid w:val="00D06F21"/>
    <w:rsid w:val="00D06F49"/>
    <w:rsid w:val="00D06F5B"/>
    <w:rsid w:val="00D06FAB"/>
    <w:rsid w:val="00D071BC"/>
    <w:rsid w:val="00D07235"/>
    <w:rsid w:val="00D07286"/>
    <w:rsid w:val="00D07597"/>
    <w:rsid w:val="00D075C1"/>
    <w:rsid w:val="00D07606"/>
    <w:rsid w:val="00D07710"/>
    <w:rsid w:val="00D07778"/>
    <w:rsid w:val="00D077A9"/>
    <w:rsid w:val="00D077CC"/>
    <w:rsid w:val="00D0785B"/>
    <w:rsid w:val="00D0789B"/>
    <w:rsid w:val="00D07989"/>
    <w:rsid w:val="00D079AF"/>
    <w:rsid w:val="00D079CB"/>
    <w:rsid w:val="00D07AC9"/>
    <w:rsid w:val="00D07BB4"/>
    <w:rsid w:val="00D07BB7"/>
    <w:rsid w:val="00D07C4E"/>
    <w:rsid w:val="00D07C64"/>
    <w:rsid w:val="00D07CAA"/>
    <w:rsid w:val="00D07CE3"/>
    <w:rsid w:val="00D07DBB"/>
    <w:rsid w:val="00D07DC5"/>
    <w:rsid w:val="00D07DCA"/>
    <w:rsid w:val="00D07F34"/>
    <w:rsid w:val="00D07FB6"/>
    <w:rsid w:val="00D07FBF"/>
    <w:rsid w:val="00D07FE4"/>
    <w:rsid w:val="00D1005F"/>
    <w:rsid w:val="00D10118"/>
    <w:rsid w:val="00D101BA"/>
    <w:rsid w:val="00D101C7"/>
    <w:rsid w:val="00D101E4"/>
    <w:rsid w:val="00D10233"/>
    <w:rsid w:val="00D102BF"/>
    <w:rsid w:val="00D10342"/>
    <w:rsid w:val="00D10383"/>
    <w:rsid w:val="00D103B5"/>
    <w:rsid w:val="00D10428"/>
    <w:rsid w:val="00D1044D"/>
    <w:rsid w:val="00D1047C"/>
    <w:rsid w:val="00D10543"/>
    <w:rsid w:val="00D10729"/>
    <w:rsid w:val="00D107A5"/>
    <w:rsid w:val="00D1080F"/>
    <w:rsid w:val="00D10823"/>
    <w:rsid w:val="00D1085B"/>
    <w:rsid w:val="00D1093E"/>
    <w:rsid w:val="00D109C5"/>
    <w:rsid w:val="00D10A78"/>
    <w:rsid w:val="00D10B0A"/>
    <w:rsid w:val="00D10B59"/>
    <w:rsid w:val="00D10B9D"/>
    <w:rsid w:val="00D10BF0"/>
    <w:rsid w:val="00D10CA6"/>
    <w:rsid w:val="00D10D89"/>
    <w:rsid w:val="00D10E76"/>
    <w:rsid w:val="00D10EF6"/>
    <w:rsid w:val="00D10F32"/>
    <w:rsid w:val="00D10F51"/>
    <w:rsid w:val="00D10FC9"/>
    <w:rsid w:val="00D10FD9"/>
    <w:rsid w:val="00D10FE9"/>
    <w:rsid w:val="00D110A4"/>
    <w:rsid w:val="00D1115A"/>
    <w:rsid w:val="00D111F0"/>
    <w:rsid w:val="00D11278"/>
    <w:rsid w:val="00D112FD"/>
    <w:rsid w:val="00D1137B"/>
    <w:rsid w:val="00D1146C"/>
    <w:rsid w:val="00D1150B"/>
    <w:rsid w:val="00D11595"/>
    <w:rsid w:val="00D11686"/>
    <w:rsid w:val="00D116F3"/>
    <w:rsid w:val="00D11802"/>
    <w:rsid w:val="00D11904"/>
    <w:rsid w:val="00D119F6"/>
    <w:rsid w:val="00D11AE6"/>
    <w:rsid w:val="00D11B69"/>
    <w:rsid w:val="00D11BA6"/>
    <w:rsid w:val="00D11BAB"/>
    <w:rsid w:val="00D11C0E"/>
    <w:rsid w:val="00D11C6C"/>
    <w:rsid w:val="00D11CAB"/>
    <w:rsid w:val="00D11CAD"/>
    <w:rsid w:val="00D11D53"/>
    <w:rsid w:val="00D11E96"/>
    <w:rsid w:val="00D11F53"/>
    <w:rsid w:val="00D11F70"/>
    <w:rsid w:val="00D12051"/>
    <w:rsid w:val="00D12057"/>
    <w:rsid w:val="00D12069"/>
    <w:rsid w:val="00D120C6"/>
    <w:rsid w:val="00D12127"/>
    <w:rsid w:val="00D121B4"/>
    <w:rsid w:val="00D12254"/>
    <w:rsid w:val="00D12255"/>
    <w:rsid w:val="00D12268"/>
    <w:rsid w:val="00D12292"/>
    <w:rsid w:val="00D122ED"/>
    <w:rsid w:val="00D122EE"/>
    <w:rsid w:val="00D1230F"/>
    <w:rsid w:val="00D1246C"/>
    <w:rsid w:val="00D124E4"/>
    <w:rsid w:val="00D1254E"/>
    <w:rsid w:val="00D12573"/>
    <w:rsid w:val="00D1260F"/>
    <w:rsid w:val="00D12610"/>
    <w:rsid w:val="00D12651"/>
    <w:rsid w:val="00D12672"/>
    <w:rsid w:val="00D127A0"/>
    <w:rsid w:val="00D127EA"/>
    <w:rsid w:val="00D12900"/>
    <w:rsid w:val="00D1290E"/>
    <w:rsid w:val="00D12947"/>
    <w:rsid w:val="00D129A7"/>
    <w:rsid w:val="00D129BD"/>
    <w:rsid w:val="00D12A25"/>
    <w:rsid w:val="00D12AA2"/>
    <w:rsid w:val="00D12B2D"/>
    <w:rsid w:val="00D12B8D"/>
    <w:rsid w:val="00D12CB8"/>
    <w:rsid w:val="00D12DFF"/>
    <w:rsid w:val="00D12E01"/>
    <w:rsid w:val="00D12E14"/>
    <w:rsid w:val="00D12E55"/>
    <w:rsid w:val="00D12EA9"/>
    <w:rsid w:val="00D12EF0"/>
    <w:rsid w:val="00D12EF4"/>
    <w:rsid w:val="00D12F41"/>
    <w:rsid w:val="00D130B6"/>
    <w:rsid w:val="00D130F2"/>
    <w:rsid w:val="00D131D0"/>
    <w:rsid w:val="00D13217"/>
    <w:rsid w:val="00D1328B"/>
    <w:rsid w:val="00D13322"/>
    <w:rsid w:val="00D1349E"/>
    <w:rsid w:val="00D134BF"/>
    <w:rsid w:val="00D134D1"/>
    <w:rsid w:val="00D134D2"/>
    <w:rsid w:val="00D13537"/>
    <w:rsid w:val="00D135F7"/>
    <w:rsid w:val="00D136AA"/>
    <w:rsid w:val="00D136C3"/>
    <w:rsid w:val="00D13742"/>
    <w:rsid w:val="00D137E8"/>
    <w:rsid w:val="00D1390A"/>
    <w:rsid w:val="00D139A6"/>
    <w:rsid w:val="00D139B0"/>
    <w:rsid w:val="00D13AA1"/>
    <w:rsid w:val="00D13B09"/>
    <w:rsid w:val="00D13CBC"/>
    <w:rsid w:val="00D13D3B"/>
    <w:rsid w:val="00D13D79"/>
    <w:rsid w:val="00D13DC7"/>
    <w:rsid w:val="00D13ECA"/>
    <w:rsid w:val="00D13ED7"/>
    <w:rsid w:val="00D13F1C"/>
    <w:rsid w:val="00D13F3F"/>
    <w:rsid w:val="00D13F49"/>
    <w:rsid w:val="00D13FA6"/>
    <w:rsid w:val="00D14057"/>
    <w:rsid w:val="00D14082"/>
    <w:rsid w:val="00D14084"/>
    <w:rsid w:val="00D1408D"/>
    <w:rsid w:val="00D1408E"/>
    <w:rsid w:val="00D14091"/>
    <w:rsid w:val="00D14093"/>
    <w:rsid w:val="00D14158"/>
    <w:rsid w:val="00D14205"/>
    <w:rsid w:val="00D1420E"/>
    <w:rsid w:val="00D14223"/>
    <w:rsid w:val="00D1424C"/>
    <w:rsid w:val="00D14356"/>
    <w:rsid w:val="00D143AE"/>
    <w:rsid w:val="00D143B3"/>
    <w:rsid w:val="00D143CF"/>
    <w:rsid w:val="00D14428"/>
    <w:rsid w:val="00D14553"/>
    <w:rsid w:val="00D1456C"/>
    <w:rsid w:val="00D146C5"/>
    <w:rsid w:val="00D14738"/>
    <w:rsid w:val="00D14762"/>
    <w:rsid w:val="00D14797"/>
    <w:rsid w:val="00D14814"/>
    <w:rsid w:val="00D14817"/>
    <w:rsid w:val="00D14B40"/>
    <w:rsid w:val="00D14BAF"/>
    <w:rsid w:val="00D14BB4"/>
    <w:rsid w:val="00D14BDE"/>
    <w:rsid w:val="00D14CCF"/>
    <w:rsid w:val="00D14EBD"/>
    <w:rsid w:val="00D14EED"/>
    <w:rsid w:val="00D14F4F"/>
    <w:rsid w:val="00D15191"/>
    <w:rsid w:val="00D15273"/>
    <w:rsid w:val="00D152BF"/>
    <w:rsid w:val="00D15321"/>
    <w:rsid w:val="00D15334"/>
    <w:rsid w:val="00D15355"/>
    <w:rsid w:val="00D1556E"/>
    <w:rsid w:val="00D155B0"/>
    <w:rsid w:val="00D156C9"/>
    <w:rsid w:val="00D15828"/>
    <w:rsid w:val="00D15862"/>
    <w:rsid w:val="00D159BD"/>
    <w:rsid w:val="00D15A23"/>
    <w:rsid w:val="00D15BE9"/>
    <w:rsid w:val="00D15C22"/>
    <w:rsid w:val="00D15CA5"/>
    <w:rsid w:val="00D15D0F"/>
    <w:rsid w:val="00D15D6C"/>
    <w:rsid w:val="00D15E65"/>
    <w:rsid w:val="00D15F0F"/>
    <w:rsid w:val="00D15F4C"/>
    <w:rsid w:val="00D15F84"/>
    <w:rsid w:val="00D15FE5"/>
    <w:rsid w:val="00D15FEE"/>
    <w:rsid w:val="00D16081"/>
    <w:rsid w:val="00D160BB"/>
    <w:rsid w:val="00D160D0"/>
    <w:rsid w:val="00D1612F"/>
    <w:rsid w:val="00D16176"/>
    <w:rsid w:val="00D162E3"/>
    <w:rsid w:val="00D162ED"/>
    <w:rsid w:val="00D163E9"/>
    <w:rsid w:val="00D16419"/>
    <w:rsid w:val="00D164A2"/>
    <w:rsid w:val="00D164E2"/>
    <w:rsid w:val="00D16553"/>
    <w:rsid w:val="00D16556"/>
    <w:rsid w:val="00D165D8"/>
    <w:rsid w:val="00D16611"/>
    <w:rsid w:val="00D16652"/>
    <w:rsid w:val="00D1665B"/>
    <w:rsid w:val="00D16696"/>
    <w:rsid w:val="00D1674D"/>
    <w:rsid w:val="00D167F2"/>
    <w:rsid w:val="00D167F7"/>
    <w:rsid w:val="00D1689E"/>
    <w:rsid w:val="00D168A4"/>
    <w:rsid w:val="00D168BF"/>
    <w:rsid w:val="00D169C9"/>
    <w:rsid w:val="00D169FB"/>
    <w:rsid w:val="00D16A29"/>
    <w:rsid w:val="00D16A5E"/>
    <w:rsid w:val="00D16A69"/>
    <w:rsid w:val="00D16B12"/>
    <w:rsid w:val="00D16B97"/>
    <w:rsid w:val="00D16BA8"/>
    <w:rsid w:val="00D16BEA"/>
    <w:rsid w:val="00D16C00"/>
    <w:rsid w:val="00D16C2A"/>
    <w:rsid w:val="00D16D10"/>
    <w:rsid w:val="00D16D24"/>
    <w:rsid w:val="00D16E15"/>
    <w:rsid w:val="00D16E99"/>
    <w:rsid w:val="00D16F38"/>
    <w:rsid w:val="00D16F57"/>
    <w:rsid w:val="00D1703F"/>
    <w:rsid w:val="00D17178"/>
    <w:rsid w:val="00D1724B"/>
    <w:rsid w:val="00D1725E"/>
    <w:rsid w:val="00D17304"/>
    <w:rsid w:val="00D173C3"/>
    <w:rsid w:val="00D173E6"/>
    <w:rsid w:val="00D17448"/>
    <w:rsid w:val="00D175CB"/>
    <w:rsid w:val="00D17648"/>
    <w:rsid w:val="00D17656"/>
    <w:rsid w:val="00D1765D"/>
    <w:rsid w:val="00D17686"/>
    <w:rsid w:val="00D176F9"/>
    <w:rsid w:val="00D1796B"/>
    <w:rsid w:val="00D17BF8"/>
    <w:rsid w:val="00D17DDC"/>
    <w:rsid w:val="00D17E05"/>
    <w:rsid w:val="00D17E13"/>
    <w:rsid w:val="00D20021"/>
    <w:rsid w:val="00D20084"/>
    <w:rsid w:val="00D2010D"/>
    <w:rsid w:val="00D20144"/>
    <w:rsid w:val="00D20154"/>
    <w:rsid w:val="00D201C6"/>
    <w:rsid w:val="00D2029F"/>
    <w:rsid w:val="00D203D8"/>
    <w:rsid w:val="00D204F0"/>
    <w:rsid w:val="00D20502"/>
    <w:rsid w:val="00D205AB"/>
    <w:rsid w:val="00D205D8"/>
    <w:rsid w:val="00D20622"/>
    <w:rsid w:val="00D20642"/>
    <w:rsid w:val="00D206B3"/>
    <w:rsid w:val="00D20786"/>
    <w:rsid w:val="00D2084D"/>
    <w:rsid w:val="00D20891"/>
    <w:rsid w:val="00D209B6"/>
    <w:rsid w:val="00D209CB"/>
    <w:rsid w:val="00D209DC"/>
    <w:rsid w:val="00D20AF3"/>
    <w:rsid w:val="00D20B8D"/>
    <w:rsid w:val="00D20BC0"/>
    <w:rsid w:val="00D20BF8"/>
    <w:rsid w:val="00D20C98"/>
    <w:rsid w:val="00D20D4F"/>
    <w:rsid w:val="00D20F27"/>
    <w:rsid w:val="00D20FD4"/>
    <w:rsid w:val="00D210CE"/>
    <w:rsid w:val="00D21160"/>
    <w:rsid w:val="00D2116D"/>
    <w:rsid w:val="00D2121A"/>
    <w:rsid w:val="00D2121D"/>
    <w:rsid w:val="00D212AC"/>
    <w:rsid w:val="00D212C4"/>
    <w:rsid w:val="00D212E6"/>
    <w:rsid w:val="00D215E1"/>
    <w:rsid w:val="00D2169D"/>
    <w:rsid w:val="00D21783"/>
    <w:rsid w:val="00D21794"/>
    <w:rsid w:val="00D217A6"/>
    <w:rsid w:val="00D217CE"/>
    <w:rsid w:val="00D217D1"/>
    <w:rsid w:val="00D217D9"/>
    <w:rsid w:val="00D21867"/>
    <w:rsid w:val="00D2186D"/>
    <w:rsid w:val="00D218A8"/>
    <w:rsid w:val="00D218CD"/>
    <w:rsid w:val="00D21955"/>
    <w:rsid w:val="00D21991"/>
    <w:rsid w:val="00D21A69"/>
    <w:rsid w:val="00D21ABE"/>
    <w:rsid w:val="00D21B77"/>
    <w:rsid w:val="00D21BE7"/>
    <w:rsid w:val="00D21C57"/>
    <w:rsid w:val="00D21E3F"/>
    <w:rsid w:val="00D21E73"/>
    <w:rsid w:val="00D21F14"/>
    <w:rsid w:val="00D21FA1"/>
    <w:rsid w:val="00D21FC6"/>
    <w:rsid w:val="00D22090"/>
    <w:rsid w:val="00D220A9"/>
    <w:rsid w:val="00D222D5"/>
    <w:rsid w:val="00D222D7"/>
    <w:rsid w:val="00D222FE"/>
    <w:rsid w:val="00D2235E"/>
    <w:rsid w:val="00D223EB"/>
    <w:rsid w:val="00D223F7"/>
    <w:rsid w:val="00D2244C"/>
    <w:rsid w:val="00D22568"/>
    <w:rsid w:val="00D2265A"/>
    <w:rsid w:val="00D2270B"/>
    <w:rsid w:val="00D2275F"/>
    <w:rsid w:val="00D227DC"/>
    <w:rsid w:val="00D2287F"/>
    <w:rsid w:val="00D2290A"/>
    <w:rsid w:val="00D2297D"/>
    <w:rsid w:val="00D229CD"/>
    <w:rsid w:val="00D229D3"/>
    <w:rsid w:val="00D22A32"/>
    <w:rsid w:val="00D22A4F"/>
    <w:rsid w:val="00D22ADF"/>
    <w:rsid w:val="00D22B20"/>
    <w:rsid w:val="00D22CF7"/>
    <w:rsid w:val="00D22D34"/>
    <w:rsid w:val="00D22DAB"/>
    <w:rsid w:val="00D22EFA"/>
    <w:rsid w:val="00D22FC9"/>
    <w:rsid w:val="00D2305A"/>
    <w:rsid w:val="00D2306D"/>
    <w:rsid w:val="00D2309A"/>
    <w:rsid w:val="00D230B9"/>
    <w:rsid w:val="00D2321A"/>
    <w:rsid w:val="00D23283"/>
    <w:rsid w:val="00D23438"/>
    <w:rsid w:val="00D2344E"/>
    <w:rsid w:val="00D234CC"/>
    <w:rsid w:val="00D234FA"/>
    <w:rsid w:val="00D2354C"/>
    <w:rsid w:val="00D235F5"/>
    <w:rsid w:val="00D23643"/>
    <w:rsid w:val="00D2369A"/>
    <w:rsid w:val="00D2379C"/>
    <w:rsid w:val="00D237DF"/>
    <w:rsid w:val="00D2390B"/>
    <w:rsid w:val="00D23950"/>
    <w:rsid w:val="00D2399C"/>
    <w:rsid w:val="00D23A0A"/>
    <w:rsid w:val="00D23ACA"/>
    <w:rsid w:val="00D23B32"/>
    <w:rsid w:val="00D23B48"/>
    <w:rsid w:val="00D23C24"/>
    <w:rsid w:val="00D23C88"/>
    <w:rsid w:val="00D23CB1"/>
    <w:rsid w:val="00D23D70"/>
    <w:rsid w:val="00D23E05"/>
    <w:rsid w:val="00D23E87"/>
    <w:rsid w:val="00D23E97"/>
    <w:rsid w:val="00D23F3C"/>
    <w:rsid w:val="00D23F4E"/>
    <w:rsid w:val="00D23FF2"/>
    <w:rsid w:val="00D2413B"/>
    <w:rsid w:val="00D241F6"/>
    <w:rsid w:val="00D24303"/>
    <w:rsid w:val="00D24368"/>
    <w:rsid w:val="00D243E6"/>
    <w:rsid w:val="00D24438"/>
    <w:rsid w:val="00D24513"/>
    <w:rsid w:val="00D2459E"/>
    <w:rsid w:val="00D246C1"/>
    <w:rsid w:val="00D248C9"/>
    <w:rsid w:val="00D248EF"/>
    <w:rsid w:val="00D2496C"/>
    <w:rsid w:val="00D249F5"/>
    <w:rsid w:val="00D24B93"/>
    <w:rsid w:val="00D24D1A"/>
    <w:rsid w:val="00D24D32"/>
    <w:rsid w:val="00D24DD2"/>
    <w:rsid w:val="00D24E76"/>
    <w:rsid w:val="00D24F23"/>
    <w:rsid w:val="00D24F24"/>
    <w:rsid w:val="00D24F33"/>
    <w:rsid w:val="00D24F4C"/>
    <w:rsid w:val="00D2519B"/>
    <w:rsid w:val="00D251BF"/>
    <w:rsid w:val="00D25410"/>
    <w:rsid w:val="00D254C3"/>
    <w:rsid w:val="00D25505"/>
    <w:rsid w:val="00D2551D"/>
    <w:rsid w:val="00D2563A"/>
    <w:rsid w:val="00D25741"/>
    <w:rsid w:val="00D257F6"/>
    <w:rsid w:val="00D2581B"/>
    <w:rsid w:val="00D2589A"/>
    <w:rsid w:val="00D258B2"/>
    <w:rsid w:val="00D259B3"/>
    <w:rsid w:val="00D259B8"/>
    <w:rsid w:val="00D25A3E"/>
    <w:rsid w:val="00D25BFD"/>
    <w:rsid w:val="00D25D1A"/>
    <w:rsid w:val="00D25D3D"/>
    <w:rsid w:val="00D25FC9"/>
    <w:rsid w:val="00D25FD3"/>
    <w:rsid w:val="00D26022"/>
    <w:rsid w:val="00D26065"/>
    <w:rsid w:val="00D26086"/>
    <w:rsid w:val="00D2610D"/>
    <w:rsid w:val="00D26112"/>
    <w:rsid w:val="00D26143"/>
    <w:rsid w:val="00D261B8"/>
    <w:rsid w:val="00D262CB"/>
    <w:rsid w:val="00D2650C"/>
    <w:rsid w:val="00D26528"/>
    <w:rsid w:val="00D2654F"/>
    <w:rsid w:val="00D26580"/>
    <w:rsid w:val="00D26676"/>
    <w:rsid w:val="00D2668A"/>
    <w:rsid w:val="00D266C5"/>
    <w:rsid w:val="00D26711"/>
    <w:rsid w:val="00D2672F"/>
    <w:rsid w:val="00D26795"/>
    <w:rsid w:val="00D267A4"/>
    <w:rsid w:val="00D267AE"/>
    <w:rsid w:val="00D267BE"/>
    <w:rsid w:val="00D26829"/>
    <w:rsid w:val="00D269D8"/>
    <w:rsid w:val="00D26C0C"/>
    <w:rsid w:val="00D26C9B"/>
    <w:rsid w:val="00D26CEB"/>
    <w:rsid w:val="00D26DC1"/>
    <w:rsid w:val="00D26E1C"/>
    <w:rsid w:val="00D26FBD"/>
    <w:rsid w:val="00D2704D"/>
    <w:rsid w:val="00D27073"/>
    <w:rsid w:val="00D27079"/>
    <w:rsid w:val="00D27087"/>
    <w:rsid w:val="00D270AA"/>
    <w:rsid w:val="00D270DA"/>
    <w:rsid w:val="00D27174"/>
    <w:rsid w:val="00D271D3"/>
    <w:rsid w:val="00D27353"/>
    <w:rsid w:val="00D2735F"/>
    <w:rsid w:val="00D2736C"/>
    <w:rsid w:val="00D2739A"/>
    <w:rsid w:val="00D27473"/>
    <w:rsid w:val="00D274C5"/>
    <w:rsid w:val="00D274F3"/>
    <w:rsid w:val="00D27581"/>
    <w:rsid w:val="00D27600"/>
    <w:rsid w:val="00D2766E"/>
    <w:rsid w:val="00D2768E"/>
    <w:rsid w:val="00D2772C"/>
    <w:rsid w:val="00D2779D"/>
    <w:rsid w:val="00D277D1"/>
    <w:rsid w:val="00D2793F"/>
    <w:rsid w:val="00D27994"/>
    <w:rsid w:val="00D2799C"/>
    <w:rsid w:val="00D279ED"/>
    <w:rsid w:val="00D27A31"/>
    <w:rsid w:val="00D27AB7"/>
    <w:rsid w:val="00D27AE0"/>
    <w:rsid w:val="00D27B56"/>
    <w:rsid w:val="00D27BD4"/>
    <w:rsid w:val="00D27C0D"/>
    <w:rsid w:val="00D27CBC"/>
    <w:rsid w:val="00D27CEF"/>
    <w:rsid w:val="00D27D61"/>
    <w:rsid w:val="00D27D9D"/>
    <w:rsid w:val="00D27E52"/>
    <w:rsid w:val="00D27EE9"/>
    <w:rsid w:val="00D27F34"/>
    <w:rsid w:val="00D30060"/>
    <w:rsid w:val="00D300E2"/>
    <w:rsid w:val="00D302A7"/>
    <w:rsid w:val="00D3037D"/>
    <w:rsid w:val="00D30420"/>
    <w:rsid w:val="00D30438"/>
    <w:rsid w:val="00D30455"/>
    <w:rsid w:val="00D304F0"/>
    <w:rsid w:val="00D306EE"/>
    <w:rsid w:val="00D3070C"/>
    <w:rsid w:val="00D30734"/>
    <w:rsid w:val="00D30813"/>
    <w:rsid w:val="00D30A00"/>
    <w:rsid w:val="00D30A0B"/>
    <w:rsid w:val="00D30A2F"/>
    <w:rsid w:val="00D30A58"/>
    <w:rsid w:val="00D30AA1"/>
    <w:rsid w:val="00D30AA6"/>
    <w:rsid w:val="00D30B33"/>
    <w:rsid w:val="00D30B67"/>
    <w:rsid w:val="00D30B84"/>
    <w:rsid w:val="00D30D60"/>
    <w:rsid w:val="00D30E04"/>
    <w:rsid w:val="00D30E9C"/>
    <w:rsid w:val="00D30F16"/>
    <w:rsid w:val="00D30F48"/>
    <w:rsid w:val="00D30F91"/>
    <w:rsid w:val="00D3110B"/>
    <w:rsid w:val="00D3116A"/>
    <w:rsid w:val="00D31249"/>
    <w:rsid w:val="00D3127B"/>
    <w:rsid w:val="00D31303"/>
    <w:rsid w:val="00D3143C"/>
    <w:rsid w:val="00D314A5"/>
    <w:rsid w:val="00D31579"/>
    <w:rsid w:val="00D316B9"/>
    <w:rsid w:val="00D31728"/>
    <w:rsid w:val="00D31740"/>
    <w:rsid w:val="00D317A0"/>
    <w:rsid w:val="00D317BB"/>
    <w:rsid w:val="00D31869"/>
    <w:rsid w:val="00D31983"/>
    <w:rsid w:val="00D3199B"/>
    <w:rsid w:val="00D31B82"/>
    <w:rsid w:val="00D31C06"/>
    <w:rsid w:val="00D31C98"/>
    <w:rsid w:val="00D31DC8"/>
    <w:rsid w:val="00D31DFE"/>
    <w:rsid w:val="00D31E0F"/>
    <w:rsid w:val="00D31E31"/>
    <w:rsid w:val="00D31E35"/>
    <w:rsid w:val="00D31EB0"/>
    <w:rsid w:val="00D31EFA"/>
    <w:rsid w:val="00D31F26"/>
    <w:rsid w:val="00D32093"/>
    <w:rsid w:val="00D321A2"/>
    <w:rsid w:val="00D321C7"/>
    <w:rsid w:val="00D321FE"/>
    <w:rsid w:val="00D32332"/>
    <w:rsid w:val="00D3252E"/>
    <w:rsid w:val="00D3256F"/>
    <w:rsid w:val="00D32590"/>
    <w:rsid w:val="00D32591"/>
    <w:rsid w:val="00D32603"/>
    <w:rsid w:val="00D326A2"/>
    <w:rsid w:val="00D326B6"/>
    <w:rsid w:val="00D3271E"/>
    <w:rsid w:val="00D32822"/>
    <w:rsid w:val="00D32879"/>
    <w:rsid w:val="00D32A01"/>
    <w:rsid w:val="00D32AB8"/>
    <w:rsid w:val="00D32B10"/>
    <w:rsid w:val="00D32B2E"/>
    <w:rsid w:val="00D32B74"/>
    <w:rsid w:val="00D32B9C"/>
    <w:rsid w:val="00D32D99"/>
    <w:rsid w:val="00D32D9C"/>
    <w:rsid w:val="00D32DC5"/>
    <w:rsid w:val="00D32E0E"/>
    <w:rsid w:val="00D32EF9"/>
    <w:rsid w:val="00D32F39"/>
    <w:rsid w:val="00D33017"/>
    <w:rsid w:val="00D330A7"/>
    <w:rsid w:val="00D3317F"/>
    <w:rsid w:val="00D331C6"/>
    <w:rsid w:val="00D33412"/>
    <w:rsid w:val="00D334D7"/>
    <w:rsid w:val="00D3355D"/>
    <w:rsid w:val="00D335A9"/>
    <w:rsid w:val="00D33815"/>
    <w:rsid w:val="00D33853"/>
    <w:rsid w:val="00D33878"/>
    <w:rsid w:val="00D33879"/>
    <w:rsid w:val="00D338B2"/>
    <w:rsid w:val="00D33A45"/>
    <w:rsid w:val="00D33A77"/>
    <w:rsid w:val="00D33AAF"/>
    <w:rsid w:val="00D33B00"/>
    <w:rsid w:val="00D33B64"/>
    <w:rsid w:val="00D33BBA"/>
    <w:rsid w:val="00D33C26"/>
    <w:rsid w:val="00D33C97"/>
    <w:rsid w:val="00D33D65"/>
    <w:rsid w:val="00D33D6F"/>
    <w:rsid w:val="00D33D9D"/>
    <w:rsid w:val="00D33DAC"/>
    <w:rsid w:val="00D33DCA"/>
    <w:rsid w:val="00D33E1A"/>
    <w:rsid w:val="00D33E82"/>
    <w:rsid w:val="00D33F29"/>
    <w:rsid w:val="00D341BB"/>
    <w:rsid w:val="00D342A2"/>
    <w:rsid w:val="00D343AE"/>
    <w:rsid w:val="00D344B1"/>
    <w:rsid w:val="00D3457E"/>
    <w:rsid w:val="00D34644"/>
    <w:rsid w:val="00D34657"/>
    <w:rsid w:val="00D34689"/>
    <w:rsid w:val="00D346F8"/>
    <w:rsid w:val="00D3477A"/>
    <w:rsid w:val="00D347CA"/>
    <w:rsid w:val="00D347E2"/>
    <w:rsid w:val="00D34820"/>
    <w:rsid w:val="00D3497A"/>
    <w:rsid w:val="00D34A19"/>
    <w:rsid w:val="00D34AA7"/>
    <w:rsid w:val="00D34AE5"/>
    <w:rsid w:val="00D34B72"/>
    <w:rsid w:val="00D34B80"/>
    <w:rsid w:val="00D34C35"/>
    <w:rsid w:val="00D34C60"/>
    <w:rsid w:val="00D34C93"/>
    <w:rsid w:val="00D34D24"/>
    <w:rsid w:val="00D34D5C"/>
    <w:rsid w:val="00D34DDD"/>
    <w:rsid w:val="00D34E29"/>
    <w:rsid w:val="00D34F4F"/>
    <w:rsid w:val="00D34F7D"/>
    <w:rsid w:val="00D35027"/>
    <w:rsid w:val="00D351AB"/>
    <w:rsid w:val="00D35288"/>
    <w:rsid w:val="00D3529E"/>
    <w:rsid w:val="00D3548D"/>
    <w:rsid w:val="00D354E3"/>
    <w:rsid w:val="00D356D2"/>
    <w:rsid w:val="00D357A6"/>
    <w:rsid w:val="00D35844"/>
    <w:rsid w:val="00D358D5"/>
    <w:rsid w:val="00D35946"/>
    <w:rsid w:val="00D359F0"/>
    <w:rsid w:val="00D35A43"/>
    <w:rsid w:val="00D35AC9"/>
    <w:rsid w:val="00D35D11"/>
    <w:rsid w:val="00D35D29"/>
    <w:rsid w:val="00D35E1D"/>
    <w:rsid w:val="00D35E28"/>
    <w:rsid w:val="00D35E51"/>
    <w:rsid w:val="00D35EFD"/>
    <w:rsid w:val="00D35F12"/>
    <w:rsid w:val="00D35F37"/>
    <w:rsid w:val="00D35F8E"/>
    <w:rsid w:val="00D35FA0"/>
    <w:rsid w:val="00D36021"/>
    <w:rsid w:val="00D36061"/>
    <w:rsid w:val="00D36259"/>
    <w:rsid w:val="00D3641B"/>
    <w:rsid w:val="00D36589"/>
    <w:rsid w:val="00D366BC"/>
    <w:rsid w:val="00D36955"/>
    <w:rsid w:val="00D369DE"/>
    <w:rsid w:val="00D369E9"/>
    <w:rsid w:val="00D36B67"/>
    <w:rsid w:val="00D36B71"/>
    <w:rsid w:val="00D36BB8"/>
    <w:rsid w:val="00D36C91"/>
    <w:rsid w:val="00D36CC2"/>
    <w:rsid w:val="00D36D0E"/>
    <w:rsid w:val="00D36DB0"/>
    <w:rsid w:val="00D36EB3"/>
    <w:rsid w:val="00D36F34"/>
    <w:rsid w:val="00D36F5B"/>
    <w:rsid w:val="00D36F87"/>
    <w:rsid w:val="00D36FDA"/>
    <w:rsid w:val="00D3704E"/>
    <w:rsid w:val="00D370F3"/>
    <w:rsid w:val="00D37157"/>
    <w:rsid w:val="00D37165"/>
    <w:rsid w:val="00D371F1"/>
    <w:rsid w:val="00D37220"/>
    <w:rsid w:val="00D37316"/>
    <w:rsid w:val="00D3732D"/>
    <w:rsid w:val="00D37336"/>
    <w:rsid w:val="00D37451"/>
    <w:rsid w:val="00D3753E"/>
    <w:rsid w:val="00D37576"/>
    <w:rsid w:val="00D375D6"/>
    <w:rsid w:val="00D37616"/>
    <w:rsid w:val="00D3761C"/>
    <w:rsid w:val="00D37745"/>
    <w:rsid w:val="00D377D7"/>
    <w:rsid w:val="00D378A2"/>
    <w:rsid w:val="00D378B6"/>
    <w:rsid w:val="00D379DF"/>
    <w:rsid w:val="00D37B9C"/>
    <w:rsid w:val="00D37BF6"/>
    <w:rsid w:val="00D37C0F"/>
    <w:rsid w:val="00D37C83"/>
    <w:rsid w:val="00D37C98"/>
    <w:rsid w:val="00D37D69"/>
    <w:rsid w:val="00D37D81"/>
    <w:rsid w:val="00D37E0A"/>
    <w:rsid w:val="00D37E41"/>
    <w:rsid w:val="00D37EA2"/>
    <w:rsid w:val="00D37F02"/>
    <w:rsid w:val="00D37F8A"/>
    <w:rsid w:val="00D37FA1"/>
    <w:rsid w:val="00D400EA"/>
    <w:rsid w:val="00D400F0"/>
    <w:rsid w:val="00D40111"/>
    <w:rsid w:val="00D4018C"/>
    <w:rsid w:val="00D401AA"/>
    <w:rsid w:val="00D401BB"/>
    <w:rsid w:val="00D4036D"/>
    <w:rsid w:val="00D403D3"/>
    <w:rsid w:val="00D403EB"/>
    <w:rsid w:val="00D4041D"/>
    <w:rsid w:val="00D40473"/>
    <w:rsid w:val="00D404AF"/>
    <w:rsid w:val="00D4058E"/>
    <w:rsid w:val="00D405BE"/>
    <w:rsid w:val="00D4063D"/>
    <w:rsid w:val="00D4071E"/>
    <w:rsid w:val="00D4075D"/>
    <w:rsid w:val="00D4080B"/>
    <w:rsid w:val="00D40895"/>
    <w:rsid w:val="00D4089E"/>
    <w:rsid w:val="00D409F2"/>
    <w:rsid w:val="00D40B0F"/>
    <w:rsid w:val="00D40BD1"/>
    <w:rsid w:val="00D40C14"/>
    <w:rsid w:val="00D40D26"/>
    <w:rsid w:val="00D40E07"/>
    <w:rsid w:val="00D40ED4"/>
    <w:rsid w:val="00D40F6F"/>
    <w:rsid w:val="00D411BE"/>
    <w:rsid w:val="00D411DC"/>
    <w:rsid w:val="00D41201"/>
    <w:rsid w:val="00D41237"/>
    <w:rsid w:val="00D413C8"/>
    <w:rsid w:val="00D413F1"/>
    <w:rsid w:val="00D4140A"/>
    <w:rsid w:val="00D41416"/>
    <w:rsid w:val="00D4142A"/>
    <w:rsid w:val="00D41456"/>
    <w:rsid w:val="00D41493"/>
    <w:rsid w:val="00D41539"/>
    <w:rsid w:val="00D41685"/>
    <w:rsid w:val="00D417B0"/>
    <w:rsid w:val="00D41832"/>
    <w:rsid w:val="00D41874"/>
    <w:rsid w:val="00D41880"/>
    <w:rsid w:val="00D418E0"/>
    <w:rsid w:val="00D41A8E"/>
    <w:rsid w:val="00D41A99"/>
    <w:rsid w:val="00D41AAE"/>
    <w:rsid w:val="00D41C0E"/>
    <w:rsid w:val="00D41C0F"/>
    <w:rsid w:val="00D41CBD"/>
    <w:rsid w:val="00D41CDE"/>
    <w:rsid w:val="00D41CE5"/>
    <w:rsid w:val="00D41D33"/>
    <w:rsid w:val="00D41D3F"/>
    <w:rsid w:val="00D41E1C"/>
    <w:rsid w:val="00D41E66"/>
    <w:rsid w:val="00D41F6A"/>
    <w:rsid w:val="00D41FA5"/>
    <w:rsid w:val="00D42061"/>
    <w:rsid w:val="00D421C6"/>
    <w:rsid w:val="00D42277"/>
    <w:rsid w:val="00D42307"/>
    <w:rsid w:val="00D42376"/>
    <w:rsid w:val="00D423DC"/>
    <w:rsid w:val="00D42449"/>
    <w:rsid w:val="00D42481"/>
    <w:rsid w:val="00D4252E"/>
    <w:rsid w:val="00D425DC"/>
    <w:rsid w:val="00D425DD"/>
    <w:rsid w:val="00D42608"/>
    <w:rsid w:val="00D426E2"/>
    <w:rsid w:val="00D427C6"/>
    <w:rsid w:val="00D42889"/>
    <w:rsid w:val="00D4293F"/>
    <w:rsid w:val="00D42A61"/>
    <w:rsid w:val="00D42A66"/>
    <w:rsid w:val="00D42A6B"/>
    <w:rsid w:val="00D42A97"/>
    <w:rsid w:val="00D42D65"/>
    <w:rsid w:val="00D42DD0"/>
    <w:rsid w:val="00D42E3C"/>
    <w:rsid w:val="00D42EB3"/>
    <w:rsid w:val="00D42EC0"/>
    <w:rsid w:val="00D42F7E"/>
    <w:rsid w:val="00D42FDC"/>
    <w:rsid w:val="00D42FF1"/>
    <w:rsid w:val="00D42FF5"/>
    <w:rsid w:val="00D4316C"/>
    <w:rsid w:val="00D431B8"/>
    <w:rsid w:val="00D431F6"/>
    <w:rsid w:val="00D432B1"/>
    <w:rsid w:val="00D432F7"/>
    <w:rsid w:val="00D43424"/>
    <w:rsid w:val="00D43469"/>
    <w:rsid w:val="00D435B8"/>
    <w:rsid w:val="00D436A3"/>
    <w:rsid w:val="00D436AF"/>
    <w:rsid w:val="00D436EF"/>
    <w:rsid w:val="00D43734"/>
    <w:rsid w:val="00D4375C"/>
    <w:rsid w:val="00D438D0"/>
    <w:rsid w:val="00D438F4"/>
    <w:rsid w:val="00D43945"/>
    <w:rsid w:val="00D4399F"/>
    <w:rsid w:val="00D43A36"/>
    <w:rsid w:val="00D43B06"/>
    <w:rsid w:val="00D43B0C"/>
    <w:rsid w:val="00D43BBC"/>
    <w:rsid w:val="00D43BF7"/>
    <w:rsid w:val="00D43C83"/>
    <w:rsid w:val="00D43CAB"/>
    <w:rsid w:val="00D43CEF"/>
    <w:rsid w:val="00D43D8E"/>
    <w:rsid w:val="00D43D8F"/>
    <w:rsid w:val="00D43DA9"/>
    <w:rsid w:val="00D43DD6"/>
    <w:rsid w:val="00D43DF6"/>
    <w:rsid w:val="00D43E35"/>
    <w:rsid w:val="00D43E82"/>
    <w:rsid w:val="00D44049"/>
    <w:rsid w:val="00D44063"/>
    <w:rsid w:val="00D44083"/>
    <w:rsid w:val="00D440A0"/>
    <w:rsid w:val="00D44119"/>
    <w:rsid w:val="00D44151"/>
    <w:rsid w:val="00D441BC"/>
    <w:rsid w:val="00D441DA"/>
    <w:rsid w:val="00D442E7"/>
    <w:rsid w:val="00D44327"/>
    <w:rsid w:val="00D44383"/>
    <w:rsid w:val="00D443C4"/>
    <w:rsid w:val="00D443FC"/>
    <w:rsid w:val="00D4452F"/>
    <w:rsid w:val="00D447C3"/>
    <w:rsid w:val="00D447F7"/>
    <w:rsid w:val="00D44979"/>
    <w:rsid w:val="00D449D3"/>
    <w:rsid w:val="00D44ADA"/>
    <w:rsid w:val="00D44BEC"/>
    <w:rsid w:val="00D44CA0"/>
    <w:rsid w:val="00D44D12"/>
    <w:rsid w:val="00D44D8E"/>
    <w:rsid w:val="00D44F02"/>
    <w:rsid w:val="00D44F7E"/>
    <w:rsid w:val="00D450C0"/>
    <w:rsid w:val="00D45138"/>
    <w:rsid w:val="00D4515D"/>
    <w:rsid w:val="00D45185"/>
    <w:rsid w:val="00D451B4"/>
    <w:rsid w:val="00D4522B"/>
    <w:rsid w:val="00D452A8"/>
    <w:rsid w:val="00D4530A"/>
    <w:rsid w:val="00D453EB"/>
    <w:rsid w:val="00D45415"/>
    <w:rsid w:val="00D45544"/>
    <w:rsid w:val="00D455DB"/>
    <w:rsid w:val="00D45622"/>
    <w:rsid w:val="00D45681"/>
    <w:rsid w:val="00D45689"/>
    <w:rsid w:val="00D456CA"/>
    <w:rsid w:val="00D456E1"/>
    <w:rsid w:val="00D45944"/>
    <w:rsid w:val="00D45A67"/>
    <w:rsid w:val="00D45A72"/>
    <w:rsid w:val="00D45A7B"/>
    <w:rsid w:val="00D45A87"/>
    <w:rsid w:val="00D45AF0"/>
    <w:rsid w:val="00D45B31"/>
    <w:rsid w:val="00D45B6C"/>
    <w:rsid w:val="00D45B7A"/>
    <w:rsid w:val="00D45C64"/>
    <w:rsid w:val="00D45E05"/>
    <w:rsid w:val="00D45F17"/>
    <w:rsid w:val="00D45FA8"/>
    <w:rsid w:val="00D460A1"/>
    <w:rsid w:val="00D4623C"/>
    <w:rsid w:val="00D4625B"/>
    <w:rsid w:val="00D462FA"/>
    <w:rsid w:val="00D46324"/>
    <w:rsid w:val="00D4639D"/>
    <w:rsid w:val="00D463A7"/>
    <w:rsid w:val="00D46475"/>
    <w:rsid w:val="00D46524"/>
    <w:rsid w:val="00D4666C"/>
    <w:rsid w:val="00D467A3"/>
    <w:rsid w:val="00D46912"/>
    <w:rsid w:val="00D469E1"/>
    <w:rsid w:val="00D46A05"/>
    <w:rsid w:val="00D46A0C"/>
    <w:rsid w:val="00D46AD3"/>
    <w:rsid w:val="00D46B02"/>
    <w:rsid w:val="00D46BBF"/>
    <w:rsid w:val="00D46C00"/>
    <w:rsid w:val="00D46C6C"/>
    <w:rsid w:val="00D46C86"/>
    <w:rsid w:val="00D46CD4"/>
    <w:rsid w:val="00D46D01"/>
    <w:rsid w:val="00D46D13"/>
    <w:rsid w:val="00D46D24"/>
    <w:rsid w:val="00D46D71"/>
    <w:rsid w:val="00D46E2F"/>
    <w:rsid w:val="00D46E46"/>
    <w:rsid w:val="00D46EF0"/>
    <w:rsid w:val="00D470A6"/>
    <w:rsid w:val="00D4724D"/>
    <w:rsid w:val="00D47410"/>
    <w:rsid w:val="00D47415"/>
    <w:rsid w:val="00D4752A"/>
    <w:rsid w:val="00D4752C"/>
    <w:rsid w:val="00D47652"/>
    <w:rsid w:val="00D4766A"/>
    <w:rsid w:val="00D4769C"/>
    <w:rsid w:val="00D476B6"/>
    <w:rsid w:val="00D476DC"/>
    <w:rsid w:val="00D47795"/>
    <w:rsid w:val="00D4779D"/>
    <w:rsid w:val="00D477D9"/>
    <w:rsid w:val="00D4785F"/>
    <w:rsid w:val="00D4787F"/>
    <w:rsid w:val="00D478C1"/>
    <w:rsid w:val="00D4797C"/>
    <w:rsid w:val="00D479A1"/>
    <w:rsid w:val="00D47A3D"/>
    <w:rsid w:val="00D47ACC"/>
    <w:rsid w:val="00D47B83"/>
    <w:rsid w:val="00D47B99"/>
    <w:rsid w:val="00D47BB7"/>
    <w:rsid w:val="00D47C0D"/>
    <w:rsid w:val="00D47CF7"/>
    <w:rsid w:val="00D47D86"/>
    <w:rsid w:val="00D47E36"/>
    <w:rsid w:val="00D47F25"/>
    <w:rsid w:val="00D47F79"/>
    <w:rsid w:val="00D47FF8"/>
    <w:rsid w:val="00D50079"/>
    <w:rsid w:val="00D50166"/>
    <w:rsid w:val="00D5016D"/>
    <w:rsid w:val="00D502A2"/>
    <w:rsid w:val="00D50316"/>
    <w:rsid w:val="00D503A1"/>
    <w:rsid w:val="00D503B9"/>
    <w:rsid w:val="00D50436"/>
    <w:rsid w:val="00D50440"/>
    <w:rsid w:val="00D5052F"/>
    <w:rsid w:val="00D50617"/>
    <w:rsid w:val="00D506ED"/>
    <w:rsid w:val="00D50712"/>
    <w:rsid w:val="00D50747"/>
    <w:rsid w:val="00D5075A"/>
    <w:rsid w:val="00D507E9"/>
    <w:rsid w:val="00D50861"/>
    <w:rsid w:val="00D508E1"/>
    <w:rsid w:val="00D509AB"/>
    <w:rsid w:val="00D50A72"/>
    <w:rsid w:val="00D50A99"/>
    <w:rsid w:val="00D50AA3"/>
    <w:rsid w:val="00D50B45"/>
    <w:rsid w:val="00D50CAA"/>
    <w:rsid w:val="00D50EE5"/>
    <w:rsid w:val="00D50FCD"/>
    <w:rsid w:val="00D5103D"/>
    <w:rsid w:val="00D51077"/>
    <w:rsid w:val="00D5111B"/>
    <w:rsid w:val="00D51171"/>
    <w:rsid w:val="00D51189"/>
    <w:rsid w:val="00D51192"/>
    <w:rsid w:val="00D51224"/>
    <w:rsid w:val="00D512A7"/>
    <w:rsid w:val="00D5136C"/>
    <w:rsid w:val="00D5137D"/>
    <w:rsid w:val="00D513FE"/>
    <w:rsid w:val="00D5145C"/>
    <w:rsid w:val="00D514BD"/>
    <w:rsid w:val="00D51614"/>
    <w:rsid w:val="00D51616"/>
    <w:rsid w:val="00D5170D"/>
    <w:rsid w:val="00D5171D"/>
    <w:rsid w:val="00D51759"/>
    <w:rsid w:val="00D51778"/>
    <w:rsid w:val="00D51876"/>
    <w:rsid w:val="00D5187B"/>
    <w:rsid w:val="00D518AD"/>
    <w:rsid w:val="00D518C0"/>
    <w:rsid w:val="00D51932"/>
    <w:rsid w:val="00D51A99"/>
    <w:rsid w:val="00D51A9C"/>
    <w:rsid w:val="00D51AF2"/>
    <w:rsid w:val="00D51B41"/>
    <w:rsid w:val="00D51B89"/>
    <w:rsid w:val="00D51BA5"/>
    <w:rsid w:val="00D51C39"/>
    <w:rsid w:val="00D51C54"/>
    <w:rsid w:val="00D51C82"/>
    <w:rsid w:val="00D51D48"/>
    <w:rsid w:val="00D51D9A"/>
    <w:rsid w:val="00D51DCB"/>
    <w:rsid w:val="00D51EFE"/>
    <w:rsid w:val="00D51F7F"/>
    <w:rsid w:val="00D51FCE"/>
    <w:rsid w:val="00D51FD8"/>
    <w:rsid w:val="00D5200C"/>
    <w:rsid w:val="00D5207E"/>
    <w:rsid w:val="00D520ED"/>
    <w:rsid w:val="00D52131"/>
    <w:rsid w:val="00D5213D"/>
    <w:rsid w:val="00D521FE"/>
    <w:rsid w:val="00D5222E"/>
    <w:rsid w:val="00D522AC"/>
    <w:rsid w:val="00D522F5"/>
    <w:rsid w:val="00D523A7"/>
    <w:rsid w:val="00D524C4"/>
    <w:rsid w:val="00D5259D"/>
    <w:rsid w:val="00D525A9"/>
    <w:rsid w:val="00D52827"/>
    <w:rsid w:val="00D5285D"/>
    <w:rsid w:val="00D52861"/>
    <w:rsid w:val="00D52886"/>
    <w:rsid w:val="00D528C7"/>
    <w:rsid w:val="00D528D7"/>
    <w:rsid w:val="00D5291F"/>
    <w:rsid w:val="00D52987"/>
    <w:rsid w:val="00D5299F"/>
    <w:rsid w:val="00D52AA0"/>
    <w:rsid w:val="00D52AED"/>
    <w:rsid w:val="00D52B61"/>
    <w:rsid w:val="00D52B67"/>
    <w:rsid w:val="00D52B6C"/>
    <w:rsid w:val="00D52B7C"/>
    <w:rsid w:val="00D52C86"/>
    <w:rsid w:val="00D52C93"/>
    <w:rsid w:val="00D52D92"/>
    <w:rsid w:val="00D52D97"/>
    <w:rsid w:val="00D52DA1"/>
    <w:rsid w:val="00D52E23"/>
    <w:rsid w:val="00D52E3E"/>
    <w:rsid w:val="00D52E47"/>
    <w:rsid w:val="00D52E5C"/>
    <w:rsid w:val="00D52E5E"/>
    <w:rsid w:val="00D52EE6"/>
    <w:rsid w:val="00D52F5E"/>
    <w:rsid w:val="00D52FF9"/>
    <w:rsid w:val="00D53055"/>
    <w:rsid w:val="00D53071"/>
    <w:rsid w:val="00D53150"/>
    <w:rsid w:val="00D53190"/>
    <w:rsid w:val="00D532E9"/>
    <w:rsid w:val="00D5331B"/>
    <w:rsid w:val="00D53326"/>
    <w:rsid w:val="00D5336B"/>
    <w:rsid w:val="00D534AB"/>
    <w:rsid w:val="00D534D3"/>
    <w:rsid w:val="00D5358B"/>
    <w:rsid w:val="00D535A5"/>
    <w:rsid w:val="00D535B1"/>
    <w:rsid w:val="00D5362B"/>
    <w:rsid w:val="00D53776"/>
    <w:rsid w:val="00D538A7"/>
    <w:rsid w:val="00D538F9"/>
    <w:rsid w:val="00D53A26"/>
    <w:rsid w:val="00D53A27"/>
    <w:rsid w:val="00D53B54"/>
    <w:rsid w:val="00D53BB2"/>
    <w:rsid w:val="00D53BE3"/>
    <w:rsid w:val="00D53C0C"/>
    <w:rsid w:val="00D53C94"/>
    <w:rsid w:val="00D53CFA"/>
    <w:rsid w:val="00D53D93"/>
    <w:rsid w:val="00D53EC4"/>
    <w:rsid w:val="00D53F43"/>
    <w:rsid w:val="00D53F66"/>
    <w:rsid w:val="00D54074"/>
    <w:rsid w:val="00D54085"/>
    <w:rsid w:val="00D5416F"/>
    <w:rsid w:val="00D54194"/>
    <w:rsid w:val="00D54237"/>
    <w:rsid w:val="00D542DD"/>
    <w:rsid w:val="00D54329"/>
    <w:rsid w:val="00D543CA"/>
    <w:rsid w:val="00D544AE"/>
    <w:rsid w:val="00D54533"/>
    <w:rsid w:val="00D54589"/>
    <w:rsid w:val="00D54755"/>
    <w:rsid w:val="00D5478D"/>
    <w:rsid w:val="00D54862"/>
    <w:rsid w:val="00D5497F"/>
    <w:rsid w:val="00D54AB3"/>
    <w:rsid w:val="00D54AC1"/>
    <w:rsid w:val="00D54C52"/>
    <w:rsid w:val="00D54E93"/>
    <w:rsid w:val="00D54FFF"/>
    <w:rsid w:val="00D550C4"/>
    <w:rsid w:val="00D55336"/>
    <w:rsid w:val="00D55353"/>
    <w:rsid w:val="00D5535B"/>
    <w:rsid w:val="00D5539E"/>
    <w:rsid w:val="00D553E1"/>
    <w:rsid w:val="00D55413"/>
    <w:rsid w:val="00D55427"/>
    <w:rsid w:val="00D55432"/>
    <w:rsid w:val="00D55503"/>
    <w:rsid w:val="00D55701"/>
    <w:rsid w:val="00D55758"/>
    <w:rsid w:val="00D5577E"/>
    <w:rsid w:val="00D557A7"/>
    <w:rsid w:val="00D557DB"/>
    <w:rsid w:val="00D5588E"/>
    <w:rsid w:val="00D55956"/>
    <w:rsid w:val="00D559C7"/>
    <w:rsid w:val="00D55A78"/>
    <w:rsid w:val="00D55B50"/>
    <w:rsid w:val="00D55C02"/>
    <w:rsid w:val="00D55C55"/>
    <w:rsid w:val="00D55D22"/>
    <w:rsid w:val="00D55DB2"/>
    <w:rsid w:val="00D55DB9"/>
    <w:rsid w:val="00D55DC6"/>
    <w:rsid w:val="00D5616A"/>
    <w:rsid w:val="00D56243"/>
    <w:rsid w:val="00D5628D"/>
    <w:rsid w:val="00D5636D"/>
    <w:rsid w:val="00D5648A"/>
    <w:rsid w:val="00D564B1"/>
    <w:rsid w:val="00D564D9"/>
    <w:rsid w:val="00D565DC"/>
    <w:rsid w:val="00D56669"/>
    <w:rsid w:val="00D566D9"/>
    <w:rsid w:val="00D56740"/>
    <w:rsid w:val="00D56789"/>
    <w:rsid w:val="00D567B2"/>
    <w:rsid w:val="00D56820"/>
    <w:rsid w:val="00D569F4"/>
    <w:rsid w:val="00D569FA"/>
    <w:rsid w:val="00D56A09"/>
    <w:rsid w:val="00D56A81"/>
    <w:rsid w:val="00D56AC0"/>
    <w:rsid w:val="00D56B3B"/>
    <w:rsid w:val="00D56B43"/>
    <w:rsid w:val="00D56BCA"/>
    <w:rsid w:val="00D56C5C"/>
    <w:rsid w:val="00D56C60"/>
    <w:rsid w:val="00D56C96"/>
    <w:rsid w:val="00D56CE0"/>
    <w:rsid w:val="00D56D02"/>
    <w:rsid w:val="00D56D07"/>
    <w:rsid w:val="00D56E0D"/>
    <w:rsid w:val="00D56ECB"/>
    <w:rsid w:val="00D56EED"/>
    <w:rsid w:val="00D56F12"/>
    <w:rsid w:val="00D570D7"/>
    <w:rsid w:val="00D5726E"/>
    <w:rsid w:val="00D5727F"/>
    <w:rsid w:val="00D5731E"/>
    <w:rsid w:val="00D57377"/>
    <w:rsid w:val="00D57384"/>
    <w:rsid w:val="00D57432"/>
    <w:rsid w:val="00D57460"/>
    <w:rsid w:val="00D574E5"/>
    <w:rsid w:val="00D57512"/>
    <w:rsid w:val="00D57558"/>
    <w:rsid w:val="00D57571"/>
    <w:rsid w:val="00D5757F"/>
    <w:rsid w:val="00D57650"/>
    <w:rsid w:val="00D576A7"/>
    <w:rsid w:val="00D577EB"/>
    <w:rsid w:val="00D577FF"/>
    <w:rsid w:val="00D57829"/>
    <w:rsid w:val="00D57889"/>
    <w:rsid w:val="00D578E0"/>
    <w:rsid w:val="00D5795D"/>
    <w:rsid w:val="00D579DA"/>
    <w:rsid w:val="00D579F1"/>
    <w:rsid w:val="00D57A15"/>
    <w:rsid w:val="00D57A2E"/>
    <w:rsid w:val="00D57A8F"/>
    <w:rsid w:val="00D57A94"/>
    <w:rsid w:val="00D57AA7"/>
    <w:rsid w:val="00D57AB3"/>
    <w:rsid w:val="00D57ACC"/>
    <w:rsid w:val="00D57B26"/>
    <w:rsid w:val="00D57BDE"/>
    <w:rsid w:val="00D57BEE"/>
    <w:rsid w:val="00D57C7D"/>
    <w:rsid w:val="00D57D2D"/>
    <w:rsid w:val="00D57DCA"/>
    <w:rsid w:val="00D57E4C"/>
    <w:rsid w:val="00D57FF3"/>
    <w:rsid w:val="00D60044"/>
    <w:rsid w:val="00D6005D"/>
    <w:rsid w:val="00D60191"/>
    <w:rsid w:val="00D601CF"/>
    <w:rsid w:val="00D60202"/>
    <w:rsid w:val="00D60337"/>
    <w:rsid w:val="00D6048F"/>
    <w:rsid w:val="00D604C7"/>
    <w:rsid w:val="00D60558"/>
    <w:rsid w:val="00D6074C"/>
    <w:rsid w:val="00D60798"/>
    <w:rsid w:val="00D60869"/>
    <w:rsid w:val="00D608B1"/>
    <w:rsid w:val="00D608E2"/>
    <w:rsid w:val="00D60966"/>
    <w:rsid w:val="00D609B0"/>
    <w:rsid w:val="00D60B09"/>
    <w:rsid w:val="00D60C3E"/>
    <w:rsid w:val="00D60C43"/>
    <w:rsid w:val="00D60C6F"/>
    <w:rsid w:val="00D60C90"/>
    <w:rsid w:val="00D60CAD"/>
    <w:rsid w:val="00D60CBC"/>
    <w:rsid w:val="00D60E5F"/>
    <w:rsid w:val="00D60F3C"/>
    <w:rsid w:val="00D60F59"/>
    <w:rsid w:val="00D60F6E"/>
    <w:rsid w:val="00D610FB"/>
    <w:rsid w:val="00D6118D"/>
    <w:rsid w:val="00D61201"/>
    <w:rsid w:val="00D61206"/>
    <w:rsid w:val="00D612E7"/>
    <w:rsid w:val="00D61324"/>
    <w:rsid w:val="00D6142A"/>
    <w:rsid w:val="00D61445"/>
    <w:rsid w:val="00D61647"/>
    <w:rsid w:val="00D616C7"/>
    <w:rsid w:val="00D61760"/>
    <w:rsid w:val="00D617A1"/>
    <w:rsid w:val="00D6188A"/>
    <w:rsid w:val="00D618A3"/>
    <w:rsid w:val="00D618C0"/>
    <w:rsid w:val="00D618CC"/>
    <w:rsid w:val="00D6195F"/>
    <w:rsid w:val="00D61A3C"/>
    <w:rsid w:val="00D61A44"/>
    <w:rsid w:val="00D61A4D"/>
    <w:rsid w:val="00D61AE6"/>
    <w:rsid w:val="00D61B7E"/>
    <w:rsid w:val="00D61BA8"/>
    <w:rsid w:val="00D61C21"/>
    <w:rsid w:val="00D61C2F"/>
    <w:rsid w:val="00D61C56"/>
    <w:rsid w:val="00D61D3A"/>
    <w:rsid w:val="00D61D9A"/>
    <w:rsid w:val="00D61E51"/>
    <w:rsid w:val="00D61E68"/>
    <w:rsid w:val="00D61EA7"/>
    <w:rsid w:val="00D61EB0"/>
    <w:rsid w:val="00D61F97"/>
    <w:rsid w:val="00D61FC0"/>
    <w:rsid w:val="00D6203B"/>
    <w:rsid w:val="00D62122"/>
    <w:rsid w:val="00D6214B"/>
    <w:rsid w:val="00D62175"/>
    <w:rsid w:val="00D62270"/>
    <w:rsid w:val="00D622AC"/>
    <w:rsid w:val="00D622C3"/>
    <w:rsid w:val="00D62305"/>
    <w:rsid w:val="00D6239A"/>
    <w:rsid w:val="00D624B6"/>
    <w:rsid w:val="00D62555"/>
    <w:rsid w:val="00D62559"/>
    <w:rsid w:val="00D625F1"/>
    <w:rsid w:val="00D6261C"/>
    <w:rsid w:val="00D62670"/>
    <w:rsid w:val="00D626EB"/>
    <w:rsid w:val="00D628DB"/>
    <w:rsid w:val="00D628E3"/>
    <w:rsid w:val="00D6299D"/>
    <w:rsid w:val="00D62A54"/>
    <w:rsid w:val="00D62ABC"/>
    <w:rsid w:val="00D62BBA"/>
    <w:rsid w:val="00D62C17"/>
    <w:rsid w:val="00D62C39"/>
    <w:rsid w:val="00D62CDE"/>
    <w:rsid w:val="00D62D43"/>
    <w:rsid w:val="00D62D4E"/>
    <w:rsid w:val="00D62DAC"/>
    <w:rsid w:val="00D62F0E"/>
    <w:rsid w:val="00D62F1F"/>
    <w:rsid w:val="00D62F37"/>
    <w:rsid w:val="00D62F7D"/>
    <w:rsid w:val="00D6300D"/>
    <w:rsid w:val="00D63034"/>
    <w:rsid w:val="00D63064"/>
    <w:rsid w:val="00D63214"/>
    <w:rsid w:val="00D63282"/>
    <w:rsid w:val="00D632C8"/>
    <w:rsid w:val="00D63353"/>
    <w:rsid w:val="00D633DC"/>
    <w:rsid w:val="00D63418"/>
    <w:rsid w:val="00D63459"/>
    <w:rsid w:val="00D6352F"/>
    <w:rsid w:val="00D63570"/>
    <w:rsid w:val="00D63685"/>
    <w:rsid w:val="00D636F2"/>
    <w:rsid w:val="00D6382F"/>
    <w:rsid w:val="00D63875"/>
    <w:rsid w:val="00D63A60"/>
    <w:rsid w:val="00D63A6A"/>
    <w:rsid w:val="00D63A98"/>
    <w:rsid w:val="00D63B81"/>
    <w:rsid w:val="00D63CA6"/>
    <w:rsid w:val="00D63D92"/>
    <w:rsid w:val="00D63DE9"/>
    <w:rsid w:val="00D63E2A"/>
    <w:rsid w:val="00D63F5F"/>
    <w:rsid w:val="00D63FAE"/>
    <w:rsid w:val="00D63FBF"/>
    <w:rsid w:val="00D64020"/>
    <w:rsid w:val="00D641B4"/>
    <w:rsid w:val="00D6435D"/>
    <w:rsid w:val="00D64385"/>
    <w:rsid w:val="00D643DC"/>
    <w:rsid w:val="00D64462"/>
    <w:rsid w:val="00D64464"/>
    <w:rsid w:val="00D64548"/>
    <w:rsid w:val="00D64640"/>
    <w:rsid w:val="00D64739"/>
    <w:rsid w:val="00D6474F"/>
    <w:rsid w:val="00D647E1"/>
    <w:rsid w:val="00D64803"/>
    <w:rsid w:val="00D64838"/>
    <w:rsid w:val="00D6483B"/>
    <w:rsid w:val="00D64849"/>
    <w:rsid w:val="00D6485B"/>
    <w:rsid w:val="00D648A2"/>
    <w:rsid w:val="00D6492C"/>
    <w:rsid w:val="00D6493B"/>
    <w:rsid w:val="00D6495C"/>
    <w:rsid w:val="00D64AD5"/>
    <w:rsid w:val="00D64AE9"/>
    <w:rsid w:val="00D64B2F"/>
    <w:rsid w:val="00D64B34"/>
    <w:rsid w:val="00D64B66"/>
    <w:rsid w:val="00D64BEF"/>
    <w:rsid w:val="00D64C71"/>
    <w:rsid w:val="00D64CA8"/>
    <w:rsid w:val="00D64EB1"/>
    <w:rsid w:val="00D64EDA"/>
    <w:rsid w:val="00D64F0E"/>
    <w:rsid w:val="00D64F4F"/>
    <w:rsid w:val="00D650B1"/>
    <w:rsid w:val="00D65197"/>
    <w:rsid w:val="00D651E5"/>
    <w:rsid w:val="00D653BE"/>
    <w:rsid w:val="00D65485"/>
    <w:rsid w:val="00D654E0"/>
    <w:rsid w:val="00D65540"/>
    <w:rsid w:val="00D65550"/>
    <w:rsid w:val="00D65596"/>
    <w:rsid w:val="00D655B6"/>
    <w:rsid w:val="00D656F5"/>
    <w:rsid w:val="00D6576E"/>
    <w:rsid w:val="00D658A3"/>
    <w:rsid w:val="00D658CA"/>
    <w:rsid w:val="00D658FC"/>
    <w:rsid w:val="00D6594D"/>
    <w:rsid w:val="00D6595E"/>
    <w:rsid w:val="00D6597E"/>
    <w:rsid w:val="00D65B07"/>
    <w:rsid w:val="00D65B35"/>
    <w:rsid w:val="00D65BEE"/>
    <w:rsid w:val="00D65C8C"/>
    <w:rsid w:val="00D65D0F"/>
    <w:rsid w:val="00D65DA9"/>
    <w:rsid w:val="00D65EDE"/>
    <w:rsid w:val="00D65FDA"/>
    <w:rsid w:val="00D66011"/>
    <w:rsid w:val="00D6606F"/>
    <w:rsid w:val="00D6611D"/>
    <w:rsid w:val="00D661B3"/>
    <w:rsid w:val="00D661DE"/>
    <w:rsid w:val="00D661E0"/>
    <w:rsid w:val="00D66213"/>
    <w:rsid w:val="00D66309"/>
    <w:rsid w:val="00D66331"/>
    <w:rsid w:val="00D6636E"/>
    <w:rsid w:val="00D663FE"/>
    <w:rsid w:val="00D66411"/>
    <w:rsid w:val="00D66460"/>
    <w:rsid w:val="00D664AA"/>
    <w:rsid w:val="00D664AE"/>
    <w:rsid w:val="00D6654D"/>
    <w:rsid w:val="00D66638"/>
    <w:rsid w:val="00D6667B"/>
    <w:rsid w:val="00D66759"/>
    <w:rsid w:val="00D6677C"/>
    <w:rsid w:val="00D668B4"/>
    <w:rsid w:val="00D66A00"/>
    <w:rsid w:val="00D66B3B"/>
    <w:rsid w:val="00D66C4E"/>
    <w:rsid w:val="00D66C4F"/>
    <w:rsid w:val="00D66C9C"/>
    <w:rsid w:val="00D66DB5"/>
    <w:rsid w:val="00D66E1B"/>
    <w:rsid w:val="00D66F0C"/>
    <w:rsid w:val="00D66F9D"/>
    <w:rsid w:val="00D6702F"/>
    <w:rsid w:val="00D67034"/>
    <w:rsid w:val="00D670DF"/>
    <w:rsid w:val="00D67103"/>
    <w:rsid w:val="00D67127"/>
    <w:rsid w:val="00D6712E"/>
    <w:rsid w:val="00D67155"/>
    <w:rsid w:val="00D671D2"/>
    <w:rsid w:val="00D671FA"/>
    <w:rsid w:val="00D672A0"/>
    <w:rsid w:val="00D672E3"/>
    <w:rsid w:val="00D672FC"/>
    <w:rsid w:val="00D67305"/>
    <w:rsid w:val="00D674A0"/>
    <w:rsid w:val="00D674F5"/>
    <w:rsid w:val="00D674F7"/>
    <w:rsid w:val="00D67513"/>
    <w:rsid w:val="00D675DA"/>
    <w:rsid w:val="00D675E4"/>
    <w:rsid w:val="00D676FB"/>
    <w:rsid w:val="00D67715"/>
    <w:rsid w:val="00D677CF"/>
    <w:rsid w:val="00D677F7"/>
    <w:rsid w:val="00D6783A"/>
    <w:rsid w:val="00D678DD"/>
    <w:rsid w:val="00D679C6"/>
    <w:rsid w:val="00D67A2E"/>
    <w:rsid w:val="00D67A49"/>
    <w:rsid w:val="00D67A68"/>
    <w:rsid w:val="00D67A77"/>
    <w:rsid w:val="00D67A9F"/>
    <w:rsid w:val="00D67B2B"/>
    <w:rsid w:val="00D67C95"/>
    <w:rsid w:val="00D67D13"/>
    <w:rsid w:val="00D67DA3"/>
    <w:rsid w:val="00D67DA4"/>
    <w:rsid w:val="00D67DCD"/>
    <w:rsid w:val="00D67E1E"/>
    <w:rsid w:val="00D67E2F"/>
    <w:rsid w:val="00D67E37"/>
    <w:rsid w:val="00D67E6C"/>
    <w:rsid w:val="00D67F8A"/>
    <w:rsid w:val="00D700B3"/>
    <w:rsid w:val="00D700D4"/>
    <w:rsid w:val="00D700D5"/>
    <w:rsid w:val="00D7011B"/>
    <w:rsid w:val="00D70130"/>
    <w:rsid w:val="00D70160"/>
    <w:rsid w:val="00D7022B"/>
    <w:rsid w:val="00D7024E"/>
    <w:rsid w:val="00D7032E"/>
    <w:rsid w:val="00D703AA"/>
    <w:rsid w:val="00D704DD"/>
    <w:rsid w:val="00D704E6"/>
    <w:rsid w:val="00D704FD"/>
    <w:rsid w:val="00D7052C"/>
    <w:rsid w:val="00D70546"/>
    <w:rsid w:val="00D70554"/>
    <w:rsid w:val="00D70576"/>
    <w:rsid w:val="00D705A0"/>
    <w:rsid w:val="00D7067C"/>
    <w:rsid w:val="00D706C9"/>
    <w:rsid w:val="00D70754"/>
    <w:rsid w:val="00D707D3"/>
    <w:rsid w:val="00D70805"/>
    <w:rsid w:val="00D70832"/>
    <w:rsid w:val="00D7094B"/>
    <w:rsid w:val="00D7097C"/>
    <w:rsid w:val="00D709C4"/>
    <w:rsid w:val="00D709FB"/>
    <w:rsid w:val="00D70AB0"/>
    <w:rsid w:val="00D70B90"/>
    <w:rsid w:val="00D70BA6"/>
    <w:rsid w:val="00D70C2B"/>
    <w:rsid w:val="00D70D42"/>
    <w:rsid w:val="00D70D4B"/>
    <w:rsid w:val="00D70E11"/>
    <w:rsid w:val="00D70E44"/>
    <w:rsid w:val="00D70FFF"/>
    <w:rsid w:val="00D71174"/>
    <w:rsid w:val="00D712DA"/>
    <w:rsid w:val="00D71309"/>
    <w:rsid w:val="00D713C6"/>
    <w:rsid w:val="00D713DA"/>
    <w:rsid w:val="00D71438"/>
    <w:rsid w:val="00D71481"/>
    <w:rsid w:val="00D7154E"/>
    <w:rsid w:val="00D715C2"/>
    <w:rsid w:val="00D715E5"/>
    <w:rsid w:val="00D715F0"/>
    <w:rsid w:val="00D71700"/>
    <w:rsid w:val="00D71778"/>
    <w:rsid w:val="00D717AB"/>
    <w:rsid w:val="00D71815"/>
    <w:rsid w:val="00D71849"/>
    <w:rsid w:val="00D718B2"/>
    <w:rsid w:val="00D718F7"/>
    <w:rsid w:val="00D718FB"/>
    <w:rsid w:val="00D718FE"/>
    <w:rsid w:val="00D7194E"/>
    <w:rsid w:val="00D7199F"/>
    <w:rsid w:val="00D719F6"/>
    <w:rsid w:val="00D71A3D"/>
    <w:rsid w:val="00D71A5D"/>
    <w:rsid w:val="00D71AD4"/>
    <w:rsid w:val="00D71AF4"/>
    <w:rsid w:val="00D71B7D"/>
    <w:rsid w:val="00D71BB0"/>
    <w:rsid w:val="00D71BBC"/>
    <w:rsid w:val="00D71CCF"/>
    <w:rsid w:val="00D71D28"/>
    <w:rsid w:val="00D71D3C"/>
    <w:rsid w:val="00D71D97"/>
    <w:rsid w:val="00D71EDC"/>
    <w:rsid w:val="00D71F09"/>
    <w:rsid w:val="00D71FEB"/>
    <w:rsid w:val="00D71FF8"/>
    <w:rsid w:val="00D7219C"/>
    <w:rsid w:val="00D721F5"/>
    <w:rsid w:val="00D722C5"/>
    <w:rsid w:val="00D722CA"/>
    <w:rsid w:val="00D722DE"/>
    <w:rsid w:val="00D722E2"/>
    <w:rsid w:val="00D7230A"/>
    <w:rsid w:val="00D72496"/>
    <w:rsid w:val="00D724BC"/>
    <w:rsid w:val="00D7254C"/>
    <w:rsid w:val="00D72574"/>
    <w:rsid w:val="00D725A8"/>
    <w:rsid w:val="00D725F5"/>
    <w:rsid w:val="00D7288A"/>
    <w:rsid w:val="00D72A00"/>
    <w:rsid w:val="00D72A5F"/>
    <w:rsid w:val="00D72ACA"/>
    <w:rsid w:val="00D72B2F"/>
    <w:rsid w:val="00D72B9C"/>
    <w:rsid w:val="00D72CAE"/>
    <w:rsid w:val="00D72E46"/>
    <w:rsid w:val="00D72E4F"/>
    <w:rsid w:val="00D72EB6"/>
    <w:rsid w:val="00D72EF9"/>
    <w:rsid w:val="00D72F59"/>
    <w:rsid w:val="00D730AC"/>
    <w:rsid w:val="00D73132"/>
    <w:rsid w:val="00D73274"/>
    <w:rsid w:val="00D73411"/>
    <w:rsid w:val="00D73460"/>
    <w:rsid w:val="00D73491"/>
    <w:rsid w:val="00D734F8"/>
    <w:rsid w:val="00D73570"/>
    <w:rsid w:val="00D735E0"/>
    <w:rsid w:val="00D736B2"/>
    <w:rsid w:val="00D73711"/>
    <w:rsid w:val="00D73738"/>
    <w:rsid w:val="00D73798"/>
    <w:rsid w:val="00D737B6"/>
    <w:rsid w:val="00D737DD"/>
    <w:rsid w:val="00D73810"/>
    <w:rsid w:val="00D73859"/>
    <w:rsid w:val="00D7388C"/>
    <w:rsid w:val="00D738A9"/>
    <w:rsid w:val="00D738EA"/>
    <w:rsid w:val="00D73988"/>
    <w:rsid w:val="00D739A1"/>
    <w:rsid w:val="00D73A3D"/>
    <w:rsid w:val="00D73A71"/>
    <w:rsid w:val="00D73A77"/>
    <w:rsid w:val="00D73A88"/>
    <w:rsid w:val="00D73B08"/>
    <w:rsid w:val="00D73B4B"/>
    <w:rsid w:val="00D73C5C"/>
    <w:rsid w:val="00D73CBA"/>
    <w:rsid w:val="00D73DEF"/>
    <w:rsid w:val="00D73E60"/>
    <w:rsid w:val="00D73ED3"/>
    <w:rsid w:val="00D73FD0"/>
    <w:rsid w:val="00D74003"/>
    <w:rsid w:val="00D740A2"/>
    <w:rsid w:val="00D740C1"/>
    <w:rsid w:val="00D74150"/>
    <w:rsid w:val="00D74151"/>
    <w:rsid w:val="00D7416B"/>
    <w:rsid w:val="00D74215"/>
    <w:rsid w:val="00D74263"/>
    <w:rsid w:val="00D742AF"/>
    <w:rsid w:val="00D7436A"/>
    <w:rsid w:val="00D74389"/>
    <w:rsid w:val="00D743F9"/>
    <w:rsid w:val="00D744FD"/>
    <w:rsid w:val="00D74508"/>
    <w:rsid w:val="00D74554"/>
    <w:rsid w:val="00D7456A"/>
    <w:rsid w:val="00D74598"/>
    <w:rsid w:val="00D7459C"/>
    <w:rsid w:val="00D745DF"/>
    <w:rsid w:val="00D74621"/>
    <w:rsid w:val="00D746C1"/>
    <w:rsid w:val="00D7477B"/>
    <w:rsid w:val="00D747DF"/>
    <w:rsid w:val="00D74848"/>
    <w:rsid w:val="00D74909"/>
    <w:rsid w:val="00D74A28"/>
    <w:rsid w:val="00D74A84"/>
    <w:rsid w:val="00D74AA0"/>
    <w:rsid w:val="00D74B97"/>
    <w:rsid w:val="00D74BDA"/>
    <w:rsid w:val="00D74C1F"/>
    <w:rsid w:val="00D74C51"/>
    <w:rsid w:val="00D74CEB"/>
    <w:rsid w:val="00D74E40"/>
    <w:rsid w:val="00D74E8C"/>
    <w:rsid w:val="00D74F01"/>
    <w:rsid w:val="00D74F52"/>
    <w:rsid w:val="00D75016"/>
    <w:rsid w:val="00D75083"/>
    <w:rsid w:val="00D750F4"/>
    <w:rsid w:val="00D75151"/>
    <w:rsid w:val="00D7519A"/>
    <w:rsid w:val="00D751C7"/>
    <w:rsid w:val="00D75274"/>
    <w:rsid w:val="00D752CF"/>
    <w:rsid w:val="00D7538D"/>
    <w:rsid w:val="00D75396"/>
    <w:rsid w:val="00D7539B"/>
    <w:rsid w:val="00D753EC"/>
    <w:rsid w:val="00D7558F"/>
    <w:rsid w:val="00D755C1"/>
    <w:rsid w:val="00D755D0"/>
    <w:rsid w:val="00D755DD"/>
    <w:rsid w:val="00D755E1"/>
    <w:rsid w:val="00D7567A"/>
    <w:rsid w:val="00D756E3"/>
    <w:rsid w:val="00D75736"/>
    <w:rsid w:val="00D757BC"/>
    <w:rsid w:val="00D757D2"/>
    <w:rsid w:val="00D75819"/>
    <w:rsid w:val="00D75929"/>
    <w:rsid w:val="00D75932"/>
    <w:rsid w:val="00D759A1"/>
    <w:rsid w:val="00D759A4"/>
    <w:rsid w:val="00D759D9"/>
    <w:rsid w:val="00D75AFD"/>
    <w:rsid w:val="00D75B17"/>
    <w:rsid w:val="00D75B1E"/>
    <w:rsid w:val="00D75B67"/>
    <w:rsid w:val="00D75BD6"/>
    <w:rsid w:val="00D75D27"/>
    <w:rsid w:val="00D75D2D"/>
    <w:rsid w:val="00D75D4D"/>
    <w:rsid w:val="00D75D63"/>
    <w:rsid w:val="00D75DB8"/>
    <w:rsid w:val="00D75F0E"/>
    <w:rsid w:val="00D75F89"/>
    <w:rsid w:val="00D7604A"/>
    <w:rsid w:val="00D760A0"/>
    <w:rsid w:val="00D7613C"/>
    <w:rsid w:val="00D76163"/>
    <w:rsid w:val="00D761FB"/>
    <w:rsid w:val="00D76220"/>
    <w:rsid w:val="00D76222"/>
    <w:rsid w:val="00D7629D"/>
    <w:rsid w:val="00D762B6"/>
    <w:rsid w:val="00D763D4"/>
    <w:rsid w:val="00D76417"/>
    <w:rsid w:val="00D76474"/>
    <w:rsid w:val="00D764CC"/>
    <w:rsid w:val="00D764D7"/>
    <w:rsid w:val="00D76661"/>
    <w:rsid w:val="00D766F6"/>
    <w:rsid w:val="00D7674E"/>
    <w:rsid w:val="00D76862"/>
    <w:rsid w:val="00D7688D"/>
    <w:rsid w:val="00D768AA"/>
    <w:rsid w:val="00D769BC"/>
    <w:rsid w:val="00D76A6F"/>
    <w:rsid w:val="00D76A9C"/>
    <w:rsid w:val="00D76ADB"/>
    <w:rsid w:val="00D76B14"/>
    <w:rsid w:val="00D76C06"/>
    <w:rsid w:val="00D76C12"/>
    <w:rsid w:val="00D76C25"/>
    <w:rsid w:val="00D76C5D"/>
    <w:rsid w:val="00D76CED"/>
    <w:rsid w:val="00D76D15"/>
    <w:rsid w:val="00D76E32"/>
    <w:rsid w:val="00D76E50"/>
    <w:rsid w:val="00D76E7F"/>
    <w:rsid w:val="00D76F1B"/>
    <w:rsid w:val="00D76F88"/>
    <w:rsid w:val="00D76FA2"/>
    <w:rsid w:val="00D76FC2"/>
    <w:rsid w:val="00D76FFA"/>
    <w:rsid w:val="00D77040"/>
    <w:rsid w:val="00D77104"/>
    <w:rsid w:val="00D77192"/>
    <w:rsid w:val="00D771B3"/>
    <w:rsid w:val="00D7722E"/>
    <w:rsid w:val="00D773BD"/>
    <w:rsid w:val="00D7748B"/>
    <w:rsid w:val="00D774FB"/>
    <w:rsid w:val="00D7757C"/>
    <w:rsid w:val="00D775EA"/>
    <w:rsid w:val="00D77629"/>
    <w:rsid w:val="00D7763F"/>
    <w:rsid w:val="00D7769F"/>
    <w:rsid w:val="00D776E8"/>
    <w:rsid w:val="00D77708"/>
    <w:rsid w:val="00D7771F"/>
    <w:rsid w:val="00D777A2"/>
    <w:rsid w:val="00D777C4"/>
    <w:rsid w:val="00D777DA"/>
    <w:rsid w:val="00D77855"/>
    <w:rsid w:val="00D7793F"/>
    <w:rsid w:val="00D77961"/>
    <w:rsid w:val="00D7798D"/>
    <w:rsid w:val="00D77991"/>
    <w:rsid w:val="00D77A28"/>
    <w:rsid w:val="00D77BAD"/>
    <w:rsid w:val="00D77BF4"/>
    <w:rsid w:val="00D77C0B"/>
    <w:rsid w:val="00D77C7E"/>
    <w:rsid w:val="00D77D8C"/>
    <w:rsid w:val="00D77DD7"/>
    <w:rsid w:val="00D77DDE"/>
    <w:rsid w:val="00D77DF4"/>
    <w:rsid w:val="00D77E32"/>
    <w:rsid w:val="00D77E43"/>
    <w:rsid w:val="00D77E49"/>
    <w:rsid w:val="00D77E56"/>
    <w:rsid w:val="00D77EB2"/>
    <w:rsid w:val="00D77F32"/>
    <w:rsid w:val="00D80182"/>
    <w:rsid w:val="00D801AF"/>
    <w:rsid w:val="00D802CB"/>
    <w:rsid w:val="00D8032E"/>
    <w:rsid w:val="00D8033A"/>
    <w:rsid w:val="00D803C2"/>
    <w:rsid w:val="00D803F4"/>
    <w:rsid w:val="00D8043C"/>
    <w:rsid w:val="00D804D4"/>
    <w:rsid w:val="00D804D6"/>
    <w:rsid w:val="00D8062C"/>
    <w:rsid w:val="00D8064F"/>
    <w:rsid w:val="00D80684"/>
    <w:rsid w:val="00D80699"/>
    <w:rsid w:val="00D806A7"/>
    <w:rsid w:val="00D806AC"/>
    <w:rsid w:val="00D8085C"/>
    <w:rsid w:val="00D808BF"/>
    <w:rsid w:val="00D809FF"/>
    <w:rsid w:val="00D80A2A"/>
    <w:rsid w:val="00D80A78"/>
    <w:rsid w:val="00D80AEF"/>
    <w:rsid w:val="00D80B39"/>
    <w:rsid w:val="00D80B69"/>
    <w:rsid w:val="00D80BD6"/>
    <w:rsid w:val="00D80C1C"/>
    <w:rsid w:val="00D80CB6"/>
    <w:rsid w:val="00D80CB9"/>
    <w:rsid w:val="00D80CBA"/>
    <w:rsid w:val="00D80CD0"/>
    <w:rsid w:val="00D80DC0"/>
    <w:rsid w:val="00D80DF1"/>
    <w:rsid w:val="00D80DF2"/>
    <w:rsid w:val="00D80EC7"/>
    <w:rsid w:val="00D8111D"/>
    <w:rsid w:val="00D811CB"/>
    <w:rsid w:val="00D81246"/>
    <w:rsid w:val="00D812AB"/>
    <w:rsid w:val="00D8133B"/>
    <w:rsid w:val="00D813BB"/>
    <w:rsid w:val="00D813DD"/>
    <w:rsid w:val="00D81498"/>
    <w:rsid w:val="00D8157C"/>
    <w:rsid w:val="00D81625"/>
    <w:rsid w:val="00D81636"/>
    <w:rsid w:val="00D8163A"/>
    <w:rsid w:val="00D81657"/>
    <w:rsid w:val="00D81674"/>
    <w:rsid w:val="00D8169A"/>
    <w:rsid w:val="00D817DA"/>
    <w:rsid w:val="00D81805"/>
    <w:rsid w:val="00D8184A"/>
    <w:rsid w:val="00D81963"/>
    <w:rsid w:val="00D8196A"/>
    <w:rsid w:val="00D8198F"/>
    <w:rsid w:val="00D81A38"/>
    <w:rsid w:val="00D81A79"/>
    <w:rsid w:val="00D81ABC"/>
    <w:rsid w:val="00D81ADD"/>
    <w:rsid w:val="00D81AF8"/>
    <w:rsid w:val="00D81B07"/>
    <w:rsid w:val="00D81B1E"/>
    <w:rsid w:val="00D81C76"/>
    <w:rsid w:val="00D81C7C"/>
    <w:rsid w:val="00D81D45"/>
    <w:rsid w:val="00D81D9E"/>
    <w:rsid w:val="00D81DDD"/>
    <w:rsid w:val="00D81E1A"/>
    <w:rsid w:val="00D81E56"/>
    <w:rsid w:val="00D81E95"/>
    <w:rsid w:val="00D81F6A"/>
    <w:rsid w:val="00D8200A"/>
    <w:rsid w:val="00D82052"/>
    <w:rsid w:val="00D8209B"/>
    <w:rsid w:val="00D820A7"/>
    <w:rsid w:val="00D82105"/>
    <w:rsid w:val="00D82305"/>
    <w:rsid w:val="00D82477"/>
    <w:rsid w:val="00D8254C"/>
    <w:rsid w:val="00D82627"/>
    <w:rsid w:val="00D826D7"/>
    <w:rsid w:val="00D82759"/>
    <w:rsid w:val="00D8282A"/>
    <w:rsid w:val="00D8285F"/>
    <w:rsid w:val="00D8287A"/>
    <w:rsid w:val="00D8292A"/>
    <w:rsid w:val="00D82988"/>
    <w:rsid w:val="00D8299E"/>
    <w:rsid w:val="00D82A2D"/>
    <w:rsid w:val="00D82A78"/>
    <w:rsid w:val="00D82AC8"/>
    <w:rsid w:val="00D82BBA"/>
    <w:rsid w:val="00D82BC9"/>
    <w:rsid w:val="00D82C05"/>
    <w:rsid w:val="00D82C9A"/>
    <w:rsid w:val="00D82C9F"/>
    <w:rsid w:val="00D82D73"/>
    <w:rsid w:val="00D82D8F"/>
    <w:rsid w:val="00D82E65"/>
    <w:rsid w:val="00D82EAC"/>
    <w:rsid w:val="00D82EB6"/>
    <w:rsid w:val="00D82F90"/>
    <w:rsid w:val="00D83041"/>
    <w:rsid w:val="00D830F1"/>
    <w:rsid w:val="00D83104"/>
    <w:rsid w:val="00D8320A"/>
    <w:rsid w:val="00D83323"/>
    <w:rsid w:val="00D83398"/>
    <w:rsid w:val="00D833DF"/>
    <w:rsid w:val="00D833E3"/>
    <w:rsid w:val="00D83450"/>
    <w:rsid w:val="00D834BE"/>
    <w:rsid w:val="00D834FE"/>
    <w:rsid w:val="00D83505"/>
    <w:rsid w:val="00D83522"/>
    <w:rsid w:val="00D83588"/>
    <w:rsid w:val="00D835C3"/>
    <w:rsid w:val="00D835C6"/>
    <w:rsid w:val="00D83634"/>
    <w:rsid w:val="00D83721"/>
    <w:rsid w:val="00D83879"/>
    <w:rsid w:val="00D83897"/>
    <w:rsid w:val="00D83B69"/>
    <w:rsid w:val="00D83B78"/>
    <w:rsid w:val="00D83C75"/>
    <w:rsid w:val="00D83C8E"/>
    <w:rsid w:val="00D83CF3"/>
    <w:rsid w:val="00D83DE1"/>
    <w:rsid w:val="00D83EE3"/>
    <w:rsid w:val="00D83FB6"/>
    <w:rsid w:val="00D83FFD"/>
    <w:rsid w:val="00D84025"/>
    <w:rsid w:val="00D8412D"/>
    <w:rsid w:val="00D84154"/>
    <w:rsid w:val="00D8434A"/>
    <w:rsid w:val="00D843F3"/>
    <w:rsid w:val="00D84419"/>
    <w:rsid w:val="00D8445D"/>
    <w:rsid w:val="00D84481"/>
    <w:rsid w:val="00D844A1"/>
    <w:rsid w:val="00D8454C"/>
    <w:rsid w:val="00D845AB"/>
    <w:rsid w:val="00D845F1"/>
    <w:rsid w:val="00D84604"/>
    <w:rsid w:val="00D84662"/>
    <w:rsid w:val="00D84667"/>
    <w:rsid w:val="00D846A5"/>
    <w:rsid w:val="00D84ACC"/>
    <w:rsid w:val="00D84AF4"/>
    <w:rsid w:val="00D84B42"/>
    <w:rsid w:val="00D84D2F"/>
    <w:rsid w:val="00D84D4F"/>
    <w:rsid w:val="00D84D79"/>
    <w:rsid w:val="00D85019"/>
    <w:rsid w:val="00D85122"/>
    <w:rsid w:val="00D85240"/>
    <w:rsid w:val="00D85252"/>
    <w:rsid w:val="00D8529C"/>
    <w:rsid w:val="00D852CF"/>
    <w:rsid w:val="00D852D5"/>
    <w:rsid w:val="00D85312"/>
    <w:rsid w:val="00D8532D"/>
    <w:rsid w:val="00D85332"/>
    <w:rsid w:val="00D85359"/>
    <w:rsid w:val="00D853BD"/>
    <w:rsid w:val="00D85469"/>
    <w:rsid w:val="00D85518"/>
    <w:rsid w:val="00D85572"/>
    <w:rsid w:val="00D85578"/>
    <w:rsid w:val="00D855D3"/>
    <w:rsid w:val="00D856A6"/>
    <w:rsid w:val="00D8570E"/>
    <w:rsid w:val="00D8574A"/>
    <w:rsid w:val="00D85786"/>
    <w:rsid w:val="00D859DB"/>
    <w:rsid w:val="00D85A00"/>
    <w:rsid w:val="00D85BA9"/>
    <w:rsid w:val="00D85C29"/>
    <w:rsid w:val="00D85C2E"/>
    <w:rsid w:val="00D85C5E"/>
    <w:rsid w:val="00D85CAD"/>
    <w:rsid w:val="00D85E44"/>
    <w:rsid w:val="00D85E57"/>
    <w:rsid w:val="00D85E71"/>
    <w:rsid w:val="00D85F43"/>
    <w:rsid w:val="00D85F5C"/>
    <w:rsid w:val="00D85F94"/>
    <w:rsid w:val="00D85FD5"/>
    <w:rsid w:val="00D86006"/>
    <w:rsid w:val="00D86047"/>
    <w:rsid w:val="00D86250"/>
    <w:rsid w:val="00D86280"/>
    <w:rsid w:val="00D86294"/>
    <w:rsid w:val="00D86299"/>
    <w:rsid w:val="00D862AF"/>
    <w:rsid w:val="00D86320"/>
    <w:rsid w:val="00D86448"/>
    <w:rsid w:val="00D8644C"/>
    <w:rsid w:val="00D86470"/>
    <w:rsid w:val="00D8647E"/>
    <w:rsid w:val="00D864D8"/>
    <w:rsid w:val="00D864E7"/>
    <w:rsid w:val="00D86511"/>
    <w:rsid w:val="00D86559"/>
    <w:rsid w:val="00D86640"/>
    <w:rsid w:val="00D8667F"/>
    <w:rsid w:val="00D866AD"/>
    <w:rsid w:val="00D86732"/>
    <w:rsid w:val="00D8676B"/>
    <w:rsid w:val="00D86829"/>
    <w:rsid w:val="00D86976"/>
    <w:rsid w:val="00D86989"/>
    <w:rsid w:val="00D869BD"/>
    <w:rsid w:val="00D869D9"/>
    <w:rsid w:val="00D86A5B"/>
    <w:rsid w:val="00D86A78"/>
    <w:rsid w:val="00D86AF4"/>
    <w:rsid w:val="00D86B0F"/>
    <w:rsid w:val="00D86B35"/>
    <w:rsid w:val="00D86B5B"/>
    <w:rsid w:val="00D86D23"/>
    <w:rsid w:val="00D86DA9"/>
    <w:rsid w:val="00D86DB1"/>
    <w:rsid w:val="00D86E64"/>
    <w:rsid w:val="00D86F3E"/>
    <w:rsid w:val="00D87157"/>
    <w:rsid w:val="00D871B8"/>
    <w:rsid w:val="00D87287"/>
    <w:rsid w:val="00D87298"/>
    <w:rsid w:val="00D873DB"/>
    <w:rsid w:val="00D8757F"/>
    <w:rsid w:val="00D875E4"/>
    <w:rsid w:val="00D875E6"/>
    <w:rsid w:val="00D87681"/>
    <w:rsid w:val="00D87762"/>
    <w:rsid w:val="00D8785A"/>
    <w:rsid w:val="00D87860"/>
    <w:rsid w:val="00D87905"/>
    <w:rsid w:val="00D8791F"/>
    <w:rsid w:val="00D87933"/>
    <w:rsid w:val="00D8794F"/>
    <w:rsid w:val="00D879E6"/>
    <w:rsid w:val="00D87A31"/>
    <w:rsid w:val="00D87A53"/>
    <w:rsid w:val="00D87ABF"/>
    <w:rsid w:val="00D87BA1"/>
    <w:rsid w:val="00D87BBC"/>
    <w:rsid w:val="00D87BDA"/>
    <w:rsid w:val="00D87BF0"/>
    <w:rsid w:val="00D87C78"/>
    <w:rsid w:val="00D87C8E"/>
    <w:rsid w:val="00D87DB7"/>
    <w:rsid w:val="00D87F97"/>
    <w:rsid w:val="00D90043"/>
    <w:rsid w:val="00D90101"/>
    <w:rsid w:val="00D90176"/>
    <w:rsid w:val="00D90184"/>
    <w:rsid w:val="00D90212"/>
    <w:rsid w:val="00D90250"/>
    <w:rsid w:val="00D902BA"/>
    <w:rsid w:val="00D90304"/>
    <w:rsid w:val="00D90444"/>
    <w:rsid w:val="00D90501"/>
    <w:rsid w:val="00D90569"/>
    <w:rsid w:val="00D905E2"/>
    <w:rsid w:val="00D90613"/>
    <w:rsid w:val="00D90793"/>
    <w:rsid w:val="00D90801"/>
    <w:rsid w:val="00D90829"/>
    <w:rsid w:val="00D9083B"/>
    <w:rsid w:val="00D90894"/>
    <w:rsid w:val="00D908E7"/>
    <w:rsid w:val="00D9090E"/>
    <w:rsid w:val="00D909AE"/>
    <w:rsid w:val="00D90AE0"/>
    <w:rsid w:val="00D90BA1"/>
    <w:rsid w:val="00D90D3E"/>
    <w:rsid w:val="00D90DCC"/>
    <w:rsid w:val="00D90E3E"/>
    <w:rsid w:val="00D90E56"/>
    <w:rsid w:val="00D90E6F"/>
    <w:rsid w:val="00D90E74"/>
    <w:rsid w:val="00D90EE3"/>
    <w:rsid w:val="00D90FF9"/>
    <w:rsid w:val="00D91069"/>
    <w:rsid w:val="00D910AE"/>
    <w:rsid w:val="00D9118C"/>
    <w:rsid w:val="00D911D5"/>
    <w:rsid w:val="00D912F9"/>
    <w:rsid w:val="00D91408"/>
    <w:rsid w:val="00D91456"/>
    <w:rsid w:val="00D914FE"/>
    <w:rsid w:val="00D91523"/>
    <w:rsid w:val="00D91541"/>
    <w:rsid w:val="00D915F2"/>
    <w:rsid w:val="00D91761"/>
    <w:rsid w:val="00D91815"/>
    <w:rsid w:val="00D918DD"/>
    <w:rsid w:val="00D918F0"/>
    <w:rsid w:val="00D91A0F"/>
    <w:rsid w:val="00D91A45"/>
    <w:rsid w:val="00D91B29"/>
    <w:rsid w:val="00D91BEC"/>
    <w:rsid w:val="00D91C79"/>
    <w:rsid w:val="00D91CA3"/>
    <w:rsid w:val="00D91D36"/>
    <w:rsid w:val="00D91DFA"/>
    <w:rsid w:val="00D91E1A"/>
    <w:rsid w:val="00D91E2E"/>
    <w:rsid w:val="00D91EA9"/>
    <w:rsid w:val="00D9228B"/>
    <w:rsid w:val="00D922E6"/>
    <w:rsid w:val="00D92308"/>
    <w:rsid w:val="00D9231C"/>
    <w:rsid w:val="00D92327"/>
    <w:rsid w:val="00D923F9"/>
    <w:rsid w:val="00D924D8"/>
    <w:rsid w:val="00D9256E"/>
    <w:rsid w:val="00D925CC"/>
    <w:rsid w:val="00D92721"/>
    <w:rsid w:val="00D9273A"/>
    <w:rsid w:val="00D9274E"/>
    <w:rsid w:val="00D928F7"/>
    <w:rsid w:val="00D9290D"/>
    <w:rsid w:val="00D92A15"/>
    <w:rsid w:val="00D92AC9"/>
    <w:rsid w:val="00D92B2C"/>
    <w:rsid w:val="00D92B5C"/>
    <w:rsid w:val="00D92CD2"/>
    <w:rsid w:val="00D92F79"/>
    <w:rsid w:val="00D93013"/>
    <w:rsid w:val="00D931DA"/>
    <w:rsid w:val="00D932B3"/>
    <w:rsid w:val="00D93307"/>
    <w:rsid w:val="00D9332E"/>
    <w:rsid w:val="00D93336"/>
    <w:rsid w:val="00D933D1"/>
    <w:rsid w:val="00D933D4"/>
    <w:rsid w:val="00D934BD"/>
    <w:rsid w:val="00D9356E"/>
    <w:rsid w:val="00D935ED"/>
    <w:rsid w:val="00D9379C"/>
    <w:rsid w:val="00D9385C"/>
    <w:rsid w:val="00D93861"/>
    <w:rsid w:val="00D93A05"/>
    <w:rsid w:val="00D93AAC"/>
    <w:rsid w:val="00D93ABF"/>
    <w:rsid w:val="00D93B1B"/>
    <w:rsid w:val="00D93B20"/>
    <w:rsid w:val="00D93C4A"/>
    <w:rsid w:val="00D93C64"/>
    <w:rsid w:val="00D93C93"/>
    <w:rsid w:val="00D93D2B"/>
    <w:rsid w:val="00D93DDF"/>
    <w:rsid w:val="00D93E0B"/>
    <w:rsid w:val="00D93E87"/>
    <w:rsid w:val="00D93EF1"/>
    <w:rsid w:val="00D9406F"/>
    <w:rsid w:val="00D940CA"/>
    <w:rsid w:val="00D94155"/>
    <w:rsid w:val="00D9416F"/>
    <w:rsid w:val="00D9417F"/>
    <w:rsid w:val="00D94231"/>
    <w:rsid w:val="00D94413"/>
    <w:rsid w:val="00D9444C"/>
    <w:rsid w:val="00D94472"/>
    <w:rsid w:val="00D945B4"/>
    <w:rsid w:val="00D94672"/>
    <w:rsid w:val="00D94698"/>
    <w:rsid w:val="00D948CF"/>
    <w:rsid w:val="00D949ED"/>
    <w:rsid w:val="00D94AEC"/>
    <w:rsid w:val="00D94B56"/>
    <w:rsid w:val="00D94B66"/>
    <w:rsid w:val="00D94CAC"/>
    <w:rsid w:val="00D94D05"/>
    <w:rsid w:val="00D94DD2"/>
    <w:rsid w:val="00D94E14"/>
    <w:rsid w:val="00D94E1C"/>
    <w:rsid w:val="00D94F4F"/>
    <w:rsid w:val="00D9504E"/>
    <w:rsid w:val="00D95071"/>
    <w:rsid w:val="00D95142"/>
    <w:rsid w:val="00D951D6"/>
    <w:rsid w:val="00D95239"/>
    <w:rsid w:val="00D952A7"/>
    <w:rsid w:val="00D952EE"/>
    <w:rsid w:val="00D95363"/>
    <w:rsid w:val="00D9538C"/>
    <w:rsid w:val="00D95393"/>
    <w:rsid w:val="00D954B3"/>
    <w:rsid w:val="00D956B5"/>
    <w:rsid w:val="00D9575B"/>
    <w:rsid w:val="00D95873"/>
    <w:rsid w:val="00D958AD"/>
    <w:rsid w:val="00D95A7A"/>
    <w:rsid w:val="00D95B0F"/>
    <w:rsid w:val="00D95B41"/>
    <w:rsid w:val="00D95BCE"/>
    <w:rsid w:val="00D95CBC"/>
    <w:rsid w:val="00D95D19"/>
    <w:rsid w:val="00D95D94"/>
    <w:rsid w:val="00D95DB1"/>
    <w:rsid w:val="00D95E3E"/>
    <w:rsid w:val="00D95ECE"/>
    <w:rsid w:val="00D95EE3"/>
    <w:rsid w:val="00D960C0"/>
    <w:rsid w:val="00D9611B"/>
    <w:rsid w:val="00D96480"/>
    <w:rsid w:val="00D964A8"/>
    <w:rsid w:val="00D96529"/>
    <w:rsid w:val="00D9655D"/>
    <w:rsid w:val="00D965C7"/>
    <w:rsid w:val="00D965FF"/>
    <w:rsid w:val="00D966AC"/>
    <w:rsid w:val="00D96707"/>
    <w:rsid w:val="00D96899"/>
    <w:rsid w:val="00D96A32"/>
    <w:rsid w:val="00D96A59"/>
    <w:rsid w:val="00D96B7A"/>
    <w:rsid w:val="00D96B8A"/>
    <w:rsid w:val="00D96B8F"/>
    <w:rsid w:val="00D96D53"/>
    <w:rsid w:val="00D96DCF"/>
    <w:rsid w:val="00D96F4C"/>
    <w:rsid w:val="00D96F6A"/>
    <w:rsid w:val="00D96F9F"/>
    <w:rsid w:val="00D96FED"/>
    <w:rsid w:val="00D9708F"/>
    <w:rsid w:val="00D970AD"/>
    <w:rsid w:val="00D970EF"/>
    <w:rsid w:val="00D97151"/>
    <w:rsid w:val="00D9724C"/>
    <w:rsid w:val="00D972BC"/>
    <w:rsid w:val="00D9733C"/>
    <w:rsid w:val="00D97425"/>
    <w:rsid w:val="00D974EF"/>
    <w:rsid w:val="00D97510"/>
    <w:rsid w:val="00D97526"/>
    <w:rsid w:val="00D97673"/>
    <w:rsid w:val="00D976EC"/>
    <w:rsid w:val="00D977C3"/>
    <w:rsid w:val="00D97852"/>
    <w:rsid w:val="00D9793C"/>
    <w:rsid w:val="00D97A7B"/>
    <w:rsid w:val="00D97AA9"/>
    <w:rsid w:val="00D97AE3"/>
    <w:rsid w:val="00D97B87"/>
    <w:rsid w:val="00D97C42"/>
    <w:rsid w:val="00D97C79"/>
    <w:rsid w:val="00D97D26"/>
    <w:rsid w:val="00D97DC8"/>
    <w:rsid w:val="00D97EE8"/>
    <w:rsid w:val="00D97EEC"/>
    <w:rsid w:val="00D97F03"/>
    <w:rsid w:val="00DA005C"/>
    <w:rsid w:val="00DA0260"/>
    <w:rsid w:val="00DA0304"/>
    <w:rsid w:val="00DA04C5"/>
    <w:rsid w:val="00DA05D0"/>
    <w:rsid w:val="00DA05EB"/>
    <w:rsid w:val="00DA06A8"/>
    <w:rsid w:val="00DA06AD"/>
    <w:rsid w:val="00DA073C"/>
    <w:rsid w:val="00DA077F"/>
    <w:rsid w:val="00DA07AB"/>
    <w:rsid w:val="00DA0815"/>
    <w:rsid w:val="00DA08D5"/>
    <w:rsid w:val="00DA0998"/>
    <w:rsid w:val="00DA0A72"/>
    <w:rsid w:val="00DA0AC5"/>
    <w:rsid w:val="00DA0AE2"/>
    <w:rsid w:val="00DA0B3C"/>
    <w:rsid w:val="00DA0B99"/>
    <w:rsid w:val="00DA0BC5"/>
    <w:rsid w:val="00DA0C4D"/>
    <w:rsid w:val="00DA0D23"/>
    <w:rsid w:val="00DA0E3E"/>
    <w:rsid w:val="00DA0E98"/>
    <w:rsid w:val="00DA0ED7"/>
    <w:rsid w:val="00DA0F08"/>
    <w:rsid w:val="00DA0FDC"/>
    <w:rsid w:val="00DA110D"/>
    <w:rsid w:val="00DA115C"/>
    <w:rsid w:val="00DA11A7"/>
    <w:rsid w:val="00DA1219"/>
    <w:rsid w:val="00DA1265"/>
    <w:rsid w:val="00DA13A4"/>
    <w:rsid w:val="00DA13EF"/>
    <w:rsid w:val="00DA1468"/>
    <w:rsid w:val="00DA1506"/>
    <w:rsid w:val="00DA164B"/>
    <w:rsid w:val="00DA1712"/>
    <w:rsid w:val="00DA1790"/>
    <w:rsid w:val="00DA1879"/>
    <w:rsid w:val="00DA1898"/>
    <w:rsid w:val="00DA1917"/>
    <w:rsid w:val="00DA1A6D"/>
    <w:rsid w:val="00DA1B01"/>
    <w:rsid w:val="00DA1B3F"/>
    <w:rsid w:val="00DA1B41"/>
    <w:rsid w:val="00DA1B43"/>
    <w:rsid w:val="00DA1B70"/>
    <w:rsid w:val="00DA1C5F"/>
    <w:rsid w:val="00DA1C71"/>
    <w:rsid w:val="00DA1E6A"/>
    <w:rsid w:val="00DA1E8C"/>
    <w:rsid w:val="00DA1ED9"/>
    <w:rsid w:val="00DA1F33"/>
    <w:rsid w:val="00DA1F8E"/>
    <w:rsid w:val="00DA1FA9"/>
    <w:rsid w:val="00DA204C"/>
    <w:rsid w:val="00DA21FE"/>
    <w:rsid w:val="00DA2218"/>
    <w:rsid w:val="00DA2317"/>
    <w:rsid w:val="00DA23C7"/>
    <w:rsid w:val="00DA241B"/>
    <w:rsid w:val="00DA2422"/>
    <w:rsid w:val="00DA2442"/>
    <w:rsid w:val="00DA261B"/>
    <w:rsid w:val="00DA2632"/>
    <w:rsid w:val="00DA2642"/>
    <w:rsid w:val="00DA266F"/>
    <w:rsid w:val="00DA2736"/>
    <w:rsid w:val="00DA2745"/>
    <w:rsid w:val="00DA2810"/>
    <w:rsid w:val="00DA29D7"/>
    <w:rsid w:val="00DA2AB1"/>
    <w:rsid w:val="00DA2B6B"/>
    <w:rsid w:val="00DA2B85"/>
    <w:rsid w:val="00DA2BB1"/>
    <w:rsid w:val="00DA2C0C"/>
    <w:rsid w:val="00DA2C8B"/>
    <w:rsid w:val="00DA2D3E"/>
    <w:rsid w:val="00DA2D67"/>
    <w:rsid w:val="00DA2D8A"/>
    <w:rsid w:val="00DA2DB4"/>
    <w:rsid w:val="00DA2E2A"/>
    <w:rsid w:val="00DA2E63"/>
    <w:rsid w:val="00DA2F75"/>
    <w:rsid w:val="00DA2FC9"/>
    <w:rsid w:val="00DA3046"/>
    <w:rsid w:val="00DA30C6"/>
    <w:rsid w:val="00DA323F"/>
    <w:rsid w:val="00DA3366"/>
    <w:rsid w:val="00DA3399"/>
    <w:rsid w:val="00DA345C"/>
    <w:rsid w:val="00DA34D7"/>
    <w:rsid w:val="00DA351E"/>
    <w:rsid w:val="00DA36FA"/>
    <w:rsid w:val="00DA3716"/>
    <w:rsid w:val="00DA378E"/>
    <w:rsid w:val="00DA37D9"/>
    <w:rsid w:val="00DA38B4"/>
    <w:rsid w:val="00DA38DB"/>
    <w:rsid w:val="00DA38F2"/>
    <w:rsid w:val="00DA3933"/>
    <w:rsid w:val="00DA3982"/>
    <w:rsid w:val="00DA39C0"/>
    <w:rsid w:val="00DA39C7"/>
    <w:rsid w:val="00DA3A4A"/>
    <w:rsid w:val="00DA3A4D"/>
    <w:rsid w:val="00DA3B7A"/>
    <w:rsid w:val="00DA3C68"/>
    <w:rsid w:val="00DA3C6D"/>
    <w:rsid w:val="00DA3D03"/>
    <w:rsid w:val="00DA3DA1"/>
    <w:rsid w:val="00DA3DB6"/>
    <w:rsid w:val="00DA3DCF"/>
    <w:rsid w:val="00DA3DE1"/>
    <w:rsid w:val="00DA3E30"/>
    <w:rsid w:val="00DA3EE9"/>
    <w:rsid w:val="00DA3F7E"/>
    <w:rsid w:val="00DA4198"/>
    <w:rsid w:val="00DA41C7"/>
    <w:rsid w:val="00DA41DA"/>
    <w:rsid w:val="00DA41F2"/>
    <w:rsid w:val="00DA4246"/>
    <w:rsid w:val="00DA427D"/>
    <w:rsid w:val="00DA42EA"/>
    <w:rsid w:val="00DA42FE"/>
    <w:rsid w:val="00DA431E"/>
    <w:rsid w:val="00DA431F"/>
    <w:rsid w:val="00DA4369"/>
    <w:rsid w:val="00DA43D9"/>
    <w:rsid w:val="00DA440D"/>
    <w:rsid w:val="00DA445E"/>
    <w:rsid w:val="00DA44EF"/>
    <w:rsid w:val="00DA4548"/>
    <w:rsid w:val="00DA45A2"/>
    <w:rsid w:val="00DA45EF"/>
    <w:rsid w:val="00DA467F"/>
    <w:rsid w:val="00DA4684"/>
    <w:rsid w:val="00DA468C"/>
    <w:rsid w:val="00DA469A"/>
    <w:rsid w:val="00DA46E9"/>
    <w:rsid w:val="00DA4822"/>
    <w:rsid w:val="00DA48A2"/>
    <w:rsid w:val="00DA48C5"/>
    <w:rsid w:val="00DA48D3"/>
    <w:rsid w:val="00DA4978"/>
    <w:rsid w:val="00DA4996"/>
    <w:rsid w:val="00DA49F1"/>
    <w:rsid w:val="00DA4BB9"/>
    <w:rsid w:val="00DA4C08"/>
    <w:rsid w:val="00DA4C0A"/>
    <w:rsid w:val="00DA4CB7"/>
    <w:rsid w:val="00DA4D01"/>
    <w:rsid w:val="00DA4D1B"/>
    <w:rsid w:val="00DA4DC8"/>
    <w:rsid w:val="00DA4DFC"/>
    <w:rsid w:val="00DA4E46"/>
    <w:rsid w:val="00DA4E91"/>
    <w:rsid w:val="00DA4EBE"/>
    <w:rsid w:val="00DA5019"/>
    <w:rsid w:val="00DA51D0"/>
    <w:rsid w:val="00DA529D"/>
    <w:rsid w:val="00DA5385"/>
    <w:rsid w:val="00DA543E"/>
    <w:rsid w:val="00DA545F"/>
    <w:rsid w:val="00DA54FF"/>
    <w:rsid w:val="00DA557D"/>
    <w:rsid w:val="00DA55FA"/>
    <w:rsid w:val="00DA56C1"/>
    <w:rsid w:val="00DA5814"/>
    <w:rsid w:val="00DA58EF"/>
    <w:rsid w:val="00DA594C"/>
    <w:rsid w:val="00DA5970"/>
    <w:rsid w:val="00DA5AF1"/>
    <w:rsid w:val="00DA5B4B"/>
    <w:rsid w:val="00DA5B55"/>
    <w:rsid w:val="00DA5B7A"/>
    <w:rsid w:val="00DA5C1D"/>
    <w:rsid w:val="00DA5C9F"/>
    <w:rsid w:val="00DA5CB8"/>
    <w:rsid w:val="00DA5CDB"/>
    <w:rsid w:val="00DA5D26"/>
    <w:rsid w:val="00DA5E13"/>
    <w:rsid w:val="00DA5E60"/>
    <w:rsid w:val="00DA5F2D"/>
    <w:rsid w:val="00DA5FA8"/>
    <w:rsid w:val="00DA5FED"/>
    <w:rsid w:val="00DA608B"/>
    <w:rsid w:val="00DA60DC"/>
    <w:rsid w:val="00DA60F5"/>
    <w:rsid w:val="00DA6101"/>
    <w:rsid w:val="00DA6137"/>
    <w:rsid w:val="00DA615D"/>
    <w:rsid w:val="00DA6166"/>
    <w:rsid w:val="00DA6184"/>
    <w:rsid w:val="00DA61A7"/>
    <w:rsid w:val="00DA6246"/>
    <w:rsid w:val="00DA627B"/>
    <w:rsid w:val="00DA62CA"/>
    <w:rsid w:val="00DA639B"/>
    <w:rsid w:val="00DA640D"/>
    <w:rsid w:val="00DA6480"/>
    <w:rsid w:val="00DA6583"/>
    <w:rsid w:val="00DA6626"/>
    <w:rsid w:val="00DA66E9"/>
    <w:rsid w:val="00DA6782"/>
    <w:rsid w:val="00DA67E3"/>
    <w:rsid w:val="00DA6809"/>
    <w:rsid w:val="00DA68A8"/>
    <w:rsid w:val="00DA6A5A"/>
    <w:rsid w:val="00DA6B07"/>
    <w:rsid w:val="00DA6B1D"/>
    <w:rsid w:val="00DA6C19"/>
    <w:rsid w:val="00DA6C56"/>
    <w:rsid w:val="00DA6CC6"/>
    <w:rsid w:val="00DA6D0C"/>
    <w:rsid w:val="00DA6D12"/>
    <w:rsid w:val="00DA6DC3"/>
    <w:rsid w:val="00DA6DC4"/>
    <w:rsid w:val="00DA7019"/>
    <w:rsid w:val="00DA70D5"/>
    <w:rsid w:val="00DA70DE"/>
    <w:rsid w:val="00DA716C"/>
    <w:rsid w:val="00DA719F"/>
    <w:rsid w:val="00DA72D8"/>
    <w:rsid w:val="00DA72EF"/>
    <w:rsid w:val="00DA73BA"/>
    <w:rsid w:val="00DA740A"/>
    <w:rsid w:val="00DA7417"/>
    <w:rsid w:val="00DA7487"/>
    <w:rsid w:val="00DA74EF"/>
    <w:rsid w:val="00DA750C"/>
    <w:rsid w:val="00DA766E"/>
    <w:rsid w:val="00DA767D"/>
    <w:rsid w:val="00DA791B"/>
    <w:rsid w:val="00DA7A35"/>
    <w:rsid w:val="00DA7A50"/>
    <w:rsid w:val="00DA7AC4"/>
    <w:rsid w:val="00DA7AE5"/>
    <w:rsid w:val="00DA7AE6"/>
    <w:rsid w:val="00DA7AEA"/>
    <w:rsid w:val="00DA7B09"/>
    <w:rsid w:val="00DA7BDF"/>
    <w:rsid w:val="00DA7C15"/>
    <w:rsid w:val="00DA7C35"/>
    <w:rsid w:val="00DA7C52"/>
    <w:rsid w:val="00DA7D03"/>
    <w:rsid w:val="00DA7D04"/>
    <w:rsid w:val="00DA7D8B"/>
    <w:rsid w:val="00DA7E0A"/>
    <w:rsid w:val="00DA7E45"/>
    <w:rsid w:val="00DA7EFF"/>
    <w:rsid w:val="00DA7FA7"/>
    <w:rsid w:val="00DB0096"/>
    <w:rsid w:val="00DB0233"/>
    <w:rsid w:val="00DB036B"/>
    <w:rsid w:val="00DB0461"/>
    <w:rsid w:val="00DB04BE"/>
    <w:rsid w:val="00DB04FA"/>
    <w:rsid w:val="00DB051C"/>
    <w:rsid w:val="00DB0615"/>
    <w:rsid w:val="00DB0735"/>
    <w:rsid w:val="00DB074B"/>
    <w:rsid w:val="00DB0764"/>
    <w:rsid w:val="00DB0778"/>
    <w:rsid w:val="00DB07A7"/>
    <w:rsid w:val="00DB07B2"/>
    <w:rsid w:val="00DB0885"/>
    <w:rsid w:val="00DB098D"/>
    <w:rsid w:val="00DB0A44"/>
    <w:rsid w:val="00DB0B23"/>
    <w:rsid w:val="00DB0C59"/>
    <w:rsid w:val="00DB0DED"/>
    <w:rsid w:val="00DB0E32"/>
    <w:rsid w:val="00DB0E39"/>
    <w:rsid w:val="00DB0F62"/>
    <w:rsid w:val="00DB1058"/>
    <w:rsid w:val="00DB10F1"/>
    <w:rsid w:val="00DB113D"/>
    <w:rsid w:val="00DB1156"/>
    <w:rsid w:val="00DB120C"/>
    <w:rsid w:val="00DB121A"/>
    <w:rsid w:val="00DB129B"/>
    <w:rsid w:val="00DB12BA"/>
    <w:rsid w:val="00DB12F5"/>
    <w:rsid w:val="00DB12FD"/>
    <w:rsid w:val="00DB15C9"/>
    <w:rsid w:val="00DB15FC"/>
    <w:rsid w:val="00DB1681"/>
    <w:rsid w:val="00DB18DE"/>
    <w:rsid w:val="00DB1989"/>
    <w:rsid w:val="00DB1991"/>
    <w:rsid w:val="00DB19C3"/>
    <w:rsid w:val="00DB1BC3"/>
    <w:rsid w:val="00DB1CD2"/>
    <w:rsid w:val="00DB1CE8"/>
    <w:rsid w:val="00DB1D87"/>
    <w:rsid w:val="00DB1D92"/>
    <w:rsid w:val="00DB1D98"/>
    <w:rsid w:val="00DB1E6D"/>
    <w:rsid w:val="00DB1E75"/>
    <w:rsid w:val="00DB1EE1"/>
    <w:rsid w:val="00DB1F00"/>
    <w:rsid w:val="00DB1FD2"/>
    <w:rsid w:val="00DB2023"/>
    <w:rsid w:val="00DB207F"/>
    <w:rsid w:val="00DB22D6"/>
    <w:rsid w:val="00DB2343"/>
    <w:rsid w:val="00DB2371"/>
    <w:rsid w:val="00DB24B8"/>
    <w:rsid w:val="00DB24FD"/>
    <w:rsid w:val="00DB2500"/>
    <w:rsid w:val="00DB2551"/>
    <w:rsid w:val="00DB2566"/>
    <w:rsid w:val="00DB2580"/>
    <w:rsid w:val="00DB2615"/>
    <w:rsid w:val="00DB268A"/>
    <w:rsid w:val="00DB2893"/>
    <w:rsid w:val="00DB28B5"/>
    <w:rsid w:val="00DB28C3"/>
    <w:rsid w:val="00DB28CB"/>
    <w:rsid w:val="00DB2903"/>
    <w:rsid w:val="00DB299B"/>
    <w:rsid w:val="00DB29D1"/>
    <w:rsid w:val="00DB2A0E"/>
    <w:rsid w:val="00DB2AE6"/>
    <w:rsid w:val="00DB2C62"/>
    <w:rsid w:val="00DB2CB8"/>
    <w:rsid w:val="00DB2CD5"/>
    <w:rsid w:val="00DB2D12"/>
    <w:rsid w:val="00DB2D6B"/>
    <w:rsid w:val="00DB2DA3"/>
    <w:rsid w:val="00DB2DD5"/>
    <w:rsid w:val="00DB2E04"/>
    <w:rsid w:val="00DB2EAB"/>
    <w:rsid w:val="00DB2F48"/>
    <w:rsid w:val="00DB2F66"/>
    <w:rsid w:val="00DB2FAB"/>
    <w:rsid w:val="00DB31CA"/>
    <w:rsid w:val="00DB3234"/>
    <w:rsid w:val="00DB3260"/>
    <w:rsid w:val="00DB3270"/>
    <w:rsid w:val="00DB3287"/>
    <w:rsid w:val="00DB336B"/>
    <w:rsid w:val="00DB3494"/>
    <w:rsid w:val="00DB34A4"/>
    <w:rsid w:val="00DB34F0"/>
    <w:rsid w:val="00DB3582"/>
    <w:rsid w:val="00DB3596"/>
    <w:rsid w:val="00DB35F3"/>
    <w:rsid w:val="00DB3618"/>
    <w:rsid w:val="00DB3B3D"/>
    <w:rsid w:val="00DB3B7A"/>
    <w:rsid w:val="00DB3BA1"/>
    <w:rsid w:val="00DB3BED"/>
    <w:rsid w:val="00DB3C52"/>
    <w:rsid w:val="00DB3CCB"/>
    <w:rsid w:val="00DB3CDE"/>
    <w:rsid w:val="00DB3D70"/>
    <w:rsid w:val="00DB3D8D"/>
    <w:rsid w:val="00DB3E02"/>
    <w:rsid w:val="00DB406D"/>
    <w:rsid w:val="00DB40FC"/>
    <w:rsid w:val="00DB416C"/>
    <w:rsid w:val="00DB41CC"/>
    <w:rsid w:val="00DB41F0"/>
    <w:rsid w:val="00DB4286"/>
    <w:rsid w:val="00DB431F"/>
    <w:rsid w:val="00DB4333"/>
    <w:rsid w:val="00DB4350"/>
    <w:rsid w:val="00DB4375"/>
    <w:rsid w:val="00DB4389"/>
    <w:rsid w:val="00DB43D8"/>
    <w:rsid w:val="00DB43FA"/>
    <w:rsid w:val="00DB4433"/>
    <w:rsid w:val="00DB4498"/>
    <w:rsid w:val="00DB44F1"/>
    <w:rsid w:val="00DB44FC"/>
    <w:rsid w:val="00DB45C5"/>
    <w:rsid w:val="00DB4669"/>
    <w:rsid w:val="00DB46F7"/>
    <w:rsid w:val="00DB47F8"/>
    <w:rsid w:val="00DB47FF"/>
    <w:rsid w:val="00DB4812"/>
    <w:rsid w:val="00DB4924"/>
    <w:rsid w:val="00DB4A16"/>
    <w:rsid w:val="00DB4C5C"/>
    <w:rsid w:val="00DB4C92"/>
    <w:rsid w:val="00DB4D5F"/>
    <w:rsid w:val="00DB4D93"/>
    <w:rsid w:val="00DB4F5B"/>
    <w:rsid w:val="00DB5067"/>
    <w:rsid w:val="00DB5319"/>
    <w:rsid w:val="00DB53CA"/>
    <w:rsid w:val="00DB53F6"/>
    <w:rsid w:val="00DB5448"/>
    <w:rsid w:val="00DB5490"/>
    <w:rsid w:val="00DB54F3"/>
    <w:rsid w:val="00DB551D"/>
    <w:rsid w:val="00DB5546"/>
    <w:rsid w:val="00DB55A3"/>
    <w:rsid w:val="00DB5663"/>
    <w:rsid w:val="00DB568D"/>
    <w:rsid w:val="00DB5763"/>
    <w:rsid w:val="00DB57BD"/>
    <w:rsid w:val="00DB5B4D"/>
    <w:rsid w:val="00DB5BAA"/>
    <w:rsid w:val="00DB5CA1"/>
    <w:rsid w:val="00DB5CBA"/>
    <w:rsid w:val="00DB5CE4"/>
    <w:rsid w:val="00DB5DD9"/>
    <w:rsid w:val="00DB5E94"/>
    <w:rsid w:val="00DB5F25"/>
    <w:rsid w:val="00DB5FC3"/>
    <w:rsid w:val="00DB6138"/>
    <w:rsid w:val="00DB6148"/>
    <w:rsid w:val="00DB615C"/>
    <w:rsid w:val="00DB61BC"/>
    <w:rsid w:val="00DB61F8"/>
    <w:rsid w:val="00DB638D"/>
    <w:rsid w:val="00DB6672"/>
    <w:rsid w:val="00DB67A1"/>
    <w:rsid w:val="00DB67A8"/>
    <w:rsid w:val="00DB682D"/>
    <w:rsid w:val="00DB686A"/>
    <w:rsid w:val="00DB687D"/>
    <w:rsid w:val="00DB68B6"/>
    <w:rsid w:val="00DB6927"/>
    <w:rsid w:val="00DB6965"/>
    <w:rsid w:val="00DB698F"/>
    <w:rsid w:val="00DB6A0E"/>
    <w:rsid w:val="00DB6ABF"/>
    <w:rsid w:val="00DB6B4F"/>
    <w:rsid w:val="00DB6B52"/>
    <w:rsid w:val="00DB6BB1"/>
    <w:rsid w:val="00DB6BEF"/>
    <w:rsid w:val="00DB6C9F"/>
    <w:rsid w:val="00DB6D59"/>
    <w:rsid w:val="00DB6DAE"/>
    <w:rsid w:val="00DB6E39"/>
    <w:rsid w:val="00DB6E61"/>
    <w:rsid w:val="00DB7001"/>
    <w:rsid w:val="00DB703D"/>
    <w:rsid w:val="00DB7101"/>
    <w:rsid w:val="00DB716F"/>
    <w:rsid w:val="00DB71B8"/>
    <w:rsid w:val="00DB71E3"/>
    <w:rsid w:val="00DB7206"/>
    <w:rsid w:val="00DB7288"/>
    <w:rsid w:val="00DB7302"/>
    <w:rsid w:val="00DB7340"/>
    <w:rsid w:val="00DB7345"/>
    <w:rsid w:val="00DB743B"/>
    <w:rsid w:val="00DB7465"/>
    <w:rsid w:val="00DB74A0"/>
    <w:rsid w:val="00DB751A"/>
    <w:rsid w:val="00DB7529"/>
    <w:rsid w:val="00DB75D5"/>
    <w:rsid w:val="00DB75FF"/>
    <w:rsid w:val="00DB764F"/>
    <w:rsid w:val="00DB76FC"/>
    <w:rsid w:val="00DB771C"/>
    <w:rsid w:val="00DB7777"/>
    <w:rsid w:val="00DB77D8"/>
    <w:rsid w:val="00DB78AF"/>
    <w:rsid w:val="00DB79A9"/>
    <w:rsid w:val="00DB79B4"/>
    <w:rsid w:val="00DB7A35"/>
    <w:rsid w:val="00DB7A3E"/>
    <w:rsid w:val="00DB7A7B"/>
    <w:rsid w:val="00DB7AB7"/>
    <w:rsid w:val="00DB7AE0"/>
    <w:rsid w:val="00DB7B04"/>
    <w:rsid w:val="00DB7B28"/>
    <w:rsid w:val="00DB7B8F"/>
    <w:rsid w:val="00DB7C10"/>
    <w:rsid w:val="00DB7C25"/>
    <w:rsid w:val="00DB7E73"/>
    <w:rsid w:val="00DB7EED"/>
    <w:rsid w:val="00DB7F05"/>
    <w:rsid w:val="00DB7F65"/>
    <w:rsid w:val="00DB7F8D"/>
    <w:rsid w:val="00DB7F99"/>
    <w:rsid w:val="00DC01B6"/>
    <w:rsid w:val="00DC035F"/>
    <w:rsid w:val="00DC0378"/>
    <w:rsid w:val="00DC037A"/>
    <w:rsid w:val="00DC0398"/>
    <w:rsid w:val="00DC03F4"/>
    <w:rsid w:val="00DC0414"/>
    <w:rsid w:val="00DC042B"/>
    <w:rsid w:val="00DC0585"/>
    <w:rsid w:val="00DC05B0"/>
    <w:rsid w:val="00DC062E"/>
    <w:rsid w:val="00DC0779"/>
    <w:rsid w:val="00DC077C"/>
    <w:rsid w:val="00DC07C7"/>
    <w:rsid w:val="00DC0837"/>
    <w:rsid w:val="00DC0879"/>
    <w:rsid w:val="00DC0898"/>
    <w:rsid w:val="00DC08ED"/>
    <w:rsid w:val="00DC09E5"/>
    <w:rsid w:val="00DC0A0A"/>
    <w:rsid w:val="00DC0AE7"/>
    <w:rsid w:val="00DC0C43"/>
    <w:rsid w:val="00DC0C84"/>
    <w:rsid w:val="00DC0C9C"/>
    <w:rsid w:val="00DC0D34"/>
    <w:rsid w:val="00DC0D87"/>
    <w:rsid w:val="00DC0DE5"/>
    <w:rsid w:val="00DC0DF7"/>
    <w:rsid w:val="00DC0E1F"/>
    <w:rsid w:val="00DC0EAB"/>
    <w:rsid w:val="00DC0EC9"/>
    <w:rsid w:val="00DC0EEB"/>
    <w:rsid w:val="00DC0F11"/>
    <w:rsid w:val="00DC1012"/>
    <w:rsid w:val="00DC10A6"/>
    <w:rsid w:val="00DC10B9"/>
    <w:rsid w:val="00DC10F2"/>
    <w:rsid w:val="00DC11BA"/>
    <w:rsid w:val="00DC126B"/>
    <w:rsid w:val="00DC13D1"/>
    <w:rsid w:val="00DC1436"/>
    <w:rsid w:val="00DC1471"/>
    <w:rsid w:val="00DC15CB"/>
    <w:rsid w:val="00DC166F"/>
    <w:rsid w:val="00DC16E0"/>
    <w:rsid w:val="00DC170C"/>
    <w:rsid w:val="00DC17A9"/>
    <w:rsid w:val="00DC17AD"/>
    <w:rsid w:val="00DC17DE"/>
    <w:rsid w:val="00DC1805"/>
    <w:rsid w:val="00DC1944"/>
    <w:rsid w:val="00DC19A6"/>
    <w:rsid w:val="00DC19D2"/>
    <w:rsid w:val="00DC1A03"/>
    <w:rsid w:val="00DC1AC5"/>
    <w:rsid w:val="00DC1B38"/>
    <w:rsid w:val="00DC1B90"/>
    <w:rsid w:val="00DC1C52"/>
    <w:rsid w:val="00DC1CA7"/>
    <w:rsid w:val="00DC1D49"/>
    <w:rsid w:val="00DC1D71"/>
    <w:rsid w:val="00DC1DE9"/>
    <w:rsid w:val="00DC1EA8"/>
    <w:rsid w:val="00DC1EAF"/>
    <w:rsid w:val="00DC1F2D"/>
    <w:rsid w:val="00DC1FBF"/>
    <w:rsid w:val="00DC21F5"/>
    <w:rsid w:val="00DC222D"/>
    <w:rsid w:val="00DC225B"/>
    <w:rsid w:val="00DC226B"/>
    <w:rsid w:val="00DC230A"/>
    <w:rsid w:val="00DC231A"/>
    <w:rsid w:val="00DC233C"/>
    <w:rsid w:val="00DC236A"/>
    <w:rsid w:val="00DC2396"/>
    <w:rsid w:val="00DC2464"/>
    <w:rsid w:val="00DC25B5"/>
    <w:rsid w:val="00DC25C4"/>
    <w:rsid w:val="00DC25D9"/>
    <w:rsid w:val="00DC25E5"/>
    <w:rsid w:val="00DC25F4"/>
    <w:rsid w:val="00DC2699"/>
    <w:rsid w:val="00DC26B5"/>
    <w:rsid w:val="00DC271C"/>
    <w:rsid w:val="00DC2785"/>
    <w:rsid w:val="00DC28A7"/>
    <w:rsid w:val="00DC2939"/>
    <w:rsid w:val="00DC29AF"/>
    <w:rsid w:val="00DC29E1"/>
    <w:rsid w:val="00DC2AD5"/>
    <w:rsid w:val="00DC2AEB"/>
    <w:rsid w:val="00DC2BCF"/>
    <w:rsid w:val="00DC2CC5"/>
    <w:rsid w:val="00DC2D70"/>
    <w:rsid w:val="00DC2DAD"/>
    <w:rsid w:val="00DC2E9E"/>
    <w:rsid w:val="00DC2ED3"/>
    <w:rsid w:val="00DC2F4A"/>
    <w:rsid w:val="00DC3034"/>
    <w:rsid w:val="00DC306B"/>
    <w:rsid w:val="00DC30E5"/>
    <w:rsid w:val="00DC314E"/>
    <w:rsid w:val="00DC3185"/>
    <w:rsid w:val="00DC3201"/>
    <w:rsid w:val="00DC329C"/>
    <w:rsid w:val="00DC32BF"/>
    <w:rsid w:val="00DC32FA"/>
    <w:rsid w:val="00DC3342"/>
    <w:rsid w:val="00DC34D8"/>
    <w:rsid w:val="00DC353A"/>
    <w:rsid w:val="00DC35D5"/>
    <w:rsid w:val="00DC3678"/>
    <w:rsid w:val="00DC3850"/>
    <w:rsid w:val="00DC38A3"/>
    <w:rsid w:val="00DC3A89"/>
    <w:rsid w:val="00DC3AEE"/>
    <w:rsid w:val="00DC3B5C"/>
    <w:rsid w:val="00DC3C43"/>
    <w:rsid w:val="00DC3D3D"/>
    <w:rsid w:val="00DC4099"/>
    <w:rsid w:val="00DC41D3"/>
    <w:rsid w:val="00DC41EB"/>
    <w:rsid w:val="00DC430C"/>
    <w:rsid w:val="00DC437D"/>
    <w:rsid w:val="00DC43D7"/>
    <w:rsid w:val="00DC442A"/>
    <w:rsid w:val="00DC4453"/>
    <w:rsid w:val="00DC44CD"/>
    <w:rsid w:val="00DC450B"/>
    <w:rsid w:val="00DC458A"/>
    <w:rsid w:val="00DC46D0"/>
    <w:rsid w:val="00DC4701"/>
    <w:rsid w:val="00DC4810"/>
    <w:rsid w:val="00DC481A"/>
    <w:rsid w:val="00DC48B4"/>
    <w:rsid w:val="00DC48C0"/>
    <w:rsid w:val="00DC499D"/>
    <w:rsid w:val="00DC49BD"/>
    <w:rsid w:val="00DC4B4C"/>
    <w:rsid w:val="00DC4C9B"/>
    <w:rsid w:val="00DC4E26"/>
    <w:rsid w:val="00DC4F69"/>
    <w:rsid w:val="00DC5014"/>
    <w:rsid w:val="00DC5069"/>
    <w:rsid w:val="00DC50FF"/>
    <w:rsid w:val="00DC511A"/>
    <w:rsid w:val="00DC5163"/>
    <w:rsid w:val="00DC5321"/>
    <w:rsid w:val="00DC5349"/>
    <w:rsid w:val="00DC5368"/>
    <w:rsid w:val="00DC5372"/>
    <w:rsid w:val="00DC5431"/>
    <w:rsid w:val="00DC54C5"/>
    <w:rsid w:val="00DC54C8"/>
    <w:rsid w:val="00DC5621"/>
    <w:rsid w:val="00DC56B0"/>
    <w:rsid w:val="00DC57CB"/>
    <w:rsid w:val="00DC58DA"/>
    <w:rsid w:val="00DC5909"/>
    <w:rsid w:val="00DC5920"/>
    <w:rsid w:val="00DC5992"/>
    <w:rsid w:val="00DC59CB"/>
    <w:rsid w:val="00DC59EF"/>
    <w:rsid w:val="00DC5AFF"/>
    <w:rsid w:val="00DC5B5F"/>
    <w:rsid w:val="00DC5BE1"/>
    <w:rsid w:val="00DC5C06"/>
    <w:rsid w:val="00DC5CB2"/>
    <w:rsid w:val="00DC5CD4"/>
    <w:rsid w:val="00DC5D5D"/>
    <w:rsid w:val="00DC5DD6"/>
    <w:rsid w:val="00DC5EAA"/>
    <w:rsid w:val="00DC5FC0"/>
    <w:rsid w:val="00DC601C"/>
    <w:rsid w:val="00DC60A6"/>
    <w:rsid w:val="00DC60CA"/>
    <w:rsid w:val="00DC61C2"/>
    <w:rsid w:val="00DC61C4"/>
    <w:rsid w:val="00DC6209"/>
    <w:rsid w:val="00DC6285"/>
    <w:rsid w:val="00DC629B"/>
    <w:rsid w:val="00DC636A"/>
    <w:rsid w:val="00DC639A"/>
    <w:rsid w:val="00DC63AE"/>
    <w:rsid w:val="00DC645C"/>
    <w:rsid w:val="00DC6527"/>
    <w:rsid w:val="00DC6564"/>
    <w:rsid w:val="00DC65C3"/>
    <w:rsid w:val="00DC65EE"/>
    <w:rsid w:val="00DC6765"/>
    <w:rsid w:val="00DC676B"/>
    <w:rsid w:val="00DC6782"/>
    <w:rsid w:val="00DC67B7"/>
    <w:rsid w:val="00DC687E"/>
    <w:rsid w:val="00DC6891"/>
    <w:rsid w:val="00DC68BA"/>
    <w:rsid w:val="00DC68EB"/>
    <w:rsid w:val="00DC69DB"/>
    <w:rsid w:val="00DC6A45"/>
    <w:rsid w:val="00DC6A4A"/>
    <w:rsid w:val="00DC6A50"/>
    <w:rsid w:val="00DC6B36"/>
    <w:rsid w:val="00DC6B5F"/>
    <w:rsid w:val="00DC6CE1"/>
    <w:rsid w:val="00DC6CF9"/>
    <w:rsid w:val="00DC6CFF"/>
    <w:rsid w:val="00DC6D14"/>
    <w:rsid w:val="00DC6D53"/>
    <w:rsid w:val="00DC6D99"/>
    <w:rsid w:val="00DC6DEF"/>
    <w:rsid w:val="00DC6DFB"/>
    <w:rsid w:val="00DC6F29"/>
    <w:rsid w:val="00DC7099"/>
    <w:rsid w:val="00DC71AF"/>
    <w:rsid w:val="00DC71D2"/>
    <w:rsid w:val="00DC7226"/>
    <w:rsid w:val="00DC7278"/>
    <w:rsid w:val="00DC7364"/>
    <w:rsid w:val="00DC7394"/>
    <w:rsid w:val="00DC753D"/>
    <w:rsid w:val="00DC7569"/>
    <w:rsid w:val="00DC7576"/>
    <w:rsid w:val="00DC7611"/>
    <w:rsid w:val="00DC7631"/>
    <w:rsid w:val="00DC774B"/>
    <w:rsid w:val="00DC788D"/>
    <w:rsid w:val="00DC7A54"/>
    <w:rsid w:val="00DC7A94"/>
    <w:rsid w:val="00DC7B23"/>
    <w:rsid w:val="00DC7BDC"/>
    <w:rsid w:val="00DC7C0A"/>
    <w:rsid w:val="00DC7C4B"/>
    <w:rsid w:val="00DC7E71"/>
    <w:rsid w:val="00DD0004"/>
    <w:rsid w:val="00DD005F"/>
    <w:rsid w:val="00DD00E9"/>
    <w:rsid w:val="00DD0112"/>
    <w:rsid w:val="00DD0232"/>
    <w:rsid w:val="00DD0283"/>
    <w:rsid w:val="00DD0329"/>
    <w:rsid w:val="00DD03BC"/>
    <w:rsid w:val="00DD040F"/>
    <w:rsid w:val="00DD048D"/>
    <w:rsid w:val="00DD053E"/>
    <w:rsid w:val="00DD056F"/>
    <w:rsid w:val="00DD05A1"/>
    <w:rsid w:val="00DD05EE"/>
    <w:rsid w:val="00DD05F0"/>
    <w:rsid w:val="00DD05FA"/>
    <w:rsid w:val="00DD082F"/>
    <w:rsid w:val="00DD0876"/>
    <w:rsid w:val="00DD08A9"/>
    <w:rsid w:val="00DD08B7"/>
    <w:rsid w:val="00DD094C"/>
    <w:rsid w:val="00DD09CC"/>
    <w:rsid w:val="00DD09ED"/>
    <w:rsid w:val="00DD0AA4"/>
    <w:rsid w:val="00DD0AD7"/>
    <w:rsid w:val="00DD0ADC"/>
    <w:rsid w:val="00DD0C3F"/>
    <w:rsid w:val="00DD0CDA"/>
    <w:rsid w:val="00DD0D91"/>
    <w:rsid w:val="00DD0DFA"/>
    <w:rsid w:val="00DD0E9D"/>
    <w:rsid w:val="00DD0F02"/>
    <w:rsid w:val="00DD0F9B"/>
    <w:rsid w:val="00DD0FBB"/>
    <w:rsid w:val="00DD1026"/>
    <w:rsid w:val="00DD10DF"/>
    <w:rsid w:val="00DD1182"/>
    <w:rsid w:val="00DD11FB"/>
    <w:rsid w:val="00DD1215"/>
    <w:rsid w:val="00DD124B"/>
    <w:rsid w:val="00DD1275"/>
    <w:rsid w:val="00DD1283"/>
    <w:rsid w:val="00DD1376"/>
    <w:rsid w:val="00DD13B7"/>
    <w:rsid w:val="00DD14CD"/>
    <w:rsid w:val="00DD14E8"/>
    <w:rsid w:val="00DD14F6"/>
    <w:rsid w:val="00DD16BE"/>
    <w:rsid w:val="00DD16F5"/>
    <w:rsid w:val="00DD189E"/>
    <w:rsid w:val="00DD18E8"/>
    <w:rsid w:val="00DD1910"/>
    <w:rsid w:val="00DD192E"/>
    <w:rsid w:val="00DD19DF"/>
    <w:rsid w:val="00DD1AE8"/>
    <w:rsid w:val="00DD1BA8"/>
    <w:rsid w:val="00DD1C2D"/>
    <w:rsid w:val="00DD1D1D"/>
    <w:rsid w:val="00DD1D5F"/>
    <w:rsid w:val="00DD1E48"/>
    <w:rsid w:val="00DD1F1A"/>
    <w:rsid w:val="00DD1F2C"/>
    <w:rsid w:val="00DD207A"/>
    <w:rsid w:val="00DD2172"/>
    <w:rsid w:val="00DD217B"/>
    <w:rsid w:val="00DD224B"/>
    <w:rsid w:val="00DD2282"/>
    <w:rsid w:val="00DD244C"/>
    <w:rsid w:val="00DD249F"/>
    <w:rsid w:val="00DD254E"/>
    <w:rsid w:val="00DD257E"/>
    <w:rsid w:val="00DD25CE"/>
    <w:rsid w:val="00DD25EE"/>
    <w:rsid w:val="00DD265E"/>
    <w:rsid w:val="00DD26EF"/>
    <w:rsid w:val="00DD27A1"/>
    <w:rsid w:val="00DD27EA"/>
    <w:rsid w:val="00DD291D"/>
    <w:rsid w:val="00DD2926"/>
    <w:rsid w:val="00DD2950"/>
    <w:rsid w:val="00DD2A8C"/>
    <w:rsid w:val="00DD2B2D"/>
    <w:rsid w:val="00DD2B9B"/>
    <w:rsid w:val="00DD2C05"/>
    <w:rsid w:val="00DD2EE7"/>
    <w:rsid w:val="00DD2F98"/>
    <w:rsid w:val="00DD300F"/>
    <w:rsid w:val="00DD3011"/>
    <w:rsid w:val="00DD30A3"/>
    <w:rsid w:val="00DD311A"/>
    <w:rsid w:val="00DD31AC"/>
    <w:rsid w:val="00DD31F9"/>
    <w:rsid w:val="00DD32ED"/>
    <w:rsid w:val="00DD335A"/>
    <w:rsid w:val="00DD33A0"/>
    <w:rsid w:val="00DD33DE"/>
    <w:rsid w:val="00DD3424"/>
    <w:rsid w:val="00DD3543"/>
    <w:rsid w:val="00DD3641"/>
    <w:rsid w:val="00DD366D"/>
    <w:rsid w:val="00DD366E"/>
    <w:rsid w:val="00DD3675"/>
    <w:rsid w:val="00DD36A7"/>
    <w:rsid w:val="00DD3875"/>
    <w:rsid w:val="00DD3A82"/>
    <w:rsid w:val="00DD3AFF"/>
    <w:rsid w:val="00DD3B57"/>
    <w:rsid w:val="00DD3BAC"/>
    <w:rsid w:val="00DD3C43"/>
    <w:rsid w:val="00DD3D1D"/>
    <w:rsid w:val="00DD3D39"/>
    <w:rsid w:val="00DD3E8B"/>
    <w:rsid w:val="00DD3E91"/>
    <w:rsid w:val="00DD3ECE"/>
    <w:rsid w:val="00DD405E"/>
    <w:rsid w:val="00DD4118"/>
    <w:rsid w:val="00DD41ED"/>
    <w:rsid w:val="00DD4209"/>
    <w:rsid w:val="00DD4227"/>
    <w:rsid w:val="00DD425D"/>
    <w:rsid w:val="00DD430A"/>
    <w:rsid w:val="00DD4319"/>
    <w:rsid w:val="00DD43C6"/>
    <w:rsid w:val="00DD44BF"/>
    <w:rsid w:val="00DD4501"/>
    <w:rsid w:val="00DD452B"/>
    <w:rsid w:val="00DD45E2"/>
    <w:rsid w:val="00DD489B"/>
    <w:rsid w:val="00DD4984"/>
    <w:rsid w:val="00DD4A41"/>
    <w:rsid w:val="00DD4A9D"/>
    <w:rsid w:val="00DD4B6E"/>
    <w:rsid w:val="00DD4BF1"/>
    <w:rsid w:val="00DD4C0A"/>
    <w:rsid w:val="00DD4E99"/>
    <w:rsid w:val="00DD4ED8"/>
    <w:rsid w:val="00DD4F33"/>
    <w:rsid w:val="00DD4F4C"/>
    <w:rsid w:val="00DD4F87"/>
    <w:rsid w:val="00DD5119"/>
    <w:rsid w:val="00DD514B"/>
    <w:rsid w:val="00DD51A6"/>
    <w:rsid w:val="00DD51B2"/>
    <w:rsid w:val="00DD51B7"/>
    <w:rsid w:val="00DD521E"/>
    <w:rsid w:val="00DD525F"/>
    <w:rsid w:val="00DD5262"/>
    <w:rsid w:val="00DD52D5"/>
    <w:rsid w:val="00DD5311"/>
    <w:rsid w:val="00DD535F"/>
    <w:rsid w:val="00DD543C"/>
    <w:rsid w:val="00DD5456"/>
    <w:rsid w:val="00DD54E1"/>
    <w:rsid w:val="00DD5669"/>
    <w:rsid w:val="00DD5715"/>
    <w:rsid w:val="00DD5801"/>
    <w:rsid w:val="00DD5869"/>
    <w:rsid w:val="00DD5A12"/>
    <w:rsid w:val="00DD5A23"/>
    <w:rsid w:val="00DD5A27"/>
    <w:rsid w:val="00DD5AD2"/>
    <w:rsid w:val="00DD5BA7"/>
    <w:rsid w:val="00DD5BC9"/>
    <w:rsid w:val="00DD5C4B"/>
    <w:rsid w:val="00DD5C53"/>
    <w:rsid w:val="00DD5CC3"/>
    <w:rsid w:val="00DD5E14"/>
    <w:rsid w:val="00DD5E4F"/>
    <w:rsid w:val="00DD5F3E"/>
    <w:rsid w:val="00DD5FB5"/>
    <w:rsid w:val="00DD610C"/>
    <w:rsid w:val="00DD6134"/>
    <w:rsid w:val="00DD618B"/>
    <w:rsid w:val="00DD61D2"/>
    <w:rsid w:val="00DD6293"/>
    <w:rsid w:val="00DD6389"/>
    <w:rsid w:val="00DD63DD"/>
    <w:rsid w:val="00DD6473"/>
    <w:rsid w:val="00DD6474"/>
    <w:rsid w:val="00DD6537"/>
    <w:rsid w:val="00DD658E"/>
    <w:rsid w:val="00DD659C"/>
    <w:rsid w:val="00DD65C6"/>
    <w:rsid w:val="00DD6708"/>
    <w:rsid w:val="00DD677C"/>
    <w:rsid w:val="00DD67D7"/>
    <w:rsid w:val="00DD6857"/>
    <w:rsid w:val="00DD689E"/>
    <w:rsid w:val="00DD68C4"/>
    <w:rsid w:val="00DD68C9"/>
    <w:rsid w:val="00DD693A"/>
    <w:rsid w:val="00DD6961"/>
    <w:rsid w:val="00DD69C1"/>
    <w:rsid w:val="00DD6A30"/>
    <w:rsid w:val="00DD6B98"/>
    <w:rsid w:val="00DD6CF6"/>
    <w:rsid w:val="00DD6D94"/>
    <w:rsid w:val="00DD6E1B"/>
    <w:rsid w:val="00DD6E48"/>
    <w:rsid w:val="00DD6E83"/>
    <w:rsid w:val="00DD6F52"/>
    <w:rsid w:val="00DD7064"/>
    <w:rsid w:val="00DD715A"/>
    <w:rsid w:val="00DD71C5"/>
    <w:rsid w:val="00DD72DA"/>
    <w:rsid w:val="00DD73F4"/>
    <w:rsid w:val="00DD7444"/>
    <w:rsid w:val="00DD747E"/>
    <w:rsid w:val="00DD74C1"/>
    <w:rsid w:val="00DD758F"/>
    <w:rsid w:val="00DD76A2"/>
    <w:rsid w:val="00DD76A5"/>
    <w:rsid w:val="00DD779E"/>
    <w:rsid w:val="00DD78A9"/>
    <w:rsid w:val="00DD78E4"/>
    <w:rsid w:val="00DD795F"/>
    <w:rsid w:val="00DD7B3E"/>
    <w:rsid w:val="00DD7C30"/>
    <w:rsid w:val="00DD7D8D"/>
    <w:rsid w:val="00DD7F0C"/>
    <w:rsid w:val="00DD7F46"/>
    <w:rsid w:val="00DD7F83"/>
    <w:rsid w:val="00DE0030"/>
    <w:rsid w:val="00DE0059"/>
    <w:rsid w:val="00DE006C"/>
    <w:rsid w:val="00DE00B4"/>
    <w:rsid w:val="00DE010A"/>
    <w:rsid w:val="00DE0146"/>
    <w:rsid w:val="00DE0196"/>
    <w:rsid w:val="00DE021B"/>
    <w:rsid w:val="00DE02D8"/>
    <w:rsid w:val="00DE0341"/>
    <w:rsid w:val="00DE037C"/>
    <w:rsid w:val="00DE03C3"/>
    <w:rsid w:val="00DE03FE"/>
    <w:rsid w:val="00DE0428"/>
    <w:rsid w:val="00DE05B0"/>
    <w:rsid w:val="00DE05EA"/>
    <w:rsid w:val="00DE0664"/>
    <w:rsid w:val="00DE06DF"/>
    <w:rsid w:val="00DE0775"/>
    <w:rsid w:val="00DE0800"/>
    <w:rsid w:val="00DE0839"/>
    <w:rsid w:val="00DE086C"/>
    <w:rsid w:val="00DE0881"/>
    <w:rsid w:val="00DE08BB"/>
    <w:rsid w:val="00DE08C8"/>
    <w:rsid w:val="00DE0AA1"/>
    <w:rsid w:val="00DE0AA9"/>
    <w:rsid w:val="00DE0BB0"/>
    <w:rsid w:val="00DE0D17"/>
    <w:rsid w:val="00DE0D99"/>
    <w:rsid w:val="00DE0DB1"/>
    <w:rsid w:val="00DE0DDC"/>
    <w:rsid w:val="00DE0DF2"/>
    <w:rsid w:val="00DE0EEE"/>
    <w:rsid w:val="00DE0F9F"/>
    <w:rsid w:val="00DE106D"/>
    <w:rsid w:val="00DE10E3"/>
    <w:rsid w:val="00DE10EE"/>
    <w:rsid w:val="00DE113F"/>
    <w:rsid w:val="00DE1175"/>
    <w:rsid w:val="00DE13D9"/>
    <w:rsid w:val="00DE140A"/>
    <w:rsid w:val="00DE141D"/>
    <w:rsid w:val="00DE1554"/>
    <w:rsid w:val="00DE1678"/>
    <w:rsid w:val="00DE1698"/>
    <w:rsid w:val="00DE1787"/>
    <w:rsid w:val="00DE17E7"/>
    <w:rsid w:val="00DE17F0"/>
    <w:rsid w:val="00DE1A2D"/>
    <w:rsid w:val="00DE1A36"/>
    <w:rsid w:val="00DE1B26"/>
    <w:rsid w:val="00DE1D65"/>
    <w:rsid w:val="00DE1DB9"/>
    <w:rsid w:val="00DE1E7C"/>
    <w:rsid w:val="00DE1F82"/>
    <w:rsid w:val="00DE205F"/>
    <w:rsid w:val="00DE20D4"/>
    <w:rsid w:val="00DE21B9"/>
    <w:rsid w:val="00DE22CA"/>
    <w:rsid w:val="00DE231C"/>
    <w:rsid w:val="00DE24A7"/>
    <w:rsid w:val="00DE2517"/>
    <w:rsid w:val="00DE2622"/>
    <w:rsid w:val="00DE273B"/>
    <w:rsid w:val="00DE2766"/>
    <w:rsid w:val="00DE27D9"/>
    <w:rsid w:val="00DE27ED"/>
    <w:rsid w:val="00DE2957"/>
    <w:rsid w:val="00DE297B"/>
    <w:rsid w:val="00DE2A33"/>
    <w:rsid w:val="00DE2A79"/>
    <w:rsid w:val="00DE2BA5"/>
    <w:rsid w:val="00DE2BEB"/>
    <w:rsid w:val="00DE2C05"/>
    <w:rsid w:val="00DE2C4D"/>
    <w:rsid w:val="00DE2C95"/>
    <w:rsid w:val="00DE2C98"/>
    <w:rsid w:val="00DE2CDC"/>
    <w:rsid w:val="00DE2E6D"/>
    <w:rsid w:val="00DE2E82"/>
    <w:rsid w:val="00DE2F62"/>
    <w:rsid w:val="00DE2F84"/>
    <w:rsid w:val="00DE2F9F"/>
    <w:rsid w:val="00DE3100"/>
    <w:rsid w:val="00DE316A"/>
    <w:rsid w:val="00DE31D9"/>
    <w:rsid w:val="00DE320C"/>
    <w:rsid w:val="00DE333C"/>
    <w:rsid w:val="00DE334F"/>
    <w:rsid w:val="00DE3383"/>
    <w:rsid w:val="00DE339D"/>
    <w:rsid w:val="00DE34C4"/>
    <w:rsid w:val="00DE3596"/>
    <w:rsid w:val="00DE359E"/>
    <w:rsid w:val="00DE3613"/>
    <w:rsid w:val="00DE368D"/>
    <w:rsid w:val="00DE36B6"/>
    <w:rsid w:val="00DE3748"/>
    <w:rsid w:val="00DE37B6"/>
    <w:rsid w:val="00DE37BC"/>
    <w:rsid w:val="00DE37C3"/>
    <w:rsid w:val="00DE38F4"/>
    <w:rsid w:val="00DE3ADE"/>
    <w:rsid w:val="00DE3B85"/>
    <w:rsid w:val="00DE3C78"/>
    <w:rsid w:val="00DE3C7F"/>
    <w:rsid w:val="00DE3CF7"/>
    <w:rsid w:val="00DE3D38"/>
    <w:rsid w:val="00DE3D59"/>
    <w:rsid w:val="00DE3EA7"/>
    <w:rsid w:val="00DE3F28"/>
    <w:rsid w:val="00DE4020"/>
    <w:rsid w:val="00DE4096"/>
    <w:rsid w:val="00DE40CE"/>
    <w:rsid w:val="00DE40F7"/>
    <w:rsid w:val="00DE4161"/>
    <w:rsid w:val="00DE422A"/>
    <w:rsid w:val="00DE422D"/>
    <w:rsid w:val="00DE4331"/>
    <w:rsid w:val="00DE4379"/>
    <w:rsid w:val="00DE43D1"/>
    <w:rsid w:val="00DE4476"/>
    <w:rsid w:val="00DE45AD"/>
    <w:rsid w:val="00DE461B"/>
    <w:rsid w:val="00DE46A6"/>
    <w:rsid w:val="00DE46DB"/>
    <w:rsid w:val="00DE47FE"/>
    <w:rsid w:val="00DE483C"/>
    <w:rsid w:val="00DE4881"/>
    <w:rsid w:val="00DE48F7"/>
    <w:rsid w:val="00DE4A29"/>
    <w:rsid w:val="00DE4A61"/>
    <w:rsid w:val="00DE4AC2"/>
    <w:rsid w:val="00DE4BC9"/>
    <w:rsid w:val="00DE4BDB"/>
    <w:rsid w:val="00DE4CBA"/>
    <w:rsid w:val="00DE4DEC"/>
    <w:rsid w:val="00DE4E3A"/>
    <w:rsid w:val="00DE4EB1"/>
    <w:rsid w:val="00DE501E"/>
    <w:rsid w:val="00DE50C3"/>
    <w:rsid w:val="00DE50D3"/>
    <w:rsid w:val="00DE50FB"/>
    <w:rsid w:val="00DE5132"/>
    <w:rsid w:val="00DE513A"/>
    <w:rsid w:val="00DE521B"/>
    <w:rsid w:val="00DE528A"/>
    <w:rsid w:val="00DE52EB"/>
    <w:rsid w:val="00DE530C"/>
    <w:rsid w:val="00DE560B"/>
    <w:rsid w:val="00DE5636"/>
    <w:rsid w:val="00DE564E"/>
    <w:rsid w:val="00DE5676"/>
    <w:rsid w:val="00DE572A"/>
    <w:rsid w:val="00DE5737"/>
    <w:rsid w:val="00DE573D"/>
    <w:rsid w:val="00DE5760"/>
    <w:rsid w:val="00DE5806"/>
    <w:rsid w:val="00DE5814"/>
    <w:rsid w:val="00DE5833"/>
    <w:rsid w:val="00DE58AE"/>
    <w:rsid w:val="00DE5921"/>
    <w:rsid w:val="00DE5A03"/>
    <w:rsid w:val="00DE5A0A"/>
    <w:rsid w:val="00DE5A26"/>
    <w:rsid w:val="00DE5A77"/>
    <w:rsid w:val="00DE5BF2"/>
    <w:rsid w:val="00DE5C74"/>
    <w:rsid w:val="00DE5D22"/>
    <w:rsid w:val="00DE5D58"/>
    <w:rsid w:val="00DE5D92"/>
    <w:rsid w:val="00DE5DAC"/>
    <w:rsid w:val="00DE5DD0"/>
    <w:rsid w:val="00DE5E74"/>
    <w:rsid w:val="00DE5E77"/>
    <w:rsid w:val="00DE6035"/>
    <w:rsid w:val="00DE60B4"/>
    <w:rsid w:val="00DE61F7"/>
    <w:rsid w:val="00DE6204"/>
    <w:rsid w:val="00DE6257"/>
    <w:rsid w:val="00DE64BC"/>
    <w:rsid w:val="00DE659C"/>
    <w:rsid w:val="00DE6625"/>
    <w:rsid w:val="00DE6700"/>
    <w:rsid w:val="00DE67B2"/>
    <w:rsid w:val="00DE692C"/>
    <w:rsid w:val="00DE69D4"/>
    <w:rsid w:val="00DE6B35"/>
    <w:rsid w:val="00DE6B86"/>
    <w:rsid w:val="00DE6BCA"/>
    <w:rsid w:val="00DE6C0A"/>
    <w:rsid w:val="00DE6D2D"/>
    <w:rsid w:val="00DE6D7A"/>
    <w:rsid w:val="00DE6D93"/>
    <w:rsid w:val="00DE6DC0"/>
    <w:rsid w:val="00DE6DC6"/>
    <w:rsid w:val="00DE6E87"/>
    <w:rsid w:val="00DE6EC9"/>
    <w:rsid w:val="00DE6FD2"/>
    <w:rsid w:val="00DE704B"/>
    <w:rsid w:val="00DE7063"/>
    <w:rsid w:val="00DE7095"/>
    <w:rsid w:val="00DE70B7"/>
    <w:rsid w:val="00DE71AE"/>
    <w:rsid w:val="00DE71EC"/>
    <w:rsid w:val="00DE7232"/>
    <w:rsid w:val="00DE73AF"/>
    <w:rsid w:val="00DE73BE"/>
    <w:rsid w:val="00DE749B"/>
    <w:rsid w:val="00DE74B0"/>
    <w:rsid w:val="00DE751D"/>
    <w:rsid w:val="00DE7583"/>
    <w:rsid w:val="00DE7618"/>
    <w:rsid w:val="00DE767C"/>
    <w:rsid w:val="00DE76B3"/>
    <w:rsid w:val="00DE7751"/>
    <w:rsid w:val="00DE7793"/>
    <w:rsid w:val="00DE77D9"/>
    <w:rsid w:val="00DE785D"/>
    <w:rsid w:val="00DE788D"/>
    <w:rsid w:val="00DE7B66"/>
    <w:rsid w:val="00DE7C25"/>
    <w:rsid w:val="00DE7CC3"/>
    <w:rsid w:val="00DE7DDC"/>
    <w:rsid w:val="00DE7EC2"/>
    <w:rsid w:val="00DE7EEF"/>
    <w:rsid w:val="00DE7F04"/>
    <w:rsid w:val="00DE7FDF"/>
    <w:rsid w:val="00DF00B2"/>
    <w:rsid w:val="00DF011D"/>
    <w:rsid w:val="00DF0143"/>
    <w:rsid w:val="00DF0270"/>
    <w:rsid w:val="00DF02FA"/>
    <w:rsid w:val="00DF0338"/>
    <w:rsid w:val="00DF0371"/>
    <w:rsid w:val="00DF039C"/>
    <w:rsid w:val="00DF03BF"/>
    <w:rsid w:val="00DF0443"/>
    <w:rsid w:val="00DF04F4"/>
    <w:rsid w:val="00DF055D"/>
    <w:rsid w:val="00DF060A"/>
    <w:rsid w:val="00DF0639"/>
    <w:rsid w:val="00DF0692"/>
    <w:rsid w:val="00DF07A2"/>
    <w:rsid w:val="00DF098B"/>
    <w:rsid w:val="00DF099F"/>
    <w:rsid w:val="00DF0A3F"/>
    <w:rsid w:val="00DF0AD4"/>
    <w:rsid w:val="00DF0B26"/>
    <w:rsid w:val="00DF0B71"/>
    <w:rsid w:val="00DF0B9D"/>
    <w:rsid w:val="00DF0BA5"/>
    <w:rsid w:val="00DF0C42"/>
    <w:rsid w:val="00DF0C80"/>
    <w:rsid w:val="00DF0CA2"/>
    <w:rsid w:val="00DF0CC0"/>
    <w:rsid w:val="00DF0D43"/>
    <w:rsid w:val="00DF0E22"/>
    <w:rsid w:val="00DF0E98"/>
    <w:rsid w:val="00DF0EDA"/>
    <w:rsid w:val="00DF0EEB"/>
    <w:rsid w:val="00DF104D"/>
    <w:rsid w:val="00DF107E"/>
    <w:rsid w:val="00DF1162"/>
    <w:rsid w:val="00DF11B1"/>
    <w:rsid w:val="00DF135E"/>
    <w:rsid w:val="00DF143A"/>
    <w:rsid w:val="00DF14A3"/>
    <w:rsid w:val="00DF1520"/>
    <w:rsid w:val="00DF1577"/>
    <w:rsid w:val="00DF1622"/>
    <w:rsid w:val="00DF1691"/>
    <w:rsid w:val="00DF169B"/>
    <w:rsid w:val="00DF181A"/>
    <w:rsid w:val="00DF185B"/>
    <w:rsid w:val="00DF1892"/>
    <w:rsid w:val="00DF1896"/>
    <w:rsid w:val="00DF1955"/>
    <w:rsid w:val="00DF19E4"/>
    <w:rsid w:val="00DF1A96"/>
    <w:rsid w:val="00DF1AE1"/>
    <w:rsid w:val="00DF1AE5"/>
    <w:rsid w:val="00DF1B8F"/>
    <w:rsid w:val="00DF1B92"/>
    <w:rsid w:val="00DF1C55"/>
    <w:rsid w:val="00DF1E18"/>
    <w:rsid w:val="00DF1F25"/>
    <w:rsid w:val="00DF1FF9"/>
    <w:rsid w:val="00DF2044"/>
    <w:rsid w:val="00DF204E"/>
    <w:rsid w:val="00DF2063"/>
    <w:rsid w:val="00DF21BC"/>
    <w:rsid w:val="00DF21DD"/>
    <w:rsid w:val="00DF2718"/>
    <w:rsid w:val="00DF2721"/>
    <w:rsid w:val="00DF285C"/>
    <w:rsid w:val="00DF2884"/>
    <w:rsid w:val="00DF28ED"/>
    <w:rsid w:val="00DF296A"/>
    <w:rsid w:val="00DF2977"/>
    <w:rsid w:val="00DF2988"/>
    <w:rsid w:val="00DF2994"/>
    <w:rsid w:val="00DF29C3"/>
    <w:rsid w:val="00DF2D2F"/>
    <w:rsid w:val="00DF2D59"/>
    <w:rsid w:val="00DF2ED6"/>
    <w:rsid w:val="00DF3017"/>
    <w:rsid w:val="00DF3090"/>
    <w:rsid w:val="00DF3287"/>
    <w:rsid w:val="00DF3305"/>
    <w:rsid w:val="00DF3319"/>
    <w:rsid w:val="00DF3366"/>
    <w:rsid w:val="00DF3368"/>
    <w:rsid w:val="00DF3390"/>
    <w:rsid w:val="00DF3442"/>
    <w:rsid w:val="00DF3470"/>
    <w:rsid w:val="00DF355A"/>
    <w:rsid w:val="00DF3746"/>
    <w:rsid w:val="00DF3842"/>
    <w:rsid w:val="00DF38EB"/>
    <w:rsid w:val="00DF3953"/>
    <w:rsid w:val="00DF39DA"/>
    <w:rsid w:val="00DF3B0D"/>
    <w:rsid w:val="00DF3BDC"/>
    <w:rsid w:val="00DF3CF2"/>
    <w:rsid w:val="00DF3CFB"/>
    <w:rsid w:val="00DF3D24"/>
    <w:rsid w:val="00DF3D66"/>
    <w:rsid w:val="00DF3D69"/>
    <w:rsid w:val="00DF3D74"/>
    <w:rsid w:val="00DF3D7F"/>
    <w:rsid w:val="00DF3E09"/>
    <w:rsid w:val="00DF3E13"/>
    <w:rsid w:val="00DF3E16"/>
    <w:rsid w:val="00DF3F58"/>
    <w:rsid w:val="00DF3FAA"/>
    <w:rsid w:val="00DF3FC3"/>
    <w:rsid w:val="00DF3FD8"/>
    <w:rsid w:val="00DF418E"/>
    <w:rsid w:val="00DF41F3"/>
    <w:rsid w:val="00DF4292"/>
    <w:rsid w:val="00DF42B8"/>
    <w:rsid w:val="00DF42F4"/>
    <w:rsid w:val="00DF437A"/>
    <w:rsid w:val="00DF43B0"/>
    <w:rsid w:val="00DF43B4"/>
    <w:rsid w:val="00DF43EE"/>
    <w:rsid w:val="00DF4527"/>
    <w:rsid w:val="00DF459B"/>
    <w:rsid w:val="00DF45ED"/>
    <w:rsid w:val="00DF46DC"/>
    <w:rsid w:val="00DF4745"/>
    <w:rsid w:val="00DF477A"/>
    <w:rsid w:val="00DF4832"/>
    <w:rsid w:val="00DF4897"/>
    <w:rsid w:val="00DF48AE"/>
    <w:rsid w:val="00DF48DB"/>
    <w:rsid w:val="00DF493D"/>
    <w:rsid w:val="00DF49F4"/>
    <w:rsid w:val="00DF4A74"/>
    <w:rsid w:val="00DF4C53"/>
    <w:rsid w:val="00DF4C55"/>
    <w:rsid w:val="00DF4C7E"/>
    <w:rsid w:val="00DF4D5F"/>
    <w:rsid w:val="00DF4DC5"/>
    <w:rsid w:val="00DF4E11"/>
    <w:rsid w:val="00DF4E97"/>
    <w:rsid w:val="00DF4EAA"/>
    <w:rsid w:val="00DF4F2C"/>
    <w:rsid w:val="00DF4F3A"/>
    <w:rsid w:val="00DF4F96"/>
    <w:rsid w:val="00DF4FC4"/>
    <w:rsid w:val="00DF4FD1"/>
    <w:rsid w:val="00DF5025"/>
    <w:rsid w:val="00DF505B"/>
    <w:rsid w:val="00DF50DB"/>
    <w:rsid w:val="00DF51AC"/>
    <w:rsid w:val="00DF51FB"/>
    <w:rsid w:val="00DF5231"/>
    <w:rsid w:val="00DF524A"/>
    <w:rsid w:val="00DF526E"/>
    <w:rsid w:val="00DF5273"/>
    <w:rsid w:val="00DF53F7"/>
    <w:rsid w:val="00DF55C5"/>
    <w:rsid w:val="00DF561C"/>
    <w:rsid w:val="00DF56BC"/>
    <w:rsid w:val="00DF56D1"/>
    <w:rsid w:val="00DF570C"/>
    <w:rsid w:val="00DF572D"/>
    <w:rsid w:val="00DF579C"/>
    <w:rsid w:val="00DF57A6"/>
    <w:rsid w:val="00DF58B1"/>
    <w:rsid w:val="00DF58B5"/>
    <w:rsid w:val="00DF58B8"/>
    <w:rsid w:val="00DF5902"/>
    <w:rsid w:val="00DF593C"/>
    <w:rsid w:val="00DF5987"/>
    <w:rsid w:val="00DF5A39"/>
    <w:rsid w:val="00DF5A6D"/>
    <w:rsid w:val="00DF5A7F"/>
    <w:rsid w:val="00DF5BC9"/>
    <w:rsid w:val="00DF5D42"/>
    <w:rsid w:val="00DF60BC"/>
    <w:rsid w:val="00DF61D3"/>
    <w:rsid w:val="00DF61D8"/>
    <w:rsid w:val="00DF620F"/>
    <w:rsid w:val="00DF62F4"/>
    <w:rsid w:val="00DF63F3"/>
    <w:rsid w:val="00DF6469"/>
    <w:rsid w:val="00DF64F0"/>
    <w:rsid w:val="00DF665E"/>
    <w:rsid w:val="00DF666F"/>
    <w:rsid w:val="00DF66B3"/>
    <w:rsid w:val="00DF67F9"/>
    <w:rsid w:val="00DF6834"/>
    <w:rsid w:val="00DF6839"/>
    <w:rsid w:val="00DF68C4"/>
    <w:rsid w:val="00DF69E7"/>
    <w:rsid w:val="00DF6B46"/>
    <w:rsid w:val="00DF6B51"/>
    <w:rsid w:val="00DF6BD2"/>
    <w:rsid w:val="00DF6CAB"/>
    <w:rsid w:val="00DF6CD7"/>
    <w:rsid w:val="00DF6D9D"/>
    <w:rsid w:val="00DF6E00"/>
    <w:rsid w:val="00DF6F35"/>
    <w:rsid w:val="00DF6F6B"/>
    <w:rsid w:val="00DF7045"/>
    <w:rsid w:val="00DF708B"/>
    <w:rsid w:val="00DF70DA"/>
    <w:rsid w:val="00DF7170"/>
    <w:rsid w:val="00DF71CD"/>
    <w:rsid w:val="00DF724A"/>
    <w:rsid w:val="00DF7347"/>
    <w:rsid w:val="00DF74AE"/>
    <w:rsid w:val="00DF7665"/>
    <w:rsid w:val="00DF76FC"/>
    <w:rsid w:val="00DF7735"/>
    <w:rsid w:val="00DF77B6"/>
    <w:rsid w:val="00DF77BF"/>
    <w:rsid w:val="00DF784B"/>
    <w:rsid w:val="00DF78B0"/>
    <w:rsid w:val="00DF7918"/>
    <w:rsid w:val="00DF793F"/>
    <w:rsid w:val="00DF794F"/>
    <w:rsid w:val="00DF79C4"/>
    <w:rsid w:val="00DF79C6"/>
    <w:rsid w:val="00DF79C8"/>
    <w:rsid w:val="00DF7A02"/>
    <w:rsid w:val="00DF7A08"/>
    <w:rsid w:val="00DF7A3F"/>
    <w:rsid w:val="00DF7A46"/>
    <w:rsid w:val="00DF7B79"/>
    <w:rsid w:val="00DF7BAF"/>
    <w:rsid w:val="00DF7C35"/>
    <w:rsid w:val="00DF7D14"/>
    <w:rsid w:val="00DF7D50"/>
    <w:rsid w:val="00DF7EA4"/>
    <w:rsid w:val="00DF7F5A"/>
    <w:rsid w:val="00DF7F7C"/>
    <w:rsid w:val="00E001C1"/>
    <w:rsid w:val="00E00219"/>
    <w:rsid w:val="00E00223"/>
    <w:rsid w:val="00E0026E"/>
    <w:rsid w:val="00E002C2"/>
    <w:rsid w:val="00E002C7"/>
    <w:rsid w:val="00E00538"/>
    <w:rsid w:val="00E00629"/>
    <w:rsid w:val="00E00717"/>
    <w:rsid w:val="00E00766"/>
    <w:rsid w:val="00E00991"/>
    <w:rsid w:val="00E0099F"/>
    <w:rsid w:val="00E00A1F"/>
    <w:rsid w:val="00E00A80"/>
    <w:rsid w:val="00E00B09"/>
    <w:rsid w:val="00E00BD6"/>
    <w:rsid w:val="00E00BF7"/>
    <w:rsid w:val="00E00C06"/>
    <w:rsid w:val="00E00C14"/>
    <w:rsid w:val="00E00CC0"/>
    <w:rsid w:val="00E00D1D"/>
    <w:rsid w:val="00E00D35"/>
    <w:rsid w:val="00E00D55"/>
    <w:rsid w:val="00E00D7B"/>
    <w:rsid w:val="00E00E86"/>
    <w:rsid w:val="00E00FA1"/>
    <w:rsid w:val="00E010A4"/>
    <w:rsid w:val="00E010BE"/>
    <w:rsid w:val="00E01191"/>
    <w:rsid w:val="00E01195"/>
    <w:rsid w:val="00E0123F"/>
    <w:rsid w:val="00E0127D"/>
    <w:rsid w:val="00E012E2"/>
    <w:rsid w:val="00E01366"/>
    <w:rsid w:val="00E0137B"/>
    <w:rsid w:val="00E013A0"/>
    <w:rsid w:val="00E01427"/>
    <w:rsid w:val="00E01540"/>
    <w:rsid w:val="00E01580"/>
    <w:rsid w:val="00E01672"/>
    <w:rsid w:val="00E01714"/>
    <w:rsid w:val="00E01736"/>
    <w:rsid w:val="00E017D2"/>
    <w:rsid w:val="00E017EB"/>
    <w:rsid w:val="00E0185B"/>
    <w:rsid w:val="00E01918"/>
    <w:rsid w:val="00E01948"/>
    <w:rsid w:val="00E0199F"/>
    <w:rsid w:val="00E01A1E"/>
    <w:rsid w:val="00E01A9E"/>
    <w:rsid w:val="00E01AE9"/>
    <w:rsid w:val="00E01B27"/>
    <w:rsid w:val="00E01B3A"/>
    <w:rsid w:val="00E01B4A"/>
    <w:rsid w:val="00E01B6C"/>
    <w:rsid w:val="00E01BAD"/>
    <w:rsid w:val="00E01C3F"/>
    <w:rsid w:val="00E01C84"/>
    <w:rsid w:val="00E01C9D"/>
    <w:rsid w:val="00E01CEC"/>
    <w:rsid w:val="00E01CFB"/>
    <w:rsid w:val="00E01CFC"/>
    <w:rsid w:val="00E01E1B"/>
    <w:rsid w:val="00E01E9F"/>
    <w:rsid w:val="00E01EF2"/>
    <w:rsid w:val="00E01F37"/>
    <w:rsid w:val="00E01F63"/>
    <w:rsid w:val="00E02190"/>
    <w:rsid w:val="00E022BF"/>
    <w:rsid w:val="00E02321"/>
    <w:rsid w:val="00E0233E"/>
    <w:rsid w:val="00E02395"/>
    <w:rsid w:val="00E023D0"/>
    <w:rsid w:val="00E02490"/>
    <w:rsid w:val="00E02546"/>
    <w:rsid w:val="00E026CF"/>
    <w:rsid w:val="00E0270B"/>
    <w:rsid w:val="00E02781"/>
    <w:rsid w:val="00E027F3"/>
    <w:rsid w:val="00E028F4"/>
    <w:rsid w:val="00E02943"/>
    <w:rsid w:val="00E02986"/>
    <w:rsid w:val="00E0299C"/>
    <w:rsid w:val="00E029D0"/>
    <w:rsid w:val="00E029EC"/>
    <w:rsid w:val="00E02A44"/>
    <w:rsid w:val="00E02A85"/>
    <w:rsid w:val="00E02A9A"/>
    <w:rsid w:val="00E02ABE"/>
    <w:rsid w:val="00E02AFF"/>
    <w:rsid w:val="00E02BBA"/>
    <w:rsid w:val="00E02C56"/>
    <w:rsid w:val="00E02D21"/>
    <w:rsid w:val="00E02D3B"/>
    <w:rsid w:val="00E02E8B"/>
    <w:rsid w:val="00E02EAE"/>
    <w:rsid w:val="00E02F03"/>
    <w:rsid w:val="00E02F2B"/>
    <w:rsid w:val="00E02FA2"/>
    <w:rsid w:val="00E02FA7"/>
    <w:rsid w:val="00E02FA9"/>
    <w:rsid w:val="00E03079"/>
    <w:rsid w:val="00E03132"/>
    <w:rsid w:val="00E03141"/>
    <w:rsid w:val="00E0319E"/>
    <w:rsid w:val="00E031FF"/>
    <w:rsid w:val="00E0335E"/>
    <w:rsid w:val="00E03402"/>
    <w:rsid w:val="00E034BA"/>
    <w:rsid w:val="00E034E2"/>
    <w:rsid w:val="00E0354A"/>
    <w:rsid w:val="00E03599"/>
    <w:rsid w:val="00E036CA"/>
    <w:rsid w:val="00E03753"/>
    <w:rsid w:val="00E03781"/>
    <w:rsid w:val="00E03790"/>
    <w:rsid w:val="00E037C4"/>
    <w:rsid w:val="00E03855"/>
    <w:rsid w:val="00E038EA"/>
    <w:rsid w:val="00E03937"/>
    <w:rsid w:val="00E039A2"/>
    <w:rsid w:val="00E03A0C"/>
    <w:rsid w:val="00E03A4D"/>
    <w:rsid w:val="00E03A70"/>
    <w:rsid w:val="00E03A87"/>
    <w:rsid w:val="00E03B6F"/>
    <w:rsid w:val="00E03BA6"/>
    <w:rsid w:val="00E03C1A"/>
    <w:rsid w:val="00E03C22"/>
    <w:rsid w:val="00E03C7B"/>
    <w:rsid w:val="00E03CAB"/>
    <w:rsid w:val="00E03D62"/>
    <w:rsid w:val="00E03D64"/>
    <w:rsid w:val="00E03D6D"/>
    <w:rsid w:val="00E03DBD"/>
    <w:rsid w:val="00E03E69"/>
    <w:rsid w:val="00E03F59"/>
    <w:rsid w:val="00E03F9D"/>
    <w:rsid w:val="00E040D5"/>
    <w:rsid w:val="00E041A2"/>
    <w:rsid w:val="00E041D9"/>
    <w:rsid w:val="00E041F8"/>
    <w:rsid w:val="00E041FA"/>
    <w:rsid w:val="00E0422A"/>
    <w:rsid w:val="00E0423C"/>
    <w:rsid w:val="00E0430A"/>
    <w:rsid w:val="00E0432D"/>
    <w:rsid w:val="00E043DB"/>
    <w:rsid w:val="00E0442A"/>
    <w:rsid w:val="00E04438"/>
    <w:rsid w:val="00E04602"/>
    <w:rsid w:val="00E04641"/>
    <w:rsid w:val="00E046E5"/>
    <w:rsid w:val="00E04832"/>
    <w:rsid w:val="00E0493B"/>
    <w:rsid w:val="00E04B3B"/>
    <w:rsid w:val="00E04BA6"/>
    <w:rsid w:val="00E04BE8"/>
    <w:rsid w:val="00E04C66"/>
    <w:rsid w:val="00E04CE0"/>
    <w:rsid w:val="00E04FFA"/>
    <w:rsid w:val="00E05032"/>
    <w:rsid w:val="00E0506C"/>
    <w:rsid w:val="00E05079"/>
    <w:rsid w:val="00E050C0"/>
    <w:rsid w:val="00E050DD"/>
    <w:rsid w:val="00E0514D"/>
    <w:rsid w:val="00E051C9"/>
    <w:rsid w:val="00E05269"/>
    <w:rsid w:val="00E05307"/>
    <w:rsid w:val="00E053E0"/>
    <w:rsid w:val="00E054A1"/>
    <w:rsid w:val="00E055B6"/>
    <w:rsid w:val="00E055BC"/>
    <w:rsid w:val="00E055FB"/>
    <w:rsid w:val="00E05701"/>
    <w:rsid w:val="00E0571B"/>
    <w:rsid w:val="00E0573A"/>
    <w:rsid w:val="00E057DB"/>
    <w:rsid w:val="00E05942"/>
    <w:rsid w:val="00E0599A"/>
    <w:rsid w:val="00E05A0F"/>
    <w:rsid w:val="00E05A1E"/>
    <w:rsid w:val="00E05A89"/>
    <w:rsid w:val="00E05AE8"/>
    <w:rsid w:val="00E05AEE"/>
    <w:rsid w:val="00E05B7C"/>
    <w:rsid w:val="00E05BB9"/>
    <w:rsid w:val="00E05CF0"/>
    <w:rsid w:val="00E05D21"/>
    <w:rsid w:val="00E05D77"/>
    <w:rsid w:val="00E05DB8"/>
    <w:rsid w:val="00E05DC0"/>
    <w:rsid w:val="00E05F00"/>
    <w:rsid w:val="00E05F35"/>
    <w:rsid w:val="00E05F99"/>
    <w:rsid w:val="00E06015"/>
    <w:rsid w:val="00E06017"/>
    <w:rsid w:val="00E06046"/>
    <w:rsid w:val="00E060C0"/>
    <w:rsid w:val="00E061DE"/>
    <w:rsid w:val="00E062FB"/>
    <w:rsid w:val="00E06306"/>
    <w:rsid w:val="00E06343"/>
    <w:rsid w:val="00E06447"/>
    <w:rsid w:val="00E065D5"/>
    <w:rsid w:val="00E06645"/>
    <w:rsid w:val="00E066A9"/>
    <w:rsid w:val="00E0674A"/>
    <w:rsid w:val="00E067B0"/>
    <w:rsid w:val="00E06827"/>
    <w:rsid w:val="00E06833"/>
    <w:rsid w:val="00E0683C"/>
    <w:rsid w:val="00E069A0"/>
    <w:rsid w:val="00E06A53"/>
    <w:rsid w:val="00E06AAC"/>
    <w:rsid w:val="00E06B81"/>
    <w:rsid w:val="00E06B9C"/>
    <w:rsid w:val="00E06D5A"/>
    <w:rsid w:val="00E06DBB"/>
    <w:rsid w:val="00E06DC6"/>
    <w:rsid w:val="00E06E8E"/>
    <w:rsid w:val="00E06EDC"/>
    <w:rsid w:val="00E06EDF"/>
    <w:rsid w:val="00E06F32"/>
    <w:rsid w:val="00E06F4E"/>
    <w:rsid w:val="00E07039"/>
    <w:rsid w:val="00E07069"/>
    <w:rsid w:val="00E07089"/>
    <w:rsid w:val="00E0708F"/>
    <w:rsid w:val="00E070B9"/>
    <w:rsid w:val="00E070D5"/>
    <w:rsid w:val="00E070F6"/>
    <w:rsid w:val="00E0718F"/>
    <w:rsid w:val="00E0721E"/>
    <w:rsid w:val="00E073BB"/>
    <w:rsid w:val="00E0751E"/>
    <w:rsid w:val="00E07533"/>
    <w:rsid w:val="00E07627"/>
    <w:rsid w:val="00E07655"/>
    <w:rsid w:val="00E07850"/>
    <w:rsid w:val="00E078B9"/>
    <w:rsid w:val="00E078C9"/>
    <w:rsid w:val="00E0794C"/>
    <w:rsid w:val="00E07A95"/>
    <w:rsid w:val="00E07BBF"/>
    <w:rsid w:val="00E07D50"/>
    <w:rsid w:val="00E07D71"/>
    <w:rsid w:val="00E07FBD"/>
    <w:rsid w:val="00E07FC9"/>
    <w:rsid w:val="00E1005E"/>
    <w:rsid w:val="00E10060"/>
    <w:rsid w:val="00E1012F"/>
    <w:rsid w:val="00E101B1"/>
    <w:rsid w:val="00E101FA"/>
    <w:rsid w:val="00E103A4"/>
    <w:rsid w:val="00E10431"/>
    <w:rsid w:val="00E1049E"/>
    <w:rsid w:val="00E104E3"/>
    <w:rsid w:val="00E10559"/>
    <w:rsid w:val="00E1057F"/>
    <w:rsid w:val="00E1061D"/>
    <w:rsid w:val="00E10639"/>
    <w:rsid w:val="00E10669"/>
    <w:rsid w:val="00E1078E"/>
    <w:rsid w:val="00E10854"/>
    <w:rsid w:val="00E10868"/>
    <w:rsid w:val="00E1091D"/>
    <w:rsid w:val="00E1092B"/>
    <w:rsid w:val="00E10980"/>
    <w:rsid w:val="00E10988"/>
    <w:rsid w:val="00E10992"/>
    <w:rsid w:val="00E10997"/>
    <w:rsid w:val="00E10A4F"/>
    <w:rsid w:val="00E10AC1"/>
    <w:rsid w:val="00E10B2C"/>
    <w:rsid w:val="00E10D5C"/>
    <w:rsid w:val="00E10EFB"/>
    <w:rsid w:val="00E10F47"/>
    <w:rsid w:val="00E10F58"/>
    <w:rsid w:val="00E10FC3"/>
    <w:rsid w:val="00E10FE7"/>
    <w:rsid w:val="00E1101A"/>
    <w:rsid w:val="00E1102D"/>
    <w:rsid w:val="00E11087"/>
    <w:rsid w:val="00E11100"/>
    <w:rsid w:val="00E11106"/>
    <w:rsid w:val="00E11232"/>
    <w:rsid w:val="00E113B0"/>
    <w:rsid w:val="00E1149E"/>
    <w:rsid w:val="00E11542"/>
    <w:rsid w:val="00E115E3"/>
    <w:rsid w:val="00E1162E"/>
    <w:rsid w:val="00E116CF"/>
    <w:rsid w:val="00E11799"/>
    <w:rsid w:val="00E1186E"/>
    <w:rsid w:val="00E1187D"/>
    <w:rsid w:val="00E11893"/>
    <w:rsid w:val="00E11945"/>
    <w:rsid w:val="00E11AB6"/>
    <w:rsid w:val="00E11B1D"/>
    <w:rsid w:val="00E11B2C"/>
    <w:rsid w:val="00E11C83"/>
    <w:rsid w:val="00E11D1D"/>
    <w:rsid w:val="00E11E73"/>
    <w:rsid w:val="00E11E9E"/>
    <w:rsid w:val="00E11FAD"/>
    <w:rsid w:val="00E11FD0"/>
    <w:rsid w:val="00E1200A"/>
    <w:rsid w:val="00E1208B"/>
    <w:rsid w:val="00E12100"/>
    <w:rsid w:val="00E12124"/>
    <w:rsid w:val="00E1214F"/>
    <w:rsid w:val="00E121E9"/>
    <w:rsid w:val="00E1227B"/>
    <w:rsid w:val="00E12354"/>
    <w:rsid w:val="00E1244C"/>
    <w:rsid w:val="00E12473"/>
    <w:rsid w:val="00E124EE"/>
    <w:rsid w:val="00E12568"/>
    <w:rsid w:val="00E125CE"/>
    <w:rsid w:val="00E12613"/>
    <w:rsid w:val="00E12652"/>
    <w:rsid w:val="00E1285B"/>
    <w:rsid w:val="00E12896"/>
    <w:rsid w:val="00E128DD"/>
    <w:rsid w:val="00E128F6"/>
    <w:rsid w:val="00E1296B"/>
    <w:rsid w:val="00E12A3E"/>
    <w:rsid w:val="00E12A78"/>
    <w:rsid w:val="00E12CD0"/>
    <w:rsid w:val="00E12D49"/>
    <w:rsid w:val="00E12E1C"/>
    <w:rsid w:val="00E12F48"/>
    <w:rsid w:val="00E13055"/>
    <w:rsid w:val="00E1312B"/>
    <w:rsid w:val="00E1313B"/>
    <w:rsid w:val="00E131D4"/>
    <w:rsid w:val="00E13204"/>
    <w:rsid w:val="00E132C0"/>
    <w:rsid w:val="00E132E1"/>
    <w:rsid w:val="00E132F5"/>
    <w:rsid w:val="00E1338A"/>
    <w:rsid w:val="00E133EF"/>
    <w:rsid w:val="00E13409"/>
    <w:rsid w:val="00E134D2"/>
    <w:rsid w:val="00E13519"/>
    <w:rsid w:val="00E13551"/>
    <w:rsid w:val="00E135E5"/>
    <w:rsid w:val="00E1364C"/>
    <w:rsid w:val="00E13732"/>
    <w:rsid w:val="00E1373D"/>
    <w:rsid w:val="00E1376F"/>
    <w:rsid w:val="00E13861"/>
    <w:rsid w:val="00E138C3"/>
    <w:rsid w:val="00E138D6"/>
    <w:rsid w:val="00E139B8"/>
    <w:rsid w:val="00E13AF4"/>
    <w:rsid w:val="00E13BE7"/>
    <w:rsid w:val="00E13C10"/>
    <w:rsid w:val="00E13C50"/>
    <w:rsid w:val="00E13C56"/>
    <w:rsid w:val="00E13CDE"/>
    <w:rsid w:val="00E13DBE"/>
    <w:rsid w:val="00E13DFD"/>
    <w:rsid w:val="00E13E74"/>
    <w:rsid w:val="00E13F2B"/>
    <w:rsid w:val="00E13F5A"/>
    <w:rsid w:val="00E1405E"/>
    <w:rsid w:val="00E140E7"/>
    <w:rsid w:val="00E1413D"/>
    <w:rsid w:val="00E14143"/>
    <w:rsid w:val="00E141DD"/>
    <w:rsid w:val="00E14246"/>
    <w:rsid w:val="00E14368"/>
    <w:rsid w:val="00E14A1A"/>
    <w:rsid w:val="00E14AA8"/>
    <w:rsid w:val="00E14CB2"/>
    <w:rsid w:val="00E14CDA"/>
    <w:rsid w:val="00E14DCF"/>
    <w:rsid w:val="00E14EE5"/>
    <w:rsid w:val="00E14F11"/>
    <w:rsid w:val="00E14F26"/>
    <w:rsid w:val="00E14F2A"/>
    <w:rsid w:val="00E14F3E"/>
    <w:rsid w:val="00E14F6B"/>
    <w:rsid w:val="00E14FBC"/>
    <w:rsid w:val="00E14FC8"/>
    <w:rsid w:val="00E15047"/>
    <w:rsid w:val="00E15060"/>
    <w:rsid w:val="00E150B9"/>
    <w:rsid w:val="00E150D4"/>
    <w:rsid w:val="00E151CF"/>
    <w:rsid w:val="00E152BF"/>
    <w:rsid w:val="00E1530D"/>
    <w:rsid w:val="00E15376"/>
    <w:rsid w:val="00E154CA"/>
    <w:rsid w:val="00E15500"/>
    <w:rsid w:val="00E155C0"/>
    <w:rsid w:val="00E155C6"/>
    <w:rsid w:val="00E15683"/>
    <w:rsid w:val="00E156A3"/>
    <w:rsid w:val="00E156E6"/>
    <w:rsid w:val="00E15763"/>
    <w:rsid w:val="00E15899"/>
    <w:rsid w:val="00E1589C"/>
    <w:rsid w:val="00E15910"/>
    <w:rsid w:val="00E15B16"/>
    <w:rsid w:val="00E15B85"/>
    <w:rsid w:val="00E15BA7"/>
    <w:rsid w:val="00E15D15"/>
    <w:rsid w:val="00E15E85"/>
    <w:rsid w:val="00E15EAD"/>
    <w:rsid w:val="00E15EB9"/>
    <w:rsid w:val="00E15EBF"/>
    <w:rsid w:val="00E15F18"/>
    <w:rsid w:val="00E15F40"/>
    <w:rsid w:val="00E15F45"/>
    <w:rsid w:val="00E15FC0"/>
    <w:rsid w:val="00E15FF5"/>
    <w:rsid w:val="00E16081"/>
    <w:rsid w:val="00E160B0"/>
    <w:rsid w:val="00E16243"/>
    <w:rsid w:val="00E162E3"/>
    <w:rsid w:val="00E16386"/>
    <w:rsid w:val="00E16387"/>
    <w:rsid w:val="00E16397"/>
    <w:rsid w:val="00E16411"/>
    <w:rsid w:val="00E1641F"/>
    <w:rsid w:val="00E1656D"/>
    <w:rsid w:val="00E165CB"/>
    <w:rsid w:val="00E166F3"/>
    <w:rsid w:val="00E1673F"/>
    <w:rsid w:val="00E1697F"/>
    <w:rsid w:val="00E16AA1"/>
    <w:rsid w:val="00E16AF0"/>
    <w:rsid w:val="00E16AFF"/>
    <w:rsid w:val="00E16D51"/>
    <w:rsid w:val="00E16E35"/>
    <w:rsid w:val="00E16E6C"/>
    <w:rsid w:val="00E16F01"/>
    <w:rsid w:val="00E16F57"/>
    <w:rsid w:val="00E16FE6"/>
    <w:rsid w:val="00E17039"/>
    <w:rsid w:val="00E170E0"/>
    <w:rsid w:val="00E17138"/>
    <w:rsid w:val="00E1736C"/>
    <w:rsid w:val="00E17384"/>
    <w:rsid w:val="00E173C1"/>
    <w:rsid w:val="00E173C7"/>
    <w:rsid w:val="00E17574"/>
    <w:rsid w:val="00E17626"/>
    <w:rsid w:val="00E17646"/>
    <w:rsid w:val="00E17664"/>
    <w:rsid w:val="00E17707"/>
    <w:rsid w:val="00E1771E"/>
    <w:rsid w:val="00E177AF"/>
    <w:rsid w:val="00E17839"/>
    <w:rsid w:val="00E17855"/>
    <w:rsid w:val="00E1785C"/>
    <w:rsid w:val="00E17882"/>
    <w:rsid w:val="00E178F1"/>
    <w:rsid w:val="00E17A0F"/>
    <w:rsid w:val="00E17AC9"/>
    <w:rsid w:val="00E17B13"/>
    <w:rsid w:val="00E17B41"/>
    <w:rsid w:val="00E17BA7"/>
    <w:rsid w:val="00E17CC2"/>
    <w:rsid w:val="00E17D91"/>
    <w:rsid w:val="00E17DE7"/>
    <w:rsid w:val="00E17ECA"/>
    <w:rsid w:val="00E17FDC"/>
    <w:rsid w:val="00E2004A"/>
    <w:rsid w:val="00E2009B"/>
    <w:rsid w:val="00E201B8"/>
    <w:rsid w:val="00E20238"/>
    <w:rsid w:val="00E202E0"/>
    <w:rsid w:val="00E20362"/>
    <w:rsid w:val="00E2036C"/>
    <w:rsid w:val="00E203C6"/>
    <w:rsid w:val="00E203EC"/>
    <w:rsid w:val="00E205F0"/>
    <w:rsid w:val="00E205FD"/>
    <w:rsid w:val="00E2060B"/>
    <w:rsid w:val="00E20660"/>
    <w:rsid w:val="00E2067D"/>
    <w:rsid w:val="00E2077A"/>
    <w:rsid w:val="00E2086D"/>
    <w:rsid w:val="00E20878"/>
    <w:rsid w:val="00E2087C"/>
    <w:rsid w:val="00E208C1"/>
    <w:rsid w:val="00E2097D"/>
    <w:rsid w:val="00E209D0"/>
    <w:rsid w:val="00E209DD"/>
    <w:rsid w:val="00E20A05"/>
    <w:rsid w:val="00E20A63"/>
    <w:rsid w:val="00E20B71"/>
    <w:rsid w:val="00E20BA0"/>
    <w:rsid w:val="00E20BDA"/>
    <w:rsid w:val="00E20D0C"/>
    <w:rsid w:val="00E20DC4"/>
    <w:rsid w:val="00E20E45"/>
    <w:rsid w:val="00E20E9F"/>
    <w:rsid w:val="00E20F6A"/>
    <w:rsid w:val="00E21047"/>
    <w:rsid w:val="00E2107E"/>
    <w:rsid w:val="00E21164"/>
    <w:rsid w:val="00E211D7"/>
    <w:rsid w:val="00E21293"/>
    <w:rsid w:val="00E212AA"/>
    <w:rsid w:val="00E2138A"/>
    <w:rsid w:val="00E2147D"/>
    <w:rsid w:val="00E21530"/>
    <w:rsid w:val="00E21650"/>
    <w:rsid w:val="00E2171F"/>
    <w:rsid w:val="00E2186A"/>
    <w:rsid w:val="00E2187C"/>
    <w:rsid w:val="00E219C7"/>
    <w:rsid w:val="00E21A29"/>
    <w:rsid w:val="00E21AE3"/>
    <w:rsid w:val="00E21B92"/>
    <w:rsid w:val="00E21C84"/>
    <w:rsid w:val="00E21CE7"/>
    <w:rsid w:val="00E21D9F"/>
    <w:rsid w:val="00E21E00"/>
    <w:rsid w:val="00E21EBD"/>
    <w:rsid w:val="00E22005"/>
    <w:rsid w:val="00E220D2"/>
    <w:rsid w:val="00E2213E"/>
    <w:rsid w:val="00E2219E"/>
    <w:rsid w:val="00E221A4"/>
    <w:rsid w:val="00E221D7"/>
    <w:rsid w:val="00E2226D"/>
    <w:rsid w:val="00E22275"/>
    <w:rsid w:val="00E22297"/>
    <w:rsid w:val="00E22372"/>
    <w:rsid w:val="00E2237C"/>
    <w:rsid w:val="00E223E1"/>
    <w:rsid w:val="00E22620"/>
    <w:rsid w:val="00E22647"/>
    <w:rsid w:val="00E226DA"/>
    <w:rsid w:val="00E2271A"/>
    <w:rsid w:val="00E227DD"/>
    <w:rsid w:val="00E2294C"/>
    <w:rsid w:val="00E229B4"/>
    <w:rsid w:val="00E22A31"/>
    <w:rsid w:val="00E22B89"/>
    <w:rsid w:val="00E22CA4"/>
    <w:rsid w:val="00E22D12"/>
    <w:rsid w:val="00E22D20"/>
    <w:rsid w:val="00E22D46"/>
    <w:rsid w:val="00E22F51"/>
    <w:rsid w:val="00E22FF8"/>
    <w:rsid w:val="00E2318D"/>
    <w:rsid w:val="00E2318E"/>
    <w:rsid w:val="00E232E2"/>
    <w:rsid w:val="00E23328"/>
    <w:rsid w:val="00E2344E"/>
    <w:rsid w:val="00E23454"/>
    <w:rsid w:val="00E23619"/>
    <w:rsid w:val="00E2370D"/>
    <w:rsid w:val="00E23798"/>
    <w:rsid w:val="00E23837"/>
    <w:rsid w:val="00E2399F"/>
    <w:rsid w:val="00E239DB"/>
    <w:rsid w:val="00E239F3"/>
    <w:rsid w:val="00E23A49"/>
    <w:rsid w:val="00E23ADB"/>
    <w:rsid w:val="00E23AE0"/>
    <w:rsid w:val="00E23B08"/>
    <w:rsid w:val="00E23BA9"/>
    <w:rsid w:val="00E23BEF"/>
    <w:rsid w:val="00E23C92"/>
    <w:rsid w:val="00E23CAB"/>
    <w:rsid w:val="00E23CBB"/>
    <w:rsid w:val="00E23CD4"/>
    <w:rsid w:val="00E23CFE"/>
    <w:rsid w:val="00E23D21"/>
    <w:rsid w:val="00E23DCB"/>
    <w:rsid w:val="00E23F38"/>
    <w:rsid w:val="00E24124"/>
    <w:rsid w:val="00E241CF"/>
    <w:rsid w:val="00E241EC"/>
    <w:rsid w:val="00E24287"/>
    <w:rsid w:val="00E243AB"/>
    <w:rsid w:val="00E244F8"/>
    <w:rsid w:val="00E245B8"/>
    <w:rsid w:val="00E245C5"/>
    <w:rsid w:val="00E2471A"/>
    <w:rsid w:val="00E247A1"/>
    <w:rsid w:val="00E24850"/>
    <w:rsid w:val="00E24918"/>
    <w:rsid w:val="00E24953"/>
    <w:rsid w:val="00E249E5"/>
    <w:rsid w:val="00E24A77"/>
    <w:rsid w:val="00E24AE7"/>
    <w:rsid w:val="00E24B41"/>
    <w:rsid w:val="00E24B71"/>
    <w:rsid w:val="00E24C6F"/>
    <w:rsid w:val="00E24D17"/>
    <w:rsid w:val="00E24D5E"/>
    <w:rsid w:val="00E24DF4"/>
    <w:rsid w:val="00E24E01"/>
    <w:rsid w:val="00E24E17"/>
    <w:rsid w:val="00E24E20"/>
    <w:rsid w:val="00E24E80"/>
    <w:rsid w:val="00E24F5B"/>
    <w:rsid w:val="00E2501A"/>
    <w:rsid w:val="00E2504F"/>
    <w:rsid w:val="00E250B6"/>
    <w:rsid w:val="00E250C5"/>
    <w:rsid w:val="00E2513B"/>
    <w:rsid w:val="00E253E9"/>
    <w:rsid w:val="00E25476"/>
    <w:rsid w:val="00E2548D"/>
    <w:rsid w:val="00E254BB"/>
    <w:rsid w:val="00E255B9"/>
    <w:rsid w:val="00E25696"/>
    <w:rsid w:val="00E256C1"/>
    <w:rsid w:val="00E256D4"/>
    <w:rsid w:val="00E256E1"/>
    <w:rsid w:val="00E256FD"/>
    <w:rsid w:val="00E25703"/>
    <w:rsid w:val="00E25739"/>
    <w:rsid w:val="00E2573A"/>
    <w:rsid w:val="00E257CF"/>
    <w:rsid w:val="00E25938"/>
    <w:rsid w:val="00E25969"/>
    <w:rsid w:val="00E259A7"/>
    <w:rsid w:val="00E25BCB"/>
    <w:rsid w:val="00E25BDE"/>
    <w:rsid w:val="00E25C13"/>
    <w:rsid w:val="00E25D5E"/>
    <w:rsid w:val="00E25D93"/>
    <w:rsid w:val="00E25DA5"/>
    <w:rsid w:val="00E25DAF"/>
    <w:rsid w:val="00E25EBE"/>
    <w:rsid w:val="00E25EDB"/>
    <w:rsid w:val="00E25EF3"/>
    <w:rsid w:val="00E25F79"/>
    <w:rsid w:val="00E260B1"/>
    <w:rsid w:val="00E261FA"/>
    <w:rsid w:val="00E261FE"/>
    <w:rsid w:val="00E2629D"/>
    <w:rsid w:val="00E2630B"/>
    <w:rsid w:val="00E2635C"/>
    <w:rsid w:val="00E264DB"/>
    <w:rsid w:val="00E264F2"/>
    <w:rsid w:val="00E2650B"/>
    <w:rsid w:val="00E2652D"/>
    <w:rsid w:val="00E26530"/>
    <w:rsid w:val="00E2654F"/>
    <w:rsid w:val="00E26552"/>
    <w:rsid w:val="00E26563"/>
    <w:rsid w:val="00E26693"/>
    <w:rsid w:val="00E266E8"/>
    <w:rsid w:val="00E267B4"/>
    <w:rsid w:val="00E26898"/>
    <w:rsid w:val="00E268FF"/>
    <w:rsid w:val="00E2691F"/>
    <w:rsid w:val="00E26ADC"/>
    <w:rsid w:val="00E26B2E"/>
    <w:rsid w:val="00E26C91"/>
    <w:rsid w:val="00E26CAD"/>
    <w:rsid w:val="00E26CF3"/>
    <w:rsid w:val="00E26FA2"/>
    <w:rsid w:val="00E26FF8"/>
    <w:rsid w:val="00E27053"/>
    <w:rsid w:val="00E2705C"/>
    <w:rsid w:val="00E27060"/>
    <w:rsid w:val="00E27061"/>
    <w:rsid w:val="00E27267"/>
    <w:rsid w:val="00E27303"/>
    <w:rsid w:val="00E27504"/>
    <w:rsid w:val="00E2752E"/>
    <w:rsid w:val="00E27542"/>
    <w:rsid w:val="00E275C1"/>
    <w:rsid w:val="00E27694"/>
    <w:rsid w:val="00E27734"/>
    <w:rsid w:val="00E2774F"/>
    <w:rsid w:val="00E277A8"/>
    <w:rsid w:val="00E277D2"/>
    <w:rsid w:val="00E279C2"/>
    <w:rsid w:val="00E279FF"/>
    <w:rsid w:val="00E27A47"/>
    <w:rsid w:val="00E27BA2"/>
    <w:rsid w:val="00E27CB0"/>
    <w:rsid w:val="00E27D4E"/>
    <w:rsid w:val="00E27D78"/>
    <w:rsid w:val="00E27E16"/>
    <w:rsid w:val="00E27E66"/>
    <w:rsid w:val="00E27EA1"/>
    <w:rsid w:val="00E27ED1"/>
    <w:rsid w:val="00E30112"/>
    <w:rsid w:val="00E301DD"/>
    <w:rsid w:val="00E30291"/>
    <w:rsid w:val="00E3034B"/>
    <w:rsid w:val="00E303A4"/>
    <w:rsid w:val="00E303BF"/>
    <w:rsid w:val="00E303C4"/>
    <w:rsid w:val="00E30658"/>
    <w:rsid w:val="00E306F8"/>
    <w:rsid w:val="00E30718"/>
    <w:rsid w:val="00E30775"/>
    <w:rsid w:val="00E30915"/>
    <w:rsid w:val="00E30A0C"/>
    <w:rsid w:val="00E30A21"/>
    <w:rsid w:val="00E30AC0"/>
    <w:rsid w:val="00E30B22"/>
    <w:rsid w:val="00E30B27"/>
    <w:rsid w:val="00E30BAD"/>
    <w:rsid w:val="00E30C5F"/>
    <w:rsid w:val="00E30C70"/>
    <w:rsid w:val="00E30D04"/>
    <w:rsid w:val="00E30DDC"/>
    <w:rsid w:val="00E30E82"/>
    <w:rsid w:val="00E30F0F"/>
    <w:rsid w:val="00E30FF1"/>
    <w:rsid w:val="00E31058"/>
    <w:rsid w:val="00E31092"/>
    <w:rsid w:val="00E310E6"/>
    <w:rsid w:val="00E31169"/>
    <w:rsid w:val="00E311A3"/>
    <w:rsid w:val="00E311EC"/>
    <w:rsid w:val="00E31258"/>
    <w:rsid w:val="00E3129C"/>
    <w:rsid w:val="00E31349"/>
    <w:rsid w:val="00E313AD"/>
    <w:rsid w:val="00E313FD"/>
    <w:rsid w:val="00E31493"/>
    <w:rsid w:val="00E314B6"/>
    <w:rsid w:val="00E314D3"/>
    <w:rsid w:val="00E3176D"/>
    <w:rsid w:val="00E317B6"/>
    <w:rsid w:val="00E317D8"/>
    <w:rsid w:val="00E31808"/>
    <w:rsid w:val="00E319AC"/>
    <w:rsid w:val="00E31A4B"/>
    <w:rsid w:val="00E31ACD"/>
    <w:rsid w:val="00E31BD0"/>
    <w:rsid w:val="00E31D05"/>
    <w:rsid w:val="00E31E0F"/>
    <w:rsid w:val="00E31E55"/>
    <w:rsid w:val="00E31F46"/>
    <w:rsid w:val="00E31FA3"/>
    <w:rsid w:val="00E31FEE"/>
    <w:rsid w:val="00E32098"/>
    <w:rsid w:val="00E3210A"/>
    <w:rsid w:val="00E3214F"/>
    <w:rsid w:val="00E32182"/>
    <w:rsid w:val="00E321C2"/>
    <w:rsid w:val="00E321FC"/>
    <w:rsid w:val="00E32206"/>
    <w:rsid w:val="00E32224"/>
    <w:rsid w:val="00E3225F"/>
    <w:rsid w:val="00E32474"/>
    <w:rsid w:val="00E3257C"/>
    <w:rsid w:val="00E3259D"/>
    <w:rsid w:val="00E325A1"/>
    <w:rsid w:val="00E32627"/>
    <w:rsid w:val="00E32638"/>
    <w:rsid w:val="00E32701"/>
    <w:rsid w:val="00E32840"/>
    <w:rsid w:val="00E3286A"/>
    <w:rsid w:val="00E32926"/>
    <w:rsid w:val="00E3298E"/>
    <w:rsid w:val="00E3299B"/>
    <w:rsid w:val="00E329C1"/>
    <w:rsid w:val="00E329CA"/>
    <w:rsid w:val="00E329F1"/>
    <w:rsid w:val="00E32A07"/>
    <w:rsid w:val="00E32A0C"/>
    <w:rsid w:val="00E32B52"/>
    <w:rsid w:val="00E32B82"/>
    <w:rsid w:val="00E32B88"/>
    <w:rsid w:val="00E32BBD"/>
    <w:rsid w:val="00E32C76"/>
    <w:rsid w:val="00E32C89"/>
    <w:rsid w:val="00E32CA7"/>
    <w:rsid w:val="00E32CE7"/>
    <w:rsid w:val="00E32D5B"/>
    <w:rsid w:val="00E32D9F"/>
    <w:rsid w:val="00E32E00"/>
    <w:rsid w:val="00E32E37"/>
    <w:rsid w:val="00E32EDA"/>
    <w:rsid w:val="00E32F82"/>
    <w:rsid w:val="00E32FA7"/>
    <w:rsid w:val="00E33052"/>
    <w:rsid w:val="00E330B4"/>
    <w:rsid w:val="00E330CE"/>
    <w:rsid w:val="00E33198"/>
    <w:rsid w:val="00E331AC"/>
    <w:rsid w:val="00E3323A"/>
    <w:rsid w:val="00E332BC"/>
    <w:rsid w:val="00E332D2"/>
    <w:rsid w:val="00E332F0"/>
    <w:rsid w:val="00E33449"/>
    <w:rsid w:val="00E334BB"/>
    <w:rsid w:val="00E334C6"/>
    <w:rsid w:val="00E33547"/>
    <w:rsid w:val="00E33652"/>
    <w:rsid w:val="00E337F1"/>
    <w:rsid w:val="00E33887"/>
    <w:rsid w:val="00E33898"/>
    <w:rsid w:val="00E338A3"/>
    <w:rsid w:val="00E33947"/>
    <w:rsid w:val="00E33A1D"/>
    <w:rsid w:val="00E33A41"/>
    <w:rsid w:val="00E33A78"/>
    <w:rsid w:val="00E33CF2"/>
    <w:rsid w:val="00E33D0E"/>
    <w:rsid w:val="00E33D2C"/>
    <w:rsid w:val="00E33DAC"/>
    <w:rsid w:val="00E33EEA"/>
    <w:rsid w:val="00E33F27"/>
    <w:rsid w:val="00E33F31"/>
    <w:rsid w:val="00E33F87"/>
    <w:rsid w:val="00E33FA0"/>
    <w:rsid w:val="00E340E5"/>
    <w:rsid w:val="00E3418E"/>
    <w:rsid w:val="00E3420D"/>
    <w:rsid w:val="00E3424E"/>
    <w:rsid w:val="00E342D3"/>
    <w:rsid w:val="00E342EE"/>
    <w:rsid w:val="00E34370"/>
    <w:rsid w:val="00E34371"/>
    <w:rsid w:val="00E343A7"/>
    <w:rsid w:val="00E344DD"/>
    <w:rsid w:val="00E344FE"/>
    <w:rsid w:val="00E34507"/>
    <w:rsid w:val="00E34534"/>
    <w:rsid w:val="00E34535"/>
    <w:rsid w:val="00E34544"/>
    <w:rsid w:val="00E3484E"/>
    <w:rsid w:val="00E34863"/>
    <w:rsid w:val="00E3488D"/>
    <w:rsid w:val="00E348F7"/>
    <w:rsid w:val="00E34906"/>
    <w:rsid w:val="00E34959"/>
    <w:rsid w:val="00E3499E"/>
    <w:rsid w:val="00E349C4"/>
    <w:rsid w:val="00E34B23"/>
    <w:rsid w:val="00E34C0A"/>
    <w:rsid w:val="00E34D75"/>
    <w:rsid w:val="00E34DAA"/>
    <w:rsid w:val="00E34DB1"/>
    <w:rsid w:val="00E34EAC"/>
    <w:rsid w:val="00E34F3D"/>
    <w:rsid w:val="00E35115"/>
    <w:rsid w:val="00E35249"/>
    <w:rsid w:val="00E352C7"/>
    <w:rsid w:val="00E35342"/>
    <w:rsid w:val="00E35357"/>
    <w:rsid w:val="00E35361"/>
    <w:rsid w:val="00E3536B"/>
    <w:rsid w:val="00E354BF"/>
    <w:rsid w:val="00E35580"/>
    <w:rsid w:val="00E35621"/>
    <w:rsid w:val="00E35662"/>
    <w:rsid w:val="00E356B1"/>
    <w:rsid w:val="00E356E0"/>
    <w:rsid w:val="00E35741"/>
    <w:rsid w:val="00E357DC"/>
    <w:rsid w:val="00E35809"/>
    <w:rsid w:val="00E3595F"/>
    <w:rsid w:val="00E35A50"/>
    <w:rsid w:val="00E35A65"/>
    <w:rsid w:val="00E35A7E"/>
    <w:rsid w:val="00E35A84"/>
    <w:rsid w:val="00E35C15"/>
    <w:rsid w:val="00E35C6C"/>
    <w:rsid w:val="00E35CE4"/>
    <w:rsid w:val="00E35DFA"/>
    <w:rsid w:val="00E35E4E"/>
    <w:rsid w:val="00E35E81"/>
    <w:rsid w:val="00E35EAA"/>
    <w:rsid w:val="00E35F4E"/>
    <w:rsid w:val="00E35F57"/>
    <w:rsid w:val="00E35F64"/>
    <w:rsid w:val="00E35F74"/>
    <w:rsid w:val="00E36157"/>
    <w:rsid w:val="00E3616A"/>
    <w:rsid w:val="00E3619D"/>
    <w:rsid w:val="00E36313"/>
    <w:rsid w:val="00E3636D"/>
    <w:rsid w:val="00E36431"/>
    <w:rsid w:val="00E36677"/>
    <w:rsid w:val="00E36694"/>
    <w:rsid w:val="00E366B7"/>
    <w:rsid w:val="00E36736"/>
    <w:rsid w:val="00E3677F"/>
    <w:rsid w:val="00E3688E"/>
    <w:rsid w:val="00E3692E"/>
    <w:rsid w:val="00E36948"/>
    <w:rsid w:val="00E369EB"/>
    <w:rsid w:val="00E36AC3"/>
    <w:rsid w:val="00E36BA9"/>
    <w:rsid w:val="00E36C18"/>
    <w:rsid w:val="00E36D1B"/>
    <w:rsid w:val="00E36DFE"/>
    <w:rsid w:val="00E36E6F"/>
    <w:rsid w:val="00E36F7C"/>
    <w:rsid w:val="00E37043"/>
    <w:rsid w:val="00E37227"/>
    <w:rsid w:val="00E37249"/>
    <w:rsid w:val="00E37334"/>
    <w:rsid w:val="00E37374"/>
    <w:rsid w:val="00E373AA"/>
    <w:rsid w:val="00E3747C"/>
    <w:rsid w:val="00E374A6"/>
    <w:rsid w:val="00E375BA"/>
    <w:rsid w:val="00E37641"/>
    <w:rsid w:val="00E37699"/>
    <w:rsid w:val="00E3772E"/>
    <w:rsid w:val="00E377F1"/>
    <w:rsid w:val="00E377FD"/>
    <w:rsid w:val="00E377FF"/>
    <w:rsid w:val="00E378A4"/>
    <w:rsid w:val="00E3795B"/>
    <w:rsid w:val="00E3797B"/>
    <w:rsid w:val="00E37A32"/>
    <w:rsid w:val="00E37A74"/>
    <w:rsid w:val="00E37B30"/>
    <w:rsid w:val="00E37B35"/>
    <w:rsid w:val="00E37B7C"/>
    <w:rsid w:val="00E37BA3"/>
    <w:rsid w:val="00E37CB5"/>
    <w:rsid w:val="00E37CBD"/>
    <w:rsid w:val="00E37CDF"/>
    <w:rsid w:val="00E37D83"/>
    <w:rsid w:val="00E37ECF"/>
    <w:rsid w:val="00E37EEE"/>
    <w:rsid w:val="00E4001A"/>
    <w:rsid w:val="00E40057"/>
    <w:rsid w:val="00E40297"/>
    <w:rsid w:val="00E403B7"/>
    <w:rsid w:val="00E403C5"/>
    <w:rsid w:val="00E4042F"/>
    <w:rsid w:val="00E40468"/>
    <w:rsid w:val="00E4046A"/>
    <w:rsid w:val="00E404BA"/>
    <w:rsid w:val="00E405AA"/>
    <w:rsid w:val="00E40607"/>
    <w:rsid w:val="00E407B2"/>
    <w:rsid w:val="00E4083A"/>
    <w:rsid w:val="00E40867"/>
    <w:rsid w:val="00E4089A"/>
    <w:rsid w:val="00E408D1"/>
    <w:rsid w:val="00E408DD"/>
    <w:rsid w:val="00E409A4"/>
    <w:rsid w:val="00E409A7"/>
    <w:rsid w:val="00E409F4"/>
    <w:rsid w:val="00E40C2B"/>
    <w:rsid w:val="00E40C31"/>
    <w:rsid w:val="00E40C75"/>
    <w:rsid w:val="00E40C7D"/>
    <w:rsid w:val="00E40D1F"/>
    <w:rsid w:val="00E40D23"/>
    <w:rsid w:val="00E40E5C"/>
    <w:rsid w:val="00E40EC8"/>
    <w:rsid w:val="00E40FA6"/>
    <w:rsid w:val="00E410C6"/>
    <w:rsid w:val="00E4115C"/>
    <w:rsid w:val="00E413CF"/>
    <w:rsid w:val="00E41471"/>
    <w:rsid w:val="00E416D9"/>
    <w:rsid w:val="00E41774"/>
    <w:rsid w:val="00E41857"/>
    <w:rsid w:val="00E4186A"/>
    <w:rsid w:val="00E418A6"/>
    <w:rsid w:val="00E418D5"/>
    <w:rsid w:val="00E419C9"/>
    <w:rsid w:val="00E41A0C"/>
    <w:rsid w:val="00E41B45"/>
    <w:rsid w:val="00E41C09"/>
    <w:rsid w:val="00E41C1B"/>
    <w:rsid w:val="00E41C47"/>
    <w:rsid w:val="00E41CE5"/>
    <w:rsid w:val="00E41D5C"/>
    <w:rsid w:val="00E41DCF"/>
    <w:rsid w:val="00E41DF3"/>
    <w:rsid w:val="00E41DF7"/>
    <w:rsid w:val="00E41E1F"/>
    <w:rsid w:val="00E41E20"/>
    <w:rsid w:val="00E41FA5"/>
    <w:rsid w:val="00E41FF0"/>
    <w:rsid w:val="00E42085"/>
    <w:rsid w:val="00E420D4"/>
    <w:rsid w:val="00E420E0"/>
    <w:rsid w:val="00E4218D"/>
    <w:rsid w:val="00E42226"/>
    <w:rsid w:val="00E42283"/>
    <w:rsid w:val="00E422CD"/>
    <w:rsid w:val="00E423CD"/>
    <w:rsid w:val="00E423FC"/>
    <w:rsid w:val="00E42450"/>
    <w:rsid w:val="00E424CF"/>
    <w:rsid w:val="00E424FA"/>
    <w:rsid w:val="00E42517"/>
    <w:rsid w:val="00E42518"/>
    <w:rsid w:val="00E425A3"/>
    <w:rsid w:val="00E426C7"/>
    <w:rsid w:val="00E42810"/>
    <w:rsid w:val="00E42832"/>
    <w:rsid w:val="00E428A3"/>
    <w:rsid w:val="00E428AC"/>
    <w:rsid w:val="00E42A4E"/>
    <w:rsid w:val="00E42B64"/>
    <w:rsid w:val="00E42BB7"/>
    <w:rsid w:val="00E42D0D"/>
    <w:rsid w:val="00E42E2B"/>
    <w:rsid w:val="00E42E96"/>
    <w:rsid w:val="00E42EE9"/>
    <w:rsid w:val="00E42F9C"/>
    <w:rsid w:val="00E42FCC"/>
    <w:rsid w:val="00E43054"/>
    <w:rsid w:val="00E43075"/>
    <w:rsid w:val="00E43178"/>
    <w:rsid w:val="00E431B8"/>
    <w:rsid w:val="00E431EB"/>
    <w:rsid w:val="00E4323A"/>
    <w:rsid w:val="00E432F2"/>
    <w:rsid w:val="00E433BC"/>
    <w:rsid w:val="00E43869"/>
    <w:rsid w:val="00E43880"/>
    <w:rsid w:val="00E438B8"/>
    <w:rsid w:val="00E438C8"/>
    <w:rsid w:val="00E43922"/>
    <w:rsid w:val="00E43ACA"/>
    <w:rsid w:val="00E43B00"/>
    <w:rsid w:val="00E43B31"/>
    <w:rsid w:val="00E43C32"/>
    <w:rsid w:val="00E43D48"/>
    <w:rsid w:val="00E43DC6"/>
    <w:rsid w:val="00E43EB8"/>
    <w:rsid w:val="00E44001"/>
    <w:rsid w:val="00E441A8"/>
    <w:rsid w:val="00E441ED"/>
    <w:rsid w:val="00E44217"/>
    <w:rsid w:val="00E4421B"/>
    <w:rsid w:val="00E44322"/>
    <w:rsid w:val="00E44332"/>
    <w:rsid w:val="00E443C8"/>
    <w:rsid w:val="00E443FC"/>
    <w:rsid w:val="00E4447F"/>
    <w:rsid w:val="00E444A7"/>
    <w:rsid w:val="00E44515"/>
    <w:rsid w:val="00E4454D"/>
    <w:rsid w:val="00E445A1"/>
    <w:rsid w:val="00E446B2"/>
    <w:rsid w:val="00E4470B"/>
    <w:rsid w:val="00E4474F"/>
    <w:rsid w:val="00E4486F"/>
    <w:rsid w:val="00E44A22"/>
    <w:rsid w:val="00E44A92"/>
    <w:rsid w:val="00E44B0B"/>
    <w:rsid w:val="00E44B7F"/>
    <w:rsid w:val="00E44C7C"/>
    <w:rsid w:val="00E44CBD"/>
    <w:rsid w:val="00E44D0C"/>
    <w:rsid w:val="00E44DDF"/>
    <w:rsid w:val="00E44E11"/>
    <w:rsid w:val="00E44E81"/>
    <w:rsid w:val="00E44EB4"/>
    <w:rsid w:val="00E44EE9"/>
    <w:rsid w:val="00E450A6"/>
    <w:rsid w:val="00E451B0"/>
    <w:rsid w:val="00E4527F"/>
    <w:rsid w:val="00E4537B"/>
    <w:rsid w:val="00E45461"/>
    <w:rsid w:val="00E4556D"/>
    <w:rsid w:val="00E45617"/>
    <w:rsid w:val="00E45645"/>
    <w:rsid w:val="00E4565A"/>
    <w:rsid w:val="00E45708"/>
    <w:rsid w:val="00E4570A"/>
    <w:rsid w:val="00E4572A"/>
    <w:rsid w:val="00E4573C"/>
    <w:rsid w:val="00E4578E"/>
    <w:rsid w:val="00E4586E"/>
    <w:rsid w:val="00E458D6"/>
    <w:rsid w:val="00E45907"/>
    <w:rsid w:val="00E45915"/>
    <w:rsid w:val="00E45941"/>
    <w:rsid w:val="00E45993"/>
    <w:rsid w:val="00E459DA"/>
    <w:rsid w:val="00E45A17"/>
    <w:rsid w:val="00E45A19"/>
    <w:rsid w:val="00E45A21"/>
    <w:rsid w:val="00E45A32"/>
    <w:rsid w:val="00E45ADA"/>
    <w:rsid w:val="00E45B0A"/>
    <w:rsid w:val="00E45BF5"/>
    <w:rsid w:val="00E45C2D"/>
    <w:rsid w:val="00E45C8C"/>
    <w:rsid w:val="00E45D49"/>
    <w:rsid w:val="00E45D7F"/>
    <w:rsid w:val="00E45DF3"/>
    <w:rsid w:val="00E45E1B"/>
    <w:rsid w:val="00E45E82"/>
    <w:rsid w:val="00E46028"/>
    <w:rsid w:val="00E4604F"/>
    <w:rsid w:val="00E4611E"/>
    <w:rsid w:val="00E461F9"/>
    <w:rsid w:val="00E4625B"/>
    <w:rsid w:val="00E4628B"/>
    <w:rsid w:val="00E462F5"/>
    <w:rsid w:val="00E463BF"/>
    <w:rsid w:val="00E463D4"/>
    <w:rsid w:val="00E4646B"/>
    <w:rsid w:val="00E465D7"/>
    <w:rsid w:val="00E465FE"/>
    <w:rsid w:val="00E466C7"/>
    <w:rsid w:val="00E4673A"/>
    <w:rsid w:val="00E467AA"/>
    <w:rsid w:val="00E46820"/>
    <w:rsid w:val="00E4697F"/>
    <w:rsid w:val="00E46A58"/>
    <w:rsid w:val="00E46A82"/>
    <w:rsid w:val="00E46AE6"/>
    <w:rsid w:val="00E46B4B"/>
    <w:rsid w:val="00E46B63"/>
    <w:rsid w:val="00E46B90"/>
    <w:rsid w:val="00E46BB3"/>
    <w:rsid w:val="00E46BFB"/>
    <w:rsid w:val="00E46C57"/>
    <w:rsid w:val="00E46CE4"/>
    <w:rsid w:val="00E46D0D"/>
    <w:rsid w:val="00E46D4C"/>
    <w:rsid w:val="00E46D64"/>
    <w:rsid w:val="00E46D85"/>
    <w:rsid w:val="00E46E00"/>
    <w:rsid w:val="00E46E26"/>
    <w:rsid w:val="00E47034"/>
    <w:rsid w:val="00E4723C"/>
    <w:rsid w:val="00E47290"/>
    <w:rsid w:val="00E472CC"/>
    <w:rsid w:val="00E473CA"/>
    <w:rsid w:val="00E47437"/>
    <w:rsid w:val="00E4744C"/>
    <w:rsid w:val="00E474A8"/>
    <w:rsid w:val="00E4751F"/>
    <w:rsid w:val="00E47523"/>
    <w:rsid w:val="00E47536"/>
    <w:rsid w:val="00E475A8"/>
    <w:rsid w:val="00E4769D"/>
    <w:rsid w:val="00E476E3"/>
    <w:rsid w:val="00E47724"/>
    <w:rsid w:val="00E477AF"/>
    <w:rsid w:val="00E477E8"/>
    <w:rsid w:val="00E47839"/>
    <w:rsid w:val="00E478BF"/>
    <w:rsid w:val="00E478D9"/>
    <w:rsid w:val="00E47ADF"/>
    <w:rsid w:val="00E47B11"/>
    <w:rsid w:val="00E47B5A"/>
    <w:rsid w:val="00E47B99"/>
    <w:rsid w:val="00E47B9D"/>
    <w:rsid w:val="00E47BAE"/>
    <w:rsid w:val="00E47BF4"/>
    <w:rsid w:val="00E47C21"/>
    <w:rsid w:val="00E47F2C"/>
    <w:rsid w:val="00E50061"/>
    <w:rsid w:val="00E5028A"/>
    <w:rsid w:val="00E5029D"/>
    <w:rsid w:val="00E50319"/>
    <w:rsid w:val="00E50381"/>
    <w:rsid w:val="00E5044B"/>
    <w:rsid w:val="00E505DF"/>
    <w:rsid w:val="00E5064E"/>
    <w:rsid w:val="00E506C1"/>
    <w:rsid w:val="00E506FA"/>
    <w:rsid w:val="00E50747"/>
    <w:rsid w:val="00E507DD"/>
    <w:rsid w:val="00E5080D"/>
    <w:rsid w:val="00E5090F"/>
    <w:rsid w:val="00E509F5"/>
    <w:rsid w:val="00E50B2F"/>
    <w:rsid w:val="00E50CCF"/>
    <w:rsid w:val="00E50F5C"/>
    <w:rsid w:val="00E5117A"/>
    <w:rsid w:val="00E511FD"/>
    <w:rsid w:val="00E51220"/>
    <w:rsid w:val="00E51227"/>
    <w:rsid w:val="00E512BC"/>
    <w:rsid w:val="00E5132F"/>
    <w:rsid w:val="00E513FC"/>
    <w:rsid w:val="00E51407"/>
    <w:rsid w:val="00E51542"/>
    <w:rsid w:val="00E51602"/>
    <w:rsid w:val="00E51937"/>
    <w:rsid w:val="00E519C8"/>
    <w:rsid w:val="00E51A10"/>
    <w:rsid w:val="00E51B59"/>
    <w:rsid w:val="00E51BE9"/>
    <w:rsid w:val="00E51C23"/>
    <w:rsid w:val="00E51C37"/>
    <w:rsid w:val="00E51E65"/>
    <w:rsid w:val="00E51EDF"/>
    <w:rsid w:val="00E51EFB"/>
    <w:rsid w:val="00E51F0D"/>
    <w:rsid w:val="00E51F37"/>
    <w:rsid w:val="00E52009"/>
    <w:rsid w:val="00E5203D"/>
    <w:rsid w:val="00E520A4"/>
    <w:rsid w:val="00E520F9"/>
    <w:rsid w:val="00E5214D"/>
    <w:rsid w:val="00E52162"/>
    <w:rsid w:val="00E5218F"/>
    <w:rsid w:val="00E521CD"/>
    <w:rsid w:val="00E521EA"/>
    <w:rsid w:val="00E52208"/>
    <w:rsid w:val="00E52221"/>
    <w:rsid w:val="00E522A7"/>
    <w:rsid w:val="00E5233F"/>
    <w:rsid w:val="00E52371"/>
    <w:rsid w:val="00E52374"/>
    <w:rsid w:val="00E5237D"/>
    <w:rsid w:val="00E523C0"/>
    <w:rsid w:val="00E52431"/>
    <w:rsid w:val="00E5245C"/>
    <w:rsid w:val="00E524D9"/>
    <w:rsid w:val="00E5252E"/>
    <w:rsid w:val="00E529A1"/>
    <w:rsid w:val="00E52AD6"/>
    <w:rsid w:val="00E52B47"/>
    <w:rsid w:val="00E52C29"/>
    <w:rsid w:val="00E52C74"/>
    <w:rsid w:val="00E52C99"/>
    <w:rsid w:val="00E52E00"/>
    <w:rsid w:val="00E52E1C"/>
    <w:rsid w:val="00E52EF0"/>
    <w:rsid w:val="00E52F45"/>
    <w:rsid w:val="00E52F74"/>
    <w:rsid w:val="00E52FA8"/>
    <w:rsid w:val="00E52FDF"/>
    <w:rsid w:val="00E5302A"/>
    <w:rsid w:val="00E53091"/>
    <w:rsid w:val="00E530B5"/>
    <w:rsid w:val="00E5316D"/>
    <w:rsid w:val="00E532C2"/>
    <w:rsid w:val="00E53427"/>
    <w:rsid w:val="00E5347B"/>
    <w:rsid w:val="00E53562"/>
    <w:rsid w:val="00E53575"/>
    <w:rsid w:val="00E535EF"/>
    <w:rsid w:val="00E53625"/>
    <w:rsid w:val="00E53628"/>
    <w:rsid w:val="00E53639"/>
    <w:rsid w:val="00E536F7"/>
    <w:rsid w:val="00E536FC"/>
    <w:rsid w:val="00E53719"/>
    <w:rsid w:val="00E5373A"/>
    <w:rsid w:val="00E5377F"/>
    <w:rsid w:val="00E5385C"/>
    <w:rsid w:val="00E53922"/>
    <w:rsid w:val="00E539DF"/>
    <w:rsid w:val="00E53AB5"/>
    <w:rsid w:val="00E53AFC"/>
    <w:rsid w:val="00E53BF8"/>
    <w:rsid w:val="00E53C93"/>
    <w:rsid w:val="00E53CBB"/>
    <w:rsid w:val="00E53CE2"/>
    <w:rsid w:val="00E53D3D"/>
    <w:rsid w:val="00E53D87"/>
    <w:rsid w:val="00E53ECA"/>
    <w:rsid w:val="00E53ECB"/>
    <w:rsid w:val="00E53EF4"/>
    <w:rsid w:val="00E53F44"/>
    <w:rsid w:val="00E5423B"/>
    <w:rsid w:val="00E54285"/>
    <w:rsid w:val="00E54389"/>
    <w:rsid w:val="00E543C2"/>
    <w:rsid w:val="00E5440E"/>
    <w:rsid w:val="00E54453"/>
    <w:rsid w:val="00E544EA"/>
    <w:rsid w:val="00E5453C"/>
    <w:rsid w:val="00E54689"/>
    <w:rsid w:val="00E5471E"/>
    <w:rsid w:val="00E5478B"/>
    <w:rsid w:val="00E54866"/>
    <w:rsid w:val="00E54974"/>
    <w:rsid w:val="00E54978"/>
    <w:rsid w:val="00E5498C"/>
    <w:rsid w:val="00E54AA8"/>
    <w:rsid w:val="00E54ADC"/>
    <w:rsid w:val="00E54CB7"/>
    <w:rsid w:val="00E54CF6"/>
    <w:rsid w:val="00E54D9C"/>
    <w:rsid w:val="00E54DF3"/>
    <w:rsid w:val="00E54E0D"/>
    <w:rsid w:val="00E54E6A"/>
    <w:rsid w:val="00E54F0F"/>
    <w:rsid w:val="00E54FE0"/>
    <w:rsid w:val="00E54FE5"/>
    <w:rsid w:val="00E54FE6"/>
    <w:rsid w:val="00E54FF4"/>
    <w:rsid w:val="00E5518B"/>
    <w:rsid w:val="00E55196"/>
    <w:rsid w:val="00E5519B"/>
    <w:rsid w:val="00E551BD"/>
    <w:rsid w:val="00E5524E"/>
    <w:rsid w:val="00E55285"/>
    <w:rsid w:val="00E552A9"/>
    <w:rsid w:val="00E552D7"/>
    <w:rsid w:val="00E5541B"/>
    <w:rsid w:val="00E5541E"/>
    <w:rsid w:val="00E55425"/>
    <w:rsid w:val="00E55426"/>
    <w:rsid w:val="00E5547B"/>
    <w:rsid w:val="00E55499"/>
    <w:rsid w:val="00E5552F"/>
    <w:rsid w:val="00E5554D"/>
    <w:rsid w:val="00E55561"/>
    <w:rsid w:val="00E55583"/>
    <w:rsid w:val="00E555B4"/>
    <w:rsid w:val="00E55630"/>
    <w:rsid w:val="00E557FD"/>
    <w:rsid w:val="00E55924"/>
    <w:rsid w:val="00E55BA8"/>
    <w:rsid w:val="00E55C97"/>
    <w:rsid w:val="00E55CA8"/>
    <w:rsid w:val="00E55DA8"/>
    <w:rsid w:val="00E55DC7"/>
    <w:rsid w:val="00E55E6D"/>
    <w:rsid w:val="00E55ED2"/>
    <w:rsid w:val="00E560C8"/>
    <w:rsid w:val="00E56100"/>
    <w:rsid w:val="00E5619C"/>
    <w:rsid w:val="00E561A6"/>
    <w:rsid w:val="00E5622B"/>
    <w:rsid w:val="00E562D7"/>
    <w:rsid w:val="00E5637E"/>
    <w:rsid w:val="00E56382"/>
    <w:rsid w:val="00E56442"/>
    <w:rsid w:val="00E56556"/>
    <w:rsid w:val="00E5657D"/>
    <w:rsid w:val="00E56641"/>
    <w:rsid w:val="00E56645"/>
    <w:rsid w:val="00E56788"/>
    <w:rsid w:val="00E56824"/>
    <w:rsid w:val="00E568F9"/>
    <w:rsid w:val="00E56A26"/>
    <w:rsid w:val="00E56A2D"/>
    <w:rsid w:val="00E56BB7"/>
    <w:rsid w:val="00E56BD6"/>
    <w:rsid w:val="00E56C77"/>
    <w:rsid w:val="00E56C80"/>
    <w:rsid w:val="00E56DD2"/>
    <w:rsid w:val="00E56E4D"/>
    <w:rsid w:val="00E56E59"/>
    <w:rsid w:val="00E56EF2"/>
    <w:rsid w:val="00E56FB6"/>
    <w:rsid w:val="00E570C7"/>
    <w:rsid w:val="00E57174"/>
    <w:rsid w:val="00E571BB"/>
    <w:rsid w:val="00E57214"/>
    <w:rsid w:val="00E5721D"/>
    <w:rsid w:val="00E57227"/>
    <w:rsid w:val="00E57333"/>
    <w:rsid w:val="00E5734A"/>
    <w:rsid w:val="00E5734E"/>
    <w:rsid w:val="00E57370"/>
    <w:rsid w:val="00E573D1"/>
    <w:rsid w:val="00E57466"/>
    <w:rsid w:val="00E57473"/>
    <w:rsid w:val="00E57490"/>
    <w:rsid w:val="00E57574"/>
    <w:rsid w:val="00E57610"/>
    <w:rsid w:val="00E5769C"/>
    <w:rsid w:val="00E576A0"/>
    <w:rsid w:val="00E57755"/>
    <w:rsid w:val="00E57759"/>
    <w:rsid w:val="00E57797"/>
    <w:rsid w:val="00E577FF"/>
    <w:rsid w:val="00E57925"/>
    <w:rsid w:val="00E579A4"/>
    <w:rsid w:val="00E579ED"/>
    <w:rsid w:val="00E57A83"/>
    <w:rsid w:val="00E57BCA"/>
    <w:rsid w:val="00E57BE7"/>
    <w:rsid w:val="00E57BFD"/>
    <w:rsid w:val="00E57C7F"/>
    <w:rsid w:val="00E57CC2"/>
    <w:rsid w:val="00E57D5B"/>
    <w:rsid w:val="00E57E86"/>
    <w:rsid w:val="00E57E8E"/>
    <w:rsid w:val="00E60040"/>
    <w:rsid w:val="00E600EC"/>
    <w:rsid w:val="00E6010D"/>
    <w:rsid w:val="00E6016F"/>
    <w:rsid w:val="00E60188"/>
    <w:rsid w:val="00E601B0"/>
    <w:rsid w:val="00E601C7"/>
    <w:rsid w:val="00E601F1"/>
    <w:rsid w:val="00E601F2"/>
    <w:rsid w:val="00E60251"/>
    <w:rsid w:val="00E60270"/>
    <w:rsid w:val="00E60314"/>
    <w:rsid w:val="00E60318"/>
    <w:rsid w:val="00E60354"/>
    <w:rsid w:val="00E60375"/>
    <w:rsid w:val="00E60421"/>
    <w:rsid w:val="00E6070A"/>
    <w:rsid w:val="00E60915"/>
    <w:rsid w:val="00E609A6"/>
    <w:rsid w:val="00E60A5B"/>
    <w:rsid w:val="00E60ABA"/>
    <w:rsid w:val="00E60CB7"/>
    <w:rsid w:val="00E60D81"/>
    <w:rsid w:val="00E60DA5"/>
    <w:rsid w:val="00E60E22"/>
    <w:rsid w:val="00E60E40"/>
    <w:rsid w:val="00E60E84"/>
    <w:rsid w:val="00E60F5E"/>
    <w:rsid w:val="00E60F6B"/>
    <w:rsid w:val="00E61046"/>
    <w:rsid w:val="00E610C5"/>
    <w:rsid w:val="00E611D1"/>
    <w:rsid w:val="00E611FA"/>
    <w:rsid w:val="00E61356"/>
    <w:rsid w:val="00E61376"/>
    <w:rsid w:val="00E614A8"/>
    <w:rsid w:val="00E61562"/>
    <w:rsid w:val="00E6159D"/>
    <w:rsid w:val="00E616D5"/>
    <w:rsid w:val="00E616DB"/>
    <w:rsid w:val="00E61767"/>
    <w:rsid w:val="00E617FA"/>
    <w:rsid w:val="00E6188E"/>
    <w:rsid w:val="00E61953"/>
    <w:rsid w:val="00E61973"/>
    <w:rsid w:val="00E619C3"/>
    <w:rsid w:val="00E61A0D"/>
    <w:rsid w:val="00E61A14"/>
    <w:rsid w:val="00E61A2F"/>
    <w:rsid w:val="00E61AE5"/>
    <w:rsid w:val="00E61AEE"/>
    <w:rsid w:val="00E61B61"/>
    <w:rsid w:val="00E61C23"/>
    <w:rsid w:val="00E61C3A"/>
    <w:rsid w:val="00E61C8C"/>
    <w:rsid w:val="00E61E85"/>
    <w:rsid w:val="00E61E8A"/>
    <w:rsid w:val="00E61E98"/>
    <w:rsid w:val="00E61EBA"/>
    <w:rsid w:val="00E61F3A"/>
    <w:rsid w:val="00E61FB5"/>
    <w:rsid w:val="00E61FBA"/>
    <w:rsid w:val="00E6206A"/>
    <w:rsid w:val="00E62172"/>
    <w:rsid w:val="00E6220D"/>
    <w:rsid w:val="00E623C8"/>
    <w:rsid w:val="00E623F5"/>
    <w:rsid w:val="00E623FA"/>
    <w:rsid w:val="00E6244D"/>
    <w:rsid w:val="00E62520"/>
    <w:rsid w:val="00E6253C"/>
    <w:rsid w:val="00E625D3"/>
    <w:rsid w:val="00E62664"/>
    <w:rsid w:val="00E6275D"/>
    <w:rsid w:val="00E627DE"/>
    <w:rsid w:val="00E62803"/>
    <w:rsid w:val="00E6282E"/>
    <w:rsid w:val="00E6284E"/>
    <w:rsid w:val="00E628BC"/>
    <w:rsid w:val="00E628F3"/>
    <w:rsid w:val="00E629B5"/>
    <w:rsid w:val="00E62A31"/>
    <w:rsid w:val="00E62AC3"/>
    <w:rsid w:val="00E62BD8"/>
    <w:rsid w:val="00E62C77"/>
    <w:rsid w:val="00E62D54"/>
    <w:rsid w:val="00E62E2F"/>
    <w:rsid w:val="00E62E48"/>
    <w:rsid w:val="00E62F3B"/>
    <w:rsid w:val="00E6300D"/>
    <w:rsid w:val="00E6302B"/>
    <w:rsid w:val="00E6304A"/>
    <w:rsid w:val="00E631A5"/>
    <w:rsid w:val="00E63210"/>
    <w:rsid w:val="00E6333C"/>
    <w:rsid w:val="00E633C7"/>
    <w:rsid w:val="00E63503"/>
    <w:rsid w:val="00E63554"/>
    <w:rsid w:val="00E635F6"/>
    <w:rsid w:val="00E6369F"/>
    <w:rsid w:val="00E6376F"/>
    <w:rsid w:val="00E637B1"/>
    <w:rsid w:val="00E63817"/>
    <w:rsid w:val="00E63836"/>
    <w:rsid w:val="00E63948"/>
    <w:rsid w:val="00E63ACB"/>
    <w:rsid w:val="00E63B29"/>
    <w:rsid w:val="00E63B77"/>
    <w:rsid w:val="00E63B90"/>
    <w:rsid w:val="00E63C72"/>
    <w:rsid w:val="00E63D13"/>
    <w:rsid w:val="00E63D44"/>
    <w:rsid w:val="00E63D52"/>
    <w:rsid w:val="00E63DEB"/>
    <w:rsid w:val="00E63E2A"/>
    <w:rsid w:val="00E63E8D"/>
    <w:rsid w:val="00E63F6F"/>
    <w:rsid w:val="00E63FD4"/>
    <w:rsid w:val="00E6421A"/>
    <w:rsid w:val="00E6429D"/>
    <w:rsid w:val="00E642A9"/>
    <w:rsid w:val="00E642EA"/>
    <w:rsid w:val="00E6431A"/>
    <w:rsid w:val="00E64418"/>
    <w:rsid w:val="00E6445D"/>
    <w:rsid w:val="00E64464"/>
    <w:rsid w:val="00E644E0"/>
    <w:rsid w:val="00E64505"/>
    <w:rsid w:val="00E6453B"/>
    <w:rsid w:val="00E64559"/>
    <w:rsid w:val="00E6455F"/>
    <w:rsid w:val="00E64568"/>
    <w:rsid w:val="00E645EC"/>
    <w:rsid w:val="00E64691"/>
    <w:rsid w:val="00E64917"/>
    <w:rsid w:val="00E64925"/>
    <w:rsid w:val="00E649A5"/>
    <w:rsid w:val="00E649C1"/>
    <w:rsid w:val="00E64A18"/>
    <w:rsid w:val="00E64A1F"/>
    <w:rsid w:val="00E64AFE"/>
    <w:rsid w:val="00E64C60"/>
    <w:rsid w:val="00E64D1A"/>
    <w:rsid w:val="00E64DEE"/>
    <w:rsid w:val="00E64DF0"/>
    <w:rsid w:val="00E64E03"/>
    <w:rsid w:val="00E64EDB"/>
    <w:rsid w:val="00E64EEE"/>
    <w:rsid w:val="00E64F2E"/>
    <w:rsid w:val="00E64FA7"/>
    <w:rsid w:val="00E65008"/>
    <w:rsid w:val="00E65075"/>
    <w:rsid w:val="00E65154"/>
    <w:rsid w:val="00E651C9"/>
    <w:rsid w:val="00E651D1"/>
    <w:rsid w:val="00E6525F"/>
    <w:rsid w:val="00E65290"/>
    <w:rsid w:val="00E65423"/>
    <w:rsid w:val="00E654CF"/>
    <w:rsid w:val="00E654DB"/>
    <w:rsid w:val="00E655A8"/>
    <w:rsid w:val="00E655C4"/>
    <w:rsid w:val="00E6563F"/>
    <w:rsid w:val="00E656C7"/>
    <w:rsid w:val="00E65720"/>
    <w:rsid w:val="00E65772"/>
    <w:rsid w:val="00E65778"/>
    <w:rsid w:val="00E657E8"/>
    <w:rsid w:val="00E65838"/>
    <w:rsid w:val="00E658EA"/>
    <w:rsid w:val="00E658F0"/>
    <w:rsid w:val="00E6592D"/>
    <w:rsid w:val="00E6594E"/>
    <w:rsid w:val="00E65988"/>
    <w:rsid w:val="00E6599C"/>
    <w:rsid w:val="00E659BB"/>
    <w:rsid w:val="00E65A46"/>
    <w:rsid w:val="00E65A5B"/>
    <w:rsid w:val="00E65ADA"/>
    <w:rsid w:val="00E65BFD"/>
    <w:rsid w:val="00E65C03"/>
    <w:rsid w:val="00E65CA0"/>
    <w:rsid w:val="00E65D49"/>
    <w:rsid w:val="00E65D6D"/>
    <w:rsid w:val="00E65E49"/>
    <w:rsid w:val="00E65E50"/>
    <w:rsid w:val="00E65E85"/>
    <w:rsid w:val="00E65EC3"/>
    <w:rsid w:val="00E65EE9"/>
    <w:rsid w:val="00E65F21"/>
    <w:rsid w:val="00E66076"/>
    <w:rsid w:val="00E66331"/>
    <w:rsid w:val="00E663D9"/>
    <w:rsid w:val="00E66493"/>
    <w:rsid w:val="00E664AE"/>
    <w:rsid w:val="00E664B5"/>
    <w:rsid w:val="00E66506"/>
    <w:rsid w:val="00E66507"/>
    <w:rsid w:val="00E66517"/>
    <w:rsid w:val="00E665DF"/>
    <w:rsid w:val="00E66679"/>
    <w:rsid w:val="00E667AE"/>
    <w:rsid w:val="00E66859"/>
    <w:rsid w:val="00E6694F"/>
    <w:rsid w:val="00E66950"/>
    <w:rsid w:val="00E66A43"/>
    <w:rsid w:val="00E66A62"/>
    <w:rsid w:val="00E66B35"/>
    <w:rsid w:val="00E66B8B"/>
    <w:rsid w:val="00E66BBF"/>
    <w:rsid w:val="00E66BDD"/>
    <w:rsid w:val="00E66BF9"/>
    <w:rsid w:val="00E66C28"/>
    <w:rsid w:val="00E66CA8"/>
    <w:rsid w:val="00E66CF6"/>
    <w:rsid w:val="00E66E17"/>
    <w:rsid w:val="00E66F0D"/>
    <w:rsid w:val="00E66F95"/>
    <w:rsid w:val="00E66FC8"/>
    <w:rsid w:val="00E670F0"/>
    <w:rsid w:val="00E670FE"/>
    <w:rsid w:val="00E67101"/>
    <w:rsid w:val="00E671A8"/>
    <w:rsid w:val="00E67229"/>
    <w:rsid w:val="00E672D8"/>
    <w:rsid w:val="00E673C3"/>
    <w:rsid w:val="00E67591"/>
    <w:rsid w:val="00E67606"/>
    <w:rsid w:val="00E6771C"/>
    <w:rsid w:val="00E67847"/>
    <w:rsid w:val="00E678BF"/>
    <w:rsid w:val="00E679B7"/>
    <w:rsid w:val="00E67BB2"/>
    <w:rsid w:val="00E67BC8"/>
    <w:rsid w:val="00E67C03"/>
    <w:rsid w:val="00E67C0D"/>
    <w:rsid w:val="00E67D57"/>
    <w:rsid w:val="00E67E54"/>
    <w:rsid w:val="00E67EBC"/>
    <w:rsid w:val="00E7004A"/>
    <w:rsid w:val="00E700BF"/>
    <w:rsid w:val="00E704CC"/>
    <w:rsid w:val="00E7054A"/>
    <w:rsid w:val="00E70589"/>
    <w:rsid w:val="00E705DC"/>
    <w:rsid w:val="00E707D8"/>
    <w:rsid w:val="00E7088D"/>
    <w:rsid w:val="00E70977"/>
    <w:rsid w:val="00E70AA0"/>
    <w:rsid w:val="00E70B1D"/>
    <w:rsid w:val="00E70B4B"/>
    <w:rsid w:val="00E70B84"/>
    <w:rsid w:val="00E70BE2"/>
    <w:rsid w:val="00E70CD6"/>
    <w:rsid w:val="00E70DD7"/>
    <w:rsid w:val="00E70DF1"/>
    <w:rsid w:val="00E70E80"/>
    <w:rsid w:val="00E70EA4"/>
    <w:rsid w:val="00E70F2D"/>
    <w:rsid w:val="00E70F5B"/>
    <w:rsid w:val="00E70F64"/>
    <w:rsid w:val="00E7108A"/>
    <w:rsid w:val="00E710C2"/>
    <w:rsid w:val="00E71193"/>
    <w:rsid w:val="00E711D0"/>
    <w:rsid w:val="00E711EF"/>
    <w:rsid w:val="00E712A9"/>
    <w:rsid w:val="00E71316"/>
    <w:rsid w:val="00E7137A"/>
    <w:rsid w:val="00E714E2"/>
    <w:rsid w:val="00E7156B"/>
    <w:rsid w:val="00E715CE"/>
    <w:rsid w:val="00E715D8"/>
    <w:rsid w:val="00E71632"/>
    <w:rsid w:val="00E716B7"/>
    <w:rsid w:val="00E71795"/>
    <w:rsid w:val="00E717C6"/>
    <w:rsid w:val="00E7196C"/>
    <w:rsid w:val="00E7198E"/>
    <w:rsid w:val="00E719AB"/>
    <w:rsid w:val="00E71B15"/>
    <w:rsid w:val="00E71BD3"/>
    <w:rsid w:val="00E71BFE"/>
    <w:rsid w:val="00E71C8A"/>
    <w:rsid w:val="00E71D26"/>
    <w:rsid w:val="00E71E14"/>
    <w:rsid w:val="00E71E35"/>
    <w:rsid w:val="00E71F0D"/>
    <w:rsid w:val="00E71F51"/>
    <w:rsid w:val="00E71F5C"/>
    <w:rsid w:val="00E72171"/>
    <w:rsid w:val="00E721C0"/>
    <w:rsid w:val="00E72331"/>
    <w:rsid w:val="00E7238A"/>
    <w:rsid w:val="00E7238D"/>
    <w:rsid w:val="00E723D3"/>
    <w:rsid w:val="00E723E9"/>
    <w:rsid w:val="00E723F4"/>
    <w:rsid w:val="00E7246C"/>
    <w:rsid w:val="00E7251B"/>
    <w:rsid w:val="00E72543"/>
    <w:rsid w:val="00E72546"/>
    <w:rsid w:val="00E72659"/>
    <w:rsid w:val="00E726E5"/>
    <w:rsid w:val="00E726EE"/>
    <w:rsid w:val="00E72782"/>
    <w:rsid w:val="00E727C2"/>
    <w:rsid w:val="00E727F7"/>
    <w:rsid w:val="00E728D7"/>
    <w:rsid w:val="00E728ED"/>
    <w:rsid w:val="00E729CE"/>
    <w:rsid w:val="00E72AC6"/>
    <w:rsid w:val="00E72B6C"/>
    <w:rsid w:val="00E72B73"/>
    <w:rsid w:val="00E72C0B"/>
    <w:rsid w:val="00E72CE4"/>
    <w:rsid w:val="00E72DC9"/>
    <w:rsid w:val="00E72E00"/>
    <w:rsid w:val="00E72F64"/>
    <w:rsid w:val="00E72FCF"/>
    <w:rsid w:val="00E73045"/>
    <w:rsid w:val="00E7308E"/>
    <w:rsid w:val="00E73096"/>
    <w:rsid w:val="00E7316F"/>
    <w:rsid w:val="00E73177"/>
    <w:rsid w:val="00E73497"/>
    <w:rsid w:val="00E73589"/>
    <w:rsid w:val="00E7362B"/>
    <w:rsid w:val="00E7364D"/>
    <w:rsid w:val="00E736A2"/>
    <w:rsid w:val="00E736E8"/>
    <w:rsid w:val="00E737DC"/>
    <w:rsid w:val="00E73831"/>
    <w:rsid w:val="00E73843"/>
    <w:rsid w:val="00E738D1"/>
    <w:rsid w:val="00E73970"/>
    <w:rsid w:val="00E73981"/>
    <w:rsid w:val="00E739EF"/>
    <w:rsid w:val="00E73A78"/>
    <w:rsid w:val="00E73AAC"/>
    <w:rsid w:val="00E73AFA"/>
    <w:rsid w:val="00E73B5C"/>
    <w:rsid w:val="00E73BBB"/>
    <w:rsid w:val="00E73DEC"/>
    <w:rsid w:val="00E73DFF"/>
    <w:rsid w:val="00E73E52"/>
    <w:rsid w:val="00E73F0E"/>
    <w:rsid w:val="00E73FC4"/>
    <w:rsid w:val="00E73FDA"/>
    <w:rsid w:val="00E74019"/>
    <w:rsid w:val="00E7406B"/>
    <w:rsid w:val="00E740AD"/>
    <w:rsid w:val="00E74197"/>
    <w:rsid w:val="00E7422F"/>
    <w:rsid w:val="00E74276"/>
    <w:rsid w:val="00E74295"/>
    <w:rsid w:val="00E743E3"/>
    <w:rsid w:val="00E74497"/>
    <w:rsid w:val="00E744A9"/>
    <w:rsid w:val="00E744BE"/>
    <w:rsid w:val="00E74501"/>
    <w:rsid w:val="00E74659"/>
    <w:rsid w:val="00E746BB"/>
    <w:rsid w:val="00E746DD"/>
    <w:rsid w:val="00E74719"/>
    <w:rsid w:val="00E7487D"/>
    <w:rsid w:val="00E748B7"/>
    <w:rsid w:val="00E749E4"/>
    <w:rsid w:val="00E74A03"/>
    <w:rsid w:val="00E74A97"/>
    <w:rsid w:val="00E74A9D"/>
    <w:rsid w:val="00E74BC9"/>
    <w:rsid w:val="00E74CC6"/>
    <w:rsid w:val="00E74D4C"/>
    <w:rsid w:val="00E74D7C"/>
    <w:rsid w:val="00E74E01"/>
    <w:rsid w:val="00E74E1F"/>
    <w:rsid w:val="00E74EA9"/>
    <w:rsid w:val="00E74F20"/>
    <w:rsid w:val="00E74F45"/>
    <w:rsid w:val="00E75283"/>
    <w:rsid w:val="00E752F7"/>
    <w:rsid w:val="00E75331"/>
    <w:rsid w:val="00E7537B"/>
    <w:rsid w:val="00E75439"/>
    <w:rsid w:val="00E7546C"/>
    <w:rsid w:val="00E75473"/>
    <w:rsid w:val="00E75552"/>
    <w:rsid w:val="00E7559A"/>
    <w:rsid w:val="00E755B8"/>
    <w:rsid w:val="00E755D5"/>
    <w:rsid w:val="00E7584F"/>
    <w:rsid w:val="00E758A8"/>
    <w:rsid w:val="00E758F1"/>
    <w:rsid w:val="00E7597B"/>
    <w:rsid w:val="00E75A84"/>
    <w:rsid w:val="00E75AA0"/>
    <w:rsid w:val="00E75B4D"/>
    <w:rsid w:val="00E75BDD"/>
    <w:rsid w:val="00E75C04"/>
    <w:rsid w:val="00E75C33"/>
    <w:rsid w:val="00E75CE0"/>
    <w:rsid w:val="00E75CF9"/>
    <w:rsid w:val="00E75DB8"/>
    <w:rsid w:val="00E75E0F"/>
    <w:rsid w:val="00E75F59"/>
    <w:rsid w:val="00E75F6A"/>
    <w:rsid w:val="00E75F95"/>
    <w:rsid w:val="00E75FDE"/>
    <w:rsid w:val="00E76019"/>
    <w:rsid w:val="00E7607A"/>
    <w:rsid w:val="00E76154"/>
    <w:rsid w:val="00E761A8"/>
    <w:rsid w:val="00E761B6"/>
    <w:rsid w:val="00E76206"/>
    <w:rsid w:val="00E762E2"/>
    <w:rsid w:val="00E762F5"/>
    <w:rsid w:val="00E763BA"/>
    <w:rsid w:val="00E763E0"/>
    <w:rsid w:val="00E764AD"/>
    <w:rsid w:val="00E7652E"/>
    <w:rsid w:val="00E76548"/>
    <w:rsid w:val="00E765F9"/>
    <w:rsid w:val="00E765FD"/>
    <w:rsid w:val="00E76602"/>
    <w:rsid w:val="00E7660F"/>
    <w:rsid w:val="00E7663B"/>
    <w:rsid w:val="00E76662"/>
    <w:rsid w:val="00E7673B"/>
    <w:rsid w:val="00E76798"/>
    <w:rsid w:val="00E767A7"/>
    <w:rsid w:val="00E768F3"/>
    <w:rsid w:val="00E76900"/>
    <w:rsid w:val="00E76902"/>
    <w:rsid w:val="00E76959"/>
    <w:rsid w:val="00E769AF"/>
    <w:rsid w:val="00E76A2E"/>
    <w:rsid w:val="00E76B73"/>
    <w:rsid w:val="00E76B81"/>
    <w:rsid w:val="00E76BF4"/>
    <w:rsid w:val="00E76CDA"/>
    <w:rsid w:val="00E76D31"/>
    <w:rsid w:val="00E76FC2"/>
    <w:rsid w:val="00E76FDE"/>
    <w:rsid w:val="00E7703F"/>
    <w:rsid w:val="00E77064"/>
    <w:rsid w:val="00E770B7"/>
    <w:rsid w:val="00E770CA"/>
    <w:rsid w:val="00E77173"/>
    <w:rsid w:val="00E77234"/>
    <w:rsid w:val="00E77272"/>
    <w:rsid w:val="00E77329"/>
    <w:rsid w:val="00E7741B"/>
    <w:rsid w:val="00E7753D"/>
    <w:rsid w:val="00E775B9"/>
    <w:rsid w:val="00E77736"/>
    <w:rsid w:val="00E77888"/>
    <w:rsid w:val="00E779C0"/>
    <w:rsid w:val="00E77AD9"/>
    <w:rsid w:val="00E77B16"/>
    <w:rsid w:val="00E77C77"/>
    <w:rsid w:val="00E77DF9"/>
    <w:rsid w:val="00E77E2A"/>
    <w:rsid w:val="00E77ECC"/>
    <w:rsid w:val="00E77F46"/>
    <w:rsid w:val="00E77F5D"/>
    <w:rsid w:val="00E77F9F"/>
    <w:rsid w:val="00E77FD5"/>
    <w:rsid w:val="00E8016E"/>
    <w:rsid w:val="00E802A9"/>
    <w:rsid w:val="00E8045B"/>
    <w:rsid w:val="00E804BB"/>
    <w:rsid w:val="00E80528"/>
    <w:rsid w:val="00E805C4"/>
    <w:rsid w:val="00E805D7"/>
    <w:rsid w:val="00E80610"/>
    <w:rsid w:val="00E8066C"/>
    <w:rsid w:val="00E80693"/>
    <w:rsid w:val="00E8072B"/>
    <w:rsid w:val="00E807B3"/>
    <w:rsid w:val="00E80928"/>
    <w:rsid w:val="00E80967"/>
    <w:rsid w:val="00E80AEF"/>
    <w:rsid w:val="00E80BA9"/>
    <w:rsid w:val="00E80C9F"/>
    <w:rsid w:val="00E80D19"/>
    <w:rsid w:val="00E80D3A"/>
    <w:rsid w:val="00E80D59"/>
    <w:rsid w:val="00E80DA0"/>
    <w:rsid w:val="00E80E20"/>
    <w:rsid w:val="00E80E26"/>
    <w:rsid w:val="00E80E84"/>
    <w:rsid w:val="00E80E86"/>
    <w:rsid w:val="00E80EC1"/>
    <w:rsid w:val="00E80EFF"/>
    <w:rsid w:val="00E80F10"/>
    <w:rsid w:val="00E80F1A"/>
    <w:rsid w:val="00E80F5C"/>
    <w:rsid w:val="00E80F9B"/>
    <w:rsid w:val="00E80FC8"/>
    <w:rsid w:val="00E80FC9"/>
    <w:rsid w:val="00E810DD"/>
    <w:rsid w:val="00E810E1"/>
    <w:rsid w:val="00E8113E"/>
    <w:rsid w:val="00E81179"/>
    <w:rsid w:val="00E811DC"/>
    <w:rsid w:val="00E8126D"/>
    <w:rsid w:val="00E812A4"/>
    <w:rsid w:val="00E8135B"/>
    <w:rsid w:val="00E81411"/>
    <w:rsid w:val="00E81508"/>
    <w:rsid w:val="00E815E5"/>
    <w:rsid w:val="00E815E6"/>
    <w:rsid w:val="00E8163B"/>
    <w:rsid w:val="00E816AD"/>
    <w:rsid w:val="00E8174D"/>
    <w:rsid w:val="00E8174E"/>
    <w:rsid w:val="00E817DF"/>
    <w:rsid w:val="00E8189A"/>
    <w:rsid w:val="00E8189E"/>
    <w:rsid w:val="00E818D7"/>
    <w:rsid w:val="00E81BA7"/>
    <w:rsid w:val="00E81C4B"/>
    <w:rsid w:val="00E81D29"/>
    <w:rsid w:val="00E81D35"/>
    <w:rsid w:val="00E81F11"/>
    <w:rsid w:val="00E81F95"/>
    <w:rsid w:val="00E81FB4"/>
    <w:rsid w:val="00E82040"/>
    <w:rsid w:val="00E8208A"/>
    <w:rsid w:val="00E821A0"/>
    <w:rsid w:val="00E82280"/>
    <w:rsid w:val="00E8236A"/>
    <w:rsid w:val="00E824BF"/>
    <w:rsid w:val="00E824E2"/>
    <w:rsid w:val="00E8250C"/>
    <w:rsid w:val="00E8253F"/>
    <w:rsid w:val="00E825F4"/>
    <w:rsid w:val="00E82700"/>
    <w:rsid w:val="00E82820"/>
    <w:rsid w:val="00E82868"/>
    <w:rsid w:val="00E829CE"/>
    <w:rsid w:val="00E82A07"/>
    <w:rsid w:val="00E82CEE"/>
    <w:rsid w:val="00E82F17"/>
    <w:rsid w:val="00E82F78"/>
    <w:rsid w:val="00E831D0"/>
    <w:rsid w:val="00E831DB"/>
    <w:rsid w:val="00E831E2"/>
    <w:rsid w:val="00E831E3"/>
    <w:rsid w:val="00E83260"/>
    <w:rsid w:val="00E83277"/>
    <w:rsid w:val="00E8328B"/>
    <w:rsid w:val="00E832F6"/>
    <w:rsid w:val="00E8347E"/>
    <w:rsid w:val="00E83524"/>
    <w:rsid w:val="00E8358C"/>
    <w:rsid w:val="00E8379B"/>
    <w:rsid w:val="00E837AF"/>
    <w:rsid w:val="00E8387D"/>
    <w:rsid w:val="00E838E0"/>
    <w:rsid w:val="00E83923"/>
    <w:rsid w:val="00E83AC2"/>
    <w:rsid w:val="00E83BDD"/>
    <w:rsid w:val="00E83C77"/>
    <w:rsid w:val="00E83D4F"/>
    <w:rsid w:val="00E83DBF"/>
    <w:rsid w:val="00E83E64"/>
    <w:rsid w:val="00E83EE4"/>
    <w:rsid w:val="00E83FF9"/>
    <w:rsid w:val="00E83FFD"/>
    <w:rsid w:val="00E84285"/>
    <w:rsid w:val="00E84341"/>
    <w:rsid w:val="00E843D2"/>
    <w:rsid w:val="00E8445A"/>
    <w:rsid w:val="00E84486"/>
    <w:rsid w:val="00E844DA"/>
    <w:rsid w:val="00E84577"/>
    <w:rsid w:val="00E846A1"/>
    <w:rsid w:val="00E84761"/>
    <w:rsid w:val="00E84792"/>
    <w:rsid w:val="00E84859"/>
    <w:rsid w:val="00E848A3"/>
    <w:rsid w:val="00E84927"/>
    <w:rsid w:val="00E849D0"/>
    <w:rsid w:val="00E84BC1"/>
    <w:rsid w:val="00E84C96"/>
    <w:rsid w:val="00E84CE1"/>
    <w:rsid w:val="00E84D1B"/>
    <w:rsid w:val="00E84DB0"/>
    <w:rsid w:val="00E84DBA"/>
    <w:rsid w:val="00E84DC0"/>
    <w:rsid w:val="00E84E4E"/>
    <w:rsid w:val="00E84EB3"/>
    <w:rsid w:val="00E84EEF"/>
    <w:rsid w:val="00E84F22"/>
    <w:rsid w:val="00E84F5A"/>
    <w:rsid w:val="00E84F5C"/>
    <w:rsid w:val="00E84F60"/>
    <w:rsid w:val="00E8507F"/>
    <w:rsid w:val="00E851B1"/>
    <w:rsid w:val="00E85267"/>
    <w:rsid w:val="00E852C0"/>
    <w:rsid w:val="00E85490"/>
    <w:rsid w:val="00E854BC"/>
    <w:rsid w:val="00E854D0"/>
    <w:rsid w:val="00E8551B"/>
    <w:rsid w:val="00E855C3"/>
    <w:rsid w:val="00E856D8"/>
    <w:rsid w:val="00E85771"/>
    <w:rsid w:val="00E857AF"/>
    <w:rsid w:val="00E85826"/>
    <w:rsid w:val="00E8582B"/>
    <w:rsid w:val="00E858CA"/>
    <w:rsid w:val="00E858D6"/>
    <w:rsid w:val="00E85991"/>
    <w:rsid w:val="00E85A0F"/>
    <w:rsid w:val="00E85AA9"/>
    <w:rsid w:val="00E85B13"/>
    <w:rsid w:val="00E85BC4"/>
    <w:rsid w:val="00E85C20"/>
    <w:rsid w:val="00E85C25"/>
    <w:rsid w:val="00E85C34"/>
    <w:rsid w:val="00E85C5C"/>
    <w:rsid w:val="00E85C94"/>
    <w:rsid w:val="00E85F02"/>
    <w:rsid w:val="00E85F3B"/>
    <w:rsid w:val="00E85F65"/>
    <w:rsid w:val="00E86093"/>
    <w:rsid w:val="00E86151"/>
    <w:rsid w:val="00E862E0"/>
    <w:rsid w:val="00E86308"/>
    <w:rsid w:val="00E86320"/>
    <w:rsid w:val="00E86358"/>
    <w:rsid w:val="00E8636F"/>
    <w:rsid w:val="00E865B5"/>
    <w:rsid w:val="00E865B6"/>
    <w:rsid w:val="00E865D7"/>
    <w:rsid w:val="00E86666"/>
    <w:rsid w:val="00E86677"/>
    <w:rsid w:val="00E86680"/>
    <w:rsid w:val="00E86706"/>
    <w:rsid w:val="00E868E8"/>
    <w:rsid w:val="00E86921"/>
    <w:rsid w:val="00E8698A"/>
    <w:rsid w:val="00E86AB5"/>
    <w:rsid w:val="00E86B6F"/>
    <w:rsid w:val="00E86BAB"/>
    <w:rsid w:val="00E86C82"/>
    <w:rsid w:val="00E86C8C"/>
    <w:rsid w:val="00E86CB6"/>
    <w:rsid w:val="00E86D69"/>
    <w:rsid w:val="00E86DDC"/>
    <w:rsid w:val="00E86E01"/>
    <w:rsid w:val="00E86EE7"/>
    <w:rsid w:val="00E86EFC"/>
    <w:rsid w:val="00E86F2A"/>
    <w:rsid w:val="00E86F77"/>
    <w:rsid w:val="00E86FCA"/>
    <w:rsid w:val="00E86FD7"/>
    <w:rsid w:val="00E86FFF"/>
    <w:rsid w:val="00E8700B"/>
    <w:rsid w:val="00E870F7"/>
    <w:rsid w:val="00E87269"/>
    <w:rsid w:val="00E87325"/>
    <w:rsid w:val="00E87371"/>
    <w:rsid w:val="00E873C5"/>
    <w:rsid w:val="00E87419"/>
    <w:rsid w:val="00E87467"/>
    <w:rsid w:val="00E8747C"/>
    <w:rsid w:val="00E87511"/>
    <w:rsid w:val="00E8755B"/>
    <w:rsid w:val="00E87618"/>
    <w:rsid w:val="00E87690"/>
    <w:rsid w:val="00E8772F"/>
    <w:rsid w:val="00E877BF"/>
    <w:rsid w:val="00E877DA"/>
    <w:rsid w:val="00E87815"/>
    <w:rsid w:val="00E87891"/>
    <w:rsid w:val="00E8791F"/>
    <w:rsid w:val="00E87977"/>
    <w:rsid w:val="00E87ADF"/>
    <w:rsid w:val="00E87BDC"/>
    <w:rsid w:val="00E87CFB"/>
    <w:rsid w:val="00E87DFB"/>
    <w:rsid w:val="00E9000F"/>
    <w:rsid w:val="00E90027"/>
    <w:rsid w:val="00E9007F"/>
    <w:rsid w:val="00E900C4"/>
    <w:rsid w:val="00E90102"/>
    <w:rsid w:val="00E9022E"/>
    <w:rsid w:val="00E90304"/>
    <w:rsid w:val="00E90469"/>
    <w:rsid w:val="00E90492"/>
    <w:rsid w:val="00E904AD"/>
    <w:rsid w:val="00E90507"/>
    <w:rsid w:val="00E90517"/>
    <w:rsid w:val="00E905CF"/>
    <w:rsid w:val="00E90623"/>
    <w:rsid w:val="00E906B6"/>
    <w:rsid w:val="00E906EA"/>
    <w:rsid w:val="00E90759"/>
    <w:rsid w:val="00E9077E"/>
    <w:rsid w:val="00E9087C"/>
    <w:rsid w:val="00E909B6"/>
    <w:rsid w:val="00E90A03"/>
    <w:rsid w:val="00E90AAE"/>
    <w:rsid w:val="00E90AE8"/>
    <w:rsid w:val="00E90CAA"/>
    <w:rsid w:val="00E90CFC"/>
    <w:rsid w:val="00E90D6B"/>
    <w:rsid w:val="00E90DAF"/>
    <w:rsid w:val="00E90EFF"/>
    <w:rsid w:val="00E90FC0"/>
    <w:rsid w:val="00E91066"/>
    <w:rsid w:val="00E910F1"/>
    <w:rsid w:val="00E91108"/>
    <w:rsid w:val="00E91121"/>
    <w:rsid w:val="00E91177"/>
    <w:rsid w:val="00E911B6"/>
    <w:rsid w:val="00E911D4"/>
    <w:rsid w:val="00E9122A"/>
    <w:rsid w:val="00E912E7"/>
    <w:rsid w:val="00E91446"/>
    <w:rsid w:val="00E91494"/>
    <w:rsid w:val="00E914A1"/>
    <w:rsid w:val="00E915AE"/>
    <w:rsid w:val="00E915C3"/>
    <w:rsid w:val="00E915F0"/>
    <w:rsid w:val="00E9161E"/>
    <w:rsid w:val="00E9175A"/>
    <w:rsid w:val="00E917B2"/>
    <w:rsid w:val="00E917E1"/>
    <w:rsid w:val="00E91889"/>
    <w:rsid w:val="00E918A5"/>
    <w:rsid w:val="00E918B7"/>
    <w:rsid w:val="00E91929"/>
    <w:rsid w:val="00E91941"/>
    <w:rsid w:val="00E919D1"/>
    <w:rsid w:val="00E91AA1"/>
    <w:rsid w:val="00E91B21"/>
    <w:rsid w:val="00E91C19"/>
    <w:rsid w:val="00E91C3D"/>
    <w:rsid w:val="00E91C89"/>
    <w:rsid w:val="00E91D49"/>
    <w:rsid w:val="00E91D5D"/>
    <w:rsid w:val="00E91DE8"/>
    <w:rsid w:val="00E91E05"/>
    <w:rsid w:val="00E91E58"/>
    <w:rsid w:val="00E91ECB"/>
    <w:rsid w:val="00E91F6D"/>
    <w:rsid w:val="00E91FCB"/>
    <w:rsid w:val="00E91FDA"/>
    <w:rsid w:val="00E92047"/>
    <w:rsid w:val="00E9206C"/>
    <w:rsid w:val="00E920AC"/>
    <w:rsid w:val="00E920BB"/>
    <w:rsid w:val="00E92148"/>
    <w:rsid w:val="00E922DA"/>
    <w:rsid w:val="00E92417"/>
    <w:rsid w:val="00E9248F"/>
    <w:rsid w:val="00E92587"/>
    <w:rsid w:val="00E925BA"/>
    <w:rsid w:val="00E92601"/>
    <w:rsid w:val="00E926CC"/>
    <w:rsid w:val="00E92712"/>
    <w:rsid w:val="00E927BA"/>
    <w:rsid w:val="00E9280E"/>
    <w:rsid w:val="00E928C6"/>
    <w:rsid w:val="00E928CA"/>
    <w:rsid w:val="00E928EB"/>
    <w:rsid w:val="00E92988"/>
    <w:rsid w:val="00E929E9"/>
    <w:rsid w:val="00E92A16"/>
    <w:rsid w:val="00E92A2A"/>
    <w:rsid w:val="00E92AD6"/>
    <w:rsid w:val="00E92C76"/>
    <w:rsid w:val="00E92CCE"/>
    <w:rsid w:val="00E92D00"/>
    <w:rsid w:val="00E92D5B"/>
    <w:rsid w:val="00E92DE3"/>
    <w:rsid w:val="00E92E6B"/>
    <w:rsid w:val="00E92E76"/>
    <w:rsid w:val="00E92E94"/>
    <w:rsid w:val="00E92F7A"/>
    <w:rsid w:val="00E93007"/>
    <w:rsid w:val="00E931C5"/>
    <w:rsid w:val="00E931DF"/>
    <w:rsid w:val="00E93201"/>
    <w:rsid w:val="00E93226"/>
    <w:rsid w:val="00E93268"/>
    <w:rsid w:val="00E93297"/>
    <w:rsid w:val="00E932F8"/>
    <w:rsid w:val="00E9331D"/>
    <w:rsid w:val="00E93345"/>
    <w:rsid w:val="00E9334D"/>
    <w:rsid w:val="00E933E4"/>
    <w:rsid w:val="00E9341A"/>
    <w:rsid w:val="00E93472"/>
    <w:rsid w:val="00E93503"/>
    <w:rsid w:val="00E935AE"/>
    <w:rsid w:val="00E93699"/>
    <w:rsid w:val="00E937B3"/>
    <w:rsid w:val="00E93866"/>
    <w:rsid w:val="00E938CB"/>
    <w:rsid w:val="00E938EC"/>
    <w:rsid w:val="00E939CB"/>
    <w:rsid w:val="00E939E2"/>
    <w:rsid w:val="00E93B45"/>
    <w:rsid w:val="00E93BCD"/>
    <w:rsid w:val="00E93BD0"/>
    <w:rsid w:val="00E93CAF"/>
    <w:rsid w:val="00E93CB7"/>
    <w:rsid w:val="00E93CBD"/>
    <w:rsid w:val="00E93DF0"/>
    <w:rsid w:val="00E93E05"/>
    <w:rsid w:val="00E93E2B"/>
    <w:rsid w:val="00E93EF4"/>
    <w:rsid w:val="00E93F86"/>
    <w:rsid w:val="00E93F8A"/>
    <w:rsid w:val="00E94148"/>
    <w:rsid w:val="00E941B2"/>
    <w:rsid w:val="00E9428E"/>
    <w:rsid w:val="00E94344"/>
    <w:rsid w:val="00E94356"/>
    <w:rsid w:val="00E943C6"/>
    <w:rsid w:val="00E94423"/>
    <w:rsid w:val="00E9448E"/>
    <w:rsid w:val="00E945B7"/>
    <w:rsid w:val="00E945DD"/>
    <w:rsid w:val="00E945E4"/>
    <w:rsid w:val="00E94677"/>
    <w:rsid w:val="00E94706"/>
    <w:rsid w:val="00E9481D"/>
    <w:rsid w:val="00E9482B"/>
    <w:rsid w:val="00E94986"/>
    <w:rsid w:val="00E94AAC"/>
    <w:rsid w:val="00E94AD5"/>
    <w:rsid w:val="00E94B60"/>
    <w:rsid w:val="00E94C04"/>
    <w:rsid w:val="00E94C4D"/>
    <w:rsid w:val="00E94D26"/>
    <w:rsid w:val="00E94EF2"/>
    <w:rsid w:val="00E94F04"/>
    <w:rsid w:val="00E94F17"/>
    <w:rsid w:val="00E94F59"/>
    <w:rsid w:val="00E9509D"/>
    <w:rsid w:val="00E950F1"/>
    <w:rsid w:val="00E95101"/>
    <w:rsid w:val="00E95156"/>
    <w:rsid w:val="00E9515D"/>
    <w:rsid w:val="00E95179"/>
    <w:rsid w:val="00E9518E"/>
    <w:rsid w:val="00E951CA"/>
    <w:rsid w:val="00E951F3"/>
    <w:rsid w:val="00E952B7"/>
    <w:rsid w:val="00E952D7"/>
    <w:rsid w:val="00E9530B"/>
    <w:rsid w:val="00E95364"/>
    <w:rsid w:val="00E95366"/>
    <w:rsid w:val="00E95446"/>
    <w:rsid w:val="00E954D6"/>
    <w:rsid w:val="00E95516"/>
    <w:rsid w:val="00E955D4"/>
    <w:rsid w:val="00E9567C"/>
    <w:rsid w:val="00E956D1"/>
    <w:rsid w:val="00E9579A"/>
    <w:rsid w:val="00E958BB"/>
    <w:rsid w:val="00E95972"/>
    <w:rsid w:val="00E95A1C"/>
    <w:rsid w:val="00E95B7E"/>
    <w:rsid w:val="00E95C2F"/>
    <w:rsid w:val="00E95DA3"/>
    <w:rsid w:val="00E95DDC"/>
    <w:rsid w:val="00E95F4F"/>
    <w:rsid w:val="00E95F71"/>
    <w:rsid w:val="00E95FF8"/>
    <w:rsid w:val="00E96054"/>
    <w:rsid w:val="00E96191"/>
    <w:rsid w:val="00E9620E"/>
    <w:rsid w:val="00E9627C"/>
    <w:rsid w:val="00E962FD"/>
    <w:rsid w:val="00E96312"/>
    <w:rsid w:val="00E963C8"/>
    <w:rsid w:val="00E9641C"/>
    <w:rsid w:val="00E96425"/>
    <w:rsid w:val="00E96494"/>
    <w:rsid w:val="00E9664F"/>
    <w:rsid w:val="00E96689"/>
    <w:rsid w:val="00E96729"/>
    <w:rsid w:val="00E9675A"/>
    <w:rsid w:val="00E9675B"/>
    <w:rsid w:val="00E9677D"/>
    <w:rsid w:val="00E96788"/>
    <w:rsid w:val="00E9688C"/>
    <w:rsid w:val="00E968B6"/>
    <w:rsid w:val="00E96928"/>
    <w:rsid w:val="00E96940"/>
    <w:rsid w:val="00E96A7F"/>
    <w:rsid w:val="00E96A82"/>
    <w:rsid w:val="00E96AAB"/>
    <w:rsid w:val="00E96B3E"/>
    <w:rsid w:val="00E96D20"/>
    <w:rsid w:val="00E96D6D"/>
    <w:rsid w:val="00E96DCA"/>
    <w:rsid w:val="00E96F51"/>
    <w:rsid w:val="00E97008"/>
    <w:rsid w:val="00E970AB"/>
    <w:rsid w:val="00E97132"/>
    <w:rsid w:val="00E9714B"/>
    <w:rsid w:val="00E971E0"/>
    <w:rsid w:val="00E972C2"/>
    <w:rsid w:val="00E9733A"/>
    <w:rsid w:val="00E973F9"/>
    <w:rsid w:val="00E97423"/>
    <w:rsid w:val="00E97520"/>
    <w:rsid w:val="00E9752F"/>
    <w:rsid w:val="00E9758E"/>
    <w:rsid w:val="00E975CB"/>
    <w:rsid w:val="00E97669"/>
    <w:rsid w:val="00E976DE"/>
    <w:rsid w:val="00E97805"/>
    <w:rsid w:val="00E97813"/>
    <w:rsid w:val="00E978D3"/>
    <w:rsid w:val="00E97A53"/>
    <w:rsid w:val="00E97B1C"/>
    <w:rsid w:val="00E97B37"/>
    <w:rsid w:val="00E97B4C"/>
    <w:rsid w:val="00E97B62"/>
    <w:rsid w:val="00E97BB6"/>
    <w:rsid w:val="00E97EDB"/>
    <w:rsid w:val="00E97F4D"/>
    <w:rsid w:val="00E97FC5"/>
    <w:rsid w:val="00EA0007"/>
    <w:rsid w:val="00EA001C"/>
    <w:rsid w:val="00EA00E4"/>
    <w:rsid w:val="00EA0113"/>
    <w:rsid w:val="00EA0166"/>
    <w:rsid w:val="00EA0291"/>
    <w:rsid w:val="00EA02C0"/>
    <w:rsid w:val="00EA02F3"/>
    <w:rsid w:val="00EA02F5"/>
    <w:rsid w:val="00EA0321"/>
    <w:rsid w:val="00EA0378"/>
    <w:rsid w:val="00EA0425"/>
    <w:rsid w:val="00EA04BA"/>
    <w:rsid w:val="00EA04F0"/>
    <w:rsid w:val="00EA050C"/>
    <w:rsid w:val="00EA0539"/>
    <w:rsid w:val="00EA058B"/>
    <w:rsid w:val="00EA05A9"/>
    <w:rsid w:val="00EA0650"/>
    <w:rsid w:val="00EA066B"/>
    <w:rsid w:val="00EA06C7"/>
    <w:rsid w:val="00EA073E"/>
    <w:rsid w:val="00EA0752"/>
    <w:rsid w:val="00EA07CC"/>
    <w:rsid w:val="00EA080E"/>
    <w:rsid w:val="00EA08D9"/>
    <w:rsid w:val="00EA095F"/>
    <w:rsid w:val="00EA096D"/>
    <w:rsid w:val="00EA09C5"/>
    <w:rsid w:val="00EA0A0C"/>
    <w:rsid w:val="00EA0ADA"/>
    <w:rsid w:val="00EA0AE7"/>
    <w:rsid w:val="00EA0B2E"/>
    <w:rsid w:val="00EA0B38"/>
    <w:rsid w:val="00EA0B63"/>
    <w:rsid w:val="00EA0BB0"/>
    <w:rsid w:val="00EA0BE7"/>
    <w:rsid w:val="00EA0BFA"/>
    <w:rsid w:val="00EA0C4C"/>
    <w:rsid w:val="00EA0D0B"/>
    <w:rsid w:val="00EA0DBE"/>
    <w:rsid w:val="00EA0EC8"/>
    <w:rsid w:val="00EA0ED4"/>
    <w:rsid w:val="00EA0EDE"/>
    <w:rsid w:val="00EA0F45"/>
    <w:rsid w:val="00EA0F66"/>
    <w:rsid w:val="00EA0F8E"/>
    <w:rsid w:val="00EA1036"/>
    <w:rsid w:val="00EA1055"/>
    <w:rsid w:val="00EA10AB"/>
    <w:rsid w:val="00EA10BE"/>
    <w:rsid w:val="00EA120E"/>
    <w:rsid w:val="00EA1221"/>
    <w:rsid w:val="00EA1296"/>
    <w:rsid w:val="00EA12EF"/>
    <w:rsid w:val="00EA140C"/>
    <w:rsid w:val="00EA148B"/>
    <w:rsid w:val="00EA14B1"/>
    <w:rsid w:val="00EA14F0"/>
    <w:rsid w:val="00EA1532"/>
    <w:rsid w:val="00EA15A3"/>
    <w:rsid w:val="00EA15CF"/>
    <w:rsid w:val="00EA1637"/>
    <w:rsid w:val="00EA16FC"/>
    <w:rsid w:val="00EA1704"/>
    <w:rsid w:val="00EA171B"/>
    <w:rsid w:val="00EA1770"/>
    <w:rsid w:val="00EA17DB"/>
    <w:rsid w:val="00EA18D6"/>
    <w:rsid w:val="00EA18F8"/>
    <w:rsid w:val="00EA19F3"/>
    <w:rsid w:val="00EA1A0C"/>
    <w:rsid w:val="00EA1A45"/>
    <w:rsid w:val="00EA1CE3"/>
    <w:rsid w:val="00EA1D56"/>
    <w:rsid w:val="00EA1D82"/>
    <w:rsid w:val="00EA1DDD"/>
    <w:rsid w:val="00EA1FA9"/>
    <w:rsid w:val="00EA1FD6"/>
    <w:rsid w:val="00EA200E"/>
    <w:rsid w:val="00EA2041"/>
    <w:rsid w:val="00EA20A3"/>
    <w:rsid w:val="00EA20BC"/>
    <w:rsid w:val="00EA20E0"/>
    <w:rsid w:val="00EA2134"/>
    <w:rsid w:val="00EA21A6"/>
    <w:rsid w:val="00EA21E1"/>
    <w:rsid w:val="00EA22CC"/>
    <w:rsid w:val="00EA2326"/>
    <w:rsid w:val="00EA2335"/>
    <w:rsid w:val="00EA253E"/>
    <w:rsid w:val="00EA25B5"/>
    <w:rsid w:val="00EA26CC"/>
    <w:rsid w:val="00EA299D"/>
    <w:rsid w:val="00EA29B9"/>
    <w:rsid w:val="00EA2A1C"/>
    <w:rsid w:val="00EA2A48"/>
    <w:rsid w:val="00EA2A89"/>
    <w:rsid w:val="00EA2AC2"/>
    <w:rsid w:val="00EA2B02"/>
    <w:rsid w:val="00EA2C3B"/>
    <w:rsid w:val="00EA2C64"/>
    <w:rsid w:val="00EA2E43"/>
    <w:rsid w:val="00EA2F61"/>
    <w:rsid w:val="00EA2F95"/>
    <w:rsid w:val="00EA3066"/>
    <w:rsid w:val="00EA308E"/>
    <w:rsid w:val="00EA30FC"/>
    <w:rsid w:val="00EA31BE"/>
    <w:rsid w:val="00EA31CA"/>
    <w:rsid w:val="00EA31F9"/>
    <w:rsid w:val="00EA322B"/>
    <w:rsid w:val="00EA3301"/>
    <w:rsid w:val="00EA3414"/>
    <w:rsid w:val="00EA34A6"/>
    <w:rsid w:val="00EA34D1"/>
    <w:rsid w:val="00EA34E6"/>
    <w:rsid w:val="00EA357A"/>
    <w:rsid w:val="00EA3683"/>
    <w:rsid w:val="00EA3692"/>
    <w:rsid w:val="00EA36B1"/>
    <w:rsid w:val="00EA36D1"/>
    <w:rsid w:val="00EA37DA"/>
    <w:rsid w:val="00EA3996"/>
    <w:rsid w:val="00EA39CD"/>
    <w:rsid w:val="00EA3A2B"/>
    <w:rsid w:val="00EA3AFA"/>
    <w:rsid w:val="00EA3B99"/>
    <w:rsid w:val="00EA3BB9"/>
    <w:rsid w:val="00EA3CC6"/>
    <w:rsid w:val="00EA3D96"/>
    <w:rsid w:val="00EA3DFA"/>
    <w:rsid w:val="00EA3E0E"/>
    <w:rsid w:val="00EA3E2E"/>
    <w:rsid w:val="00EA3EF5"/>
    <w:rsid w:val="00EA3F32"/>
    <w:rsid w:val="00EA3F4B"/>
    <w:rsid w:val="00EA3FFA"/>
    <w:rsid w:val="00EA4078"/>
    <w:rsid w:val="00EA40D0"/>
    <w:rsid w:val="00EA4104"/>
    <w:rsid w:val="00EA410E"/>
    <w:rsid w:val="00EA4132"/>
    <w:rsid w:val="00EA41F3"/>
    <w:rsid w:val="00EA420B"/>
    <w:rsid w:val="00EA437C"/>
    <w:rsid w:val="00EA446E"/>
    <w:rsid w:val="00EA44A0"/>
    <w:rsid w:val="00EA44E7"/>
    <w:rsid w:val="00EA455F"/>
    <w:rsid w:val="00EA4588"/>
    <w:rsid w:val="00EA45B5"/>
    <w:rsid w:val="00EA4647"/>
    <w:rsid w:val="00EA4791"/>
    <w:rsid w:val="00EA47C4"/>
    <w:rsid w:val="00EA494B"/>
    <w:rsid w:val="00EA4957"/>
    <w:rsid w:val="00EA4AB5"/>
    <w:rsid w:val="00EA4B5F"/>
    <w:rsid w:val="00EA4B74"/>
    <w:rsid w:val="00EA4BCB"/>
    <w:rsid w:val="00EA4C49"/>
    <w:rsid w:val="00EA4CD9"/>
    <w:rsid w:val="00EA4CDB"/>
    <w:rsid w:val="00EA4D08"/>
    <w:rsid w:val="00EA4D15"/>
    <w:rsid w:val="00EA4D3E"/>
    <w:rsid w:val="00EA4E97"/>
    <w:rsid w:val="00EA4F25"/>
    <w:rsid w:val="00EA5002"/>
    <w:rsid w:val="00EA500E"/>
    <w:rsid w:val="00EA5194"/>
    <w:rsid w:val="00EA52E1"/>
    <w:rsid w:val="00EA5320"/>
    <w:rsid w:val="00EA5324"/>
    <w:rsid w:val="00EA5349"/>
    <w:rsid w:val="00EA5463"/>
    <w:rsid w:val="00EA5465"/>
    <w:rsid w:val="00EA546C"/>
    <w:rsid w:val="00EA549F"/>
    <w:rsid w:val="00EA54A7"/>
    <w:rsid w:val="00EA5687"/>
    <w:rsid w:val="00EA56F1"/>
    <w:rsid w:val="00EA57A9"/>
    <w:rsid w:val="00EA57DF"/>
    <w:rsid w:val="00EA5807"/>
    <w:rsid w:val="00EA5915"/>
    <w:rsid w:val="00EA593F"/>
    <w:rsid w:val="00EA597B"/>
    <w:rsid w:val="00EA5A23"/>
    <w:rsid w:val="00EA5A3F"/>
    <w:rsid w:val="00EA5AED"/>
    <w:rsid w:val="00EA5B42"/>
    <w:rsid w:val="00EA5D0D"/>
    <w:rsid w:val="00EA5D57"/>
    <w:rsid w:val="00EA5EAC"/>
    <w:rsid w:val="00EA5EE1"/>
    <w:rsid w:val="00EA5F53"/>
    <w:rsid w:val="00EA5F6C"/>
    <w:rsid w:val="00EA5F77"/>
    <w:rsid w:val="00EA5F89"/>
    <w:rsid w:val="00EA6204"/>
    <w:rsid w:val="00EA62A0"/>
    <w:rsid w:val="00EA6350"/>
    <w:rsid w:val="00EA6351"/>
    <w:rsid w:val="00EA6384"/>
    <w:rsid w:val="00EA6385"/>
    <w:rsid w:val="00EA651E"/>
    <w:rsid w:val="00EA666B"/>
    <w:rsid w:val="00EA67F9"/>
    <w:rsid w:val="00EA681C"/>
    <w:rsid w:val="00EA68FD"/>
    <w:rsid w:val="00EA694E"/>
    <w:rsid w:val="00EA69D0"/>
    <w:rsid w:val="00EA6A1B"/>
    <w:rsid w:val="00EA6A5C"/>
    <w:rsid w:val="00EA6A63"/>
    <w:rsid w:val="00EA6A65"/>
    <w:rsid w:val="00EA6A96"/>
    <w:rsid w:val="00EA6AFA"/>
    <w:rsid w:val="00EA6C25"/>
    <w:rsid w:val="00EA6CAA"/>
    <w:rsid w:val="00EA6D8F"/>
    <w:rsid w:val="00EA6D90"/>
    <w:rsid w:val="00EA6E5D"/>
    <w:rsid w:val="00EA6EC9"/>
    <w:rsid w:val="00EA6F8C"/>
    <w:rsid w:val="00EA7015"/>
    <w:rsid w:val="00EA703D"/>
    <w:rsid w:val="00EA71F8"/>
    <w:rsid w:val="00EA73B7"/>
    <w:rsid w:val="00EA73D1"/>
    <w:rsid w:val="00EA7496"/>
    <w:rsid w:val="00EA74C9"/>
    <w:rsid w:val="00EA7553"/>
    <w:rsid w:val="00EA7639"/>
    <w:rsid w:val="00EA7654"/>
    <w:rsid w:val="00EA7680"/>
    <w:rsid w:val="00EA7695"/>
    <w:rsid w:val="00EA7696"/>
    <w:rsid w:val="00EA76AF"/>
    <w:rsid w:val="00EA76B2"/>
    <w:rsid w:val="00EA76F3"/>
    <w:rsid w:val="00EA78B1"/>
    <w:rsid w:val="00EA7AB4"/>
    <w:rsid w:val="00EA7B04"/>
    <w:rsid w:val="00EA7D5F"/>
    <w:rsid w:val="00EA7D65"/>
    <w:rsid w:val="00EA7D9B"/>
    <w:rsid w:val="00EA7E99"/>
    <w:rsid w:val="00EA7ED3"/>
    <w:rsid w:val="00EA7F2D"/>
    <w:rsid w:val="00EA7FA5"/>
    <w:rsid w:val="00EA7FB0"/>
    <w:rsid w:val="00EB00D7"/>
    <w:rsid w:val="00EB00F2"/>
    <w:rsid w:val="00EB025A"/>
    <w:rsid w:val="00EB025D"/>
    <w:rsid w:val="00EB025F"/>
    <w:rsid w:val="00EB0319"/>
    <w:rsid w:val="00EB039F"/>
    <w:rsid w:val="00EB047B"/>
    <w:rsid w:val="00EB0582"/>
    <w:rsid w:val="00EB05C6"/>
    <w:rsid w:val="00EB0710"/>
    <w:rsid w:val="00EB0758"/>
    <w:rsid w:val="00EB0816"/>
    <w:rsid w:val="00EB087E"/>
    <w:rsid w:val="00EB088C"/>
    <w:rsid w:val="00EB093E"/>
    <w:rsid w:val="00EB09CE"/>
    <w:rsid w:val="00EB09D3"/>
    <w:rsid w:val="00EB0A6E"/>
    <w:rsid w:val="00EB0B2E"/>
    <w:rsid w:val="00EB0B9F"/>
    <w:rsid w:val="00EB0CEB"/>
    <w:rsid w:val="00EB0E2D"/>
    <w:rsid w:val="00EB0E44"/>
    <w:rsid w:val="00EB0E67"/>
    <w:rsid w:val="00EB0F04"/>
    <w:rsid w:val="00EB0F82"/>
    <w:rsid w:val="00EB1052"/>
    <w:rsid w:val="00EB1097"/>
    <w:rsid w:val="00EB11E8"/>
    <w:rsid w:val="00EB1278"/>
    <w:rsid w:val="00EB12CF"/>
    <w:rsid w:val="00EB12D7"/>
    <w:rsid w:val="00EB137D"/>
    <w:rsid w:val="00EB14E9"/>
    <w:rsid w:val="00EB1637"/>
    <w:rsid w:val="00EB16A3"/>
    <w:rsid w:val="00EB16DA"/>
    <w:rsid w:val="00EB1764"/>
    <w:rsid w:val="00EB1838"/>
    <w:rsid w:val="00EB1850"/>
    <w:rsid w:val="00EB1862"/>
    <w:rsid w:val="00EB1970"/>
    <w:rsid w:val="00EB1AA1"/>
    <w:rsid w:val="00EB1AA7"/>
    <w:rsid w:val="00EB1ACA"/>
    <w:rsid w:val="00EB1B52"/>
    <w:rsid w:val="00EB1BD3"/>
    <w:rsid w:val="00EB1C44"/>
    <w:rsid w:val="00EB1E33"/>
    <w:rsid w:val="00EB1E5A"/>
    <w:rsid w:val="00EB1EDD"/>
    <w:rsid w:val="00EB1EE4"/>
    <w:rsid w:val="00EB1EFB"/>
    <w:rsid w:val="00EB2126"/>
    <w:rsid w:val="00EB2241"/>
    <w:rsid w:val="00EB22E1"/>
    <w:rsid w:val="00EB2396"/>
    <w:rsid w:val="00EB23EF"/>
    <w:rsid w:val="00EB2455"/>
    <w:rsid w:val="00EB25F2"/>
    <w:rsid w:val="00EB26B2"/>
    <w:rsid w:val="00EB27B3"/>
    <w:rsid w:val="00EB2828"/>
    <w:rsid w:val="00EB2832"/>
    <w:rsid w:val="00EB290F"/>
    <w:rsid w:val="00EB2996"/>
    <w:rsid w:val="00EB2A55"/>
    <w:rsid w:val="00EB2A62"/>
    <w:rsid w:val="00EB2C2A"/>
    <w:rsid w:val="00EB2DF2"/>
    <w:rsid w:val="00EB2EF1"/>
    <w:rsid w:val="00EB2F2D"/>
    <w:rsid w:val="00EB2F8A"/>
    <w:rsid w:val="00EB307A"/>
    <w:rsid w:val="00EB3095"/>
    <w:rsid w:val="00EB30B8"/>
    <w:rsid w:val="00EB30DA"/>
    <w:rsid w:val="00EB30DB"/>
    <w:rsid w:val="00EB31D0"/>
    <w:rsid w:val="00EB3221"/>
    <w:rsid w:val="00EB32CB"/>
    <w:rsid w:val="00EB32E9"/>
    <w:rsid w:val="00EB3303"/>
    <w:rsid w:val="00EB331D"/>
    <w:rsid w:val="00EB3409"/>
    <w:rsid w:val="00EB3456"/>
    <w:rsid w:val="00EB347B"/>
    <w:rsid w:val="00EB34F0"/>
    <w:rsid w:val="00EB36E7"/>
    <w:rsid w:val="00EB36F4"/>
    <w:rsid w:val="00EB3753"/>
    <w:rsid w:val="00EB379B"/>
    <w:rsid w:val="00EB37F6"/>
    <w:rsid w:val="00EB3802"/>
    <w:rsid w:val="00EB3994"/>
    <w:rsid w:val="00EB3996"/>
    <w:rsid w:val="00EB3998"/>
    <w:rsid w:val="00EB39CE"/>
    <w:rsid w:val="00EB39DB"/>
    <w:rsid w:val="00EB3A8A"/>
    <w:rsid w:val="00EB3AA1"/>
    <w:rsid w:val="00EB3ADB"/>
    <w:rsid w:val="00EB3B82"/>
    <w:rsid w:val="00EB3BB4"/>
    <w:rsid w:val="00EB3C2A"/>
    <w:rsid w:val="00EB3D7E"/>
    <w:rsid w:val="00EB3D9F"/>
    <w:rsid w:val="00EB3ECA"/>
    <w:rsid w:val="00EB3EF1"/>
    <w:rsid w:val="00EB4078"/>
    <w:rsid w:val="00EB408C"/>
    <w:rsid w:val="00EB40BB"/>
    <w:rsid w:val="00EB4311"/>
    <w:rsid w:val="00EB433D"/>
    <w:rsid w:val="00EB4404"/>
    <w:rsid w:val="00EB440B"/>
    <w:rsid w:val="00EB4583"/>
    <w:rsid w:val="00EB4617"/>
    <w:rsid w:val="00EB4623"/>
    <w:rsid w:val="00EB46FA"/>
    <w:rsid w:val="00EB476F"/>
    <w:rsid w:val="00EB47E3"/>
    <w:rsid w:val="00EB489A"/>
    <w:rsid w:val="00EB489B"/>
    <w:rsid w:val="00EB48CB"/>
    <w:rsid w:val="00EB4920"/>
    <w:rsid w:val="00EB495D"/>
    <w:rsid w:val="00EB4960"/>
    <w:rsid w:val="00EB49C8"/>
    <w:rsid w:val="00EB4B6C"/>
    <w:rsid w:val="00EB4C40"/>
    <w:rsid w:val="00EB4D10"/>
    <w:rsid w:val="00EB4D3D"/>
    <w:rsid w:val="00EB4D7A"/>
    <w:rsid w:val="00EB4E86"/>
    <w:rsid w:val="00EB4E8D"/>
    <w:rsid w:val="00EB4F8A"/>
    <w:rsid w:val="00EB507F"/>
    <w:rsid w:val="00EB50A2"/>
    <w:rsid w:val="00EB5165"/>
    <w:rsid w:val="00EB519E"/>
    <w:rsid w:val="00EB522A"/>
    <w:rsid w:val="00EB52B9"/>
    <w:rsid w:val="00EB530F"/>
    <w:rsid w:val="00EB54E3"/>
    <w:rsid w:val="00EB550D"/>
    <w:rsid w:val="00EB5690"/>
    <w:rsid w:val="00EB5873"/>
    <w:rsid w:val="00EB58C7"/>
    <w:rsid w:val="00EB58DB"/>
    <w:rsid w:val="00EB58FE"/>
    <w:rsid w:val="00EB5AA1"/>
    <w:rsid w:val="00EB5B54"/>
    <w:rsid w:val="00EB5C37"/>
    <w:rsid w:val="00EB5C91"/>
    <w:rsid w:val="00EB5E1A"/>
    <w:rsid w:val="00EB5E3F"/>
    <w:rsid w:val="00EB5E78"/>
    <w:rsid w:val="00EB5ED3"/>
    <w:rsid w:val="00EB5EDD"/>
    <w:rsid w:val="00EB5F13"/>
    <w:rsid w:val="00EB61F6"/>
    <w:rsid w:val="00EB620F"/>
    <w:rsid w:val="00EB6246"/>
    <w:rsid w:val="00EB624A"/>
    <w:rsid w:val="00EB62B6"/>
    <w:rsid w:val="00EB633A"/>
    <w:rsid w:val="00EB6385"/>
    <w:rsid w:val="00EB639B"/>
    <w:rsid w:val="00EB63CE"/>
    <w:rsid w:val="00EB63DB"/>
    <w:rsid w:val="00EB6491"/>
    <w:rsid w:val="00EB64FF"/>
    <w:rsid w:val="00EB6517"/>
    <w:rsid w:val="00EB6693"/>
    <w:rsid w:val="00EB67D5"/>
    <w:rsid w:val="00EB698A"/>
    <w:rsid w:val="00EB6A2B"/>
    <w:rsid w:val="00EB6A6F"/>
    <w:rsid w:val="00EB6B4F"/>
    <w:rsid w:val="00EB6B6C"/>
    <w:rsid w:val="00EB6BCC"/>
    <w:rsid w:val="00EB6C69"/>
    <w:rsid w:val="00EB6CF6"/>
    <w:rsid w:val="00EB6CFE"/>
    <w:rsid w:val="00EB6D17"/>
    <w:rsid w:val="00EB6D6B"/>
    <w:rsid w:val="00EB6D77"/>
    <w:rsid w:val="00EB6E25"/>
    <w:rsid w:val="00EB6E60"/>
    <w:rsid w:val="00EB6EA4"/>
    <w:rsid w:val="00EB6EB6"/>
    <w:rsid w:val="00EB6F96"/>
    <w:rsid w:val="00EB6FCB"/>
    <w:rsid w:val="00EB6FF3"/>
    <w:rsid w:val="00EB709B"/>
    <w:rsid w:val="00EB71F3"/>
    <w:rsid w:val="00EB71F6"/>
    <w:rsid w:val="00EB721B"/>
    <w:rsid w:val="00EB72A1"/>
    <w:rsid w:val="00EB72D1"/>
    <w:rsid w:val="00EB7367"/>
    <w:rsid w:val="00EB7426"/>
    <w:rsid w:val="00EB748E"/>
    <w:rsid w:val="00EB75E2"/>
    <w:rsid w:val="00EB77A5"/>
    <w:rsid w:val="00EB781C"/>
    <w:rsid w:val="00EB78AF"/>
    <w:rsid w:val="00EB7967"/>
    <w:rsid w:val="00EB7970"/>
    <w:rsid w:val="00EB7986"/>
    <w:rsid w:val="00EB7A00"/>
    <w:rsid w:val="00EB7A52"/>
    <w:rsid w:val="00EB7A5C"/>
    <w:rsid w:val="00EB7B1C"/>
    <w:rsid w:val="00EB7B5C"/>
    <w:rsid w:val="00EB7B85"/>
    <w:rsid w:val="00EB7B95"/>
    <w:rsid w:val="00EB7C0B"/>
    <w:rsid w:val="00EB7D38"/>
    <w:rsid w:val="00EB7D60"/>
    <w:rsid w:val="00EB7DF6"/>
    <w:rsid w:val="00EB7EC8"/>
    <w:rsid w:val="00EB7F3B"/>
    <w:rsid w:val="00EB7F5E"/>
    <w:rsid w:val="00EC0008"/>
    <w:rsid w:val="00EC03F9"/>
    <w:rsid w:val="00EC042E"/>
    <w:rsid w:val="00EC0451"/>
    <w:rsid w:val="00EC0475"/>
    <w:rsid w:val="00EC061D"/>
    <w:rsid w:val="00EC076E"/>
    <w:rsid w:val="00EC07A2"/>
    <w:rsid w:val="00EC09D3"/>
    <w:rsid w:val="00EC09FD"/>
    <w:rsid w:val="00EC0A13"/>
    <w:rsid w:val="00EC0AC4"/>
    <w:rsid w:val="00EC0B5A"/>
    <w:rsid w:val="00EC0C4F"/>
    <w:rsid w:val="00EC0CD7"/>
    <w:rsid w:val="00EC0D85"/>
    <w:rsid w:val="00EC0D96"/>
    <w:rsid w:val="00EC0DC8"/>
    <w:rsid w:val="00EC0DCE"/>
    <w:rsid w:val="00EC1140"/>
    <w:rsid w:val="00EC114B"/>
    <w:rsid w:val="00EC127B"/>
    <w:rsid w:val="00EC12C5"/>
    <w:rsid w:val="00EC12C7"/>
    <w:rsid w:val="00EC1352"/>
    <w:rsid w:val="00EC13E8"/>
    <w:rsid w:val="00EC1493"/>
    <w:rsid w:val="00EC14A8"/>
    <w:rsid w:val="00EC1768"/>
    <w:rsid w:val="00EC17B4"/>
    <w:rsid w:val="00EC1892"/>
    <w:rsid w:val="00EC18B5"/>
    <w:rsid w:val="00EC18C7"/>
    <w:rsid w:val="00EC1912"/>
    <w:rsid w:val="00EC1975"/>
    <w:rsid w:val="00EC1999"/>
    <w:rsid w:val="00EC19E2"/>
    <w:rsid w:val="00EC1A29"/>
    <w:rsid w:val="00EC1C97"/>
    <w:rsid w:val="00EC1CC0"/>
    <w:rsid w:val="00EC1D18"/>
    <w:rsid w:val="00EC1F3C"/>
    <w:rsid w:val="00EC1FBA"/>
    <w:rsid w:val="00EC2014"/>
    <w:rsid w:val="00EC207B"/>
    <w:rsid w:val="00EC234C"/>
    <w:rsid w:val="00EC2378"/>
    <w:rsid w:val="00EC23D8"/>
    <w:rsid w:val="00EC2467"/>
    <w:rsid w:val="00EC24B3"/>
    <w:rsid w:val="00EC24B7"/>
    <w:rsid w:val="00EC25F7"/>
    <w:rsid w:val="00EC25F8"/>
    <w:rsid w:val="00EC2701"/>
    <w:rsid w:val="00EC2703"/>
    <w:rsid w:val="00EC27BF"/>
    <w:rsid w:val="00EC28A0"/>
    <w:rsid w:val="00EC294D"/>
    <w:rsid w:val="00EC296A"/>
    <w:rsid w:val="00EC29D9"/>
    <w:rsid w:val="00EC2BF6"/>
    <w:rsid w:val="00EC2C73"/>
    <w:rsid w:val="00EC2C83"/>
    <w:rsid w:val="00EC2C8B"/>
    <w:rsid w:val="00EC2CC0"/>
    <w:rsid w:val="00EC2D1A"/>
    <w:rsid w:val="00EC2D7D"/>
    <w:rsid w:val="00EC2F4A"/>
    <w:rsid w:val="00EC2F80"/>
    <w:rsid w:val="00EC307A"/>
    <w:rsid w:val="00EC3100"/>
    <w:rsid w:val="00EC312E"/>
    <w:rsid w:val="00EC314D"/>
    <w:rsid w:val="00EC31B3"/>
    <w:rsid w:val="00EC323F"/>
    <w:rsid w:val="00EC32A2"/>
    <w:rsid w:val="00EC32E5"/>
    <w:rsid w:val="00EC3304"/>
    <w:rsid w:val="00EC335F"/>
    <w:rsid w:val="00EC3372"/>
    <w:rsid w:val="00EC338A"/>
    <w:rsid w:val="00EC344B"/>
    <w:rsid w:val="00EC34EC"/>
    <w:rsid w:val="00EC34F7"/>
    <w:rsid w:val="00EC3501"/>
    <w:rsid w:val="00EC3593"/>
    <w:rsid w:val="00EC3594"/>
    <w:rsid w:val="00EC36C3"/>
    <w:rsid w:val="00EC37C5"/>
    <w:rsid w:val="00EC389E"/>
    <w:rsid w:val="00EC38A4"/>
    <w:rsid w:val="00EC38AD"/>
    <w:rsid w:val="00EC392C"/>
    <w:rsid w:val="00EC397B"/>
    <w:rsid w:val="00EC3983"/>
    <w:rsid w:val="00EC3A5B"/>
    <w:rsid w:val="00EC3B09"/>
    <w:rsid w:val="00EC3B63"/>
    <w:rsid w:val="00EC3B6C"/>
    <w:rsid w:val="00EC3BA5"/>
    <w:rsid w:val="00EC3D16"/>
    <w:rsid w:val="00EC3D18"/>
    <w:rsid w:val="00EC3E6B"/>
    <w:rsid w:val="00EC3ED9"/>
    <w:rsid w:val="00EC3FA0"/>
    <w:rsid w:val="00EC4059"/>
    <w:rsid w:val="00EC407D"/>
    <w:rsid w:val="00EC413F"/>
    <w:rsid w:val="00EC4168"/>
    <w:rsid w:val="00EC419D"/>
    <w:rsid w:val="00EC41B1"/>
    <w:rsid w:val="00EC43ED"/>
    <w:rsid w:val="00EC43F6"/>
    <w:rsid w:val="00EC449B"/>
    <w:rsid w:val="00EC455E"/>
    <w:rsid w:val="00EC45B2"/>
    <w:rsid w:val="00EC4604"/>
    <w:rsid w:val="00EC468F"/>
    <w:rsid w:val="00EC472F"/>
    <w:rsid w:val="00EC4A1C"/>
    <w:rsid w:val="00EC4A6A"/>
    <w:rsid w:val="00EC4B17"/>
    <w:rsid w:val="00EC4BF2"/>
    <w:rsid w:val="00EC4CAC"/>
    <w:rsid w:val="00EC4E3E"/>
    <w:rsid w:val="00EC4E91"/>
    <w:rsid w:val="00EC4F9C"/>
    <w:rsid w:val="00EC50DC"/>
    <w:rsid w:val="00EC523D"/>
    <w:rsid w:val="00EC52C0"/>
    <w:rsid w:val="00EC531F"/>
    <w:rsid w:val="00EC5354"/>
    <w:rsid w:val="00EC5409"/>
    <w:rsid w:val="00EC5418"/>
    <w:rsid w:val="00EC5450"/>
    <w:rsid w:val="00EC547C"/>
    <w:rsid w:val="00EC54A7"/>
    <w:rsid w:val="00EC5561"/>
    <w:rsid w:val="00EC55B8"/>
    <w:rsid w:val="00EC55C5"/>
    <w:rsid w:val="00EC5601"/>
    <w:rsid w:val="00EC5614"/>
    <w:rsid w:val="00EC578D"/>
    <w:rsid w:val="00EC57B1"/>
    <w:rsid w:val="00EC57B9"/>
    <w:rsid w:val="00EC5926"/>
    <w:rsid w:val="00EC5971"/>
    <w:rsid w:val="00EC5987"/>
    <w:rsid w:val="00EC59A6"/>
    <w:rsid w:val="00EC5A5B"/>
    <w:rsid w:val="00EC5B1E"/>
    <w:rsid w:val="00EC5BC5"/>
    <w:rsid w:val="00EC5C5A"/>
    <w:rsid w:val="00EC5D15"/>
    <w:rsid w:val="00EC5D8F"/>
    <w:rsid w:val="00EC5DC6"/>
    <w:rsid w:val="00EC5E0D"/>
    <w:rsid w:val="00EC5F7A"/>
    <w:rsid w:val="00EC5FAE"/>
    <w:rsid w:val="00EC5FC1"/>
    <w:rsid w:val="00EC602A"/>
    <w:rsid w:val="00EC606A"/>
    <w:rsid w:val="00EC60CB"/>
    <w:rsid w:val="00EC60E0"/>
    <w:rsid w:val="00EC6213"/>
    <w:rsid w:val="00EC6264"/>
    <w:rsid w:val="00EC62A5"/>
    <w:rsid w:val="00EC62BC"/>
    <w:rsid w:val="00EC62F0"/>
    <w:rsid w:val="00EC6385"/>
    <w:rsid w:val="00EC64B9"/>
    <w:rsid w:val="00EC64E8"/>
    <w:rsid w:val="00EC651E"/>
    <w:rsid w:val="00EC65BB"/>
    <w:rsid w:val="00EC6629"/>
    <w:rsid w:val="00EC675C"/>
    <w:rsid w:val="00EC6B10"/>
    <w:rsid w:val="00EC6C29"/>
    <w:rsid w:val="00EC6C86"/>
    <w:rsid w:val="00EC6E4C"/>
    <w:rsid w:val="00EC6ED8"/>
    <w:rsid w:val="00EC6EE8"/>
    <w:rsid w:val="00EC6F06"/>
    <w:rsid w:val="00EC6FB1"/>
    <w:rsid w:val="00EC7030"/>
    <w:rsid w:val="00EC707F"/>
    <w:rsid w:val="00EC70AB"/>
    <w:rsid w:val="00EC71BC"/>
    <w:rsid w:val="00EC71D4"/>
    <w:rsid w:val="00EC71DE"/>
    <w:rsid w:val="00EC72D1"/>
    <w:rsid w:val="00EC736F"/>
    <w:rsid w:val="00EC7374"/>
    <w:rsid w:val="00EC739E"/>
    <w:rsid w:val="00EC73A0"/>
    <w:rsid w:val="00EC7601"/>
    <w:rsid w:val="00EC760F"/>
    <w:rsid w:val="00EC77CF"/>
    <w:rsid w:val="00EC77E1"/>
    <w:rsid w:val="00EC784E"/>
    <w:rsid w:val="00EC792D"/>
    <w:rsid w:val="00EC7942"/>
    <w:rsid w:val="00EC79A3"/>
    <w:rsid w:val="00EC7A76"/>
    <w:rsid w:val="00EC7A90"/>
    <w:rsid w:val="00EC7B17"/>
    <w:rsid w:val="00EC7B74"/>
    <w:rsid w:val="00EC7CB2"/>
    <w:rsid w:val="00EC7CBF"/>
    <w:rsid w:val="00EC7D33"/>
    <w:rsid w:val="00EC7D75"/>
    <w:rsid w:val="00EC7D82"/>
    <w:rsid w:val="00EC7DC9"/>
    <w:rsid w:val="00EC7EE9"/>
    <w:rsid w:val="00EC7EF3"/>
    <w:rsid w:val="00EC7F3C"/>
    <w:rsid w:val="00EC7F5F"/>
    <w:rsid w:val="00EC7F61"/>
    <w:rsid w:val="00EC7FAC"/>
    <w:rsid w:val="00EC7FBE"/>
    <w:rsid w:val="00ED0063"/>
    <w:rsid w:val="00ED00BC"/>
    <w:rsid w:val="00ED00C4"/>
    <w:rsid w:val="00ED00D2"/>
    <w:rsid w:val="00ED01F9"/>
    <w:rsid w:val="00ED02B5"/>
    <w:rsid w:val="00ED0310"/>
    <w:rsid w:val="00ED0355"/>
    <w:rsid w:val="00ED03E7"/>
    <w:rsid w:val="00ED05D5"/>
    <w:rsid w:val="00ED069D"/>
    <w:rsid w:val="00ED06B7"/>
    <w:rsid w:val="00ED06BD"/>
    <w:rsid w:val="00ED07BC"/>
    <w:rsid w:val="00ED07DA"/>
    <w:rsid w:val="00ED07F1"/>
    <w:rsid w:val="00ED0811"/>
    <w:rsid w:val="00ED084E"/>
    <w:rsid w:val="00ED0858"/>
    <w:rsid w:val="00ED087A"/>
    <w:rsid w:val="00ED08B0"/>
    <w:rsid w:val="00ED0941"/>
    <w:rsid w:val="00ED09E3"/>
    <w:rsid w:val="00ED0AD4"/>
    <w:rsid w:val="00ED0B9C"/>
    <w:rsid w:val="00ED0BDD"/>
    <w:rsid w:val="00ED0C37"/>
    <w:rsid w:val="00ED0C54"/>
    <w:rsid w:val="00ED0CB8"/>
    <w:rsid w:val="00ED0E33"/>
    <w:rsid w:val="00ED0EBC"/>
    <w:rsid w:val="00ED0F5F"/>
    <w:rsid w:val="00ED1038"/>
    <w:rsid w:val="00ED10B1"/>
    <w:rsid w:val="00ED111B"/>
    <w:rsid w:val="00ED1133"/>
    <w:rsid w:val="00ED12EE"/>
    <w:rsid w:val="00ED1401"/>
    <w:rsid w:val="00ED1420"/>
    <w:rsid w:val="00ED1478"/>
    <w:rsid w:val="00ED151D"/>
    <w:rsid w:val="00ED152B"/>
    <w:rsid w:val="00ED1557"/>
    <w:rsid w:val="00ED15BB"/>
    <w:rsid w:val="00ED1808"/>
    <w:rsid w:val="00ED181A"/>
    <w:rsid w:val="00ED1984"/>
    <w:rsid w:val="00ED1999"/>
    <w:rsid w:val="00ED19AD"/>
    <w:rsid w:val="00ED1A28"/>
    <w:rsid w:val="00ED1ADB"/>
    <w:rsid w:val="00ED1B2F"/>
    <w:rsid w:val="00ED1B98"/>
    <w:rsid w:val="00ED1D1A"/>
    <w:rsid w:val="00ED1D38"/>
    <w:rsid w:val="00ED1D49"/>
    <w:rsid w:val="00ED1D52"/>
    <w:rsid w:val="00ED1DA7"/>
    <w:rsid w:val="00ED1E15"/>
    <w:rsid w:val="00ED1E25"/>
    <w:rsid w:val="00ED2083"/>
    <w:rsid w:val="00ED212B"/>
    <w:rsid w:val="00ED2193"/>
    <w:rsid w:val="00ED2258"/>
    <w:rsid w:val="00ED22B7"/>
    <w:rsid w:val="00ED2327"/>
    <w:rsid w:val="00ED241E"/>
    <w:rsid w:val="00ED2494"/>
    <w:rsid w:val="00ED2561"/>
    <w:rsid w:val="00ED2591"/>
    <w:rsid w:val="00ED261E"/>
    <w:rsid w:val="00ED26B0"/>
    <w:rsid w:val="00ED26DD"/>
    <w:rsid w:val="00ED276A"/>
    <w:rsid w:val="00ED278E"/>
    <w:rsid w:val="00ED27A8"/>
    <w:rsid w:val="00ED2845"/>
    <w:rsid w:val="00ED29AA"/>
    <w:rsid w:val="00ED29B0"/>
    <w:rsid w:val="00ED29C5"/>
    <w:rsid w:val="00ED29DB"/>
    <w:rsid w:val="00ED2A5E"/>
    <w:rsid w:val="00ED2A6A"/>
    <w:rsid w:val="00ED2B1F"/>
    <w:rsid w:val="00ED2C50"/>
    <w:rsid w:val="00ED2C78"/>
    <w:rsid w:val="00ED2CDB"/>
    <w:rsid w:val="00ED2DC2"/>
    <w:rsid w:val="00ED2E97"/>
    <w:rsid w:val="00ED2EB8"/>
    <w:rsid w:val="00ED2F53"/>
    <w:rsid w:val="00ED2F9D"/>
    <w:rsid w:val="00ED3175"/>
    <w:rsid w:val="00ED3270"/>
    <w:rsid w:val="00ED32A3"/>
    <w:rsid w:val="00ED3382"/>
    <w:rsid w:val="00ED338E"/>
    <w:rsid w:val="00ED33CF"/>
    <w:rsid w:val="00ED33D8"/>
    <w:rsid w:val="00ED3459"/>
    <w:rsid w:val="00ED3566"/>
    <w:rsid w:val="00ED3581"/>
    <w:rsid w:val="00ED3585"/>
    <w:rsid w:val="00ED3638"/>
    <w:rsid w:val="00ED3666"/>
    <w:rsid w:val="00ED372E"/>
    <w:rsid w:val="00ED37B6"/>
    <w:rsid w:val="00ED388B"/>
    <w:rsid w:val="00ED38C9"/>
    <w:rsid w:val="00ED396F"/>
    <w:rsid w:val="00ED3987"/>
    <w:rsid w:val="00ED39C8"/>
    <w:rsid w:val="00ED3A1B"/>
    <w:rsid w:val="00ED3A37"/>
    <w:rsid w:val="00ED3A7C"/>
    <w:rsid w:val="00ED3B0D"/>
    <w:rsid w:val="00ED3B66"/>
    <w:rsid w:val="00ED3C2C"/>
    <w:rsid w:val="00ED3DF5"/>
    <w:rsid w:val="00ED3E00"/>
    <w:rsid w:val="00ED3E15"/>
    <w:rsid w:val="00ED3F1B"/>
    <w:rsid w:val="00ED3F40"/>
    <w:rsid w:val="00ED3FEA"/>
    <w:rsid w:val="00ED4024"/>
    <w:rsid w:val="00ED404E"/>
    <w:rsid w:val="00ED4059"/>
    <w:rsid w:val="00ED40EB"/>
    <w:rsid w:val="00ED411A"/>
    <w:rsid w:val="00ED4274"/>
    <w:rsid w:val="00ED4333"/>
    <w:rsid w:val="00ED4359"/>
    <w:rsid w:val="00ED438A"/>
    <w:rsid w:val="00ED438C"/>
    <w:rsid w:val="00ED43F6"/>
    <w:rsid w:val="00ED4400"/>
    <w:rsid w:val="00ED443C"/>
    <w:rsid w:val="00ED4477"/>
    <w:rsid w:val="00ED448B"/>
    <w:rsid w:val="00ED44DE"/>
    <w:rsid w:val="00ED45BC"/>
    <w:rsid w:val="00ED45F2"/>
    <w:rsid w:val="00ED4691"/>
    <w:rsid w:val="00ED4732"/>
    <w:rsid w:val="00ED482E"/>
    <w:rsid w:val="00ED4879"/>
    <w:rsid w:val="00ED4898"/>
    <w:rsid w:val="00ED489D"/>
    <w:rsid w:val="00ED48AC"/>
    <w:rsid w:val="00ED48D4"/>
    <w:rsid w:val="00ED4906"/>
    <w:rsid w:val="00ED4915"/>
    <w:rsid w:val="00ED4A32"/>
    <w:rsid w:val="00ED4A84"/>
    <w:rsid w:val="00ED4AE0"/>
    <w:rsid w:val="00ED4B09"/>
    <w:rsid w:val="00ED4B75"/>
    <w:rsid w:val="00ED4C16"/>
    <w:rsid w:val="00ED4D32"/>
    <w:rsid w:val="00ED4DEA"/>
    <w:rsid w:val="00ED4E08"/>
    <w:rsid w:val="00ED4E1E"/>
    <w:rsid w:val="00ED4E2A"/>
    <w:rsid w:val="00ED4F16"/>
    <w:rsid w:val="00ED5114"/>
    <w:rsid w:val="00ED51F7"/>
    <w:rsid w:val="00ED5202"/>
    <w:rsid w:val="00ED5244"/>
    <w:rsid w:val="00ED52F6"/>
    <w:rsid w:val="00ED538E"/>
    <w:rsid w:val="00ED53CD"/>
    <w:rsid w:val="00ED547F"/>
    <w:rsid w:val="00ED56BD"/>
    <w:rsid w:val="00ED5716"/>
    <w:rsid w:val="00ED5760"/>
    <w:rsid w:val="00ED5878"/>
    <w:rsid w:val="00ED5898"/>
    <w:rsid w:val="00ED58F0"/>
    <w:rsid w:val="00ED59C8"/>
    <w:rsid w:val="00ED5B44"/>
    <w:rsid w:val="00ED5CC9"/>
    <w:rsid w:val="00ED5DC1"/>
    <w:rsid w:val="00ED602F"/>
    <w:rsid w:val="00ED6135"/>
    <w:rsid w:val="00ED61BB"/>
    <w:rsid w:val="00ED62F0"/>
    <w:rsid w:val="00ED62F7"/>
    <w:rsid w:val="00ED632F"/>
    <w:rsid w:val="00ED634F"/>
    <w:rsid w:val="00ED63BA"/>
    <w:rsid w:val="00ED63DE"/>
    <w:rsid w:val="00ED63F9"/>
    <w:rsid w:val="00ED64E3"/>
    <w:rsid w:val="00ED6528"/>
    <w:rsid w:val="00ED652D"/>
    <w:rsid w:val="00ED6551"/>
    <w:rsid w:val="00ED661A"/>
    <w:rsid w:val="00ED66C9"/>
    <w:rsid w:val="00ED68F6"/>
    <w:rsid w:val="00ED6955"/>
    <w:rsid w:val="00ED69C0"/>
    <w:rsid w:val="00ED6AD0"/>
    <w:rsid w:val="00ED6AE7"/>
    <w:rsid w:val="00ED6AEA"/>
    <w:rsid w:val="00ED6B32"/>
    <w:rsid w:val="00ED6C4B"/>
    <w:rsid w:val="00ED6C6F"/>
    <w:rsid w:val="00ED6CFB"/>
    <w:rsid w:val="00ED6E2A"/>
    <w:rsid w:val="00ED6E6A"/>
    <w:rsid w:val="00ED6EBA"/>
    <w:rsid w:val="00ED6F99"/>
    <w:rsid w:val="00ED6FD0"/>
    <w:rsid w:val="00ED7013"/>
    <w:rsid w:val="00ED7112"/>
    <w:rsid w:val="00ED71F8"/>
    <w:rsid w:val="00ED7219"/>
    <w:rsid w:val="00ED728B"/>
    <w:rsid w:val="00ED72C5"/>
    <w:rsid w:val="00ED743A"/>
    <w:rsid w:val="00ED74DB"/>
    <w:rsid w:val="00ED74EE"/>
    <w:rsid w:val="00ED750B"/>
    <w:rsid w:val="00ED7615"/>
    <w:rsid w:val="00ED76A2"/>
    <w:rsid w:val="00ED76B7"/>
    <w:rsid w:val="00ED76E2"/>
    <w:rsid w:val="00ED780A"/>
    <w:rsid w:val="00ED78C6"/>
    <w:rsid w:val="00ED794A"/>
    <w:rsid w:val="00ED7976"/>
    <w:rsid w:val="00ED7A0F"/>
    <w:rsid w:val="00ED7A2D"/>
    <w:rsid w:val="00ED7A37"/>
    <w:rsid w:val="00ED7AE7"/>
    <w:rsid w:val="00ED7B79"/>
    <w:rsid w:val="00ED7BE7"/>
    <w:rsid w:val="00ED7CA1"/>
    <w:rsid w:val="00ED7CA2"/>
    <w:rsid w:val="00ED7D8A"/>
    <w:rsid w:val="00ED7DB3"/>
    <w:rsid w:val="00ED7DBB"/>
    <w:rsid w:val="00ED7E28"/>
    <w:rsid w:val="00ED7E30"/>
    <w:rsid w:val="00ED7E5F"/>
    <w:rsid w:val="00ED7E61"/>
    <w:rsid w:val="00ED7EE6"/>
    <w:rsid w:val="00ED7FC1"/>
    <w:rsid w:val="00EE00DE"/>
    <w:rsid w:val="00EE0165"/>
    <w:rsid w:val="00EE01B0"/>
    <w:rsid w:val="00EE01FA"/>
    <w:rsid w:val="00EE022A"/>
    <w:rsid w:val="00EE02C2"/>
    <w:rsid w:val="00EE03E8"/>
    <w:rsid w:val="00EE0435"/>
    <w:rsid w:val="00EE048E"/>
    <w:rsid w:val="00EE04FA"/>
    <w:rsid w:val="00EE0618"/>
    <w:rsid w:val="00EE0626"/>
    <w:rsid w:val="00EE0744"/>
    <w:rsid w:val="00EE0787"/>
    <w:rsid w:val="00EE0870"/>
    <w:rsid w:val="00EE0879"/>
    <w:rsid w:val="00EE0978"/>
    <w:rsid w:val="00EE0AAB"/>
    <w:rsid w:val="00EE0B1B"/>
    <w:rsid w:val="00EE0B42"/>
    <w:rsid w:val="00EE0B5F"/>
    <w:rsid w:val="00EE0B85"/>
    <w:rsid w:val="00EE0BBB"/>
    <w:rsid w:val="00EE0C15"/>
    <w:rsid w:val="00EE0D23"/>
    <w:rsid w:val="00EE0DFF"/>
    <w:rsid w:val="00EE0E3A"/>
    <w:rsid w:val="00EE0EDB"/>
    <w:rsid w:val="00EE0F27"/>
    <w:rsid w:val="00EE0F58"/>
    <w:rsid w:val="00EE0F65"/>
    <w:rsid w:val="00EE0FB1"/>
    <w:rsid w:val="00EE0FF7"/>
    <w:rsid w:val="00EE0FFA"/>
    <w:rsid w:val="00EE1004"/>
    <w:rsid w:val="00EE1162"/>
    <w:rsid w:val="00EE116D"/>
    <w:rsid w:val="00EE11F4"/>
    <w:rsid w:val="00EE1257"/>
    <w:rsid w:val="00EE1327"/>
    <w:rsid w:val="00EE13F0"/>
    <w:rsid w:val="00EE15F5"/>
    <w:rsid w:val="00EE161D"/>
    <w:rsid w:val="00EE1726"/>
    <w:rsid w:val="00EE172B"/>
    <w:rsid w:val="00EE17E6"/>
    <w:rsid w:val="00EE1801"/>
    <w:rsid w:val="00EE1885"/>
    <w:rsid w:val="00EE18EC"/>
    <w:rsid w:val="00EE19DC"/>
    <w:rsid w:val="00EE1A95"/>
    <w:rsid w:val="00EE1B72"/>
    <w:rsid w:val="00EE1B9B"/>
    <w:rsid w:val="00EE1C52"/>
    <w:rsid w:val="00EE1C56"/>
    <w:rsid w:val="00EE1C85"/>
    <w:rsid w:val="00EE1D88"/>
    <w:rsid w:val="00EE1DF7"/>
    <w:rsid w:val="00EE1E34"/>
    <w:rsid w:val="00EE1EB8"/>
    <w:rsid w:val="00EE1ED3"/>
    <w:rsid w:val="00EE1FC4"/>
    <w:rsid w:val="00EE1FF2"/>
    <w:rsid w:val="00EE204A"/>
    <w:rsid w:val="00EE2094"/>
    <w:rsid w:val="00EE209D"/>
    <w:rsid w:val="00EE2130"/>
    <w:rsid w:val="00EE21E6"/>
    <w:rsid w:val="00EE2268"/>
    <w:rsid w:val="00EE2419"/>
    <w:rsid w:val="00EE265E"/>
    <w:rsid w:val="00EE2766"/>
    <w:rsid w:val="00EE27AF"/>
    <w:rsid w:val="00EE27B9"/>
    <w:rsid w:val="00EE2828"/>
    <w:rsid w:val="00EE2867"/>
    <w:rsid w:val="00EE28EE"/>
    <w:rsid w:val="00EE2BBF"/>
    <w:rsid w:val="00EE2BE6"/>
    <w:rsid w:val="00EE2E3D"/>
    <w:rsid w:val="00EE2F3C"/>
    <w:rsid w:val="00EE2F7A"/>
    <w:rsid w:val="00EE2FCE"/>
    <w:rsid w:val="00EE3074"/>
    <w:rsid w:val="00EE31AD"/>
    <w:rsid w:val="00EE3204"/>
    <w:rsid w:val="00EE32FA"/>
    <w:rsid w:val="00EE33BC"/>
    <w:rsid w:val="00EE33C7"/>
    <w:rsid w:val="00EE3454"/>
    <w:rsid w:val="00EE34DE"/>
    <w:rsid w:val="00EE35B8"/>
    <w:rsid w:val="00EE3604"/>
    <w:rsid w:val="00EE3626"/>
    <w:rsid w:val="00EE364E"/>
    <w:rsid w:val="00EE3868"/>
    <w:rsid w:val="00EE3921"/>
    <w:rsid w:val="00EE3925"/>
    <w:rsid w:val="00EE3975"/>
    <w:rsid w:val="00EE3983"/>
    <w:rsid w:val="00EE3A28"/>
    <w:rsid w:val="00EE3A2A"/>
    <w:rsid w:val="00EE3A90"/>
    <w:rsid w:val="00EE3D9A"/>
    <w:rsid w:val="00EE3DC0"/>
    <w:rsid w:val="00EE3E22"/>
    <w:rsid w:val="00EE3E57"/>
    <w:rsid w:val="00EE3E93"/>
    <w:rsid w:val="00EE3F0F"/>
    <w:rsid w:val="00EE4025"/>
    <w:rsid w:val="00EE403B"/>
    <w:rsid w:val="00EE40C6"/>
    <w:rsid w:val="00EE40EF"/>
    <w:rsid w:val="00EE419A"/>
    <w:rsid w:val="00EE41B1"/>
    <w:rsid w:val="00EE4248"/>
    <w:rsid w:val="00EE4262"/>
    <w:rsid w:val="00EE4351"/>
    <w:rsid w:val="00EE439F"/>
    <w:rsid w:val="00EE4522"/>
    <w:rsid w:val="00EE4550"/>
    <w:rsid w:val="00EE45CA"/>
    <w:rsid w:val="00EE45F6"/>
    <w:rsid w:val="00EE468A"/>
    <w:rsid w:val="00EE46E4"/>
    <w:rsid w:val="00EE46F2"/>
    <w:rsid w:val="00EE47AC"/>
    <w:rsid w:val="00EE481C"/>
    <w:rsid w:val="00EE481F"/>
    <w:rsid w:val="00EE4829"/>
    <w:rsid w:val="00EE4883"/>
    <w:rsid w:val="00EE48BC"/>
    <w:rsid w:val="00EE4972"/>
    <w:rsid w:val="00EE49BB"/>
    <w:rsid w:val="00EE4A08"/>
    <w:rsid w:val="00EE4A5D"/>
    <w:rsid w:val="00EE4A99"/>
    <w:rsid w:val="00EE4AD8"/>
    <w:rsid w:val="00EE4B10"/>
    <w:rsid w:val="00EE4B27"/>
    <w:rsid w:val="00EE4B2B"/>
    <w:rsid w:val="00EE4B48"/>
    <w:rsid w:val="00EE4BA1"/>
    <w:rsid w:val="00EE4CF9"/>
    <w:rsid w:val="00EE4D25"/>
    <w:rsid w:val="00EE4D81"/>
    <w:rsid w:val="00EE4E71"/>
    <w:rsid w:val="00EE4ED1"/>
    <w:rsid w:val="00EE4FBE"/>
    <w:rsid w:val="00EE5009"/>
    <w:rsid w:val="00EE508B"/>
    <w:rsid w:val="00EE50B8"/>
    <w:rsid w:val="00EE50EA"/>
    <w:rsid w:val="00EE510F"/>
    <w:rsid w:val="00EE511A"/>
    <w:rsid w:val="00EE526F"/>
    <w:rsid w:val="00EE5319"/>
    <w:rsid w:val="00EE531E"/>
    <w:rsid w:val="00EE5362"/>
    <w:rsid w:val="00EE537C"/>
    <w:rsid w:val="00EE5381"/>
    <w:rsid w:val="00EE5399"/>
    <w:rsid w:val="00EE539B"/>
    <w:rsid w:val="00EE545D"/>
    <w:rsid w:val="00EE546B"/>
    <w:rsid w:val="00EE5633"/>
    <w:rsid w:val="00EE565D"/>
    <w:rsid w:val="00EE566D"/>
    <w:rsid w:val="00EE5764"/>
    <w:rsid w:val="00EE579A"/>
    <w:rsid w:val="00EE57B8"/>
    <w:rsid w:val="00EE586A"/>
    <w:rsid w:val="00EE591B"/>
    <w:rsid w:val="00EE5925"/>
    <w:rsid w:val="00EE5986"/>
    <w:rsid w:val="00EE5BA7"/>
    <w:rsid w:val="00EE5C4F"/>
    <w:rsid w:val="00EE5CA1"/>
    <w:rsid w:val="00EE5D2F"/>
    <w:rsid w:val="00EE5D51"/>
    <w:rsid w:val="00EE5DA7"/>
    <w:rsid w:val="00EE5E2C"/>
    <w:rsid w:val="00EE5EAE"/>
    <w:rsid w:val="00EE5F89"/>
    <w:rsid w:val="00EE6042"/>
    <w:rsid w:val="00EE60C8"/>
    <w:rsid w:val="00EE60FC"/>
    <w:rsid w:val="00EE618A"/>
    <w:rsid w:val="00EE61C0"/>
    <w:rsid w:val="00EE61DE"/>
    <w:rsid w:val="00EE6215"/>
    <w:rsid w:val="00EE63DA"/>
    <w:rsid w:val="00EE6447"/>
    <w:rsid w:val="00EE646D"/>
    <w:rsid w:val="00EE650C"/>
    <w:rsid w:val="00EE6552"/>
    <w:rsid w:val="00EE6564"/>
    <w:rsid w:val="00EE6597"/>
    <w:rsid w:val="00EE65E0"/>
    <w:rsid w:val="00EE66DF"/>
    <w:rsid w:val="00EE67BF"/>
    <w:rsid w:val="00EE67FA"/>
    <w:rsid w:val="00EE682A"/>
    <w:rsid w:val="00EE6947"/>
    <w:rsid w:val="00EE6A5A"/>
    <w:rsid w:val="00EE6AA8"/>
    <w:rsid w:val="00EE6AE1"/>
    <w:rsid w:val="00EE6B67"/>
    <w:rsid w:val="00EE6BFE"/>
    <w:rsid w:val="00EE6C62"/>
    <w:rsid w:val="00EE6C7B"/>
    <w:rsid w:val="00EE6CFB"/>
    <w:rsid w:val="00EE6D04"/>
    <w:rsid w:val="00EE6D1A"/>
    <w:rsid w:val="00EE6DCF"/>
    <w:rsid w:val="00EE6E0B"/>
    <w:rsid w:val="00EE6E41"/>
    <w:rsid w:val="00EE6E63"/>
    <w:rsid w:val="00EE6F1E"/>
    <w:rsid w:val="00EE6F26"/>
    <w:rsid w:val="00EE70C8"/>
    <w:rsid w:val="00EE7192"/>
    <w:rsid w:val="00EE71AD"/>
    <w:rsid w:val="00EE727E"/>
    <w:rsid w:val="00EE727F"/>
    <w:rsid w:val="00EE7320"/>
    <w:rsid w:val="00EE734E"/>
    <w:rsid w:val="00EE7407"/>
    <w:rsid w:val="00EE7449"/>
    <w:rsid w:val="00EE74A0"/>
    <w:rsid w:val="00EE755C"/>
    <w:rsid w:val="00EE75B4"/>
    <w:rsid w:val="00EE7631"/>
    <w:rsid w:val="00EE7A2C"/>
    <w:rsid w:val="00EE7AC3"/>
    <w:rsid w:val="00EE7AEA"/>
    <w:rsid w:val="00EE7BED"/>
    <w:rsid w:val="00EE7C71"/>
    <w:rsid w:val="00EE7C8F"/>
    <w:rsid w:val="00EE7CA2"/>
    <w:rsid w:val="00EE7CAE"/>
    <w:rsid w:val="00EE7CB5"/>
    <w:rsid w:val="00EE7CDE"/>
    <w:rsid w:val="00EE7CEE"/>
    <w:rsid w:val="00EE7DB6"/>
    <w:rsid w:val="00EE7E45"/>
    <w:rsid w:val="00EE7EBE"/>
    <w:rsid w:val="00EE7F11"/>
    <w:rsid w:val="00EE7F3A"/>
    <w:rsid w:val="00EE7FDE"/>
    <w:rsid w:val="00EE7FE6"/>
    <w:rsid w:val="00EF00EA"/>
    <w:rsid w:val="00EF0154"/>
    <w:rsid w:val="00EF01D5"/>
    <w:rsid w:val="00EF02A0"/>
    <w:rsid w:val="00EF02F1"/>
    <w:rsid w:val="00EF02F7"/>
    <w:rsid w:val="00EF0338"/>
    <w:rsid w:val="00EF03AD"/>
    <w:rsid w:val="00EF03F4"/>
    <w:rsid w:val="00EF0472"/>
    <w:rsid w:val="00EF049A"/>
    <w:rsid w:val="00EF0514"/>
    <w:rsid w:val="00EF0584"/>
    <w:rsid w:val="00EF05B8"/>
    <w:rsid w:val="00EF0623"/>
    <w:rsid w:val="00EF068A"/>
    <w:rsid w:val="00EF072D"/>
    <w:rsid w:val="00EF076B"/>
    <w:rsid w:val="00EF0869"/>
    <w:rsid w:val="00EF0942"/>
    <w:rsid w:val="00EF0A7D"/>
    <w:rsid w:val="00EF0C1B"/>
    <w:rsid w:val="00EF0CE7"/>
    <w:rsid w:val="00EF0DF2"/>
    <w:rsid w:val="00EF0F7F"/>
    <w:rsid w:val="00EF105B"/>
    <w:rsid w:val="00EF110F"/>
    <w:rsid w:val="00EF1211"/>
    <w:rsid w:val="00EF12AF"/>
    <w:rsid w:val="00EF15DF"/>
    <w:rsid w:val="00EF16AB"/>
    <w:rsid w:val="00EF16C3"/>
    <w:rsid w:val="00EF16EF"/>
    <w:rsid w:val="00EF1704"/>
    <w:rsid w:val="00EF173F"/>
    <w:rsid w:val="00EF1801"/>
    <w:rsid w:val="00EF18BC"/>
    <w:rsid w:val="00EF1919"/>
    <w:rsid w:val="00EF1969"/>
    <w:rsid w:val="00EF199B"/>
    <w:rsid w:val="00EF1A57"/>
    <w:rsid w:val="00EF1B64"/>
    <w:rsid w:val="00EF1B67"/>
    <w:rsid w:val="00EF1BBC"/>
    <w:rsid w:val="00EF1C62"/>
    <w:rsid w:val="00EF1C67"/>
    <w:rsid w:val="00EF1C9F"/>
    <w:rsid w:val="00EF1D1F"/>
    <w:rsid w:val="00EF1D87"/>
    <w:rsid w:val="00EF1DE9"/>
    <w:rsid w:val="00EF1E81"/>
    <w:rsid w:val="00EF1E97"/>
    <w:rsid w:val="00EF1EA0"/>
    <w:rsid w:val="00EF1ED0"/>
    <w:rsid w:val="00EF1EDC"/>
    <w:rsid w:val="00EF1F32"/>
    <w:rsid w:val="00EF1F56"/>
    <w:rsid w:val="00EF1FB5"/>
    <w:rsid w:val="00EF1FF6"/>
    <w:rsid w:val="00EF2066"/>
    <w:rsid w:val="00EF20B4"/>
    <w:rsid w:val="00EF210B"/>
    <w:rsid w:val="00EF213E"/>
    <w:rsid w:val="00EF215F"/>
    <w:rsid w:val="00EF21C1"/>
    <w:rsid w:val="00EF2203"/>
    <w:rsid w:val="00EF2282"/>
    <w:rsid w:val="00EF22AF"/>
    <w:rsid w:val="00EF2309"/>
    <w:rsid w:val="00EF23B4"/>
    <w:rsid w:val="00EF245C"/>
    <w:rsid w:val="00EF2489"/>
    <w:rsid w:val="00EF24ED"/>
    <w:rsid w:val="00EF250A"/>
    <w:rsid w:val="00EF25A3"/>
    <w:rsid w:val="00EF25C1"/>
    <w:rsid w:val="00EF2616"/>
    <w:rsid w:val="00EF2657"/>
    <w:rsid w:val="00EF2692"/>
    <w:rsid w:val="00EF2723"/>
    <w:rsid w:val="00EF296B"/>
    <w:rsid w:val="00EF2A62"/>
    <w:rsid w:val="00EF2A92"/>
    <w:rsid w:val="00EF2A9A"/>
    <w:rsid w:val="00EF2B0D"/>
    <w:rsid w:val="00EF2D75"/>
    <w:rsid w:val="00EF2DAD"/>
    <w:rsid w:val="00EF2E58"/>
    <w:rsid w:val="00EF2F2E"/>
    <w:rsid w:val="00EF2F4D"/>
    <w:rsid w:val="00EF2FDF"/>
    <w:rsid w:val="00EF306D"/>
    <w:rsid w:val="00EF315D"/>
    <w:rsid w:val="00EF31F0"/>
    <w:rsid w:val="00EF3201"/>
    <w:rsid w:val="00EF3249"/>
    <w:rsid w:val="00EF32D7"/>
    <w:rsid w:val="00EF32F3"/>
    <w:rsid w:val="00EF330E"/>
    <w:rsid w:val="00EF33C5"/>
    <w:rsid w:val="00EF3420"/>
    <w:rsid w:val="00EF3566"/>
    <w:rsid w:val="00EF3586"/>
    <w:rsid w:val="00EF371B"/>
    <w:rsid w:val="00EF3751"/>
    <w:rsid w:val="00EF3863"/>
    <w:rsid w:val="00EF38ED"/>
    <w:rsid w:val="00EF3990"/>
    <w:rsid w:val="00EF39BC"/>
    <w:rsid w:val="00EF3A12"/>
    <w:rsid w:val="00EF3B17"/>
    <w:rsid w:val="00EF3B19"/>
    <w:rsid w:val="00EF3B67"/>
    <w:rsid w:val="00EF3C1E"/>
    <w:rsid w:val="00EF3C5F"/>
    <w:rsid w:val="00EF3D20"/>
    <w:rsid w:val="00EF3D53"/>
    <w:rsid w:val="00EF3DC3"/>
    <w:rsid w:val="00EF3E06"/>
    <w:rsid w:val="00EF3E29"/>
    <w:rsid w:val="00EF3ED5"/>
    <w:rsid w:val="00EF3F5A"/>
    <w:rsid w:val="00EF4014"/>
    <w:rsid w:val="00EF4097"/>
    <w:rsid w:val="00EF41B4"/>
    <w:rsid w:val="00EF41BF"/>
    <w:rsid w:val="00EF4255"/>
    <w:rsid w:val="00EF425A"/>
    <w:rsid w:val="00EF4265"/>
    <w:rsid w:val="00EF4274"/>
    <w:rsid w:val="00EF42AE"/>
    <w:rsid w:val="00EF42B2"/>
    <w:rsid w:val="00EF4379"/>
    <w:rsid w:val="00EF44D6"/>
    <w:rsid w:val="00EF45D8"/>
    <w:rsid w:val="00EF46B6"/>
    <w:rsid w:val="00EF479E"/>
    <w:rsid w:val="00EF47EA"/>
    <w:rsid w:val="00EF47ED"/>
    <w:rsid w:val="00EF48A3"/>
    <w:rsid w:val="00EF48D9"/>
    <w:rsid w:val="00EF4907"/>
    <w:rsid w:val="00EF4932"/>
    <w:rsid w:val="00EF4970"/>
    <w:rsid w:val="00EF49C2"/>
    <w:rsid w:val="00EF4A13"/>
    <w:rsid w:val="00EF4C3D"/>
    <w:rsid w:val="00EF4D01"/>
    <w:rsid w:val="00EF4D41"/>
    <w:rsid w:val="00EF5009"/>
    <w:rsid w:val="00EF501F"/>
    <w:rsid w:val="00EF50EC"/>
    <w:rsid w:val="00EF5151"/>
    <w:rsid w:val="00EF534F"/>
    <w:rsid w:val="00EF5389"/>
    <w:rsid w:val="00EF53C0"/>
    <w:rsid w:val="00EF5456"/>
    <w:rsid w:val="00EF5461"/>
    <w:rsid w:val="00EF54BE"/>
    <w:rsid w:val="00EF54DA"/>
    <w:rsid w:val="00EF54FC"/>
    <w:rsid w:val="00EF570C"/>
    <w:rsid w:val="00EF5895"/>
    <w:rsid w:val="00EF58EE"/>
    <w:rsid w:val="00EF5945"/>
    <w:rsid w:val="00EF5955"/>
    <w:rsid w:val="00EF5A76"/>
    <w:rsid w:val="00EF5AD5"/>
    <w:rsid w:val="00EF5B7A"/>
    <w:rsid w:val="00EF5C8E"/>
    <w:rsid w:val="00EF5DAD"/>
    <w:rsid w:val="00EF5F3A"/>
    <w:rsid w:val="00EF5FD9"/>
    <w:rsid w:val="00EF6140"/>
    <w:rsid w:val="00EF614C"/>
    <w:rsid w:val="00EF62E7"/>
    <w:rsid w:val="00EF62F1"/>
    <w:rsid w:val="00EF6311"/>
    <w:rsid w:val="00EF631C"/>
    <w:rsid w:val="00EF632E"/>
    <w:rsid w:val="00EF6400"/>
    <w:rsid w:val="00EF6466"/>
    <w:rsid w:val="00EF64BE"/>
    <w:rsid w:val="00EF64C2"/>
    <w:rsid w:val="00EF6577"/>
    <w:rsid w:val="00EF6581"/>
    <w:rsid w:val="00EF6623"/>
    <w:rsid w:val="00EF6668"/>
    <w:rsid w:val="00EF666D"/>
    <w:rsid w:val="00EF6690"/>
    <w:rsid w:val="00EF6713"/>
    <w:rsid w:val="00EF671A"/>
    <w:rsid w:val="00EF672C"/>
    <w:rsid w:val="00EF6749"/>
    <w:rsid w:val="00EF67AE"/>
    <w:rsid w:val="00EF688B"/>
    <w:rsid w:val="00EF69F0"/>
    <w:rsid w:val="00EF6A8C"/>
    <w:rsid w:val="00EF6AA7"/>
    <w:rsid w:val="00EF6B20"/>
    <w:rsid w:val="00EF6B84"/>
    <w:rsid w:val="00EF6D04"/>
    <w:rsid w:val="00EF6D6D"/>
    <w:rsid w:val="00EF6DB7"/>
    <w:rsid w:val="00EF6DF5"/>
    <w:rsid w:val="00EF6E09"/>
    <w:rsid w:val="00EF6E31"/>
    <w:rsid w:val="00EF6E50"/>
    <w:rsid w:val="00EF6F1F"/>
    <w:rsid w:val="00EF6F21"/>
    <w:rsid w:val="00EF6F52"/>
    <w:rsid w:val="00EF706D"/>
    <w:rsid w:val="00EF7071"/>
    <w:rsid w:val="00EF70A4"/>
    <w:rsid w:val="00EF70C6"/>
    <w:rsid w:val="00EF70FA"/>
    <w:rsid w:val="00EF729F"/>
    <w:rsid w:val="00EF73A5"/>
    <w:rsid w:val="00EF7418"/>
    <w:rsid w:val="00EF741F"/>
    <w:rsid w:val="00EF742A"/>
    <w:rsid w:val="00EF75B5"/>
    <w:rsid w:val="00EF75F8"/>
    <w:rsid w:val="00EF764C"/>
    <w:rsid w:val="00EF76A4"/>
    <w:rsid w:val="00EF786A"/>
    <w:rsid w:val="00EF794A"/>
    <w:rsid w:val="00EF7976"/>
    <w:rsid w:val="00EF79F4"/>
    <w:rsid w:val="00EF7A36"/>
    <w:rsid w:val="00EF7B57"/>
    <w:rsid w:val="00EF7C6B"/>
    <w:rsid w:val="00EF7C6F"/>
    <w:rsid w:val="00EF7C91"/>
    <w:rsid w:val="00EF7CDA"/>
    <w:rsid w:val="00EF7D50"/>
    <w:rsid w:val="00EF7D7F"/>
    <w:rsid w:val="00EF7E15"/>
    <w:rsid w:val="00EF7EB6"/>
    <w:rsid w:val="00EF7EE1"/>
    <w:rsid w:val="00F00026"/>
    <w:rsid w:val="00F00197"/>
    <w:rsid w:val="00F001C3"/>
    <w:rsid w:val="00F0038E"/>
    <w:rsid w:val="00F00394"/>
    <w:rsid w:val="00F00520"/>
    <w:rsid w:val="00F00530"/>
    <w:rsid w:val="00F0059D"/>
    <w:rsid w:val="00F005F0"/>
    <w:rsid w:val="00F006BE"/>
    <w:rsid w:val="00F006C9"/>
    <w:rsid w:val="00F006D2"/>
    <w:rsid w:val="00F00770"/>
    <w:rsid w:val="00F0078A"/>
    <w:rsid w:val="00F0082B"/>
    <w:rsid w:val="00F00910"/>
    <w:rsid w:val="00F00974"/>
    <w:rsid w:val="00F00981"/>
    <w:rsid w:val="00F009CF"/>
    <w:rsid w:val="00F009D6"/>
    <w:rsid w:val="00F009F2"/>
    <w:rsid w:val="00F00A1F"/>
    <w:rsid w:val="00F00ACF"/>
    <w:rsid w:val="00F00ADA"/>
    <w:rsid w:val="00F00CC5"/>
    <w:rsid w:val="00F00D3B"/>
    <w:rsid w:val="00F00D42"/>
    <w:rsid w:val="00F00DB6"/>
    <w:rsid w:val="00F00E3E"/>
    <w:rsid w:val="00F00E6A"/>
    <w:rsid w:val="00F00EFE"/>
    <w:rsid w:val="00F0104A"/>
    <w:rsid w:val="00F0106B"/>
    <w:rsid w:val="00F01080"/>
    <w:rsid w:val="00F010C3"/>
    <w:rsid w:val="00F01106"/>
    <w:rsid w:val="00F0125B"/>
    <w:rsid w:val="00F012A2"/>
    <w:rsid w:val="00F01361"/>
    <w:rsid w:val="00F01445"/>
    <w:rsid w:val="00F014C0"/>
    <w:rsid w:val="00F0152A"/>
    <w:rsid w:val="00F01578"/>
    <w:rsid w:val="00F0161C"/>
    <w:rsid w:val="00F01719"/>
    <w:rsid w:val="00F0179C"/>
    <w:rsid w:val="00F017A2"/>
    <w:rsid w:val="00F017EA"/>
    <w:rsid w:val="00F018A9"/>
    <w:rsid w:val="00F01916"/>
    <w:rsid w:val="00F01A77"/>
    <w:rsid w:val="00F01B55"/>
    <w:rsid w:val="00F01BAC"/>
    <w:rsid w:val="00F01C5C"/>
    <w:rsid w:val="00F01CEF"/>
    <w:rsid w:val="00F01D42"/>
    <w:rsid w:val="00F01F6F"/>
    <w:rsid w:val="00F01F8B"/>
    <w:rsid w:val="00F01FF0"/>
    <w:rsid w:val="00F0212B"/>
    <w:rsid w:val="00F021F3"/>
    <w:rsid w:val="00F02249"/>
    <w:rsid w:val="00F02321"/>
    <w:rsid w:val="00F0232B"/>
    <w:rsid w:val="00F02392"/>
    <w:rsid w:val="00F02565"/>
    <w:rsid w:val="00F0267F"/>
    <w:rsid w:val="00F027CA"/>
    <w:rsid w:val="00F0281E"/>
    <w:rsid w:val="00F02854"/>
    <w:rsid w:val="00F0287A"/>
    <w:rsid w:val="00F028C1"/>
    <w:rsid w:val="00F0295F"/>
    <w:rsid w:val="00F02A16"/>
    <w:rsid w:val="00F02A53"/>
    <w:rsid w:val="00F02ADF"/>
    <w:rsid w:val="00F02B1D"/>
    <w:rsid w:val="00F02C82"/>
    <w:rsid w:val="00F02D1C"/>
    <w:rsid w:val="00F02D7D"/>
    <w:rsid w:val="00F02DCB"/>
    <w:rsid w:val="00F02DE1"/>
    <w:rsid w:val="00F02E43"/>
    <w:rsid w:val="00F02E47"/>
    <w:rsid w:val="00F02E63"/>
    <w:rsid w:val="00F02F19"/>
    <w:rsid w:val="00F02F29"/>
    <w:rsid w:val="00F030DB"/>
    <w:rsid w:val="00F030ED"/>
    <w:rsid w:val="00F030F5"/>
    <w:rsid w:val="00F03101"/>
    <w:rsid w:val="00F031A2"/>
    <w:rsid w:val="00F033EA"/>
    <w:rsid w:val="00F03434"/>
    <w:rsid w:val="00F0344F"/>
    <w:rsid w:val="00F034F8"/>
    <w:rsid w:val="00F0364E"/>
    <w:rsid w:val="00F0365F"/>
    <w:rsid w:val="00F03685"/>
    <w:rsid w:val="00F0368E"/>
    <w:rsid w:val="00F036EC"/>
    <w:rsid w:val="00F03714"/>
    <w:rsid w:val="00F037DC"/>
    <w:rsid w:val="00F0388D"/>
    <w:rsid w:val="00F038BE"/>
    <w:rsid w:val="00F038D5"/>
    <w:rsid w:val="00F03966"/>
    <w:rsid w:val="00F0398E"/>
    <w:rsid w:val="00F039B4"/>
    <w:rsid w:val="00F03C69"/>
    <w:rsid w:val="00F03C76"/>
    <w:rsid w:val="00F03D7D"/>
    <w:rsid w:val="00F03E10"/>
    <w:rsid w:val="00F03E25"/>
    <w:rsid w:val="00F03E75"/>
    <w:rsid w:val="00F03E8D"/>
    <w:rsid w:val="00F03F15"/>
    <w:rsid w:val="00F03FDC"/>
    <w:rsid w:val="00F03FDE"/>
    <w:rsid w:val="00F04050"/>
    <w:rsid w:val="00F041CE"/>
    <w:rsid w:val="00F042C4"/>
    <w:rsid w:val="00F042D5"/>
    <w:rsid w:val="00F042EB"/>
    <w:rsid w:val="00F043BB"/>
    <w:rsid w:val="00F04508"/>
    <w:rsid w:val="00F04652"/>
    <w:rsid w:val="00F0479A"/>
    <w:rsid w:val="00F04812"/>
    <w:rsid w:val="00F04831"/>
    <w:rsid w:val="00F04872"/>
    <w:rsid w:val="00F04895"/>
    <w:rsid w:val="00F04986"/>
    <w:rsid w:val="00F049E7"/>
    <w:rsid w:val="00F04A02"/>
    <w:rsid w:val="00F04A6E"/>
    <w:rsid w:val="00F04A98"/>
    <w:rsid w:val="00F04AAC"/>
    <w:rsid w:val="00F04AB1"/>
    <w:rsid w:val="00F04AD6"/>
    <w:rsid w:val="00F04B05"/>
    <w:rsid w:val="00F04B2D"/>
    <w:rsid w:val="00F04B2F"/>
    <w:rsid w:val="00F04C38"/>
    <w:rsid w:val="00F04E3B"/>
    <w:rsid w:val="00F05109"/>
    <w:rsid w:val="00F0523B"/>
    <w:rsid w:val="00F05242"/>
    <w:rsid w:val="00F05361"/>
    <w:rsid w:val="00F053CD"/>
    <w:rsid w:val="00F0545C"/>
    <w:rsid w:val="00F054C3"/>
    <w:rsid w:val="00F05532"/>
    <w:rsid w:val="00F0558B"/>
    <w:rsid w:val="00F05606"/>
    <w:rsid w:val="00F05628"/>
    <w:rsid w:val="00F0562F"/>
    <w:rsid w:val="00F0563E"/>
    <w:rsid w:val="00F0568C"/>
    <w:rsid w:val="00F0570C"/>
    <w:rsid w:val="00F05730"/>
    <w:rsid w:val="00F057B5"/>
    <w:rsid w:val="00F057FF"/>
    <w:rsid w:val="00F0580F"/>
    <w:rsid w:val="00F058A1"/>
    <w:rsid w:val="00F0591C"/>
    <w:rsid w:val="00F0592F"/>
    <w:rsid w:val="00F05A2A"/>
    <w:rsid w:val="00F05A60"/>
    <w:rsid w:val="00F05B38"/>
    <w:rsid w:val="00F05B98"/>
    <w:rsid w:val="00F05BD5"/>
    <w:rsid w:val="00F05C6D"/>
    <w:rsid w:val="00F05CB5"/>
    <w:rsid w:val="00F05CFC"/>
    <w:rsid w:val="00F05DD6"/>
    <w:rsid w:val="00F05E14"/>
    <w:rsid w:val="00F05E61"/>
    <w:rsid w:val="00F05EDB"/>
    <w:rsid w:val="00F05EDC"/>
    <w:rsid w:val="00F05F8C"/>
    <w:rsid w:val="00F05FAF"/>
    <w:rsid w:val="00F0609D"/>
    <w:rsid w:val="00F06272"/>
    <w:rsid w:val="00F062D7"/>
    <w:rsid w:val="00F06360"/>
    <w:rsid w:val="00F06450"/>
    <w:rsid w:val="00F0646E"/>
    <w:rsid w:val="00F064CE"/>
    <w:rsid w:val="00F0651C"/>
    <w:rsid w:val="00F0656A"/>
    <w:rsid w:val="00F0657D"/>
    <w:rsid w:val="00F0657F"/>
    <w:rsid w:val="00F065B1"/>
    <w:rsid w:val="00F065B5"/>
    <w:rsid w:val="00F06625"/>
    <w:rsid w:val="00F06652"/>
    <w:rsid w:val="00F06688"/>
    <w:rsid w:val="00F066A1"/>
    <w:rsid w:val="00F06743"/>
    <w:rsid w:val="00F06764"/>
    <w:rsid w:val="00F067AD"/>
    <w:rsid w:val="00F06830"/>
    <w:rsid w:val="00F06865"/>
    <w:rsid w:val="00F068D2"/>
    <w:rsid w:val="00F068DC"/>
    <w:rsid w:val="00F069A1"/>
    <w:rsid w:val="00F06B35"/>
    <w:rsid w:val="00F06B72"/>
    <w:rsid w:val="00F06BC8"/>
    <w:rsid w:val="00F06CB5"/>
    <w:rsid w:val="00F06CD1"/>
    <w:rsid w:val="00F06CFE"/>
    <w:rsid w:val="00F06DCA"/>
    <w:rsid w:val="00F06E11"/>
    <w:rsid w:val="00F06E47"/>
    <w:rsid w:val="00F06E4A"/>
    <w:rsid w:val="00F06ED0"/>
    <w:rsid w:val="00F06F0F"/>
    <w:rsid w:val="00F06F63"/>
    <w:rsid w:val="00F0701C"/>
    <w:rsid w:val="00F07137"/>
    <w:rsid w:val="00F07178"/>
    <w:rsid w:val="00F071DB"/>
    <w:rsid w:val="00F0723E"/>
    <w:rsid w:val="00F07300"/>
    <w:rsid w:val="00F07364"/>
    <w:rsid w:val="00F073FF"/>
    <w:rsid w:val="00F07444"/>
    <w:rsid w:val="00F07548"/>
    <w:rsid w:val="00F075A9"/>
    <w:rsid w:val="00F075E0"/>
    <w:rsid w:val="00F07610"/>
    <w:rsid w:val="00F0786C"/>
    <w:rsid w:val="00F07875"/>
    <w:rsid w:val="00F078BE"/>
    <w:rsid w:val="00F078C0"/>
    <w:rsid w:val="00F07A91"/>
    <w:rsid w:val="00F07ACB"/>
    <w:rsid w:val="00F07ADC"/>
    <w:rsid w:val="00F07AF6"/>
    <w:rsid w:val="00F07B95"/>
    <w:rsid w:val="00F07C54"/>
    <w:rsid w:val="00F07C65"/>
    <w:rsid w:val="00F07D8C"/>
    <w:rsid w:val="00F07E78"/>
    <w:rsid w:val="00F07E9D"/>
    <w:rsid w:val="00F07EB5"/>
    <w:rsid w:val="00F07F11"/>
    <w:rsid w:val="00F07F6A"/>
    <w:rsid w:val="00F07F76"/>
    <w:rsid w:val="00F07FA7"/>
    <w:rsid w:val="00F07FC8"/>
    <w:rsid w:val="00F10050"/>
    <w:rsid w:val="00F101C2"/>
    <w:rsid w:val="00F10361"/>
    <w:rsid w:val="00F103F8"/>
    <w:rsid w:val="00F10461"/>
    <w:rsid w:val="00F104AE"/>
    <w:rsid w:val="00F104B2"/>
    <w:rsid w:val="00F1066C"/>
    <w:rsid w:val="00F106A1"/>
    <w:rsid w:val="00F10708"/>
    <w:rsid w:val="00F1072C"/>
    <w:rsid w:val="00F10745"/>
    <w:rsid w:val="00F1089E"/>
    <w:rsid w:val="00F108B5"/>
    <w:rsid w:val="00F108E0"/>
    <w:rsid w:val="00F108E4"/>
    <w:rsid w:val="00F10A69"/>
    <w:rsid w:val="00F10A8A"/>
    <w:rsid w:val="00F10AE9"/>
    <w:rsid w:val="00F10BC1"/>
    <w:rsid w:val="00F10BC9"/>
    <w:rsid w:val="00F10BD3"/>
    <w:rsid w:val="00F10BEA"/>
    <w:rsid w:val="00F10C92"/>
    <w:rsid w:val="00F10E0F"/>
    <w:rsid w:val="00F10E2C"/>
    <w:rsid w:val="00F11001"/>
    <w:rsid w:val="00F11002"/>
    <w:rsid w:val="00F11237"/>
    <w:rsid w:val="00F112D4"/>
    <w:rsid w:val="00F11317"/>
    <w:rsid w:val="00F113C7"/>
    <w:rsid w:val="00F113EC"/>
    <w:rsid w:val="00F114E2"/>
    <w:rsid w:val="00F114EA"/>
    <w:rsid w:val="00F11502"/>
    <w:rsid w:val="00F115C1"/>
    <w:rsid w:val="00F115CA"/>
    <w:rsid w:val="00F1160D"/>
    <w:rsid w:val="00F1164E"/>
    <w:rsid w:val="00F11681"/>
    <w:rsid w:val="00F116D2"/>
    <w:rsid w:val="00F11706"/>
    <w:rsid w:val="00F11743"/>
    <w:rsid w:val="00F1174B"/>
    <w:rsid w:val="00F1181A"/>
    <w:rsid w:val="00F11832"/>
    <w:rsid w:val="00F11847"/>
    <w:rsid w:val="00F118D0"/>
    <w:rsid w:val="00F118FC"/>
    <w:rsid w:val="00F11965"/>
    <w:rsid w:val="00F119EE"/>
    <w:rsid w:val="00F11A23"/>
    <w:rsid w:val="00F11C21"/>
    <w:rsid w:val="00F11C38"/>
    <w:rsid w:val="00F11C76"/>
    <w:rsid w:val="00F11CCC"/>
    <w:rsid w:val="00F11D61"/>
    <w:rsid w:val="00F11E04"/>
    <w:rsid w:val="00F11E07"/>
    <w:rsid w:val="00F11E43"/>
    <w:rsid w:val="00F11E5C"/>
    <w:rsid w:val="00F11E94"/>
    <w:rsid w:val="00F12035"/>
    <w:rsid w:val="00F12047"/>
    <w:rsid w:val="00F12050"/>
    <w:rsid w:val="00F12056"/>
    <w:rsid w:val="00F12149"/>
    <w:rsid w:val="00F1228B"/>
    <w:rsid w:val="00F122DA"/>
    <w:rsid w:val="00F12410"/>
    <w:rsid w:val="00F12558"/>
    <w:rsid w:val="00F12648"/>
    <w:rsid w:val="00F12791"/>
    <w:rsid w:val="00F12879"/>
    <w:rsid w:val="00F128B7"/>
    <w:rsid w:val="00F128C1"/>
    <w:rsid w:val="00F128D8"/>
    <w:rsid w:val="00F12A1F"/>
    <w:rsid w:val="00F12AC0"/>
    <w:rsid w:val="00F12AD5"/>
    <w:rsid w:val="00F12AF6"/>
    <w:rsid w:val="00F12BCB"/>
    <w:rsid w:val="00F12C9D"/>
    <w:rsid w:val="00F12CEE"/>
    <w:rsid w:val="00F12DB6"/>
    <w:rsid w:val="00F12E23"/>
    <w:rsid w:val="00F12E26"/>
    <w:rsid w:val="00F12E8B"/>
    <w:rsid w:val="00F12F0D"/>
    <w:rsid w:val="00F12FE6"/>
    <w:rsid w:val="00F1304E"/>
    <w:rsid w:val="00F13099"/>
    <w:rsid w:val="00F130F4"/>
    <w:rsid w:val="00F13107"/>
    <w:rsid w:val="00F13123"/>
    <w:rsid w:val="00F13148"/>
    <w:rsid w:val="00F131B4"/>
    <w:rsid w:val="00F131C6"/>
    <w:rsid w:val="00F132CF"/>
    <w:rsid w:val="00F132EE"/>
    <w:rsid w:val="00F133B4"/>
    <w:rsid w:val="00F133BB"/>
    <w:rsid w:val="00F133D2"/>
    <w:rsid w:val="00F133FA"/>
    <w:rsid w:val="00F13421"/>
    <w:rsid w:val="00F134B1"/>
    <w:rsid w:val="00F134DA"/>
    <w:rsid w:val="00F1352D"/>
    <w:rsid w:val="00F13564"/>
    <w:rsid w:val="00F135EF"/>
    <w:rsid w:val="00F13663"/>
    <w:rsid w:val="00F13807"/>
    <w:rsid w:val="00F13837"/>
    <w:rsid w:val="00F13916"/>
    <w:rsid w:val="00F13924"/>
    <w:rsid w:val="00F13933"/>
    <w:rsid w:val="00F13A2E"/>
    <w:rsid w:val="00F13AAA"/>
    <w:rsid w:val="00F13AE9"/>
    <w:rsid w:val="00F13B2F"/>
    <w:rsid w:val="00F13B30"/>
    <w:rsid w:val="00F13B90"/>
    <w:rsid w:val="00F13BB1"/>
    <w:rsid w:val="00F13BB7"/>
    <w:rsid w:val="00F13BFF"/>
    <w:rsid w:val="00F13C00"/>
    <w:rsid w:val="00F13D11"/>
    <w:rsid w:val="00F13E7A"/>
    <w:rsid w:val="00F13ED0"/>
    <w:rsid w:val="00F13EFE"/>
    <w:rsid w:val="00F14002"/>
    <w:rsid w:val="00F14012"/>
    <w:rsid w:val="00F14096"/>
    <w:rsid w:val="00F140A5"/>
    <w:rsid w:val="00F14108"/>
    <w:rsid w:val="00F143A2"/>
    <w:rsid w:val="00F1448A"/>
    <w:rsid w:val="00F144AA"/>
    <w:rsid w:val="00F144B2"/>
    <w:rsid w:val="00F144DF"/>
    <w:rsid w:val="00F144EF"/>
    <w:rsid w:val="00F14504"/>
    <w:rsid w:val="00F14513"/>
    <w:rsid w:val="00F145BE"/>
    <w:rsid w:val="00F145C5"/>
    <w:rsid w:val="00F145F0"/>
    <w:rsid w:val="00F14634"/>
    <w:rsid w:val="00F146B2"/>
    <w:rsid w:val="00F146FB"/>
    <w:rsid w:val="00F14742"/>
    <w:rsid w:val="00F14783"/>
    <w:rsid w:val="00F147BB"/>
    <w:rsid w:val="00F14925"/>
    <w:rsid w:val="00F1498F"/>
    <w:rsid w:val="00F14A64"/>
    <w:rsid w:val="00F14A6F"/>
    <w:rsid w:val="00F14B44"/>
    <w:rsid w:val="00F14B72"/>
    <w:rsid w:val="00F14BB0"/>
    <w:rsid w:val="00F14BB6"/>
    <w:rsid w:val="00F14BC7"/>
    <w:rsid w:val="00F14C64"/>
    <w:rsid w:val="00F14C8B"/>
    <w:rsid w:val="00F14CC9"/>
    <w:rsid w:val="00F14CE7"/>
    <w:rsid w:val="00F14D27"/>
    <w:rsid w:val="00F14DC7"/>
    <w:rsid w:val="00F14E30"/>
    <w:rsid w:val="00F14FA1"/>
    <w:rsid w:val="00F15093"/>
    <w:rsid w:val="00F1517A"/>
    <w:rsid w:val="00F151B4"/>
    <w:rsid w:val="00F1523E"/>
    <w:rsid w:val="00F1528B"/>
    <w:rsid w:val="00F152DD"/>
    <w:rsid w:val="00F15309"/>
    <w:rsid w:val="00F153CA"/>
    <w:rsid w:val="00F153EF"/>
    <w:rsid w:val="00F15465"/>
    <w:rsid w:val="00F15486"/>
    <w:rsid w:val="00F15500"/>
    <w:rsid w:val="00F155DD"/>
    <w:rsid w:val="00F1563F"/>
    <w:rsid w:val="00F156B7"/>
    <w:rsid w:val="00F157EA"/>
    <w:rsid w:val="00F1585C"/>
    <w:rsid w:val="00F1590C"/>
    <w:rsid w:val="00F15925"/>
    <w:rsid w:val="00F1596B"/>
    <w:rsid w:val="00F15984"/>
    <w:rsid w:val="00F159EC"/>
    <w:rsid w:val="00F15A86"/>
    <w:rsid w:val="00F15B7B"/>
    <w:rsid w:val="00F15B8F"/>
    <w:rsid w:val="00F15C86"/>
    <w:rsid w:val="00F15CA3"/>
    <w:rsid w:val="00F15D27"/>
    <w:rsid w:val="00F15D73"/>
    <w:rsid w:val="00F15EC0"/>
    <w:rsid w:val="00F15EFA"/>
    <w:rsid w:val="00F15F16"/>
    <w:rsid w:val="00F15F38"/>
    <w:rsid w:val="00F15FE9"/>
    <w:rsid w:val="00F16013"/>
    <w:rsid w:val="00F16115"/>
    <w:rsid w:val="00F16124"/>
    <w:rsid w:val="00F16142"/>
    <w:rsid w:val="00F165B8"/>
    <w:rsid w:val="00F16682"/>
    <w:rsid w:val="00F16750"/>
    <w:rsid w:val="00F16882"/>
    <w:rsid w:val="00F16ACE"/>
    <w:rsid w:val="00F16B55"/>
    <w:rsid w:val="00F16B6A"/>
    <w:rsid w:val="00F16C07"/>
    <w:rsid w:val="00F16C63"/>
    <w:rsid w:val="00F16CA6"/>
    <w:rsid w:val="00F16ECE"/>
    <w:rsid w:val="00F16FBE"/>
    <w:rsid w:val="00F16FCA"/>
    <w:rsid w:val="00F17016"/>
    <w:rsid w:val="00F170EA"/>
    <w:rsid w:val="00F171B9"/>
    <w:rsid w:val="00F1723B"/>
    <w:rsid w:val="00F1724F"/>
    <w:rsid w:val="00F1729E"/>
    <w:rsid w:val="00F172AF"/>
    <w:rsid w:val="00F172D3"/>
    <w:rsid w:val="00F1730F"/>
    <w:rsid w:val="00F1736C"/>
    <w:rsid w:val="00F17381"/>
    <w:rsid w:val="00F173CC"/>
    <w:rsid w:val="00F173FD"/>
    <w:rsid w:val="00F173FE"/>
    <w:rsid w:val="00F1755E"/>
    <w:rsid w:val="00F1756B"/>
    <w:rsid w:val="00F175CC"/>
    <w:rsid w:val="00F176E3"/>
    <w:rsid w:val="00F1773A"/>
    <w:rsid w:val="00F1776A"/>
    <w:rsid w:val="00F177F9"/>
    <w:rsid w:val="00F17857"/>
    <w:rsid w:val="00F178DD"/>
    <w:rsid w:val="00F179F7"/>
    <w:rsid w:val="00F17AD3"/>
    <w:rsid w:val="00F17B03"/>
    <w:rsid w:val="00F17C40"/>
    <w:rsid w:val="00F17CBC"/>
    <w:rsid w:val="00F17CEC"/>
    <w:rsid w:val="00F17CF8"/>
    <w:rsid w:val="00F17D5F"/>
    <w:rsid w:val="00F17DF3"/>
    <w:rsid w:val="00F20061"/>
    <w:rsid w:val="00F201CF"/>
    <w:rsid w:val="00F202E7"/>
    <w:rsid w:val="00F2034E"/>
    <w:rsid w:val="00F2037A"/>
    <w:rsid w:val="00F20465"/>
    <w:rsid w:val="00F204BD"/>
    <w:rsid w:val="00F204CC"/>
    <w:rsid w:val="00F2065D"/>
    <w:rsid w:val="00F2076C"/>
    <w:rsid w:val="00F2078B"/>
    <w:rsid w:val="00F207BC"/>
    <w:rsid w:val="00F208C3"/>
    <w:rsid w:val="00F208F2"/>
    <w:rsid w:val="00F20912"/>
    <w:rsid w:val="00F2092C"/>
    <w:rsid w:val="00F20984"/>
    <w:rsid w:val="00F20997"/>
    <w:rsid w:val="00F209CE"/>
    <w:rsid w:val="00F20AA8"/>
    <w:rsid w:val="00F20AAF"/>
    <w:rsid w:val="00F20AED"/>
    <w:rsid w:val="00F20B4F"/>
    <w:rsid w:val="00F20B8F"/>
    <w:rsid w:val="00F20D19"/>
    <w:rsid w:val="00F20D60"/>
    <w:rsid w:val="00F20E13"/>
    <w:rsid w:val="00F20E73"/>
    <w:rsid w:val="00F20E84"/>
    <w:rsid w:val="00F20F56"/>
    <w:rsid w:val="00F20F99"/>
    <w:rsid w:val="00F20FC8"/>
    <w:rsid w:val="00F2111A"/>
    <w:rsid w:val="00F21124"/>
    <w:rsid w:val="00F2117C"/>
    <w:rsid w:val="00F212CE"/>
    <w:rsid w:val="00F21344"/>
    <w:rsid w:val="00F21424"/>
    <w:rsid w:val="00F2156C"/>
    <w:rsid w:val="00F21597"/>
    <w:rsid w:val="00F21737"/>
    <w:rsid w:val="00F2178C"/>
    <w:rsid w:val="00F218E7"/>
    <w:rsid w:val="00F2191E"/>
    <w:rsid w:val="00F21990"/>
    <w:rsid w:val="00F21B12"/>
    <w:rsid w:val="00F21B7C"/>
    <w:rsid w:val="00F21CE0"/>
    <w:rsid w:val="00F21DBB"/>
    <w:rsid w:val="00F21DC6"/>
    <w:rsid w:val="00F21DD9"/>
    <w:rsid w:val="00F21E0E"/>
    <w:rsid w:val="00F21E18"/>
    <w:rsid w:val="00F21E29"/>
    <w:rsid w:val="00F21E53"/>
    <w:rsid w:val="00F21F01"/>
    <w:rsid w:val="00F21F03"/>
    <w:rsid w:val="00F21F65"/>
    <w:rsid w:val="00F21F70"/>
    <w:rsid w:val="00F2202C"/>
    <w:rsid w:val="00F220C7"/>
    <w:rsid w:val="00F221B2"/>
    <w:rsid w:val="00F221EA"/>
    <w:rsid w:val="00F222EB"/>
    <w:rsid w:val="00F2236F"/>
    <w:rsid w:val="00F223AB"/>
    <w:rsid w:val="00F22465"/>
    <w:rsid w:val="00F22471"/>
    <w:rsid w:val="00F2249C"/>
    <w:rsid w:val="00F224A4"/>
    <w:rsid w:val="00F225AA"/>
    <w:rsid w:val="00F225D3"/>
    <w:rsid w:val="00F2263D"/>
    <w:rsid w:val="00F22643"/>
    <w:rsid w:val="00F2267A"/>
    <w:rsid w:val="00F227BC"/>
    <w:rsid w:val="00F227E9"/>
    <w:rsid w:val="00F22812"/>
    <w:rsid w:val="00F22852"/>
    <w:rsid w:val="00F22902"/>
    <w:rsid w:val="00F22931"/>
    <w:rsid w:val="00F22938"/>
    <w:rsid w:val="00F229CF"/>
    <w:rsid w:val="00F22A8C"/>
    <w:rsid w:val="00F22B47"/>
    <w:rsid w:val="00F22B70"/>
    <w:rsid w:val="00F22B82"/>
    <w:rsid w:val="00F22C86"/>
    <w:rsid w:val="00F22D13"/>
    <w:rsid w:val="00F22D58"/>
    <w:rsid w:val="00F22D5E"/>
    <w:rsid w:val="00F22D7E"/>
    <w:rsid w:val="00F22DDD"/>
    <w:rsid w:val="00F22E11"/>
    <w:rsid w:val="00F22E14"/>
    <w:rsid w:val="00F22E1F"/>
    <w:rsid w:val="00F22E6C"/>
    <w:rsid w:val="00F22EBF"/>
    <w:rsid w:val="00F22EC6"/>
    <w:rsid w:val="00F22EEA"/>
    <w:rsid w:val="00F22F01"/>
    <w:rsid w:val="00F22F85"/>
    <w:rsid w:val="00F22FDE"/>
    <w:rsid w:val="00F23114"/>
    <w:rsid w:val="00F23228"/>
    <w:rsid w:val="00F23256"/>
    <w:rsid w:val="00F232FF"/>
    <w:rsid w:val="00F2335B"/>
    <w:rsid w:val="00F23363"/>
    <w:rsid w:val="00F23373"/>
    <w:rsid w:val="00F23416"/>
    <w:rsid w:val="00F23422"/>
    <w:rsid w:val="00F2349B"/>
    <w:rsid w:val="00F23593"/>
    <w:rsid w:val="00F23648"/>
    <w:rsid w:val="00F23671"/>
    <w:rsid w:val="00F236B3"/>
    <w:rsid w:val="00F236C5"/>
    <w:rsid w:val="00F2381C"/>
    <w:rsid w:val="00F238C0"/>
    <w:rsid w:val="00F238D3"/>
    <w:rsid w:val="00F2396E"/>
    <w:rsid w:val="00F239D7"/>
    <w:rsid w:val="00F23A84"/>
    <w:rsid w:val="00F23AE8"/>
    <w:rsid w:val="00F23BBF"/>
    <w:rsid w:val="00F23BFA"/>
    <w:rsid w:val="00F23C85"/>
    <w:rsid w:val="00F23CA8"/>
    <w:rsid w:val="00F23CE0"/>
    <w:rsid w:val="00F23D33"/>
    <w:rsid w:val="00F23D57"/>
    <w:rsid w:val="00F23DC3"/>
    <w:rsid w:val="00F23E1D"/>
    <w:rsid w:val="00F23F55"/>
    <w:rsid w:val="00F23F7F"/>
    <w:rsid w:val="00F24061"/>
    <w:rsid w:val="00F24143"/>
    <w:rsid w:val="00F241F5"/>
    <w:rsid w:val="00F24216"/>
    <w:rsid w:val="00F24262"/>
    <w:rsid w:val="00F24320"/>
    <w:rsid w:val="00F243A9"/>
    <w:rsid w:val="00F24494"/>
    <w:rsid w:val="00F244F9"/>
    <w:rsid w:val="00F24542"/>
    <w:rsid w:val="00F2459A"/>
    <w:rsid w:val="00F245B9"/>
    <w:rsid w:val="00F24659"/>
    <w:rsid w:val="00F246DF"/>
    <w:rsid w:val="00F24822"/>
    <w:rsid w:val="00F249F5"/>
    <w:rsid w:val="00F24A55"/>
    <w:rsid w:val="00F24B8D"/>
    <w:rsid w:val="00F24BE0"/>
    <w:rsid w:val="00F24C0E"/>
    <w:rsid w:val="00F24C3C"/>
    <w:rsid w:val="00F24C44"/>
    <w:rsid w:val="00F24DAF"/>
    <w:rsid w:val="00F24E54"/>
    <w:rsid w:val="00F24E72"/>
    <w:rsid w:val="00F24E81"/>
    <w:rsid w:val="00F24EFC"/>
    <w:rsid w:val="00F24F14"/>
    <w:rsid w:val="00F24F38"/>
    <w:rsid w:val="00F24F6B"/>
    <w:rsid w:val="00F24FE0"/>
    <w:rsid w:val="00F250CF"/>
    <w:rsid w:val="00F250FB"/>
    <w:rsid w:val="00F2515B"/>
    <w:rsid w:val="00F252F5"/>
    <w:rsid w:val="00F25384"/>
    <w:rsid w:val="00F253D0"/>
    <w:rsid w:val="00F2541F"/>
    <w:rsid w:val="00F254AD"/>
    <w:rsid w:val="00F254B1"/>
    <w:rsid w:val="00F25598"/>
    <w:rsid w:val="00F25619"/>
    <w:rsid w:val="00F256AD"/>
    <w:rsid w:val="00F256E6"/>
    <w:rsid w:val="00F2574A"/>
    <w:rsid w:val="00F25758"/>
    <w:rsid w:val="00F2582E"/>
    <w:rsid w:val="00F2583B"/>
    <w:rsid w:val="00F25856"/>
    <w:rsid w:val="00F258B1"/>
    <w:rsid w:val="00F25976"/>
    <w:rsid w:val="00F259B7"/>
    <w:rsid w:val="00F25A49"/>
    <w:rsid w:val="00F25B9C"/>
    <w:rsid w:val="00F25BF7"/>
    <w:rsid w:val="00F25C0B"/>
    <w:rsid w:val="00F25D81"/>
    <w:rsid w:val="00F25E90"/>
    <w:rsid w:val="00F25E9B"/>
    <w:rsid w:val="00F25F5B"/>
    <w:rsid w:val="00F25F91"/>
    <w:rsid w:val="00F25FA3"/>
    <w:rsid w:val="00F25FC2"/>
    <w:rsid w:val="00F26123"/>
    <w:rsid w:val="00F26214"/>
    <w:rsid w:val="00F26336"/>
    <w:rsid w:val="00F2645A"/>
    <w:rsid w:val="00F264DC"/>
    <w:rsid w:val="00F264E4"/>
    <w:rsid w:val="00F26682"/>
    <w:rsid w:val="00F2669E"/>
    <w:rsid w:val="00F2674D"/>
    <w:rsid w:val="00F26765"/>
    <w:rsid w:val="00F26767"/>
    <w:rsid w:val="00F26866"/>
    <w:rsid w:val="00F268E4"/>
    <w:rsid w:val="00F269B1"/>
    <w:rsid w:val="00F269BA"/>
    <w:rsid w:val="00F26A90"/>
    <w:rsid w:val="00F26B39"/>
    <w:rsid w:val="00F26BA9"/>
    <w:rsid w:val="00F26C1C"/>
    <w:rsid w:val="00F26C3E"/>
    <w:rsid w:val="00F26D6B"/>
    <w:rsid w:val="00F26DF5"/>
    <w:rsid w:val="00F26E14"/>
    <w:rsid w:val="00F26F75"/>
    <w:rsid w:val="00F27005"/>
    <w:rsid w:val="00F27091"/>
    <w:rsid w:val="00F270D3"/>
    <w:rsid w:val="00F270E7"/>
    <w:rsid w:val="00F271B1"/>
    <w:rsid w:val="00F271D1"/>
    <w:rsid w:val="00F272FA"/>
    <w:rsid w:val="00F2737C"/>
    <w:rsid w:val="00F273FC"/>
    <w:rsid w:val="00F27439"/>
    <w:rsid w:val="00F2746F"/>
    <w:rsid w:val="00F274F6"/>
    <w:rsid w:val="00F27543"/>
    <w:rsid w:val="00F2766D"/>
    <w:rsid w:val="00F27704"/>
    <w:rsid w:val="00F27841"/>
    <w:rsid w:val="00F27851"/>
    <w:rsid w:val="00F279BC"/>
    <w:rsid w:val="00F279E1"/>
    <w:rsid w:val="00F27A5D"/>
    <w:rsid w:val="00F27C5C"/>
    <w:rsid w:val="00F27CC0"/>
    <w:rsid w:val="00F27D89"/>
    <w:rsid w:val="00F27E99"/>
    <w:rsid w:val="00F27EEB"/>
    <w:rsid w:val="00F27F4A"/>
    <w:rsid w:val="00F27F4D"/>
    <w:rsid w:val="00F3002C"/>
    <w:rsid w:val="00F300A3"/>
    <w:rsid w:val="00F3010B"/>
    <w:rsid w:val="00F301B7"/>
    <w:rsid w:val="00F30278"/>
    <w:rsid w:val="00F302E0"/>
    <w:rsid w:val="00F302FA"/>
    <w:rsid w:val="00F303BA"/>
    <w:rsid w:val="00F303EF"/>
    <w:rsid w:val="00F30452"/>
    <w:rsid w:val="00F30537"/>
    <w:rsid w:val="00F306D6"/>
    <w:rsid w:val="00F30752"/>
    <w:rsid w:val="00F3077F"/>
    <w:rsid w:val="00F30872"/>
    <w:rsid w:val="00F308BC"/>
    <w:rsid w:val="00F30966"/>
    <w:rsid w:val="00F309C3"/>
    <w:rsid w:val="00F309F6"/>
    <w:rsid w:val="00F30A6E"/>
    <w:rsid w:val="00F30AF1"/>
    <w:rsid w:val="00F30AF2"/>
    <w:rsid w:val="00F30B3B"/>
    <w:rsid w:val="00F30B90"/>
    <w:rsid w:val="00F30CCC"/>
    <w:rsid w:val="00F30D7A"/>
    <w:rsid w:val="00F30E4D"/>
    <w:rsid w:val="00F30F23"/>
    <w:rsid w:val="00F30F69"/>
    <w:rsid w:val="00F30F80"/>
    <w:rsid w:val="00F30F9A"/>
    <w:rsid w:val="00F31069"/>
    <w:rsid w:val="00F31072"/>
    <w:rsid w:val="00F31088"/>
    <w:rsid w:val="00F310B5"/>
    <w:rsid w:val="00F3111F"/>
    <w:rsid w:val="00F31129"/>
    <w:rsid w:val="00F31177"/>
    <w:rsid w:val="00F31295"/>
    <w:rsid w:val="00F3154E"/>
    <w:rsid w:val="00F31599"/>
    <w:rsid w:val="00F316C5"/>
    <w:rsid w:val="00F317F3"/>
    <w:rsid w:val="00F31829"/>
    <w:rsid w:val="00F318D8"/>
    <w:rsid w:val="00F31990"/>
    <w:rsid w:val="00F31B79"/>
    <w:rsid w:val="00F31BE8"/>
    <w:rsid w:val="00F31BF8"/>
    <w:rsid w:val="00F31CA2"/>
    <w:rsid w:val="00F31CAB"/>
    <w:rsid w:val="00F31DF0"/>
    <w:rsid w:val="00F31EE1"/>
    <w:rsid w:val="00F31F76"/>
    <w:rsid w:val="00F31F9D"/>
    <w:rsid w:val="00F3200B"/>
    <w:rsid w:val="00F32036"/>
    <w:rsid w:val="00F320A4"/>
    <w:rsid w:val="00F320FE"/>
    <w:rsid w:val="00F3219A"/>
    <w:rsid w:val="00F321AF"/>
    <w:rsid w:val="00F321B1"/>
    <w:rsid w:val="00F321BA"/>
    <w:rsid w:val="00F3221D"/>
    <w:rsid w:val="00F3226C"/>
    <w:rsid w:val="00F32298"/>
    <w:rsid w:val="00F32330"/>
    <w:rsid w:val="00F32362"/>
    <w:rsid w:val="00F32398"/>
    <w:rsid w:val="00F323D5"/>
    <w:rsid w:val="00F32508"/>
    <w:rsid w:val="00F3250C"/>
    <w:rsid w:val="00F325C2"/>
    <w:rsid w:val="00F32600"/>
    <w:rsid w:val="00F3270D"/>
    <w:rsid w:val="00F328DC"/>
    <w:rsid w:val="00F3297C"/>
    <w:rsid w:val="00F32A2C"/>
    <w:rsid w:val="00F32B13"/>
    <w:rsid w:val="00F32B36"/>
    <w:rsid w:val="00F32B99"/>
    <w:rsid w:val="00F32C96"/>
    <w:rsid w:val="00F32D0F"/>
    <w:rsid w:val="00F32D88"/>
    <w:rsid w:val="00F32E50"/>
    <w:rsid w:val="00F32E7F"/>
    <w:rsid w:val="00F32EB7"/>
    <w:rsid w:val="00F32FD0"/>
    <w:rsid w:val="00F330D5"/>
    <w:rsid w:val="00F3327D"/>
    <w:rsid w:val="00F3337D"/>
    <w:rsid w:val="00F33440"/>
    <w:rsid w:val="00F334BC"/>
    <w:rsid w:val="00F33529"/>
    <w:rsid w:val="00F3355F"/>
    <w:rsid w:val="00F3356F"/>
    <w:rsid w:val="00F33616"/>
    <w:rsid w:val="00F33682"/>
    <w:rsid w:val="00F3371A"/>
    <w:rsid w:val="00F3378C"/>
    <w:rsid w:val="00F337BF"/>
    <w:rsid w:val="00F3381B"/>
    <w:rsid w:val="00F33855"/>
    <w:rsid w:val="00F338ED"/>
    <w:rsid w:val="00F339E5"/>
    <w:rsid w:val="00F33BC4"/>
    <w:rsid w:val="00F33D22"/>
    <w:rsid w:val="00F33D3C"/>
    <w:rsid w:val="00F33DB0"/>
    <w:rsid w:val="00F33DC8"/>
    <w:rsid w:val="00F33DDE"/>
    <w:rsid w:val="00F33F3C"/>
    <w:rsid w:val="00F34088"/>
    <w:rsid w:val="00F340D6"/>
    <w:rsid w:val="00F340F0"/>
    <w:rsid w:val="00F34179"/>
    <w:rsid w:val="00F34198"/>
    <w:rsid w:val="00F34277"/>
    <w:rsid w:val="00F34329"/>
    <w:rsid w:val="00F343AA"/>
    <w:rsid w:val="00F343AB"/>
    <w:rsid w:val="00F343E1"/>
    <w:rsid w:val="00F343EA"/>
    <w:rsid w:val="00F34474"/>
    <w:rsid w:val="00F3447F"/>
    <w:rsid w:val="00F34489"/>
    <w:rsid w:val="00F3449C"/>
    <w:rsid w:val="00F344B0"/>
    <w:rsid w:val="00F3451C"/>
    <w:rsid w:val="00F34543"/>
    <w:rsid w:val="00F3458D"/>
    <w:rsid w:val="00F34611"/>
    <w:rsid w:val="00F34790"/>
    <w:rsid w:val="00F348F5"/>
    <w:rsid w:val="00F3497B"/>
    <w:rsid w:val="00F34A14"/>
    <w:rsid w:val="00F34A30"/>
    <w:rsid w:val="00F34AFB"/>
    <w:rsid w:val="00F34CB0"/>
    <w:rsid w:val="00F34D67"/>
    <w:rsid w:val="00F34D93"/>
    <w:rsid w:val="00F34DBF"/>
    <w:rsid w:val="00F34E48"/>
    <w:rsid w:val="00F34F84"/>
    <w:rsid w:val="00F35081"/>
    <w:rsid w:val="00F35122"/>
    <w:rsid w:val="00F35126"/>
    <w:rsid w:val="00F351E7"/>
    <w:rsid w:val="00F3525D"/>
    <w:rsid w:val="00F352EE"/>
    <w:rsid w:val="00F35339"/>
    <w:rsid w:val="00F35384"/>
    <w:rsid w:val="00F353CB"/>
    <w:rsid w:val="00F353F0"/>
    <w:rsid w:val="00F3542C"/>
    <w:rsid w:val="00F35442"/>
    <w:rsid w:val="00F35487"/>
    <w:rsid w:val="00F354F1"/>
    <w:rsid w:val="00F35638"/>
    <w:rsid w:val="00F358DD"/>
    <w:rsid w:val="00F35912"/>
    <w:rsid w:val="00F35984"/>
    <w:rsid w:val="00F35A56"/>
    <w:rsid w:val="00F35AA7"/>
    <w:rsid w:val="00F35B08"/>
    <w:rsid w:val="00F35B6A"/>
    <w:rsid w:val="00F35C3F"/>
    <w:rsid w:val="00F35C91"/>
    <w:rsid w:val="00F35D0A"/>
    <w:rsid w:val="00F35EBF"/>
    <w:rsid w:val="00F35F32"/>
    <w:rsid w:val="00F35F8C"/>
    <w:rsid w:val="00F35F98"/>
    <w:rsid w:val="00F35FAA"/>
    <w:rsid w:val="00F3601E"/>
    <w:rsid w:val="00F3603C"/>
    <w:rsid w:val="00F360BD"/>
    <w:rsid w:val="00F3616A"/>
    <w:rsid w:val="00F3618A"/>
    <w:rsid w:val="00F3624A"/>
    <w:rsid w:val="00F36324"/>
    <w:rsid w:val="00F36367"/>
    <w:rsid w:val="00F36401"/>
    <w:rsid w:val="00F36545"/>
    <w:rsid w:val="00F365D8"/>
    <w:rsid w:val="00F365E9"/>
    <w:rsid w:val="00F36722"/>
    <w:rsid w:val="00F36748"/>
    <w:rsid w:val="00F368C0"/>
    <w:rsid w:val="00F36944"/>
    <w:rsid w:val="00F3696D"/>
    <w:rsid w:val="00F36A16"/>
    <w:rsid w:val="00F36A4B"/>
    <w:rsid w:val="00F36AB3"/>
    <w:rsid w:val="00F36ADC"/>
    <w:rsid w:val="00F36BA2"/>
    <w:rsid w:val="00F36C63"/>
    <w:rsid w:val="00F36C72"/>
    <w:rsid w:val="00F36C7E"/>
    <w:rsid w:val="00F36CC2"/>
    <w:rsid w:val="00F36D0A"/>
    <w:rsid w:val="00F36E7F"/>
    <w:rsid w:val="00F36E83"/>
    <w:rsid w:val="00F3705D"/>
    <w:rsid w:val="00F37156"/>
    <w:rsid w:val="00F371E2"/>
    <w:rsid w:val="00F371F0"/>
    <w:rsid w:val="00F37251"/>
    <w:rsid w:val="00F3731F"/>
    <w:rsid w:val="00F37487"/>
    <w:rsid w:val="00F374BB"/>
    <w:rsid w:val="00F374F5"/>
    <w:rsid w:val="00F3755F"/>
    <w:rsid w:val="00F375BD"/>
    <w:rsid w:val="00F3767B"/>
    <w:rsid w:val="00F3778D"/>
    <w:rsid w:val="00F37826"/>
    <w:rsid w:val="00F3789B"/>
    <w:rsid w:val="00F378FF"/>
    <w:rsid w:val="00F37925"/>
    <w:rsid w:val="00F37A45"/>
    <w:rsid w:val="00F37ADB"/>
    <w:rsid w:val="00F37B4B"/>
    <w:rsid w:val="00F37BC3"/>
    <w:rsid w:val="00F37C37"/>
    <w:rsid w:val="00F37D7C"/>
    <w:rsid w:val="00F37E11"/>
    <w:rsid w:val="00F37E26"/>
    <w:rsid w:val="00F37EB3"/>
    <w:rsid w:val="00F37F0B"/>
    <w:rsid w:val="00F37F59"/>
    <w:rsid w:val="00F37F5A"/>
    <w:rsid w:val="00F40034"/>
    <w:rsid w:val="00F400A6"/>
    <w:rsid w:val="00F401C9"/>
    <w:rsid w:val="00F40344"/>
    <w:rsid w:val="00F4035C"/>
    <w:rsid w:val="00F403C4"/>
    <w:rsid w:val="00F405D2"/>
    <w:rsid w:val="00F406AE"/>
    <w:rsid w:val="00F40852"/>
    <w:rsid w:val="00F40A1F"/>
    <w:rsid w:val="00F40ADB"/>
    <w:rsid w:val="00F40AEF"/>
    <w:rsid w:val="00F40B8F"/>
    <w:rsid w:val="00F40BB2"/>
    <w:rsid w:val="00F40C43"/>
    <w:rsid w:val="00F40CFB"/>
    <w:rsid w:val="00F40DB1"/>
    <w:rsid w:val="00F40F3E"/>
    <w:rsid w:val="00F40F67"/>
    <w:rsid w:val="00F40F9B"/>
    <w:rsid w:val="00F40FD4"/>
    <w:rsid w:val="00F41026"/>
    <w:rsid w:val="00F410D4"/>
    <w:rsid w:val="00F411B1"/>
    <w:rsid w:val="00F411B9"/>
    <w:rsid w:val="00F412A2"/>
    <w:rsid w:val="00F4161B"/>
    <w:rsid w:val="00F4166F"/>
    <w:rsid w:val="00F41793"/>
    <w:rsid w:val="00F4180C"/>
    <w:rsid w:val="00F418C7"/>
    <w:rsid w:val="00F419E8"/>
    <w:rsid w:val="00F41A2A"/>
    <w:rsid w:val="00F41A48"/>
    <w:rsid w:val="00F41AE5"/>
    <w:rsid w:val="00F41B4F"/>
    <w:rsid w:val="00F41C00"/>
    <w:rsid w:val="00F41C0A"/>
    <w:rsid w:val="00F41C20"/>
    <w:rsid w:val="00F41C7B"/>
    <w:rsid w:val="00F41CEB"/>
    <w:rsid w:val="00F41E36"/>
    <w:rsid w:val="00F41ECF"/>
    <w:rsid w:val="00F41ED8"/>
    <w:rsid w:val="00F41FAF"/>
    <w:rsid w:val="00F41FCC"/>
    <w:rsid w:val="00F42022"/>
    <w:rsid w:val="00F421C0"/>
    <w:rsid w:val="00F421C4"/>
    <w:rsid w:val="00F421D9"/>
    <w:rsid w:val="00F42223"/>
    <w:rsid w:val="00F422A2"/>
    <w:rsid w:val="00F422A9"/>
    <w:rsid w:val="00F422D8"/>
    <w:rsid w:val="00F423D9"/>
    <w:rsid w:val="00F424B3"/>
    <w:rsid w:val="00F424BC"/>
    <w:rsid w:val="00F424E1"/>
    <w:rsid w:val="00F425FC"/>
    <w:rsid w:val="00F4261F"/>
    <w:rsid w:val="00F427D4"/>
    <w:rsid w:val="00F428C1"/>
    <w:rsid w:val="00F428C3"/>
    <w:rsid w:val="00F4292F"/>
    <w:rsid w:val="00F42942"/>
    <w:rsid w:val="00F4296D"/>
    <w:rsid w:val="00F42A0C"/>
    <w:rsid w:val="00F42B80"/>
    <w:rsid w:val="00F42C6D"/>
    <w:rsid w:val="00F42C95"/>
    <w:rsid w:val="00F42D5E"/>
    <w:rsid w:val="00F42DF5"/>
    <w:rsid w:val="00F42E8A"/>
    <w:rsid w:val="00F42EEF"/>
    <w:rsid w:val="00F431C9"/>
    <w:rsid w:val="00F431D9"/>
    <w:rsid w:val="00F432D3"/>
    <w:rsid w:val="00F432E5"/>
    <w:rsid w:val="00F4331A"/>
    <w:rsid w:val="00F43325"/>
    <w:rsid w:val="00F43355"/>
    <w:rsid w:val="00F43524"/>
    <w:rsid w:val="00F43724"/>
    <w:rsid w:val="00F438EE"/>
    <w:rsid w:val="00F438F9"/>
    <w:rsid w:val="00F4391E"/>
    <w:rsid w:val="00F4396F"/>
    <w:rsid w:val="00F43B59"/>
    <w:rsid w:val="00F43B85"/>
    <w:rsid w:val="00F43C46"/>
    <w:rsid w:val="00F43C9A"/>
    <w:rsid w:val="00F43D9E"/>
    <w:rsid w:val="00F43F19"/>
    <w:rsid w:val="00F43FE4"/>
    <w:rsid w:val="00F4404F"/>
    <w:rsid w:val="00F44250"/>
    <w:rsid w:val="00F44286"/>
    <w:rsid w:val="00F443AA"/>
    <w:rsid w:val="00F443C8"/>
    <w:rsid w:val="00F44464"/>
    <w:rsid w:val="00F44510"/>
    <w:rsid w:val="00F4455B"/>
    <w:rsid w:val="00F44640"/>
    <w:rsid w:val="00F44645"/>
    <w:rsid w:val="00F44657"/>
    <w:rsid w:val="00F4471E"/>
    <w:rsid w:val="00F44747"/>
    <w:rsid w:val="00F44781"/>
    <w:rsid w:val="00F4484A"/>
    <w:rsid w:val="00F44970"/>
    <w:rsid w:val="00F44976"/>
    <w:rsid w:val="00F44A8D"/>
    <w:rsid w:val="00F44AB1"/>
    <w:rsid w:val="00F44B25"/>
    <w:rsid w:val="00F44B7A"/>
    <w:rsid w:val="00F44BB2"/>
    <w:rsid w:val="00F44C0A"/>
    <w:rsid w:val="00F44C26"/>
    <w:rsid w:val="00F44DAC"/>
    <w:rsid w:val="00F44DDB"/>
    <w:rsid w:val="00F44DFA"/>
    <w:rsid w:val="00F44E60"/>
    <w:rsid w:val="00F44F2E"/>
    <w:rsid w:val="00F44F46"/>
    <w:rsid w:val="00F44F80"/>
    <w:rsid w:val="00F44F88"/>
    <w:rsid w:val="00F45007"/>
    <w:rsid w:val="00F4502C"/>
    <w:rsid w:val="00F45033"/>
    <w:rsid w:val="00F45051"/>
    <w:rsid w:val="00F4517F"/>
    <w:rsid w:val="00F451CB"/>
    <w:rsid w:val="00F451FC"/>
    <w:rsid w:val="00F45218"/>
    <w:rsid w:val="00F453E5"/>
    <w:rsid w:val="00F454CA"/>
    <w:rsid w:val="00F4556B"/>
    <w:rsid w:val="00F455D5"/>
    <w:rsid w:val="00F45658"/>
    <w:rsid w:val="00F456AE"/>
    <w:rsid w:val="00F456FD"/>
    <w:rsid w:val="00F4580B"/>
    <w:rsid w:val="00F45843"/>
    <w:rsid w:val="00F45892"/>
    <w:rsid w:val="00F458AE"/>
    <w:rsid w:val="00F45914"/>
    <w:rsid w:val="00F459F7"/>
    <w:rsid w:val="00F45A5B"/>
    <w:rsid w:val="00F45ACE"/>
    <w:rsid w:val="00F45C1F"/>
    <w:rsid w:val="00F45CB0"/>
    <w:rsid w:val="00F45EF6"/>
    <w:rsid w:val="00F45F4E"/>
    <w:rsid w:val="00F46012"/>
    <w:rsid w:val="00F46022"/>
    <w:rsid w:val="00F4610B"/>
    <w:rsid w:val="00F4612A"/>
    <w:rsid w:val="00F461B9"/>
    <w:rsid w:val="00F4624A"/>
    <w:rsid w:val="00F46288"/>
    <w:rsid w:val="00F462E0"/>
    <w:rsid w:val="00F46482"/>
    <w:rsid w:val="00F464F9"/>
    <w:rsid w:val="00F46503"/>
    <w:rsid w:val="00F4653E"/>
    <w:rsid w:val="00F465DC"/>
    <w:rsid w:val="00F465EC"/>
    <w:rsid w:val="00F466B1"/>
    <w:rsid w:val="00F466DB"/>
    <w:rsid w:val="00F4672D"/>
    <w:rsid w:val="00F467EC"/>
    <w:rsid w:val="00F46810"/>
    <w:rsid w:val="00F46842"/>
    <w:rsid w:val="00F468A3"/>
    <w:rsid w:val="00F468CF"/>
    <w:rsid w:val="00F46A66"/>
    <w:rsid w:val="00F46AD5"/>
    <w:rsid w:val="00F46B69"/>
    <w:rsid w:val="00F46B82"/>
    <w:rsid w:val="00F46D3B"/>
    <w:rsid w:val="00F46D44"/>
    <w:rsid w:val="00F46E5A"/>
    <w:rsid w:val="00F46E85"/>
    <w:rsid w:val="00F46EFA"/>
    <w:rsid w:val="00F46FE1"/>
    <w:rsid w:val="00F47085"/>
    <w:rsid w:val="00F4708E"/>
    <w:rsid w:val="00F470F0"/>
    <w:rsid w:val="00F47183"/>
    <w:rsid w:val="00F471BC"/>
    <w:rsid w:val="00F4724A"/>
    <w:rsid w:val="00F47259"/>
    <w:rsid w:val="00F4734C"/>
    <w:rsid w:val="00F4741B"/>
    <w:rsid w:val="00F4743F"/>
    <w:rsid w:val="00F4744A"/>
    <w:rsid w:val="00F47504"/>
    <w:rsid w:val="00F4752B"/>
    <w:rsid w:val="00F47553"/>
    <w:rsid w:val="00F47561"/>
    <w:rsid w:val="00F47588"/>
    <w:rsid w:val="00F476B3"/>
    <w:rsid w:val="00F4777B"/>
    <w:rsid w:val="00F47803"/>
    <w:rsid w:val="00F4781A"/>
    <w:rsid w:val="00F47869"/>
    <w:rsid w:val="00F478B5"/>
    <w:rsid w:val="00F479D0"/>
    <w:rsid w:val="00F47A7C"/>
    <w:rsid w:val="00F47A89"/>
    <w:rsid w:val="00F47AD4"/>
    <w:rsid w:val="00F47AFD"/>
    <w:rsid w:val="00F47B8E"/>
    <w:rsid w:val="00F47BAE"/>
    <w:rsid w:val="00F47BCF"/>
    <w:rsid w:val="00F47BD0"/>
    <w:rsid w:val="00F47D43"/>
    <w:rsid w:val="00F47D5D"/>
    <w:rsid w:val="00F47D75"/>
    <w:rsid w:val="00F47E3B"/>
    <w:rsid w:val="00F47E4F"/>
    <w:rsid w:val="00F47E62"/>
    <w:rsid w:val="00F47EEA"/>
    <w:rsid w:val="00F47F36"/>
    <w:rsid w:val="00F47F62"/>
    <w:rsid w:val="00F47F74"/>
    <w:rsid w:val="00F50010"/>
    <w:rsid w:val="00F50065"/>
    <w:rsid w:val="00F500AB"/>
    <w:rsid w:val="00F500C9"/>
    <w:rsid w:val="00F500F6"/>
    <w:rsid w:val="00F5010A"/>
    <w:rsid w:val="00F50217"/>
    <w:rsid w:val="00F50234"/>
    <w:rsid w:val="00F50400"/>
    <w:rsid w:val="00F5041F"/>
    <w:rsid w:val="00F5043C"/>
    <w:rsid w:val="00F506B9"/>
    <w:rsid w:val="00F507DC"/>
    <w:rsid w:val="00F508FC"/>
    <w:rsid w:val="00F50910"/>
    <w:rsid w:val="00F50954"/>
    <w:rsid w:val="00F5096A"/>
    <w:rsid w:val="00F509AE"/>
    <w:rsid w:val="00F509B9"/>
    <w:rsid w:val="00F50A84"/>
    <w:rsid w:val="00F50AA0"/>
    <w:rsid w:val="00F50C8E"/>
    <w:rsid w:val="00F50CA4"/>
    <w:rsid w:val="00F50CC5"/>
    <w:rsid w:val="00F50CE3"/>
    <w:rsid w:val="00F50D23"/>
    <w:rsid w:val="00F50EC1"/>
    <w:rsid w:val="00F50F7C"/>
    <w:rsid w:val="00F51054"/>
    <w:rsid w:val="00F510A6"/>
    <w:rsid w:val="00F510C1"/>
    <w:rsid w:val="00F510C2"/>
    <w:rsid w:val="00F51142"/>
    <w:rsid w:val="00F5116D"/>
    <w:rsid w:val="00F5119E"/>
    <w:rsid w:val="00F512EA"/>
    <w:rsid w:val="00F51301"/>
    <w:rsid w:val="00F51356"/>
    <w:rsid w:val="00F513CC"/>
    <w:rsid w:val="00F514AE"/>
    <w:rsid w:val="00F5154B"/>
    <w:rsid w:val="00F51560"/>
    <w:rsid w:val="00F5157C"/>
    <w:rsid w:val="00F5158F"/>
    <w:rsid w:val="00F51594"/>
    <w:rsid w:val="00F5169A"/>
    <w:rsid w:val="00F51708"/>
    <w:rsid w:val="00F517C6"/>
    <w:rsid w:val="00F51823"/>
    <w:rsid w:val="00F51845"/>
    <w:rsid w:val="00F518AE"/>
    <w:rsid w:val="00F518ED"/>
    <w:rsid w:val="00F5190F"/>
    <w:rsid w:val="00F51932"/>
    <w:rsid w:val="00F51A3F"/>
    <w:rsid w:val="00F51A52"/>
    <w:rsid w:val="00F51B2C"/>
    <w:rsid w:val="00F51B7B"/>
    <w:rsid w:val="00F51B7D"/>
    <w:rsid w:val="00F51BDF"/>
    <w:rsid w:val="00F51C6A"/>
    <w:rsid w:val="00F51EA3"/>
    <w:rsid w:val="00F51ED3"/>
    <w:rsid w:val="00F52068"/>
    <w:rsid w:val="00F520E4"/>
    <w:rsid w:val="00F5219E"/>
    <w:rsid w:val="00F521CD"/>
    <w:rsid w:val="00F5220E"/>
    <w:rsid w:val="00F52229"/>
    <w:rsid w:val="00F52297"/>
    <w:rsid w:val="00F522B8"/>
    <w:rsid w:val="00F522DF"/>
    <w:rsid w:val="00F52373"/>
    <w:rsid w:val="00F523B9"/>
    <w:rsid w:val="00F5258B"/>
    <w:rsid w:val="00F52603"/>
    <w:rsid w:val="00F5271E"/>
    <w:rsid w:val="00F5275A"/>
    <w:rsid w:val="00F52774"/>
    <w:rsid w:val="00F527B7"/>
    <w:rsid w:val="00F527D7"/>
    <w:rsid w:val="00F528F1"/>
    <w:rsid w:val="00F5295B"/>
    <w:rsid w:val="00F52A27"/>
    <w:rsid w:val="00F52A2A"/>
    <w:rsid w:val="00F52A4A"/>
    <w:rsid w:val="00F52A7B"/>
    <w:rsid w:val="00F52B61"/>
    <w:rsid w:val="00F52B86"/>
    <w:rsid w:val="00F52C40"/>
    <w:rsid w:val="00F52E84"/>
    <w:rsid w:val="00F52ECB"/>
    <w:rsid w:val="00F52F13"/>
    <w:rsid w:val="00F53063"/>
    <w:rsid w:val="00F53072"/>
    <w:rsid w:val="00F530B4"/>
    <w:rsid w:val="00F530EE"/>
    <w:rsid w:val="00F5321E"/>
    <w:rsid w:val="00F5338E"/>
    <w:rsid w:val="00F533BE"/>
    <w:rsid w:val="00F5351B"/>
    <w:rsid w:val="00F5355B"/>
    <w:rsid w:val="00F5355C"/>
    <w:rsid w:val="00F536E4"/>
    <w:rsid w:val="00F53727"/>
    <w:rsid w:val="00F53767"/>
    <w:rsid w:val="00F537FD"/>
    <w:rsid w:val="00F5388C"/>
    <w:rsid w:val="00F538EA"/>
    <w:rsid w:val="00F5390F"/>
    <w:rsid w:val="00F539EB"/>
    <w:rsid w:val="00F53AD3"/>
    <w:rsid w:val="00F53B59"/>
    <w:rsid w:val="00F53BB3"/>
    <w:rsid w:val="00F53C1D"/>
    <w:rsid w:val="00F53C5B"/>
    <w:rsid w:val="00F53D24"/>
    <w:rsid w:val="00F53EBA"/>
    <w:rsid w:val="00F53F0E"/>
    <w:rsid w:val="00F53F5A"/>
    <w:rsid w:val="00F53F6A"/>
    <w:rsid w:val="00F53F77"/>
    <w:rsid w:val="00F5409D"/>
    <w:rsid w:val="00F54205"/>
    <w:rsid w:val="00F54403"/>
    <w:rsid w:val="00F5454A"/>
    <w:rsid w:val="00F5468D"/>
    <w:rsid w:val="00F546A9"/>
    <w:rsid w:val="00F54823"/>
    <w:rsid w:val="00F5487A"/>
    <w:rsid w:val="00F54927"/>
    <w:rsid w:val="00F5492B"/>
    <w:rsid w:val="00F54971"/>
    <w:rsid w:val="00F549CF"/>
    <w:rsid w:val="00F549EC"/>
    <w:rsid w:val="00F549F7"/>
    <w:rsid w:val="00F54A8C"/>
    <w:rsid w:val="00F54A91"/>
    <w:rsid w:val="00F54CFE"/>
    <w:rsid w:val="00F54D15"/>
    <w:rsid w:val="00F54D95"/>
    <w:rsid w:val="00F54D97"/>
    <w:rsid w:val="00F54EB2"/>
    <w:rsid w:val="00F54ECE"/>
    <w:rsid w:val="00F54F1E"/>
    <w:rsid w:val="00F54F83"/>
    <w:rsid w:val="00F54F8B"/>
    <w:rsid w:val="00F54FA3"/>
    <w:rsid w:val="00F54FF8"/>
    <w:rsid w:val="00F55042"/>
    <w:rsid w:val="00F5505B"/>
    <w:rsid w:val="00F550B9"/>
    <w:rsid w:val="00F55101"/>
    <w:rsid w:val="00F55147"/>
    <w:rsid w:val="00F5538D"/>
    <w:rsid w:val="00F55395"/>
    <w:rsid w:val="00F55441"/>
    <w:rsid w:val="00F55493"/>
    <w:rsid w:val="00F55531"/>
    <w:rsid w:val="00F55541"/>
    <w:rsid w:val="00F555B9"/>
    <w:rsid w:val="00F556A4"/>
    <w:rsid w:val="00F557D3"/>
    <w:rsid w:val="00F55869"/>
    <w:rsid w:val="00F558C6"/>
    <w:rsid w:val="00F55A0A"/>
    <w:rsid w:val="00F55A8E"/>
    <w:rsid w:val="00F55ACF"/>
    <w:rsid w:val="00F55AF1"/>
    <w:rsid w:val="00F55B50"/>
    <w:rsid w:val="00F55B8C"/>
    <w:rsid w:val="00F55BD0"/>
    <w:rsid w:val="00F55BDF"/>
    <w:rsid w:val="00F55BE2"/>
    <w:rsid w:val="00F55CC4"/>
    <w:rsid w:val="00F55CC7"/>
    <w:rsid w:val="00F55D3A"/>
    <w:rsid w:val="00F55D6A"/>
    <w:rsid w:val="00F55DEB"/>
    <w:rsid w:val="00F55EE5"/>
    <w:rsid w:val="00F55F14"/>
    <w:rsid w:val="00F55F42"/>
    <w:rsid w:val="00F55F96"/>
    <w:rsid w:val="00F55FE2"/>
    <w:rsid w:val="00F5606C"/>
    <w:rsid w:val="00F560BA"/>
    <w:rsid w:val="00F560BF"/>
    <w:rsid w:val="00F563B4"/>
    <w:rsid w:val="00F56454"/>
    <w:rsid w:val="00F56484"/>
    <w:rsid w:val="00F5648A"/>
    <w:rsid w:val="00F564E8"/>
    <w:rsid w:val="00F5650A"/>
    <w:rsid w:val="00F5658D"/>
    <w:rsid w:val="00F565B3"/>
    <w:rsid w:val="00F566BB"/>
    <w:rsid w:val="00F566DF"/>
    <w:rsid w:val="00F56735"/>
    <w:rsid w:val="00F56736"/>
    <w:rsid w:val="00F567FC"/>
    <w:rsid w:val="00F56894"/>
    <w:rsid w:val="00F56B18"/>
    <w:rsid w:val="00F56B1D"/>
    <w:rsid w:val="00F56B7F"/>
    <w:rsid w:val="00F56CE5"/>
    <w:rsid w:val="00F56D37"/>
    <w:rsid w:val="00F56D4B"/>
    <w:rsid w:val="00F56DC6"/>
    <w:rsid w:val="00F56E4F"/>
    <w:rsid w:val="00F56F0E"/>
    <w:rsid w:val="00F56F28"/>
    <w:rsid w:val="00F56F3E"/>
    <w:rsid w:val="00F56FA5"/>
    <w:rsid w:val="00F570C8"/>
    <w:rsid w:val="00F57208"/>
    <w:rsid w:val="00F5720F"/>
    <w:rsid w:val="00F57279"/>
    <w:rsid w:val="00F5738D"/>
    <w:rsid w:val="00F57418"/>
    <w:rsid w:val="00F5747F"/>
    <w:rsid w:val="00F574E3"/>
    <w:rsid w:val="00F57581"/>
    <w:rsid w:val="00F5759E"/>
    <w:rsid w:val="00F575EC"/>
    <w:rsid w:val="00F5763D"/>
    <w:rsid w:val="00F57748"/>
    <w:rsid w:val="00F57759"/>
    <w:rsid w:val="00F5777F"/>
    <w:rsid w:val="00F577B1"/>
    <w:rsid w:val="00F57823"/>
    <w:rsid w:val="00F57836"/>
    <w:rsid w:val="00F57861"/>
    <w:rsid w:val="00F57868"/>
    <w:rsid w:val="00F5787C"/>
    <w:rsid w:val="00F5792E"/>
    <w:rsid w:val="00F579C7"/>
    <w:rsid w:val="00F57A0F"/>
    <w:rsid w:val="00F57A89"/>
    <w:rsid w:val="00F57B1A"/>
    <w:rsid w:val="00F57B68"/>
    <w:rsid w:val="00F57B96"/>
    <w:rsid w:val="00F57D24"/>
    <w:rsid w:val="00F57E01"/>
    <w:rsid w:val="00F57E21"/>
    <w:rsid w:val="00F57F71"/>
    <w:rsid w:val="00F57F92"/>
    <w:rsid w:val="00F6003E"/>
    <w:rsid w:val="00F6023A"/>
    <w:rsid w:val="00F6033B"/>
    <w:rsid w:val="00F603DD"/>
    <w:rsid w:val="00F60415"/>
    <w:rsid w:val="00F60453"/>
    <w:rsid w:val="00F60480"/>
    <w:rsid w:val="00F604B9"/>
    <w:rsid w:val="00F604DD"/>
    <w:rsid w:val="00F6062A"/>
    <w:rsid w:val="00F606C7"/>
    <w:rsid w:val="00F606EC"/>
    <w:rsid w:val="00F6076C"/>
    <w:rsid w:val="00F60807"/>
    <w:rsid w:val="00F6089D"/>
    <w:rsid w:val="00F608BA"/>
    <w:rsid w:val="00F608FC"/>
    <w:rsid w:val="00F6099A"/>
    <w:rsid w:val="00F609CF"/>
    <w:rsid w:val="00F60A33"/>
    <w:rsid w:val="00F60B06"/>
    <w:rsid w:val="00F60B3D"/>
    <w:rsid w:val="00F60D0E"/>
    <w:rsid w:val="00F60D3C"/>
    <w:rsid w:val="00F60E6F"/>
    <w:rsid w:val="00F60F51"/>
    <w:rsid w:val="00F60FB6"/>
    <w:rsid w:val="00F61061"/>
    <w:rsid w:val="00F61099"/>
    <w:rsid w:val="00F61125"/>
    <w:rsid w:val="00F61202"/>
    <w:rsid w:val="00F61203"/>
    <w:rsid w:val="00F6129B"/>
    <w:rsid w:val="00F612B0"/>
    <w:rsid w:val="00F6135C"/>
    <w:rsid w:val="00F6149B"/>
    <w:rsid w:val="00F61546"/>
    <w:rsid w:val="00F6170F"/>
    <w:rsid w:val="00F61728"/>
    <w:rsid w:val="00F617DE"/>
    <w:rsid w:val="00F6187E"/>
    <w:rsid w:val="00F6190B"/>
    <w:rsid w:val="00F61B49"/>
    <w:rsid w:val="00F61B5A"/>
    <w:rsid w:val="00F61C1A"/>
    <w:rsid w:val="00F61C73"/>
    <w:rsid w:val="00F61CAB"/>
    <w:rsid w:val="00F61CCC"/>
    <w:rsid w:val="00F61DCF"/>
    <w:rsid w:val="00F61EA7"/>
    <w:rsid w:val="00F61F31"/>
    <w:rsid w:val="00F61F71"/>
    <w:rsid w:val="00F61FD5"/>
    <w:rsid w:val="00F62087"/>
    <w:rsid w:val="00F6212D"/>
    <w:rsid w:val="00F621E5"/>
    <w:rsid w:val="00F62221"/>
    <w:rsid w:val="00F622C0"/>
    <w:rsid w:val="00F62592"/>
    <w:rsid w:val="00F6266D"/>
    <w:rsid w:val="00F62784"/>
    <w:rsid w:val="00F6279F"/>
    <w:rsid w:val="00F62803"/>
    <w:rsid w:val="00F62834"/>
    <w:rsid w:val="00F629E8"/>
    <w:rsid w:val="00F62A6E"/>
    <w:rsid w:val="00F62BF0"/>
    <w:rsid w:val="00F62CA8"/>
    <w:rsid w:val="00F62CAB"/>
    <w:rsid w:val="00F62D1C"/>
    <w:rsid w:val="00F62DAF"/>
    <w:rsid w:val="00F62F76"/>
    <w:rsid w:val="00F630D8"/>
    <w:rsid w:val="00F63225"/>
    <w:rsid w:val="00F63334"/>
    <w:rsid w:val="00F63348"/>
    <w:rsid w:val="00F6335E"/>
    <w:rsid w:val="00F633E2"/>
    <w:rsid w:val="00F63527"/>
    <w:rsid w:val="00F635F4"/>
    <w:rsid w:val="00F636FE"/>
    <w:rsid w:val="00F6376D"/>
    <w:rsid w:val="00F63777"/>
    <w:rsid w:val="00F637F4"/>
    <w:rsid w:val="00F637F6"/>
    <w:rsid w:val="00F63852"/>
    <w:rsid w:val="00F638F0"/>
    <w:rsid w:val="00F63957"/>
    <w:rsid w:val="00F6397C"/>
    <w:rsid w:val="00F639F2"/>
    <w:rsid w:val="00F63A0E"/>
    <w:rsid w:val="00F63A1C"/>
    <w:rsid w:val="00F63A6F"/>
    <w:rsid w:val="00F63AC5"/>
    <w:rsid w:val="00F63B29"/>
    <w:rsid w:val="00F63B5E"/>
    <w:rsid w:val="00F63C4A"/>
    <w:rsid w:val="00F63C4D"/>
    <w:rsid w:val="00F63C53"/>
    <w:rsid w:val="00F63C68"/>
    <w:rsid w:val="00F63D21"/>
    <w:rsid w:val="00F63DA4"/>
    <w:rsid w:val="00F63DA6"/>
    <w:rsid w:val="00F63DC7"/>
    <w:rsid w:val="00F63ED6"/>
    <w:rsid w:val="00F63F11"/>
    <w:rsid w:val="00F63F31"/>
    <w:rsid w:val="00F63FA8"/>
    <w:rsid w:val="00F63FC9"/>
    <w:rsid w:val="00F63FE2"/>
    <w:rsid w:val="00F6400E"/>
    <w:rsid w:val="00F640D3"/>
    <w:rsid w:val="00F64191"/>
    <w:rsid w:val="00F641E2"/>
    <w:rsid w:val="00F6420E"/>
    <w:rsid w:val="00F6428A"/>
    <w:rsid w:val="00F64290"/>
    <w:rsid w:val="00F642A4"/>
    <w:rsid w:val="00F643B3"/>
    <w:rsid w:val="00F6440D"/>
    <w:rsid w:val="00F64439"/>
    <w:rsid w:val="00F64497"/>
    <w:rsid w:val="00F644A6"/>
    <w:rsid w:val="00F644B7"/>
    <w:rsid w:val="00F644E1"/>
    <w:rsid w:val="00F6455A"/>
    <w:rsid w:val="00F64567"/>
    <w:rsid w:val="00F6457A"/>
    <w:rsid w:val="00F645A2"/>
    <w:rsid w:val="00F6473A"/>
    <w:rsid w:val="00F647D0"/>
    <w:rsid w:val="00F64823"/>
    <w:rsid w:val="00F648E5"/>
    <w:rsid w:val="00F64948"/>
    <w:rsid w:val="00F64AA3"/>
    <w:rsid w:val="00F64B3F"/>
    <w:rsid w:val="00F64C2E"/>
    <w:rsid w:val="00F64C45"/>
    <w:rsid w:val="00F64D0F"/>
    <w:rsid w:val="00F64D73"/>
    <w:rsid w:val="00F64E6B"/>
    <w:rsid w:val="00F64EDE"/>
    <w:rsid w:val="00F64F0F"/>
    <w:rsid w:val="00F64FEF"/>
    <w:rsid w:val="00F65072"/>
    <w:rsid w:val="00F65200"/>
    <w:rsid w:val="00F653C2"/>
    <w:rsid w:val="00F65414"/>
    <w:rsid w:val="00F65443"/>
    <w:rsid w:val="00F65444"/>
    <w:rsid w:val="00F654AD"/>
    <w:rsid w:val="00F654E9"/>
    <w:rsid w:val="00F654EB"/>
    <w:rsid w:val="00F65516"/>
    <w:rsid w:val="00F655B9"/>
    <w:rsid w:val="00F65621"/>
    <w:rsid w:val="00F6565D"/>
    <w:rsid w:val="00F6565E"/>
    <w:rsid w:val="00F656FE"/>
    <w:rsid w:val="00F657E2"/>
    <w:rsid w:val="00F658C6"/>
    <w:rsid w:val="00F658FC"/>
    <w:rsid w:val="00F659A7"/>
    <w:rsid w:val="00F659BA"/>
    <w:rsid w:val="00F65ADE"/>
    <w:rsid w:val="00F65AE0"/>
    <w:rsid w:val="00F65AEC"/>
    <w:rsid w:val="00F65B25"/>
    <w:rsid w:val="00F65B5D"/>
    <w:rsid w:val="00F65BCD"/>
    <w:rsid w:val="00F65D3C"/>
    <w:rsid w:val="00F65DA6"/>
    <w:rsid w:val="00F65E70"/>
    <w:rsid w:val="00F65F3B"/>
    <w:rsid w:val="00F6600F"/>
    <w:rsid w:val="00F660AA"/>
    <w:rsid w:val="00F660E1"/>
    <w:rsid w:val="00F66195"/>
    <w:rsid w:val="00F6621F"/>
    <w:rsid w:val="00F66254"/>
    <w:rsid w:val="00F6629D"/>
    <w:rsid w:val="00F662C3"/>
    <w:rsid w:val="00F662CE"/>
    <w:rsid w:val="00F66370"/>
    <w:rsid w:val="00F66491"/>
    <w:rsid w:val="00F665F4"/>
    <w:rsid w:val="00F6660E"/>
    <w:rsid w:val="00F66669"/>
    <w:rsid w:val="00F6666A"/>
    <w:rsid w:val="00F6669D"/>
    <w:rsid w:val="00F666E8"/>
    <w:rsid w:val="00F66985"/>
    <w:rsid w:val="00F669B5"/>
    <w:rsid w:val="00F669D2"/>
    <w:rsid w:val="00F66A03"/>
    <w:rsid w:val="00F66A1E"/>
    <w:rsid w:val="00F66A2C"/>
    <w:rsid w:val="00F66A57"/>
    <w:rsid w:val="00F66AE5"/>
    <w:rsid w:val="00F66B61"/>
    <w:rsid w:val="00F66C1F"/>
    <w:rsid w:val="00F66CA1"/>
    <w:rsid w:val="00F66CEB"/>
    <w:rsid w:val="00F66D48"/>
    <w:rsid w:val="00F66DFD"/>
    <w:rsid w:val="00F66EF8"/>
    <w:rsid w:val="00F66F29"/>
    <w:rsid w:val="00F66F43"/>
    <w:rsid w:val="00F66F44"/>
    <w:rsid w:val="00F67151"/>
    <w:rsid w:val="00F6733F"/>
    <w:rsid w:val="00F67445"/>
    <w:rsid w:val="00F67447"/>
    <w:rsid w:val="00F675BB"/>
    <w:rsid w:val="00F67717"/>
    <w:rsid w:val="00F67803"/>
    <w:rsid w:val="00F67823"/>
    <w:rsid w:val="00F678C4"/>
    <w:rsid w:val="00F678F5"/>
    <w:rsid w:val="00F67906"/>
    <w:rsid w:val="00F67977"/>
    <w:rsid w:val="00F67A5D"/>
    <w:rsid w:val="00F67B05"/>
    <w:rsid w:val="00F67B50"/>
    <w:rsid w:val="00F67B5F"/>
    <w:rsid w:val="00F67BA8"/>
    <w:rsid w:val="00F67CE0"/>
    <w:rsid w:val="00F67D0A"/>
    <w:rsid w:val="00F67D3A"/>
    <w:rsid w:val="00F67D43"/>
    <w:rsid w:val="00F67D4F"/>
    <w:rsid w:val="00F67DB9"/>
    <w:rsid w:val="00F67E21"/>
    <w:rsid w:val="00F70024"/>
    <w:rsid w:val="00F70041"/>
    <w:rsid w:val="00F700DA"/>
    <w:rsid w:val="00F700E6"/>
    <w:rsid w:val="00F7018E"/>
    <w:rsid w:val="00F701D2"/>
    <w:rsid w:val="00F701DC"/>
    <w:rsid w:val="00F702B4"/>
    <w:rsid w:val="00F703C3"/>
    <w:rsid w:val="00F70416"/>
    <w:rsid w:val="00F7042C"/>
    <w:rsid w:val="00F7051A"/>
    <w:rsid w:val="00F70558"/>
    <w:rsid w:val="00F70594"/>
    <w:rsid w:val="00F705D6"/>
    <w:rsid w:val="00F7061B"/>
    <w:rsid w:val="00F7065B"/>
    <w:rsid w:val="00F707D8"/>
    <w:rsid w:val="00F707EC"/>
    <w:rsid w:val="00F7088C"/>
    <w:rsid w:val="00F7089C"/>
    <w:rsid w:val="00F708E3"/>
    <w:rsid w:val="00F708F2"/>
    <w:rsid w:val="00F70AA3"/>
    <w:rsid w:val="00F70B1D"/>
    <w:rsid w:val="00F70B97"/>
    <w:rsid w:val="00F70CED"/>
    <w:rsid w:val="00F70D56"/>
    <w:rsid w:val="00F70E0C"/>
    <w:rsid w:val="00F70EE0"/>
    <w:rsid w:val="00F70FA3"/>
    <w:rsid w:val="00F70FA8"/>
    <w:rsid w:val="00F71048"/>
    <w:rsid w:val="00F71118"/>
    <w:rsid w:val="00F711D8"/>
    <w:rsid w:val="00F7148F"/>
    <w:rsid w:val="00F7159D"/>
    <w:rsid w:val="00F715F7"/>
    <w:rsid w:val="00F7170A"/>
    <w:rsid w:val="00F71712"/>
    <w:rsid w:val="00F7187F"/>
    <w:rsid w:val="00F718D7"/>
    <w:rsid w:val="00F719DB"/>
    <w:rsid w:val="00F71A3B"/>
    <w:rsid w:val="00F71B2A"/>
    <w:rsid w:val="00F71C36"/>
    <w:rsid w:val="00F71C67"/>
    <w:rsid w:val="00F71CE3"/>
    <w:rsid w:val="00F71CE4"/>
    <w:rsid w:val="00F71E78"/>
    <w:rsid w:val="00F71EB7"/>
    <w:rsid w:val="00F71ED4"/>
    <w:rsid w:val="00F72063"/>
    <w:rsid w:val="00F720FC"/>
    <w:rsid w:val="00F72289"/>
    <w:rsid w:val="00F722D7"/>
    <w:rsid w:val="00F723C8"/>
    <w:rsid w:val="00F7242F"/>
    <w:rsid w:val="00F72484"/>
    <w:rsid w:val="00F72519"/>
    <w:rsid w:val="00F72569"/>
    <w:rsid w:val="00F72605"/>
    <w:rsid w:val="00F7263E"/>
    <w:rsid w:val="00F72730"/>
    <w:rsid w:val="00F7276C"/>
    <w:rsid w:val="00F7278B"/>
    <w:rsid w:val="00F727BC"/>
    <w:rsid w:val="00F728CC"/>
    <w:rsid w:val="00F72956"/>
    <w:rsid w:val="00F7297B"/>
    <w:rsid w:val="00F72A39"/>
    <w:rsid w:val="00F72A87"/>
    <w:rsid w:val="00F72AA4"/>
    <w:rsid w:val="00F72AE3"/>
    <w:rsid w:val="00F72AFD"/>
    <w:rsid w:val="00F72B51"/>
    <w:rsid w:val="00F72B7D"/>
    <w:rsid w:val="00F72B90"/>
    <w:rsid w:val="00F72C86"/>
    <w:rsid w:val="00F72D1D"/>
    <w:rsid w:val="00F72E2A"/>
    <w:rsid w:val="00F72E67"/>
    <w:rsid w:val="00F72F38"/>
    <w:rsid w:val="00F72FE9"/>
    <w:rsid w:val="00F73059"/>
    <w:rsid w:val="00F73179"/>
    <w:rsid w:val="00F7319D"/>
    <w:rsid w:val="00F73407"/>
    <w:rsid w:val="00F73517"/>
    <w:rsid w:val="00F73564"/>
    <w:rsid w:val="00F73602"/>
    <w:rsid w:val="00F736E9"/>
    <w:rsid w:val="00F73830"/>
    <w:rsid w:val="00F738B7"/>
    <w:rsid w:val="00F739BF"/>
    <w:rsid w:val="00F73ACE"/>
    <w:rsid w:val="00F73BDC"/>
    <w:rsid w:val="00F73EB1"/>
    <w:rsid w:val="00F73F90"/>
    <w:rsid w:val="00F74101"/>
    <w:rsid w:val="00F74113"/>
    <w:rsid w:val="00F74126"/>
    <w:rsid w:val="00F742BC"/>
    <w:rsid w:val="00F7431A"/>
    <w:rsid w:val="00F7434C"/>
    <w:rsid w:val="00F743C8"/>
    <w:rsid w:val="00F743DD"/>
    <w:rsid w:val="00F743E4"/>
    <w:rsid w:val="00F74523"/>
    <w:rsid w:val="00F7470E"/>
    <w:rsid w:val="00F747F8"/>
    <w:rsid w:val="00F748A4"/>
    <w:rsid w:val="00F748B3"/>
    <w:rsid w:val="00F748C3"/>
    <w:rsid w:val="00F74987"/>
    <w:rsid w:val="00F74A3D"/>
    <w:rsid w:val="00F74A64"/>
    <w:rsid w:val="00F74A74"/>
    <w:rsid w:val="00F74A83"/>
    <w:rsid w:val="00F74AD2"/>
    <w:rsid w:val="00F74AFA"/>
    <w:rsid w:val="00F74B55"/>
    <w:rsid w:val="00F74B57"/>
    <w:rsid w:val="00F74C7A"/>
    <w:rsid w:val="00F74CE8"/>
    <w:rsid w:val="00F74D99"/>
    <w:rsid w:val="00F74E32"/>
    <w:rsid w:val="00F74E41"/>
    <w:rsid w:val="00F74F31"/>
    <w:rsid w:val="00F750D7"/>
    <w:rsid w:val="00F7510E"/>
    <w:rsid w:val="00F75176"/>
    <w:rsid w:val="00F75221"/>
    <w:rsid w:val="00F75226"/>
    <w:rsid w:val="00F75318"/>
    <w:rsid w:val="00F7538B"/>
    <w:rsid w:val="00F7546D"/>
    <w:rsid w:val="00F7556C"/>
    <w:rsid w:val="00F75594"/>
    <w:rsid w:val="00F75614"/>
    <w:rsid w:val="00F75626"/>
    <w:rsid w:val="00F7563C"/>
    <w:rsid w:val="00F75648"/>
    <w:rsid w:val="00F75698"/>
    <w:rsid w:val="00F757B1"/>
    <w:rsid w:val="00F7589F"/>
    <w:rsid w:val="00F758A7"/>
    <w:rsid w:val="00F75979"/>
    <w:rsid w:val="00F75B7E"/>
    <w:rsid w:val="00F75B84"/>
    <w:rsid w:val="00F75B9E"/>
    <w:rsid w:val="00F75C59"/>
    <w:rsid w:val="00F75CDD"/>
    <w:rsid w:val="00F75D1F"/>
    <w:rsid w:val="00F75DAF"/>
    <w:rsid w:val="00F75E66"/>
    <w:rsid w:val="00F75FA9"/>
    <w:rsid w:val="00F75FF5"/>
    <w:rsid w:val="00F760AA"/>
    <w:rsid w:val="00F760C4"/>
    <w:rsid w:val="00F7610B"/>
    <w:rsid w:val="00F762F3"/>
    <w:rsid w:val="00F763CE"/>
    <w:rsid w:val="00F76609"/>
    <w:rsid w:val="00F76689"/>
    <w:rsid w:val="00F766ED"/>
    <w:rsid w:val="00F766F0"/>
    <w:rsid w:val="00F76744"/>
    <w:rsid w:val="00F767EE"/>
    <w:rsid w:val="00F767F7"/>
    <w:rsid w:val="00F7689A"/>
    <w:rsid w:val="00F768DD"/>
    <w:rsid w:val="00F769C6"/>
    <w:rsid w:val="00F76A99"/>
    <w:rsid w:val="00F76C46"/>
    <w:rsid w:val="00F76CBE"/>
    <w:rsid w:val="00F76D0A"/>
    <w:rsid w:val="00F76D0E"/>
    <w:rsid w:val="00F76D5B"/>
    <w:rsid w:val="00F76D8C"/>
    <w:rsid w:val="00F76DD8"/>
    <w:rsid w:val="00F76DE0"/>
    <w:rsid w:val="00F76E16"/>
    <w:rsid w:val="00F772A2"/>
    <w:rsid w:val="00F772BB"/>
    <w:rsid w:val="00F77384"/>
    <w:rsid w:val="00F774F7"/>
    <w:rsid w:val="00F77606"/>
    <w:rsid w:val="00F77710"/>
    <w:rsid w:val="00F77872"/>
    <w:rsid w:val="00F7794C"/>
    <w:rsid w:val="00F77A02"/>
    <w:rsid w:val="00F77A08"/>
    <w:rsid w:val="00F77A56"/>
    <w:rsid w:val="00F77C4F"/>
    <w:rsid w:val="00F77CD2"/>
    <w:rsid w:val="00F77CDA"/>
    <w:rsid w:val="00F77CF0"/>
    <w:rsid w:val="00F77D8A"/>
    <w:rsid w:val="00F77DC7"/>
    <w:rsid w:val="00F77DDB"/>
    <w:rsid w:val="00F77DE2"/>
    <w:rsid w:val="00F77EBB"/>
    <w:rsid w:val="00F77F2F"/>
    <w:rsid w:val="00F77F80"/>
    <w:rsid w:val="00F77FB5"/>
    <w:rsid w:val="00F77FF7"/>
    <w:rsid w:val="00F80077"/>
    <w:rsid w:val="00F80100"/>
    <w:rsid w:val="00F801B7"/>
    <w:rsid w:val="00F801D2"/>
    <w:rsid w:val="00F8022B"/>
    <w:rsid w:val="00F80265"/>
    <w:rsid w:val="00F802AE"/>
    <w:rsid w:val="00F802C4"/>
    <w:rsid w:val="00F80341"/>
    <w:rsid w:val="00F80354"/>
    <w:rsid w:val="00F80394"/>
    <w:rsid w:val="00F80416"/>
    <w:rsid w:val="00F80427"/>
    <w:rsid w:val="00F80461"/>
    <w:rsid w:val="00F8051E"/>
    <w:rsid w:val="00F8052E"/>
    <w:rsid w:val="00F8054B"/>
    <w:rsid w:val="00F8073D"/>
    <w:rsid w:val="00F80776"/>
    <w:rsid w:val="00F807DF"/>
    <w:rsid w:val="00F8084E"/>
    <w:rsid w:val="00F808BF"/>
    <w:rsid w:val="00F80960"/>
    <w:rsid w:val="00F809A2"/>
    <w:rsid w:val="00F809B3"/>
    <w:rsid w:val="00F80A23"/>
    <w:rsid w:val="00F80A89"/>
    <w:rsid w:val="00F80A93"/>
    <w:rsid w:val="00F80B74"/>
    <w:rsid w:val="00F80BD8"/>
    <w:rsid w:val="00F80E61"/>
    <w:rsid w:val="00F80EC5"/>
    <w:rsid w:val="00F80F8B"/>
    <w:rsid w:val="00F81043"/>
    <w:rsid w:val="00F811F5"/>
    <w:rsid w:val="00F81214"/>
    <w:rsid w:val="00F81217"/>
    <w:rsid w:val="00F81420"/>
    <w:rsid w:val="00F81534"/>
    <w:rsid w:val="00F8156C"/>
    <w:rsid w:val="00F81640"/>
    <w:rsid w:val="00F81651"/>
    <w:rsid w:val="00F81679"/>
    <w:rsid w:val="00F816C1"/>
    <w:rsid w:val="00F81844"/>
    <w:rsid w:val="00F81A0C"/>
    <w:rsid w:val="00F81B27"/>
    <w:rsid w:val="00F81B3B"/>
    <w:rsid w:val="00F81C4B"/>
    <w:rsid w:val="00F81C62"/>
    <w:rsid w:val="00F81E86"/>
    <w:rsid w:val="00F81F00"/>
    <w:rsid w:val="00F81F8D"/>
    <w:rsid w:val="00F82007"/>
    <w:rsid w:val="00F821FD"/>
    <w:rsid w:val="00F82290"/>
    <w:rsid w:val="00F822B3"/>
    <w:rsid w:val="00F82319"/>
    <w:rsid w:val="00F82362"/>
    <w:rsid w:val="00F824E2"/>
    <w:rsid w:val="00F8255D"/>
    <w:rsid w:val="00F825E5"/>
    <w:rsid w:val="00F82617"/>
    <w:rsid w:val="00F8266C"/>
    <w:rsid w:val="00F826F0"/>
    <w:rsid w:val="00F828D3"/>
    <w:rsid w:val="00F82A7A"/>
    <w:rsid w:val="00F82AC9"/>
    <w:rsid w:val="00F82B1F"/>
    <w:rsid w:val="00F82BEB"/>
    <w:rsid w:val="00F82C4B"/>
    <w:rsid w:val="00F82C9E"/>
    <w:rsid w:val="00F82CDE"/>
    <w:rsid w:val="00F82D01"/>
    <w:rsid w:val="00F82D47"/>
    <w:rsid w:val="00F82D8E"/>
    <w:rsid w:val="00F82E19"/>
    <w:rsid w:val="00F82E93"/>
    <w:rsid w:val="00F8302A"/>
    <w:rsid w:val="00F830A9"/>
    <w:rsid w:val="00F8322A"/>
    <w:rsid w:val="00F83274"/>
    <w:rsid w:val="00F832B9"/>
    <w:rsid w:val="00F832E7"/>
    <w:rsid w:val="00F833D1"/>
    <w:rsid w:val="00F83461"/>
    <w:rsid w:val="00F83499"/>
    <w:rsid w:val="00F834DA"/>
    <w:rsid w:val="00F834DD"/>
    <w:rsid w:val="00F834F3"/>
    <w:rsid w:val="00F8350A"/>
    <w:rsid w:val="00F83536"/>
    <w:rsid w:val="00F8360B"/>
    <w:rsid w:val="00F83637"/>
    <w:rsid w:val="00F83716"/>
    <w:rsid w:val="00F8395E"/>
    <w:rsid w:val="00F83965"/>
    <w:rsid w:val="00F83988"/>
    <w:rsid w:val="00F83A1B"/>
    <w:rsid w:val="00F83B33"/>
    <w:rsid w:val="00F83B4A"/>
    <w:rsid w:val="00F83BDE"/>
    <w:rsid w:val="00F83BF1"/>
    <w:rsid w:val="00F83C24"/>
    <w:rsid w:val="00F83C34"/>
    <w:rsid w:val="00F83DB2"/>
    <w:rsid w:val="00F83DF8"/>
    <w:rsid w:val="00F83E28"/>
    <w:rsid w:val="00F83EF6"/>
    <w:rsid w:val="00F83F27"/>
    <w:rsid w:val="00F83F2C"/>
    <w:rsid w:val="00F83FAC"/>
    <w:rsid w:val="00F8405D"/>
    <w:rsid w:val="00F8409E"/>
    <w:rsid w:val="00F8409F"/>
    <w:rsid w:val="00F8411B"/>
    <w:rsid w:val="00F8421B"/>
    <w:rsid w:val="00F8426E"/>
    <w:rsid w:val="00F84292"/>
    <w:rsid w:val="00F842A9"/>
    <w:rsid w:val="00F84340"/>
    <w:rsid w:val="00F84387"/>
    <w:rsid w:val="00F84476"/>
    <w:rsid w:val="00F844DF"/>
    <w:rsid w:val="00F845E1"/>
    <w:rsid w:val="00F8473C"/>
    <w:rsid w:val="00F847FA"/>
    <w:rsid w:val="00F84819"/>
    <w:rsid w:val="00F84886"/>
    <w:rsid w:val="00F8489D"/>
    <w:rsid w:val="00F848D0"/>
    <w:rsid w:val="00F8490A"/>
    <w:rsid w:val="00F84945"/>
    <w:rsid w:val="00F84A11"/>
    <w:rsid w:val="00F84AAA"/>
    <w:rsid w:val="00F84AFD"/>
    <w:rsid w:val="00F84BEB"/>
    <w:rsid w:val="00F84C81"/>
    <w:rsid w:val="00F84F4C"/>
    <w:rsid w:val="00F850D7"/>
    <w:rsid w:val="00F851E8"/>
    <w:rsid w:val="00F852C4"/>
    <w:rsid w:val="00F853CC"/>
    <w:rsid w:val="00F85400"/>
    <w:rsid w:val="00F85432"/>
    <w:rsid w:val="00F8545D"/>
    <w:rsid w:val="00F854EA"/>
    <w:rsid w:val="00F85597"/>
    <w:rsid w:val="00F855BB"/>
    <w:rsid w:val="00F855D5"/>
    <w:rsid w:val="00F8565C"/>
    <w:rsid w:val="00F85689"/>
    <w:rsid w:val="00F856FA"/>
    <w:rsid w:val="00F8570B"/>
    <w:rsid w:val="00F85768"/>
    <w:rsid w:val="00F857D7"/>
    <w:rsid w:val="00F85899"/>
    <w:rsid w:val="00F85CA4"/>
    <w:rsid w:val="00F85D6E"/>
    <w:rsid w:val="00F85DD0"/>
    <w:rsid w:val="00F85E54"/>
    <w:rsid w:val="00F85F5A"/>
    <w:rsid w:val="00F85FAB"/>
    <w:rsid w:val="00F8607C"/>
    <w:rsid w:val="00F861BE"/>
    <w:rsid w:val="00F861E3"/>
    <w:rsid w:val="00F862BC"/>
    <w:rsid w:val="00F862FE"/>
    <w:rsid w:val="00F8635A"/>
    <w:rsid w:val="00F8647A"/>
    <w:rsid w:val="00F864AC"/>
    <w:rsid w:val="00F86543"/>
    <w:rsid w:val="00F865B8"/>
    <w:rsid w:val="00F86660"/>
    <w:rsid w:val="00F86665"/>
    <w:rsid w:val="00F8670E"/>
    <w:rsid w:val="00F867BB"/>
    <w:rsid w:val="00F8690F"/>
    <w:rsid w:val="00F86949"/>
    <w:rsid w:val="00F86977"/>
    <w:rsid w:val="00F86A41"/>
    <w:rsid w:val="00F86B91"/>
    <w:rsid w:val="00F86CF9"/>
    <w:rsid w:val="00F86D09"/>
    <w:rsid w:val="00F86E43"/>
    <w:rsid w:val="00F86E9E"/>
    <w:rsid w:val="00F86EAA"/>
    <w:rsid w:val="00F86F3B"/>
    <w:rsid w:val="00F87025"/>
    <w:rsid w:val="00F87095"/>
    <w:rsid w:val="00F8713D"/>
    <w:rsid w:val="00F8717F"/>
    <w:rsid w:val="00F871A6"/>
    <w:rsid w:val="00F87239"/>
    <w:rsid w:val="00F8728D"/>
    <w:rsid w:val="00F872AE"/>
    <w:rsid w:val="00F87319"/>
    <w:rsid w:val="00F8754A"/>
    <w:rsid w:val="00F875DB"/>
    <w:rsid w:val="00F8768B"/>
    <w:rsid w:val="00F87705"/>
    <w:rsid w:val="00F877FF"/>
    <w:rsid w:val="00F8780D"/>
    <w:rsid w:val="00F87842"/>
    <w:rsid w:val="00F878EC"/>
    <w:rsid w:val="00F87904"/>
    <w:rsid w:val="00F87A6A"/>
    <w:rsid w:val="00F87B57"/>
    <w:rsid w:val="00F87B9D"/>
    <w:rsid w:val="00F87CE6"/>
    <w:rsid w:val="00F87D21"/>
    <w:rsid w:val="00F87D52"/>
    <w:rsid w:val="00F87D5C"/>
    <w:rsid w:val="00F87DD7"/>
    <w:rsid w:val="00F87E35"/>
    <w:rsid w:val="00F87FAD"/>
    <w:rsid w:val="00F9008E"/>
    <w:rsid w:val="00F900DB"/>
    <w:rsid w:val="00F90154"/>
    <w:rsid w:val="00F90164"/>
    <w:rsid w:val="00F90188"/>
    <w:rsid w:val="00F90278"/>
    <w:rsid w:val="00F902A6"/>
    <w:rsid w:val="00F902F3"/>
    <w:rsid w:val="00F90333"/>
    <w:rsid w:val="00F90393"/>
    <w:rsid w:val="00F903B3"/>
    <w:rsid w:val="00F9040D"/>
    <w:rsid w:val="00F90492"/>
    <w:rsid w:val="00F904A9"/>
    <w:rsid w:val="00F904E1"/>
    <w:rsid w:val="00F90503"/>
    <w:rsid w:val="00F905C2"/>
    <w:rsid w:val="00F90635"/>
    <w:rsid w:val="00F90685"/>
    <w:rsid w:val="00F906D5"/>
    <w:rsid w:val="00F90771"/>
    <w:rsid w:val="00F907A7"/>
    <w:rsid w:val="00F90823"/>
    <w:rsid w:val="00F908DF"/>
    <w:rsid w:val="00F908E8"/>
    <w:rsid w:val="00F909AC"/>
    <w:rsid w:val="00F909AE"/>
    <w:rsid w:val="00F90A9A"/>
    <w:rsid w:val="00F90BDD"/>
    <w:rsid w:val="00F90C74"/>
    <w:rsid w:val="00F90C75"/>
    <w:rsid w:val="00F90C79"/>
    <w:rsid w:val="00F90C9A"/>
    <w:rsid w:val="00F90D4D"/>
    <w:rsid w:val="00F90DC1"/>
    <w:rsid w:val="00F90E5A"/>
    <w:rsid w:val="00F90F18"/>
    <w:rsid w:val="00F90F9D"/>
    <w:rsid w:val="00F90FBD"/>
    <w:rsid w:val="00F911A0"/>
    <w:rsid w:val="00F91264"/>
    <w:rsid w:val="00F91334"/>
    <w:rsid w:val="00F9134A"/>
    <w:rsid w:val="00F9148F"/>
    <w:rsid w:val="00F9149F"/>
    <w:rsid w:val="00F9150D"/>
    <w:rsid w:val="00F91552"/>
    <w:rsid w:val="00F9157F"/>
    <w:rsid w:val="00F91609"/>
    <w:rsid w:val="00F91647"/>
    <w:rsid w:val="00F916AC"/>
    <w:rsid w:val="00F917A2"/>
    <w:rsid w:val="00F917D4"/>
    <w:rsid w:val="00F917E9"/>
    <w:rsid w:val="00F918A7"/>
    <w:rsid w:val="00F91917"/>
    <w:rsid w:val="00F919CF"/>
    <w:rsid w:val="00F919D9"/>
    <w:rsid w:val="00F91B05"/>
    <w:rsid w:val="00F91B3B"/>
    <w:rsid w:val="00F91B3F"/>
    <w:rsid w:val="00F91C19"/>
    <w:rsid w:val="00F91C2C"/>
    <w:rsid w:val="00F91CCD"/>
    <w:rsid w:val="00F91E0C"/>
    <w:rsid w:val="00F91E42"/>
    <w:rsid w:val="00F91E84"/>
    <w:rsid w:val="00F91E87"/>
    <w:rsid w:val="00F91EBA"/>
    <w:rsid w:val="00F91EC8"/>
    <w:rsid w:val="00F91F94"/>
    <w:rsid w:val="00F91FEF"/>
    <w:rsid w:val="00F9243D"/>
    <w:rsid w:val="00F92476"/>
    <w:rsid w:val="00F924BC"/>
    <w:rsid w:val="00F924D1"/>
    <w:rsid w:val="00F925D1"/>
    <w:rsid w:val="00F925EF"/>
    <w:rsid w:val="00F92627"/>
    <w:rsid w:val="00F92694"/>
    <w:rsid w:val="00F926B6"/>
    <w:rsid w:val="00F926E1"/>
    <w:rsid w:val="00F927C7"/>
    <w:rsid w:val="00F92804"/>
    <w:rsid w:val="00F9285E"/>
    <w:rsid w:val="00F928FB"/>
    <w:rsid w:val="00F9292B"/>
    <w:rsid w:val="00F92932"/>
    <w:rsid w:val="00F9295A"/>
    <w:rsid w:val="00F92990"/>
    <w:rsid w:val="00F92993"/>
    <w:rsid w:val="00F92996"/>
    <w:rsid w:val="00F92A75"/>
    <w:rsid w:val="00F92A89"/>
    <w:rsid w:val="00F92B9C"/>
    <w:rsid w:val="00F92D9A"/>
    <w:rsid w:val="00F92DF9"/>
    <w:rsid w:val="00F92E1E"/>
    <w:rsid w:val="00F92E2F"/>
    <w:rsid w:val="00F92E7C"/>
    <w:rsid w:val="00F92ECE"/>
    <w:rsid w:val="00F92F2E"/>
    <w:rsid w:val="00F92FD4"/>
    <w:rsid w:val="00F93064"/>
    <w:rsid w:val="00F9328B"/>
    <w:rsid w:val="00F93336"/>
    <w:rsid w:val="00F933E5"/>
    <w:rsid w:val="00F93446"/>
    <w:rsid w:val="00F934C6"/>
    <w:rsid w:val="00F9353A"/>
    <w:rsid w:val="00F93556"/>
    <w:rsid w:val="00F9360F"/>
    <w:rsid w:val="00F9367B"/>
    <w:rsid w:val="00F93705"/>
    <w:rsid w:val="00F93718"/>
    <w:rsid w:val="00F9372E"/>
    <w:rsid w:val="00F937EE"/>
    <w:rsid w:val="00F93830"/>
    <w:rsid w:val="00F9384D"/>
    <w:rsid w:val="00F938CF"/>
    <w:rsid w:val="00F9390E"/>
    <w:rsid w:val="00F93A0F"/>
    <w:rsid w:val="00F93AA7"/>
    <w:rsid w:val="00F93ADC"/>
    <w:rsid w:val="00F93ADD"/>
    <w:rsid w:val="00F93BE2"/>
    <w:rsid w:val="00F93BE9"/>
    <w:rsid w:val="00F93C03"/>
    <w:rsid w:val="00F93CA0"/>
    <w:rsid w:val="00F93DD5"/>
    <w:rsid w:val="00F93E86"/>
    <w:rsid w:val="00F93ED6"/>
    <w:rsid w:val="00F93EDE"/>
    <w:rsid w:val="00F93F4D"/>
    <w:rsid w:val="00F93F90"/>
    <w:rsid w:val="00F940A9"/>
    <w:rsid w:val="00F940D3"/>
    <w:rsid w:val="00F940DE"/>
    <w:rsid w:val="00F940E6"/>
    <w:rsid w:val="00F94161"/>
    <w:rsid w:val="00F94257"/>
    <w:rsid w:val="00F94311"/>
    <w:rsid w:val="00F9432D"/>
    <w:rsid w:val="00F94362"/>
    <w:rsid w:val="00F94477"/>
    <w:rsid w:val="00F9452C"/>
    <w:rsid w:val="00F9459F"/>
    <w:rsid w:val="00F945A1"/>
    <w:rsid w:val="00F945DD"/>
    <w:rsid w:val="00F946B3"/>
    <w:rsid w:val="00F946D0"/>
    <w:rsid w:val="00F946F9"/>
    <w:rsid w:val="00F94735"/>
    <w:rsid w:val="00F947DB"/>
    <w:rsid w:val="00F947F7"/>
    <w:rsid w:val="00F948B5"/>
    <w:rsid w:val="00F948BB"/>
    <w:rsid w:val="00F948D6"/>
    <w:rsid w:val="00F94958"/>
    <w:rsid w:val="00F949F0"/>
    <w:rsid w:val="00F94A60"/>
    <w:rsid w:val="00F94AB4"/>
    <w:rsid w:val="00F94ABE"/>
    <w:rsid w:val="00F94B02"/>
    <w:rsid w:val="00F94B11"/>
    <w:rsid w:val="00F94B61"/>
    <w:rsid w:val="00F94B81"/>
    <w:rsid w:val="00F94BA5"/>
    <w:rsid w:val="00F94CFE"/>
    <w:rsid w:val="00F94DBE"/>
    <w:rsid w:val="00F94E19"/>
    <w:rsid w:val="00F94E30"/>
    <w:rsid w:val="00F94EA6"/>
    <w:rsid w:val="00F94F53"/>
    <w:rsid w:val="00F94F86"/>
    <w:rsid w:val="00F950EC"/>
    <w:rsid w:val="00F95103"/>
    <w:rsid w:val="00F95180"/>
    <w:rsid w:val="00F951A3"/>
    <w:rsid w:val="00F9522B"/>
    <w:rsid w:val="00F9527F"/>
    <w:rsid w:val="00F95290"/>
    <w:rsid w:val="00F95295"/>
    <w:rsid w:val="00F95331"/>
    <w:rsid w:val="00F953C0"/>
    <w:rsid w:val="00F9541C"/>
    <w:rsid w:val="00F95442"/>
    <w:rsid w:val="00F95465"/>
    <w:rsid w:val="00F954B2"/>
    <w:rsid w:val="00F954EB"/>
    <w:rsid w:val="00F956F7"/>
    <w:rsid w:val="00F958E7"/>
    <w:rsid w:val="00F95A23"/>
    <w:rsid w:val="00F95A6E"/>
    <w:rsid w:val="00F95A8B"/>
    <w:rsid w:val="00F95AAA"/>
    <w:rsid w:val="00F95B2A"/>
    <w:rsid w:val="00F95B79"/>
    <w:rsid w:val="00F95BDA"/>
    <w:rsid w:val="00F95C66"/>
    <w:rsid w:val="00F95CBE"/>
    <w:rsid w:val="00F95D49"/>
    <w:rsid w:val="00F95DC2"/>
    <w:rsid w:val="00F95DF5"/>
    <w:rsid w:val="00F95F6B"/>
    <w:rsid w:val="00F95FD9"/>
    <w:rsid w:val="00F96026"/>
    <w:rsid w:val="00F960DB"/>
    <w:rsid w:val="00F9612A"/>
    <w:rsid w:val="00F961D0"/>
    <w:rsid w:val="00F96251"/>
    <w:rsid w:val="00F96261"/>
    <w:rsid w:val="00F96346"/>
    <w:rsid w:val="00F96369"/>
    <w:rsid w:val="00F9639A"/>
    <w:rsid w:val="00F963F1"/>
    <w:rsid w:val="00F964FF"/>
    <w:rsid w:val="00F965E2"/>
    <w:rsid w:val="00F966C7"/>
    <w:rsid w:val="00F966D0"/>
    <w:rsid w:val="00F96714"/>
    <w:rsid w:val="00F9676E"/>
    <w:rsid w:val="00F967B3"/>
    <w:rsid w:val="00F9685F"/>
    <w:rsid w:val="00F968E5"/>
    <w:rsid w:val="00F9698E"/>
    <w:rsid w:val="00F96A23"/>
    <w:rsid w:val="00F96B56"/>
    <w:rsid w:val="00F96C3B"/>
    <w:rsid w:val="00F96C75"/>
    <w:rsid w:val="00F96C8F"/>
    <w:rsid w:val="00F96D51"/>
    <w:rsid w:val="00F96DAB"/>
    <w:rsid w:val="00F96DC7"/>
    <w:rsid w:val="00F96E46"/>
    <w:rsid w:val="00F96E7F"/>
    <w:rsid w:val="00F96EB6"/>
    <w:rsid w:val="00F96ED1"/>
    <w:rsid w:val="00F96F8D"/>
    <w:rsid w:val="00F96FAA"/>
    <w:rsid w:val="00F97017"/>
    <w:rsid w:val="00F97065"/>
    <w:rsid w:val="00F97070"/>
    <w:rsid w:val="00F970FE"/>
    <w:rsid w:val="00F9712D"/>
    <w:rsid w:val="00F97241"/>
    <w:rsid w:val="00F97315"/>
    <w:rsid w:val="00F9738F"/>
    <w:rsid w:val="00F9744C"/>
    <w:rsid w:val="00F97528"/>
    <w:rsid w:val="00F97584"/>
    <w:rsid w:val="00F975A6"/>
    <w:rsid w:val="00F97601"/>
    <w:rsid w:val="00F97636"/>
    <w:rsid w:val="00F9767C"/>
    <w:rsid w:val="00F97711"/>
    <w:rsid w:val="00F977CE"/>
    <w:rsid w:val="00F97814"/>
    <w:rsid w:val="00F97819"/>
    <w:rsid w:val="00F97839"/>
    <w:rsid w:val="00F978B5"/>
    <w:rsid w:val="00F9794E"/>
    <w:rsid w:val="00F9796F"/>
    <w:rsid w:val="00F979D7"/>
    <w:rsid w:val="00F979E4"/>
    <w:rsid w:val="00F97B08"/>
    <w:rsid w:val="00F97B23"/>
    <w:rsid w:val="00F97B50"/>
    <w:rsid w:val="00F97BF9"/>
    <w:rsid w:val="00F97C8F"/>
    <w:rsid w:val="00F97D16"/>
    <w:rsid w:val="00F97D45"/>
    <w:rsid w:val="00F97DAA"/>
    <w:rsid w:val="00F97DC4"/>
    <w:rsid w:val="00F97E02"/>
    <w:rsid w:val="00FA0017"/>
    <w:rsid w:val="00FA009F"/>
    <w:rsid w:val="00FA0127"/>
    <w:rsid w:val="00FA016C"/>
    <w:rsid w:val="00FA027D"/>
    <w:rsid w:val="00FA029F"/>
    <w:rsid w:val="00FA0332"/>
    <w:rsid w:val="00FA034E"/>
    <w:rsid w:val="00FA035F"/>
    <w:rsid w:val="00FA040C"/>
    <w:rsid w:val="00FA0442"/>
    <w:rsid w:val="00FA0457"/>
    <w:rsid w:val="00FA056C"/>
    <w:rsid w:val="00FA0605"/>
    <w:rsid w:val="00FA0614"/>
    <w:rsid w:val="00FA066D"/>
    <w:rsid w:val="00FA0794"/>
    <w:rsid w:val="00FA082C"/>
    <w:rsid w:val="00FA0847"/>
    <w:rsid w:val="00FA08CD"/>
    <w:rsid w:val="00FA0A2B"/>
    <w:rsid w:val="00FA0A4A"/>
    <w:rsid w:val="00FA0A51"/>
    <w:rsid w:val="00FA0ACF"/>
    <w:rsid w:val="00FA0C8E"/>
    <w:rsid w:val="00FA0DC4"/>
    <w:rsid w:val="00FA0DD2"/>
    <w:rsid w:val="00FA0E16"/>
    <w:rsid w:val="00FA0FAC"/>
    <w:rsid w:val="00FA1029"/>
    <w:rsid w:val="00FA1053"/>
    <w:rsid w:val="00FA10A3"/>
    <w:rsid w:val="00FA113F"/>
    <w:rsid w:val="00FA11BB"/>
    <w:rsid w:val="00FA12D9"/>
    <w:rsid w:val="00FA1323"/>
    <w:rsid w:val="00FA15EA"/>
    <w:rsid w:val="00FA1616"/>
    <w:rsid w:val="00FA16DB"/>
    <w:rsid w:val="00FA170D"/>
    <w:rsid w:val="00FA176B"/>
    <w:rsid w:val="00FA183A"/>
    <w:rsid w:val="00FA187F"/>
    <w:rsid w:val="00FA18C6"/>
    <w:rsid w:val="00FA19E6"/>
    <w:rsid w:val="00FA1A5C"/>
    <w:rsid w:val="00FA1A79"/>
    <w:rsid w:val="00FA1ABE"/>
    <w:rsid w:val="00FA1B08"/>
    <w:rsid w:val="00FA1B1F"/>
    <w:rsid w:val="00FA1B26"/>
    <w:rsid w:val="00FA1C78"/>
    <w:rsid w:val="00FA1CF1"/>
    <w:rsid w:val="00FA1DA3"/>
    <w:rsid w:val="00FA2060"/>
    <w:rsid w:val="00FA20A7"/>
    <w:rsid w:val="00FA20F5"/>
    <w:rsid w:val="00FA211F"/>
    <w:rsid w:val="00FA216E"/>
    <w:rsid w:val="00FA2199"/>
    <w:rsid w:val="00FA2214"/>
    <w:rsid w:val="00FA2256"/>
    <w:rsid w:val="00FA2290"/>
    <w:rsid w:val="00FA2415"/>
    <w:rsid w:val="00FA2443"/>
    <w:rsid w:val="00FA254D"/>
    <w:rsid w:val="00FA25F8"/>
    <w:rsid w:val="00FA26A8"/>
    <w:rsid w:val="00FA26F5"/>
    <w:rsid w:val="00FA2873"/>
    <w:rsid w:val="00FA288F"/>
    <w:rsid w:val="00FA28A8"/>
    <w:rsid w:val="00FA28BE"/>
    <w:rsid w:val="00FA29EA"/>
    <w:rsid w:val="00FA2A69"/>
    <w:rsid w:val="00FA2B0A"/>
    <w:rsid w:val="00FA2BDF"/>
    <w:rsid w:val="00FA2C45"/>
    <w:rsid w:val="00FA2CAF"/>
    <w:rsid w:val="00FA2CC5"/>
    <w:rsid w:val="00FA2D03"/>
    <w:rsid w:val="00FA2DB2"/>
    <w:rsid w:val="00FA2E1B"/>
    <w:rsid w:val="00FA2E3F"/>
    <w:rsid w:val="00FA2E7D"/>
    <w:rsid w:val="00FA2FC3"/>
    <w:rsid w:val="00FA300C"/>
    <w:rsid w:val="00FA3054"/>
    <w:rsid w:val="00FA30AB"/>
    <w:rsid w:val="00FA30D3"/>
    <w:rsid w:val="00FA30F7"/>
    <w:rsid w:val="00FA31A2"/>
    <w:rsid w:val="00FA31E7"/>
    <w:rsid w:val="00FA3361"/>
    <w:rsid w:val="00FA34A0"/>
    <w:rsid w:val="00FA354A"/>
    <w:rsid w:val="00FA35E9"/>
    <w:rsid w:val="00FA3635"/>
    <w:rsid w:val="00FA3642"/>
    <w:rsid w:val="00FA3682"/>
    <w:rsid w:val="00FA36E1"/>
    <w:rsid w:val="00FA3789"/>
    <w:rsid w:val="00FA37BE"/>
    <w:rsid w:val="00FA37FB"/>
    <w:rsid w:val="00FA3868"/>
    <w:rsid w:val="00FA38F4"/>
    <w:rsid w:val="00FA3A0D"/>
    <w:rsid w:val="00FA3A41"/>
    <w:rsid w:val="00FA3A4E"/>
    <w:rsid w:val="00FA3A72"/>
    <w:rsid w:val="00FA3B41"/>
    <w:rsid w:val="00FA3C82"/>
    <w:rsid w:val="00FA3D57"/>
    <w:rsid w:val="00FA3D9F"/>
    <w:rsid w:val="00FA3EA3"/>
    <w:rsid w:val="00FA3EAA"/>
    <w:rsid w:val="00FA3EC0"/>
    <w:rsid w:val="00FA3FDD"/>
    <w:rsid w:val="00FA4082"/>
    <w:rsid w:val="00FA4161"/>
    <w:rsid w:val="00FA42A0"/>
    <w:rsid w:val="00FA42CB"/>
    <w:rsid w:val="00FA4314"/>
    <w:rsid w:val="00FA4336"/>
    <w:rsid w:val="00FA4479"/>
    <w:rsid w:val="00FA44F3"/>
    <w:rsid w:val="00FA4536"/>
    <w:rsid w:val="00FA4546"/>
    <w:rsid w:val="00FA454B"/>
    <w:rsid w:val="00FA45F6"/>
    <w:rsid w:val="00FA46A7"/>
    <w:rsid w:val="00FA4726"/>
    <w:rsid w:val="00FA4750"/>
    <w:rsid w:val="00FA47FB"/>
    <w:rsid w:val="00FA4849"/>
    <w:rsid w:val="00FA489E"/>
    <w:rsid w:val="00FA48B7"/>
    <w:rsid w:val="00FA49A4"/>
    <w:rsid w:val="00FA4B98"/>
    <w:rsid w:val="00FA4BA2"/>
    <w:rsid w:val="00FA4E13"/>
    <w:rsid w:val="00FA4F09"/>
    <w:rsid w:val="00FA4FD9"/>
    <w:rsid w:val="00FA4FDF"/>
    <w:rsid w:val="00FA50FB"/>
    <w:rsid w:val="00FA5100"/>
    <w:rsid w:val="00FA51F2"/>
    <w:rsid w:val="00FA532B"/>
    <w:rsid w:val="00FA5400"/>
    <w:rsid w:val="00FA5402"/>
    <w:rsid w:val="00FA544A"/>
    <w:rsid w:val="00FA54A7"/>
    <w:rsid w:val="00FA5535"/>
    <w:rsid w:val="00FA5546"/>
    <w:rsid w:val="00FA5559"/>
    <w:rsid w:val="00FA55A8"/>
    <w:rsid w:val="00FA55CF"/>
    <w:rsid w:val="00FA56A5"/>
    <w:rsid w:val="00FA56CA"/>
    <w:rsid w:val="00FA56F9"/>
    <w:rsid w:val="00FA5751"/>
    <w:rsid w:val="00FA57E0"/>
    <w:rsid w:val="00FA581D"/>
    <w:rsid w:val="00FA5847"/>
    <w:rsid w:val="00FA58CA"/>
    <w:rsid w:val="00FA5A07"/>
    <w:rsid w:val="00FA5A82"/>
    <w:rsid w:val="00FA5AB1"/>
    <w:rsid w:val="00FA5AEA"/>
    <w:rsid w:val="00FA5B45"/>
    <w:rsid w:val="00FA5B71"/>
    <w:rsid w:val="00FA5D32"/>
    <w:rsid w:val="00FA5E46"/>
    <w:rsid w:val="00FA5EB6"/>
    <w:rsid w:val="00FA5F49"/>
    <w:rsid w:val="00FA5F4B"/>
    <w:rsid w:val="00FA5F9F"/>
    <w:rsid w:val="00FA604F"/>
    <w:rsid w:val="00FA60F4"/>
    <w:rsid w:val="00FA61D4"/>
    <w:rsid w:val="00FA6244"/>
    <w:rsid w:val="00FA6328"/>
    <w:rsid w:val="00FA6401"/>
    <w:rsid w:val="00FA6597"/>
    <w:rsid w:val="00FA662A"/>
    <w:rsid w:val="00FA667F"/>
    <w:rsid w:val="00FA67C9"/>
    <w:rsid w:val="00FA6822"/>
    <w:rsid w:val="00FA6827"/>
    <w:rsid w:val="00FA6951"/>
    <w:rsid w:val="00FA6A34"/>
    <w:rsid w:val="00FA6AA8"/>
    <w:rsid w:val="00FA6AF7"/>
    <w:rsid w:val="00FA6B9B"/>
    <w:rsid w:val="00FA6C32"/>
    <w:rsid w:val="00FA6D2B"/>
    <w:rsid w:val="00FA6D2E"/>
    <w:rsid w:val="00FA6DB7"/>
    <w:rsid w:val="00FA6DED"/>
    <w:rsid w:val="00FA6E16"/>
    <w:rsid w:val="00FA6F34"/>
    <w:rsid w:val="00FA6FDE"/>
    <w:rsid w:val="00FA7040"/>
    <w:rsid w:val="00FA705C"/>
    <w:rsid w:val="00FA7078"/>
    <w:rsid w:val="00FA7109"/>
    <w:rsid w:val="00FA713A"/>
    <w:rsid w:val="00FA714C"/>
    <w:rsid w:val="00FA72B9"/>
    <w:rsid w:val="00FA72F4"/>
    <w:rsid w:val="00FA7447"/>
    <w:rsid w:val="00FA7598"/>
    <w:rsid w:val="00FA75B1"/>
    <w:rsid w:val="00FA760B"/>
    <w:rsid w:val="00FA77B2"/>
    <w:rsid w:val="00FA77BB"/>
    <w:rsid w:val="00FA78C9"/>
    <w:rsid w:val="00FA78FA"/>
    <w:rsid w:val="00FA78FD"/>
    <w:rsid w:val="00FA79F5"/>
    <w:rsid w:val="00FA7B2C"/>
    <w:rsid w:val="00FA7DED"/>
    <w:rsid w:val="00FA7EFB"/>
    <w:rsid w:val="00FA7F12"/>
    <w:rsid w:val="00FA7FCE"/>
    <w:rsid w:val="00FA7FD5"/>
    <w:rsid w:val="00FB005A"/>
    <w:rsid w:val="00FB0096"/>
    <w:rsid w:val="00FB00D1"/>
    <w:rsid w:val="00FB0135"/>
    <w:rsid w:val="00FB01E5"/>
    <w:rsid w:val="00FB0215"/>
    <w:rsid w:val="00FB021F"/>
    <w:rsid w:val="00FB0239"/>
    <w:rsid w:val="00FB02A5"/>
    <w:rsid w:val="00FB031B"/>
    <w:rsid w:val="00FB0347"/>
    <w:rsid w:val="00FB041A"/>
    <w:rsid w:val="00FB043C"/>
    <w:rsid w:val="00FB055B"/>
    <w:rsid w:val="00FB0573"/>
    <w:rsid w:val="00FB0583"/>
    <w:rsid w:val="00FB0589"/>
    <w:rsid w:val="00FB05B9"/>
    <w:rsid w:val="00FB061D"/>
    <w:rsid w:val="00FB0636"/>
    <w:rsid w:val="00FB06F5"/>
    <w:rsid w:val="00FB06FB"/>
    <w:rsid w:val="00FB06FD"/>
    <w:rsid w:val="00FB073A"/>
    <w:rsid w:val="00FB076D"/>
    <w:rsid w:val="00FB07E2"/>
    <w:rsid w:val="00FB0848"/>
    <w:rsid w:val="00FB0A13"/>
    <w:rsid w:val="00FB0AB9"/>
    <w:rsid w:val="00FB0B64"/>
    <w:rsid w:val="00FB0B93"/>
    <w:rsid w:val="00FB0BB2"/>
    <w:rsid w:val="00FB0C9F"/>
    <w:rsid w:val="00FB0D13"/>
    <w:rsid w:val="00FB0D90"/>
    <w:rsid w:val="00FB0E06"/>
    <w:rsid w:val="00FB0E35"/>
    <w:rsid w:val="00FB0E8C"/>
    <w:rsid w:val="00FB0EFE"/>
    <w:rsid w:val="00FB0F09"/>
    <w:rsid w:val="00FB0F4B"/>
    <w:rsid w:val="00FB0F53"/>
    <w:rsid w:val="00FB1112"/>
    <w:rsid w:val="00FB113B"/>
    <w:rsid w:val="00FB1194"/>
    <w:rsid w:val="00FB121D"/>
    <w:rsid w:val="00FB12BA"/>
    <w:rsid w:val="00FB1305"/>
    <w:rsid w:val="00FB1566"/>
    <w:rsid w:val="00FB1651"/>
    <w:rsid w:val="00FB1683"/>
    <w:rsid w:val="00FB16A4"/>
    <w:rsid w:val="00FB16F6"/>
    <w:rsid w:val="00FB17CA"/>
    <w:rsid w:val="00FB1995"/>
    <w:rsid w:val="00FB19AB"/>
    <w:rsid w:val="00FB1A01"/>
    <w:rsid w:val="00FB1ACC"/>
    <w:rsid w:val="00FB1AF6"/>
    <w:rsid w:val="00FB1BFA"/>
    <w:rsid w:val="00FB1C79"/>
    <w:rsid w:val="00FB1CC9"/>
    <w:rsid w:val="00FB1CED"/>
    <w:rsid w:val="00FB1D8B"/>
    <w:rsid w:val="00FB1DBC"/>
    <w:rsid w:val="00FB1EE6"/>
    <w:rsid w:val="00FB2047"/>
    <w:rsid w:val="00FB2128"/>
    <w:rsid w:val="00FB220C"/>
    <w:rsid w:val="00FB2222"/>
    <w:rsid w:val="00FB22B3"/>
    <w:rsid w:val="00FB22E9"/>
    <w:rsid w:val="00FB2387"/>
    <w:rsid w:val="00FB23D4"/>
    <w:rsid w:val="00FB23D9"/>
    <w:rsid w:val="00FB2417"/>
    <w:rsid w:val="00FB246E"/>
    <w:rsid w:val="00FB247E"/>
    <w:rsid w:val="00FB2483"/>
    <w:rsid w:val="00FB2486"/>
    <w:rsid w:val="00FB24A5"/>
    <w:rsid w:val="00FB24C2"/>
    <w:rsid w:val="00FB2551"/>
    <w:rsid w:val="00FB256D"/>
    <w:rsid w:val="00FB2574"/>
    <w:rsid w:val="00FB25F9"/>
    <w:rsid w:val="00FB2619"/>
    <w:rsid w:val="00FB2656"/>
    <w:rsid w:val="00FB275C"/>
    <w:rsid w:val="00FB2766"/>
    <w:rsid w:val="00FB2876"/>
    <w:rsid w:val="00FB2A24"/>
    <w:rsid w:val="00FB2A35"/>
    <w:rsid w:val="00FB2B5C"/>
    <w:rsid w:val="00FB2B78"/>
    <w:rsid w:val="00FB2C41"/>
    <w:rsid w:val="00FB2C64"/>
    <w:rsid w:val="00FB2C8A"/>
    <w:rsid w:val="00FB2C8B"/>
    <w:rsid w:val="00FB2C8D"/>
    <w:rsid w:val="00FB2D84"/>
    <w:rsid w:val="00FB2D9A"/>
    <w:rsid w:val="00FB2D9E"/>
    <w:rsid w:val="00FB2F63"/>
    <w:rsid w:val="00FB2FC9"/>
    <w:rsid w:val="00FB30F1"/>
    <w:rsid w:val="00FB3208"/>
    <w:rsid w:val="00FB328C"/>
    <w:rsid w:val="00FB32EA"/>
    <w:rsid w:val="00FB345E"/>
    <w:rsid w:val="00FB3469"/>
    <w:rsid w:val="00FB3577"/>
    <w:rsid w:val="00FB362E"/>
    <w:rsid w:val="00FB36ED"/>
    <w:rsid w:val="00FB38DE"/>
    <w:rsid w:val="00FB390B"/>
    <w:rsid w:val="00FB3CAE"/>
    <w:rsid w:val="00FB3D5D"/>
    <w:rsid w:val="00FB3E5D"/>
    <w:rsid w:val="00FB3F46"/>
    <w:rsid w:val="00FB3FD8"/>
    <w:rsid w:val="00FB4062"/>
    <w:rsid w:val="00FB409A"/>
    <w:rsid w:val="00FB40B4"/>
    <w:rsid w:val="00FB4146"/>
    <w:rsid w:val="00FB41D9"/>
    <w:rsid w:val="00FB4245"/>
    <w:rsid w:val="00FB43CD"/>
    <w:rsid w:val="00FB442C"/>
    <w:rsid w:val="00FB4513"/>
    <w:rsid w:val="00FB4530"/>
    <w:rsid w:val="00FB4565"/>
    <w:rsid w:val="00FB4591"/>
    <w:rsid w:val="00FB45D7"/>
    <w:rsid w:val="00FB45E1"/>
    <w:rsid w:val="00FB463F"/>
    <w:rsid w:val="00FB4686"/>
    <w:rsid w:val="00FB468F"/>
    <w:rsid w:val="00FB46CE"/>
    <w:rsid w:val="00FB47DA"/>
    <w:rsid w:val="00FB47F9"/>
    <w:rsid w:val="00FB4840"/>
    <w:rsid w:val="00FB485F"/>
    <w:rsid w:val="00FB48D3"/>
    <w:rsid w:val="00FB48D5"/>
    <w:rsid w:val="00FB4977"/>
    <w:rsid w:val="00FB4A59"/>
    <w:rsid w:val="00FB4A99"/>
    <w:rsid w:val="00FB4B71"/>
    <w:rsid w:val="00FB4C08"/>
    <w:rsid w:val="00FB4C28"/>
    <w:rsid w:val="00FB4CBB"/>
    <w:rsid w:val="00FB4D3A"/>
    <w:rsid w:val="00FB4FF0"/>
    <w:rsid w:val="00FB5105"/>
    <w:rsid w:val="00FB5344"/>
    <w:rsid w:val="00FB560C"/>
    <w:rsid w:val="00FB5620"/>
    <w:rsid w:val="00FB5648"/>
    <w:rsid w:val="00FB56F0"/>
    <w:rsid w:val="00FB5716"/>
    <w:rsid w:val="00FB574C"/>
    <w:rsid w:val="00FB57D6"/>
    <w:rsid w:val="00FB582C"/>
    <w:rsid w:val="00FB59B0"/>
    <w:rsid w:val="00FB59FD"/>
    <w:rsid w:val="00FB5A88"/>
    <w:rsid w:val="00FB5AB5"/>
    <w:rsid w:val="00FB5B6E"/>
    <w:rsid w:val="00FB5B83"/>
    <w:rsid w:val="00FB5C5F"/>
    <w:rsid w:val="00FB5D94"/>
    <w:rsid w:val="00FB5EC8"/>
    <w:rsid w:val="00FB5F84"/>
    <w:rsid w:val="00FB5FCD"/>
    <w:rsid w:val="00FB6247"/>
    <w:rsid w:val="00FB62A5"/>
    <w:rsid w:val="00FB62A7"/>
    <w:rsid w:val="00FB6328"/>
    <w:rsid w:val="00FB6333"/>
    <w:rsid w:val="00FB6391"/>
    <w:rsid w:val="00FB6476"/>
    <w:rsid w:val="00FB651A"/>
    <w:rsid w:val="00FB6566"/>
    <w:rsid w:val="00FB66EF"/>
    <w:rsid w:val="00FB66F9"/>
    <w:rsid w:val="00FB6784"/>
    <w:rsid w:val="00FB67EA"/>
    <w:rsid w:val="00FB683D"/>
    <w:rsid w:val="00FB6A9A"/>
    <w:rsid w:val="00FB6B4E"/>
    <w:rsid w:val="00FB6BC5"/>
    <w:rsid w:val="00FB6DF9"/>
    <w:rsid w:val="00FB6E1E"/>
    <w:rsid w:val="00FB6F34"/>
    <w:rsid w:val="00FB6F81"/>
    <w:rsid w:val="00FB6FAF"/>
    <w:rsid w:val="00FB704C"/>
    <w:rsid w:val="00FB706E"/>
    <w:rsid w:val="00FB71F9"/>
    <w:rsid w:val="00FB7209"/>
    <w:rsid w:val="00FB72FC"/>
    <w:rsid w:val="00FB7465"/>
    <w:rsid w:val="00FB770D"/>
    <w:rsid w:val="00FB77F8"/>
    <w:rsid w:val="00FB78B5"/>
    <w:rsid w:val="00FB78C6"/>
    <w:rsid w:val="00FB7996"/>
    <w:rsid w:val="00FB7A01"/>
    <w:rsid w:val="00FB7A10"/>
    <w:rsid w:val="00FB7A1E"/>
    <w:rsid w:val="00FB7A3F"/>
    <w:rsid w:val="00FB7A8C"/>
    <w:rsid w:val="00FB7D9B"/>
    <w:rsid w:val="00FB7DBC"/>
    <w:rsid w:val="00FB7ED5"/>
    <w:rsid w:val="00FB7EED"/>
    <w:rsid w:val="00FB7F59"/>
    <w:rsid w:val="00FB7F84"/>
    <w:rsid w:val="00FC0166"/>
    <w:rsid w:val="00FC01C4"/>
    <w:rsid w:val="00FC026E"/>
    <w:rsid w:val="00FC0367"/>
    <w:rsid w:val="00FC03E7"/>
    <w:rsid w:val="00FC0454"/>
    <w:rsid w:val="00FC05E3"/>
    <w:rsid w:val="00FC05F5"/>
    <w:rsid w:val="00FC08D4"/>
    <w:rsid w:val="00FC0AF6"/>
    <w:rsid w:val="00FC0C34"/>
    <w:rsid w:val="00FC0C50"/>
    <w:rsid w:val="00FC0CB7"/>
    <w:rsid w:val="00FC0CDB"/>
    <w:rsid w:val="00FC0D37"/>
    <w:rsid w:val="00FC0D79"/>
    <w:rsid w:val="00FC0E27"/>
    <w:rsid w:val="00FC0F1F"/>
    <w:rsid w:val="00FC0F29"/>
    <w:rsid w:val="00FC0FFC"/>
    <w:rsid w:val="00FC1132"/>
    <w:rsid w:val="00FC1141"/>
    <w:rsid w:val="00FC12D6"/>
    <w:rsid w:val="00FC1313"/>
    <w:rsid w:val="00FC1431"/>
    <w:rsid w:val="00FC1460"/>
    <w:rsid w:val="00FC1558"/>
    <w:rsid w:val="00FC16F1"/>
    <w:rsid w:val="00FC17EA"/>
    <w:rsid w:val="00FC183C"/>
    <w:rsid w:val="00FC1840"/>
    <w:rsid w:val="00FC18ED"/>
    <w:rsid w:val="00FC18FB"/>
    <w:rsid w:val="00FC192E"/>
    <w:rsid w:val="00FC19FF"/>
    <w:rsid w:val="00FC1A5B"/>
    <w:rsid w:val="00FC1A70"/>
    <w:rsid w:val="00FC1A8B"/>
    <w:rsid w:val="00FC1B08"/>
    <w:rsid w:val="00FC1B85"/>
    <w:rsid w:val="00FC1BB7"/>
    <w:rsid w:val="00FC1BDB"/>
    <w:rsid w:val="00FC1C05"/>
    <w:rsid w:val="00FC1C62"/>
    <w:rsid w:val="00FC1D07"/>
    <w:rsid w:val="00FC1D38"/>
    <w:rsid w:val="00FC1D53"/>
    <w:rsid w:val="00FC1DB2"/>
    <w:rsid w:val="00FC1DCC"/>
    <w:rsid w:val="00FC1F3F"/>
    <w:rsid w:val="00FC2032"/>
    <w:rsid w:val="00FC206B"/>
    <w:rsid w:val="00FC20C0"/>
    <w:rsid w:val="00FC215B"/>
    <w:rsid w:val="00FC21DD"/>
    <w:rsid w:val="00FC2208"/>
    <w:rsid w:val="00FC2226"/>
    <w:rsid w:val="00FC2242"/>
    <w:rsid w:val="00FC225B"/>
    <w:rsid w:val="00FC229A"/>
    <w:rsid w:val="00FC22FA"/>
    <w:rsid w:val="00FC2377"/>
    <w:rsid w:val="00FC23BE"/>
    <w:rsid w:val="00FC23D6"/>
    <w:rsid w:val="00FC2472"/>
    <w:rsid w:val="00FC2493"/>
    <w:rsid w:val="00FC24E1"/>
    <w:rsid w:val="00FC25BA"/>
    <w:rsid w:val="00FC25C3"/>
    <w:rsid w:val="00FC2661"/>
    <w:rsid w:val="00FC26B9"/>
    <w:rsid w:val="00FC26FA"/>
    <w:rsid w:val="00FC2766"/>
    <w:rsid w:val="00FC27BD"/>
    <w:rsid w:val="00FC27C3"/>
    <w:rsid w:val="00FC282D"/>
    <w:rsid w:val="00FC28AD"/>
    <w:rsid w:val="00FC299C"/>
    <w:rsid w:val="00FC2AA5"/>
    <w:rsid w:val="00FC2AFC"/>
    <w:rsid w:val="00FC2AFF"/>
    <w:rsid w:val="00FC2D46"/>
    <w:rsid w:val="00FC2DD1"/>
    <w:rsid w:val="00FC2E31"/>
    <w:rsid w:val="00FC2FDC"/>
    <w:rsid w:val="00FC3008"/>
    <w:rsid w:val="00FC30E0"/>
    <w:rsid w:val="00FC31F5"/>
    <w:rsid w:val="00FC3234"/>
    <w:rsid w:val="00FC33BA"/>
    <w:rsid w:val="00FC34DD"/>
    <w:rsid w:val="00FC3511"/>
    <w:rsid w:val="00FC354C"/>
    <w:rsid w:val="00FC356A"/>
    <w:rsid w:val="00FC3590"/>
    <w:rsid w:val="00FC35EC"/>
    <w:rsid w:val="00FC3638"/>
    <w:rsid w:val="00FC379E"/>
    <w:rsid w:val="00FC37BA"/>
    <w:rsid w:val="00FC37BF"/>
    <w:rsid w:val="00FC3902"/>
    <w:rsid w:val="00FC3931"/>
    <w:rsid w:val="00FC3980"/>
    <w:rsid w:val="00FC39CC"/>
    <w:rsid w:val="00FC3B44"/>
    <w:rsid w:val="00FC3BE4"/>
    <w:rsid w:val="00FC3C01"/>
    <w:rsid w:val="00FC3DF1"/>
    <w:rsid w:val="00FC3E73"/>
    <w:rsid w:val="00FC3EBE"/>
    <w:rsid w:val="00FC4110"/>
    <w:rsid w:val="00FC4181"/>
    <w:rsid w:val="00FC4182"/>
    <w:rsid w:val="00FC418E"/>
    <w:rsid w:val="00FC43E4"/>
    <w:rsid w:val="00FC43F8"/>
    <w:rsid w:val="00FC4437"/>
    <w:rsid w:val="00FC4472"/>
    <w:rsid w:val="00FC4572"/>
    <w:rsid w:val="00FC45F5"/>
    <w:rsid w:val="00FC4620"/>
    <w:rsid w:val="00FC4650"/>
    <w:rsid w:val="00FC467F"/>
    <w:rsid w:val="00FC46F8"/>
    <w:rsid w:val="00FC4733"/>
    <w:rsid w:val="00FC483B"/>
    <w:rsid w:val="00FC4877"/>
    <w:rsid w:val="00FC488F"/>
    <w:rsid w:val="00FC49A9"/>
    <w:rsid w:val="00FC4A4A"/>
    <w:rsid w:val="00FC4A86"/>
    <w:rsid w:val="00FC4B1F"/>
    <w:rsid w:val="00FC4B25"/>
    <w:rsid w:val="00FC4B8F"/>
    <w:rsid w:val="00FC4BBC"/>
    <w:rsid w:val="00FC4BE5"/>
    <w:rsid w:val="00FC4C45"/>
    <w:rsid w:val="00FC4D0E"/>
    <w:rsid w:val="00FC4D21"/>
    <w:rsid w:val="00FC4D66"/>
    <w:rsid w:val="00FC4D6B"/>
    <w:rsid w:val="00FC4D77"/>
    <w:rsid w:val="00FC4E57"/>
    <w:rsid w:val="00FC4EAD"/>
    <w:rsid w:val="00FC4EF3"/>
    <w:rsid w:val="00FC5008"/>
    <w:rsid w:val="00FC5115"/>
    <w:rsid w:val="00FC5117"/>
    <w:rsid w:val="00FC511F"/>
    <w:rsid w:val="00FC5397"/>
    <w:rsid w:val="00FC53F7"/>
    <w:rsid w:val="00FC55A0"/>
    <w:rsid w:val="00FC55E9"/>
    <w:rsid w:val="00FC57D5"/>
    <w:rsid w:val="00FC5852"/>
    <w:rsid w:val="00FC591A"/>
    <w:rsid w:val="00FC5939"/>
    <w:rsid w:val="00FC594B"/>
    <w:rsid w:val="00FC597F"/>
    <w:rsid w:val="00FC59EC"/>
    <w:rsid w:val="00FC5A36"/>
    <w:rsid w:val="00FC5A91"/>
    <w:rsid w:val="00FC5B23"/>
    <w:rsid w:val="00FC5BB3"/>
    <w:rsid w:val="00FC5D6C"/>
    <w:rsid w:val="00FC5DEF"/>
    <w:rsid w:val="00FC5E1E"/>
    <w:rsid w:val="00FC5EC9"/>
    <w:rsid w:val="00FC5FD7"/>
    <w:rsid w:val="00FC60E5"/>
    <w:rsid w:val="00FC6170"/>
    <w:rsid w:val="00FC61E6"/>
    <w:rsid w:val="00FC63BA"/>
    <w:rsid w:val="00FC64B5"/>
    <w:rsid w:val="00FC64CE"/>
    <w:rsid w:val="00FC64F4"/>
    <w:rsid w:val="00FC64F5"/>
    <w:rsid w:val="00FC64FE"/>
    <w:rsid w:val="00FC6519"/>
    <w:rsid w:val="00FC666D"/>
    <w:rsid w:val="00FC66A4"/>
    <w:rsid w:val="00FC66AE"/>
    <w:rsid w:val="00FC66BD"/>
    <w:rsid w:val="00FC66F6"/>
    <w:rsid w:val="00FC66F8"/>
    <w:rsid w:val="00FC677F"/>
    <w:rsid w:val="00FC67D8"/>
    <w:rsid w:val="00FC683A"/>
    <w:rsid w:val="00FC6BA1"/>
    <w:rsid w:val="00FC6CD3"/>
    <w:rsid w:val="00FC6D94"/>
    <w:rsid w:val="00FC6DAA"/>
    <w:rsid w:val="00FC6DAD"/>
    <w:rsid w:val="00FC6DDC"/>
    <w:rsid w:val="00FC6EC8"/>
    <w:rsid w:val="00FC6F79"/>
    <w:rsid w:val="00FC7073"/>
    <w:rsid w:val="00FC7096"/>
    <w:rsid w:val="00FC70CA"/>
    <w:rsid w:val="00FC70F6"/>
    <w:rsid w:val="00FC7223"/>
    <w:rsid w:val="00FC7227"/>
    <w:rsid w:val="00FC743B"/>
    <w:rsid w:val="00FC748D"/>
    <w:rsid w:val="00FC76A7"/>
    <w:rsid w:val="00FC76D7"/>
    <w:rsid w:val="00FC76F7"/>
    <w:rsid w:val="00FC78F8"/>
    <w:rsid w:val="00FC792F"/>
    <w:rsid w:val="00FC797F"/>
    <w:rsid w:val="00FC799C"/>
    <w:rsid w:val="00FC7A36"/>
    <w:rsid w:val="00FC7A65"/>
    <w:rsid w:val="00FC7A8A"/>
    <w:rsid w:val="00FC7ABF"/>
    <w:rsid w:val="00FC7BBC"/>
    <w:rsid w:val="00FC7C1D"/>
    <w:rsid w:val="00FC7CBF"/>
    <w:rsid w:val="00FC7CEC"/>
    <w:rsid w:val="00FC7D11"/>
    <w:rsid w:val="00FC7D15"/>
    <w:rsid w:val="00FC7D3A"/>
    <w:rsid w:val="00FC7DFB"/>
    <w:rsid w:val="00FC7EFC"/>
    <w:rsid w:val="00FD0003"/>
    <w:rsid w:val="00FD005F"/>
    <w:rsid w:val="00FD0089"/>
    <w:rsid w:val="00FD0097"/>
    <w:rsid w:val="00FD00DE"/>
    <w:rsid w:val="00FD018D"/>
    <w:rsid w:val="00FD02B1"/>
    <w:rsid w:val="00FD030E"/>
    <w:rsid w:val="00FD04CA"/>
    <w:rsid w:val="00FD0502"/>
    <w:rsid w:val="00FD0660"/>
    <w:rsid w:val="00FD0714"/>
    <w:rsid w:val="00FD07F2"/>
    <w:rsid w:val="00FD0820"/>
    <w:rsid w:val="00FD096B"/>
    <w:rsid w:val="00FD09C8"/>
    <w:rsid w:val="00FD0A30"/>
    <w:rsid w:val="00FD0BDA"/>
    <w:rsid w:val="00FD0CDD"/>
    <w:rsid w:val="00FD0CDE"/>
    <w:rsid w:val="00FD0D63"/>
    <w:rsid w:val="00FD0E13"/>
    <w:rsid w:val="00FD0E2D"/>
    <w:rsid w:val="00FD0E2E"/>
    <w:rsid w:val="00FD0E6A"/>
    <w:rsid w:val="00FD0E76"/>
    <w:rsid w:val="00FD0FDA"/>
    <w:rsid w:val="00FD1023"/>
    <w:rsid w:val="00FD1060"/>
    <w:rsid w:val="00FD1168"/>
    <w:rsid w:val="00FD1211"/>
    <w:rsid w:val="00FD1237"/>
    <w:rsid w:val="00FD128A"/>
    <w:rsid w:val="00FD12A7"/>
    <w:rsid w:val="00FD12AC"/>
    <w:rsid w:val="00FD1399"/>
    <w:rsid w:val="00FD13ED"/>
    <w:rsid w:val="00FD147E"/>
    <w:rsid w:val="00FD1482"/>
    <w:rsid w:val="00FD1503"/>
    <w:rsid w:val="00FD1543"/>
    <w:rsid w:val="00FD1638"/>
    <w:rsid w:val="00FD17DB"/>
    <w:rsid w:val="00FD17FA"/>
    <w:rsid w:val="00FD181C"/>
    <w:rsid w:val="00FD184E"/>
    <w:rsid w:val="00FD1931"/>
    <w:rsid w:val="00FD1A44"/>
    <w:rsid w:val="00FD1B18"/>
    <w:rsid w:val="00FD1B24"/>
    <w:rsid w:val="00FD1B73"/>
    <w:rsid w:val="00FD1BDD"/>
    <w:rsid w:val="00FD1C5C"/>
    <w:rsid w:val="00FD1C65"/>
    <w:rsid w:val="00FD1C82"/>
    <w:rsid w:val="00FD1C9B"/>
    <w:rsid w:val="00FD1D57"/>
    <w:rsid w:val="00FD1D68"/>
    <w:rsid w:val="00FD1F74"/>
    <w:rsid w:val="00FD1F75"/>
    <w:rsid w:val="00FD1F9E"/>
    <w:rsid w:val="00FD1FCE"/>
    <w:rsid w:val="00FD202D"/>
    <w:rsid w:val="00FD20CD"/>
    <w:rsid w:val="00FD2121"/>
    <w:rsid w:val="00FD21D0"/>
    <w:rsid w:val="00FD23B0"/>
    <w:rsid w:val="00FD23C3"/>
    <w:rsid w:val="00FD23DD"/>
    <w:rsid w:val="00FD2580"/>
    <w:rsid w:val="00FD25AA"/>
    <w:rsid w:val="00FD25C4"/>
    <w:rsid w:val="00FD25CB"/>
    <w:rsid w:val="00FD2667"/>
    <w:rsid w:val="00FD26CA"/>
    <w:rsid w:val="00FD272E"/>
    <w:rsid w:val="00FD2904"/>
    <w:rsid w:val="00FD2993"/>
    <w:rsid w:val="00FD29C4"/>
    <w:rsid w:val="00FD2A08"/>
    <w:rsid w:val="00FD2A43"/>
    <w:rsid w:val="00FD2A95"/>
    <w:rsid w:val="00FD2B23"/>
    <w:rsid w:val="00FD2B79"/>
    <w:rsid w:val="00FD2B81"/>
    <w:rsid w:val="00FD2B96"/>
    <w:rsid w:val="00FD2BB4"/>
    <w:rsid w:val="00FD2CCF"/>
    <w:rsid w:val="00FD2D2B"/>
    <w:rsid w:val="00FD2D35"/>
    <w:rsid w:val="00FD2D60"/>
    <w:rsid w:val="00FD2DBE"/>
    <w:rsid w:val="00FD2E1F"/>
    <w:rsid w:val="00FD2E84"/>
    <w:rsid w:val="00FD2F53"/>
    <w:rsid w:val="00FD2F63"/>
    <w:rsid w:val="00FD30F2"/>
    <w:rsid w:val="00FD3178"/>
    <w:rsid w:val="00FD320C"/>
    <w:rsid w:val="00FD3262"/>
    <w:rsid w:val="00FD33BD"/>
    <w:rsid w:val="00FD3432"/>
    <w:rsid w:val="00FD398D"/>
    <w:rsid w:val="00FD39CE"/>
    <w:rsid w:val="00FD3A41"/>
    <w:rsid w:val="00FD3A72"/>
    <w:rsid w:val="00FD3A9C"/>
    <w:rsid w:val="00FD3C3D"/>
    <w:rsid w:val="00FD3D11"/>
    <w:rsid w:val="00FD3DC9"/>
    <w:rsid w:val="00FD3ED1"/>
    <w:rsid w:val="00FD3F9F"/>
    <w:rsid w:val="00FD3FF5"/>
    <w:rsid w:val="00FD3FFF"/>
    <w:rsid w:val="00FD4056"/>
    <w:rsid w:val="00FD4144"/>
    <w:rsid w:val="00FD4163"/>
    <w:rsid w:val="00FD4212"/>
    <w:rsid w:val="00FD421E"/>
    <w:rsid w:val="00FD430F"/>
    <w:rsid w:val="00FD43C9"/>
    <w:rsid w:val="00FD43F7"/>
    <w:rsid w:val="00FD4464"/>
    <w:rsid w:val="00FD45BC"/>
    <w:rsid w:val="00FD45CE"/>
    <w:rsid w:val="00FD46DE"/>
    <w:rsid w:val="00FD471B"/>
    <w:rsid w:val="00FD4736"/>
    <w:rsid w:val="00FD4804"/>
    <w:rsid w:val="00FD4909"/>
    <w:rsid w:val="00FD4993"/>
    <w:rsid w:val="00FD4A57"/>
    <w:rsid w:val="00FD4B12"/>
    <w:rsid w:val="00FD4B1D"/>
    <w:rsid w:val="00FD4C7F"/>
    <w:rsid w:val="00FD4CE9"/>
    <w:rsid w:val="00FD4D74"/>
    <w:rsid w:val="00FD4D9D"/>
    <w:rsid w:val="00FD4DBE"/>
    <w:rsid w:val="00FD4DFE"/>
    <w:rsid w:val="00FD4E3F"/>
    <w:rsid w:val="00FD4EC8"/>
    <w:rsid w:val="00FD4FD9"/>
    <w:rsid w:val="00FD50B9"/>
    <w:rsid w:val="00FD5117"/>
    <w:rsid w:val="00FD5248"/>
    <w:rsid w:val="00FD527C"/>
    <w:rsid w:val="00FD536C"/>
    <w:rsid w:val="00FD537F"/>
    <w:rsid w:val="00FD5426"/>
    <w:rsid w:val="00FD5429"/>
    <w:rsid w:val="00FD543A"/>
    <w:rsid w:val="00FD548A"/>
    <w:rsid w:val="00FD54D7"/>
    <w:rsid w:val="00FD557B"/>
    <w:rsid w:val="00FD57AE"/>
    <w:rsid w:val="00FD584C"/>
    <w:rsid w:val="00FD589C"/>
    <w:rsid w:val="00FD58DB"/>
    <w:rsid w:val="00FD595D"/>
    <w:rsid w:val="00FD5995"/>
    <w:rsid w:val="00FD59BF"/>
    <w:rsid w:val="00FD5A49"/>
    <w:rsid w:val="00FD5B7C"/>
    <w:rsid w:val="00FD5C26"/>
    <w:rsid w:val="00FD5C65"/>
    <w:rsid w:val="00FD5CAC"/>
    <w:rsid w:val="00FD5D2D"/>
    <w:rsid w:val="00FD5D3B"/>
    <w:rsid w:val="00FD5D92"/>
    <w:rsid w:val="00FD5E5D"/>
    <w:rsid w:val="00FD5E83"/>
    <w:rsid w:val="00FD5F7F"/>
    <w:rsid w:val="00FD5FEF"/>
    <w:rsid w:val="00FD6083"/>
    <w:rsid w:val="00FD60AD"/>
    <w:rsid w:val="00FD60AF"/>
    <w:rsid w:val="00FD60EF"/>
    <w:rsid w:val="00FD63E2"/>
    <w:rsid w:val="00FD655A"/>
    <w:rsid w:val="00FD680B"/>
    <w:rsid w:val="00FD682F"/>
    <w:rsid w:val="00FD68A6"/>
    <w:rsid w:val="00FD6906"/>
    <w:rsid w:val="00FD6956"/>
    <w:rsid w:val="00FD69EE"/>
    <w:rsid w:val="00FD6A8C"/>
    <w:rsid w:val="00FD6B10"/>
    <w:rsid w:val="00FD6C6B"/>
    <w:rsid w:val="00FD6D66"/>
    <w:rsid w:val="00FD6E4A"/>
    <w:rsid w:val="00FD6E97"/>
    <w:rsid w:val="00FD6F50"/>
    <w:rsid w:val="00FD6F5C"/>
    <w:rsid w:val="00FD703E"/>
    <w:rsid w:val="00FD70B0"/>
    <w:rsid w:val="00FD719C"/>
    <w:rsid w:val="00FD724D"/>
    <w:rsid w:val="00FD7269"/>
    <w:rsid w:val="00FD72C9"/>
    <w:rsid w:val="00FD72FD"/>
    <w:rsid w:val="00FD73DE"/>
    <w:rsid w:val="00FD7448"/>
    <w:rsid w:val="00FD7461"/>
    <w:rsid w:val="00FD748B"/>
    <w:rsid w:val="00FD74B4"/>
    <w:rsid w:val="00FD74C4"/>
    <w:rsid w:val="00FD75E1"/>
    <w:rsid w:val="00FD764F"/>
    <w:rsid w:val="00FD768C"/>
    <w:rsid w:val="00FD76A3"/>
    <w:rsid w:val="00FD7714"/>
    <w:rsid w:val="00FD7730"/>
    <w:rsid w:val="00FD777A"/>
    <w:rsid w:val="00FD787C"/>
    <w:rsid w:val="00FD79DC"/>
    <w:rsid w:val="00FD7AC2"/>
    <w:rsid w:val="00FD7AC5"/>
    <w:rsid w:val="00FD7ACB"/>
    <w:rsid w:val="00FD7AEB"/>
    <w:rsid w:val="00FD7B8E"/>
    <w:rsid w:val="00FD7C13"/>
    <w:rsid w:val="00FD7D88"/>
    <w:rsid w:val="00FD7E10"/>
    <w:rsid w:val="00FD7E21"/>
    <w:rsid w:val="00FD7E48"/>
    <w:rsid w:val="00FD7E83"/>
    <w:rsid w:val="00FD7EFA"/>
    <w:rsid w:val="00FD7F38"/>
    <w:rsid w:val="00FD7FC4"/>
    <w:rsid w:val="00FE004D"/>
    <w:rsid w:val="00FE0083"/>
    <w:rsid w:val="00FE02B1"/>
    <w:rsid w:val="00FE02B7"/>
    <w:rsid w:val="00FE0424"/>
    <w:rsid w:val="00FE0545"/>
    <w:rsid w:val="00FE055E"/>
    <w:rsid w:val="00FE05D0"/>
    <w:rsid w:val="00FE0932"/>
    <w:rsid w:val="00FE0959"/>
    <w:rsid w:val="00FE0989"/>
    <w:rsid w:val="00FE0A1D"/>
    <w:rsid w:val="00FE0A2A"/>
    <w:rsid w:val="00FE0AE4"/>
    <w:rsid w:val="00FE0B78"/>
    <w:rsid w:val="00FE0B7A"/>
    <w:rsid w:val="00FE0DC2"/>
    <w:rsid w:val="00FE0DD9"/>
    <w:rsid w:val="00FE0DF3"/>
    <w:rsid w:val="00FE0E57"/>
    <w:rsid w:val="00FE0E60"/>
    <w:rsid w:val="00FE0F58"/>
    <w:rsid w:val="00FE1075"/>
    <w:rsid w:val="00FE10A9"/>
    <w:rsid w:val="00FE11F8"/>
    <w:rsid w:val="00FE123A"/>
    <w:rsid w:val="00FE128F"/>
    <w:rsid w:val="00FE130E"/>
    <w:rsid w:val="00FE137F"/>
    <w:rsid w:val="00FE1385"/>
    <w:rsid w:val="00FE13FF"/>
    <w:rsid w:val="00FE1409"/>
    <w:rsid w:val="00FE1439"/>
    <w:rsid w:val="00FE1456"/>
    <w:rsid w:val="00FE14D0"/>
    <w:rsid w:val="00FE1506"/>
    <w:rsid w:val="00FE151B"/>
    <w:rsid w:val="00FE156F"/>
    <w:rsid w:val="00FE15C5"/>
    <w:rsid w:val="00FE1681"/>
    <w:rsid w:val="00FE16D9"/>
    <w:rsid w:val="00FE17D0"/>
    <w:rsid w:val="00FE1908"/>
    <w:rsid w:val="00FE190A"/>
    <w:rsid w:val="00FE193C"/>
    <w:rsid w:val="00FE195D"/>
    <w:rsid w:val="00FE1981"/>
    <w:rsid w:val="00FE1988"/>
    <w:rsid w:val="00FE198C"/>
    <w:rsid w:val="00FE19A7"/>
    <w:rsid w:val="00FE1A64"/>
    <w:rsid w:val="00FE1AE0"/>
    <w:rsid w:val="00FE1AFC"/>
    <w:rsid w:val="00FE1C38"/>
    <w:rsid w:val="00FE1C73"/>
    <w:rsid w:val="00FE1CAE"/>
    <w:rsid w:val="00FE1D57"/>
    <w:rsid w:val="00FE1E02"/>
    <w:rsid w:val="00FE1E82"/>
    <w:rsid w:val="00FE1F6E"/>
    <w:rsid w:val="00FE1FC9"/>
    <w:rsid w:val="00FE2007"/>
    <w:rsid w:val="00FE2094"/>
    <w:rsid w:val="00FE212F"/>
    <w:rsid w:val="00FE221D"/>
    <w:rsid w:val="00FE22CB"/>
    <w:rsid w:val="00FE23A7"/>
    <w:rsid w:val="00FE23B1"/>
    <w:rsid w:val="00FE23EE"/>
    <w:rsid w:val="00FE2515"/>
    <w:rsid w:val="00FE2652"/>
    <w:rsid w:val="00FE269C"/>
    <w:rsid w:val="00FE26B4"/>
    <w:rsid w:val="00FE26C6"/>
    <w:rsid w:val="00FE26D8"/>
    <w:rsid w:val="00FE2732"/>
    <w:rsid w:val="00FE273B"/>
    <w:rsid w:val="00FE27CC"/>
    <w:rsid w:val="00FE28C0"/>
    <w:rsid w:val="00FE29D8"/>
    <w:rsid w:val="00FE29E6"/>
    <w:rsid w:val="00FE2A78"/>
    <w:rsid w:val="00FE2A97"/>
    <w:rsid w:val="00FE2B40"/>
    <w:rsid w:val="00FE2C94"/>
    <w:rsid w:val="00FE2CF1"/>
    <w:rsid w:val="00FE2D43"/>
    <w:rsid w:val="00FE2DE6"/>
    <w:rsid w:val="00FE2DF5"/>
    <w:rsid w:val="00FE2E2F"/>
    <w:rsid w:val="00FE2E7E"/>
    <w:rsid w:val="00FE2EF3"/>
    <w:rsid w:val="00FE2F0D"/>
    <w:rsid w:val="00FE3044"/>
    <w:rsid w:val="00FE307F"/>
    <w:rsid w:val="00FE3087"/>
    <w:rsid w:val="00FE3143"/>
    <w:rsid w:val="00FE3145"/>
    <w:rsid w:val="00FE31C9"/>
    <w:rsid w:val="00FE31DB"/>
    <w:rsid w:val="00FE3261"/>
    <w:rsid w:val="00FE3314"/>
    <w:rsid w:val="00FE33FF"/>
    <w:rsid w:val="00FE34AD"/>
    <w:rsid w:val="00FE34EB"/>
    <w:rsid w:val="00FE34FE"/>
    <w:rsid w:val="00FE3532"/>
    <w:rsid w:val="00FE3636"/>
    <w:rsid w:val="00FE3717"/>
    <w:rsid w:val="00FE3723"/>
    <w:rsid w:val="00FE390F"/>
    <w:rsid w:val="00FE393D"/>
    <w:rsid w:val="00FE395D"/>
    <w:rsid w:val="00FE3B6D"/>
    <w:rsid w:val="00FE3BBD"/>
    <w:rsid w:val="00FE3BDC"/>
    <w:rsid w:val="00FE3C41"/>
    <w:rsid w:val="00FE3C5B"/>
    <w:rsid w:val="00FE3CB7"/>
    <w:rsid w:val="00FE3D2D"/>
    <w:rsid w:val="00FE3E8E"/>
    <w:rsid w:val="00FE3EE6"/>
    <w:rsid w:val="00FE3EE9"/>
    <w:rsid w:val="00FE3FEF"/>
    <w:rsid w:val="00FE4041"/>
    <w:rsid w:val="00FE41C0"/>
    <w:rsid w:val="00FE42C3"/>
    <w:rsid w:val="00FE4310"/>
    <w:rsid w:val="00FE4370"/>
    <w:rsid w:val="00FE438A"/>
    <w:rsid w:val="00FE43A8"/>
    <w:rsid w:val="00FE43C2"/>
    <w:rsid w:val="00FE453A"/>
    <w:rsid w:val="00FE466D"/>
    <w:rsid w:val="00FE470C"/>
    <w:rsid w:val="00FE474B"/>
    <w:rsid w:val="00FE47B6"/>
    <w:rsid w:val="00FE48D8"/>
    <w:rsid w:val="00FE4939"/>
    <w:rsid w:val="00FE4A04"/>
    <w:rsid w:val="00FE4AA4"/>
    <w:rsid w:val="00FE4AB8"/>
    <w:rsid w:val="00FE4AB9"/>
    <w:rsid w:val="00FE4AD7"/>
    <w:rsid w:val="00FE4C15"/>
    <w:rsid w:val="00FE4D10"/>
    <w:rsid w:val="00FE4D1C"/>
    <w:rsid w:val="00FE4E23"/>
    <w:rsid w:val="00FE4E31"/>
    <w:rsid w:val="00FE4E6A"/>
    <w:rsid w:val="00FE4F1D"/>
    <w:rsid w:val="00FE4FE3"/>
    <w:rsid w:val="00FE50DB"/>
    <w:rsid w:val="00FE5177"/>
    <w:rsid w:val="00FE5290"/>
    <w:rsid w:val="00FE55B0"/>
    <w:rsid w:val="00FE55F8"/>
    <w:rsid w:val="00FE56BD"/>
    <w:rsid w:val="00FE571F"/>
    <w:rsid w:val="00FE5773"/>
    <w:rsid w:val="00FE57F5"/>
    <w:rsid w:val="00FE58E7"/>
    <w:rsid w:val="00FE59B8"/>
    <w:rsid w:val="00FE5B4C"/>
    <w:rsid w:val="00FE5BEC"/>
    <w:rsid w:val="00FE5C91"/>
    <w:rsid w:val="00FE5DFC"/>
    <w:rsid w:val="00FE5E00"/>
    <w:rsid w:val="00FE603E"/>
    <w:rsid w:val="00FE616E"/>
    <w:rsid w:val="00FE61C0"/>
    <w:rsid w:val="00FE61E8"/>
    <w:rsid w:val="00FE61F2"/>
    <w:rsid w:val="00FE6280"/>
    <w:rsid w:val="00FE639D"/>
    <w:rsid w:val="00FE63AB"/>
    <w:rsid w:val="00FE6429"/>
    <w:rsid w:val="00FE6515"/>
    <w:rsid w:val="00FE6577"/>
    <w:rsid w:val="00FE669B"/>
    <w:rsid w:val="00FE6818"/>
    <w:rsid w:val="00FE6A1A"/>
    <w:rsid w:val="00FE6A40"/>
    <w:rsid w:val="00FE6B4E"/>
    <w:rsid w:val="00FE6BAC"/>
    <w:rsid w:val="00FE6C5A"/>
    <w:rsid w:val="00FE6C8A"/>
    <w:rsid w:val="00FE6CC9"/>
    <w:rsid w:val="00FE6D3D"/>
    <w:rsid w:val="00FE6DDD"/>
    <w:rsid w:val="00FE6E06"/>
    <w:rsid w:val="00FE6E32"/>
    <w:rsid w:val="00FE6E4E"/>
    <w:rsid w:val="00FE7072"/>
    <w:rsid w:val="00FE7143"/>
    <w:rsid w:val="00FE726C"/>
    <w:rsid w:val="00FE72EC"/>
    <w:rsid w:val="00FE73BC"/>
    <w:rsid w:val="00FE73D4"/>
    <w:rsid w:val="00FE74C0"/>
    <w:rsid w:val="00FE74F2"/>
    <w:rsid w:val="00FE75C7"/>
    <w:rsid w:val="00FE770C"/>
    <w:rsid w:val="00FE7717"/>
    <w:rsid w:val="00FE77A9"/>
    <w:rsid w:val="00FE7863"/>
    <w:rsid w:val="00FE795C"/>
    <w:rsid w:val="00FE7B42"/>
    <w:rsid w:val="00FE7BC0"/>
    <w:rsid w:val="00FE7BC9"/>
    <w:rsid w:val="00FE7C03"/>
    <w:rsid w:val="00FE7CA7"/>
    <w:rsid w:val="00FE7DBD"/>
    <w:rsid w:val="00FE7E5D"/>
    <w:rsid w:val="00FE7E7C"/>
    <w:rsid w:val="00FF0098"/>
    <w:rsid w:val="00FF00AF"/>
    <w:rsid w:val="00FF0160"/>
    <w:rsid w:val="00FF0161"/>
    <w:rsid w:val="00FF0326"/>
    <w:rsid w:val="00FF0345"/>
    <w:rsid w:val="00FF035C"/>
    <w:rsid w:val="00FF03CC"/>
    <w:rsid w:val="00FF0427"/>
    <w:rsid w:val="00FF059B"/>
    <w:rsid w:val="00FF06A5"/>
    <w:rsid w:val="00FF07C3"/>
    <w:rsid w:val="00FF0800"/>
    <w:rsid w:val="00FF0852"/>
    <w:rsid w:val="00FF085C"/>
    <w:rsid w:val="00FF0864"/>
    <w:rsid w:val="00FF08C3"/>
    <w:rsid w:val="00FF0924"/>
    <w:rsid w:val="00FF0944"/>
    <w:rsid w:val="00FF09AA"/>
    <w:rsid w:val="00FF0A54"/>
    <w:rsid w:val="00FF0AAD"/>
    <w:rsid w:val="00FF0AB2"/>
    <w:rsid w:val="00FF0ABF"/>
    <w:rsid w:val="00FF0AE5"/>
    <w:rsid w:val="00FF0AF9"/>
    <w:rsid w:val="00FF0D6F"/>
    <w:rsid w:val="00FF0DC3"/>
    <w:rsid w:val="00FF0DDE"/>
    <w:rsid w:val="00FF0E48"/>
    <w:rsid w:val="00FF0EE5"/>
    <w:rsid w:val="00FF102E"/>
    <w:rsid w:val="00FF1357"/>
    <w:rsid w:val="00FF1370"/>
    <w:rsid w:val="00FF155E"/>
    <w:rsid w:val="00FF15FD"/>
    <w:rsid w:val="00FF16E0"/>
    <w:rsid w:val="00FF1776"/>
    <w:rsid w:val="00FF18D1"/>
    <w:rsid w:val="00FF1985"/>
    <w:rsid w:val="00FF1A84"/>
    <w:rsid w:val="00FF1B84"/>
    <w:rsid w:val="00FF1BD7"/>
    <w:rsid w:val="00FF1BEA"/>
    <w:rsid w:val="00FF1D49"/>
    <w:rsid w:val="00FF1D7B"/>
    <w:rsid w:val="00FF1DCB"/>
    <w:rsid w:val="00FF1E41"/>
    <w:rsid w:val="00FF1EA1"/>
    <w:rsid w:val="00FF1FCC"/>
    <w:rsid w:val="00FF22B6"/>
    <w:rsid w:val="00FF22C9"/>
    <w:rsid w:val="00FF236F"/>
    <w:rsid w:val="00FF2482"/>
    <w:rsid w:val="00FF251B"/>
    <w:rsid w:val="00FF261A"/>
    <w:rsid w:val="00FF265C"/>
    <w:rsid w:val="00FF2771"/>
    <w:rsid w:val="00FF27AF"/>
    <w:rsid w:val="00FF27E4"/>
    <w:rsid w:val="00FF2851"/>
    <w:rsid w:val="00FF28E5"/>
    <w:rsid w:val="00FF2ADA"/>
    <w:rsid w:val="00FF2D73"/>
    <w:rsid w:val="00FF2E02"/>
    <w:rsid w:val="00FF2E33"/>
    <w:rsid w:val="00FF2F12"/>
    <w:rsid w:val="00FF2F81"/>
    <w:rsid w:val="00FF302A"/>
    <w:rsid w:val="00FF3065"/>
    <w:rsid w:val="00FF3087"/>
    <w:rsid w:val="00FF30E1"/>
    <w:rsid w:val="00FF30EB"/>
    <w:rsid w:val="00FF320B"/>
    <w:rsid w:val="00FF3215"/>
    <w:rsid w:val="00FF32D6"/>
    <w:rsid w:val="00FF3372"/>
    <w:rsid w:val="00FF3412"/>
    <w:rsid w:val="00FF344A"/>
    <w:rsid w:val="00FF3509"/>
    <w:rsid w:val="00FF363E"/>
    <w:rsid w:val="00FF3642"/>
    <w:rsid w:val="00FF36BA"/>
    <w:rsid w:val="00FF372C"/>
    <w:rsid w:val="00FF385F"/>
    <w:rsid w:val="00FF38F7"/>
    <w:rsid w:val="00FF3AFF"/>
    <w:rsid w:val="00FF3BA3"/>
    <w:rsid w:val="00FF3C17"/>
    <w:rsid w:val="00FF3C5D"/>
    <w:rsid w:val="00FF3C64"/>
    <w:rsid w:val="00FF3C7B"/>
    <w:rsid w:val="00FF3CD4"/>
    <w:rsid w:val="00FF3DB0"/>
    <w:rsid w:val="00FF3DE4"/>
    <w:rsid w:val="00FF3EDF"/>
    <w:rsid w:val="00FF3F35"/>
    <w:rsid w:val="00FF3F83"/>
    <w:rsid w:val="00FF404C"/>
    <w:rsid w:val="00FF40EF"/>
    <w:rsid w:val="00FF4112"/>
    <w:rsid w:val="00FF422B"/>
    <w:rsid w:val="00FF4254"/>
    <w:rsid w:val="00FF4278"/>
    <w:rsid w:val="00FF43C1"/>
    <w:rsid w:val="00FF4403"/>
    <w:rsid w:val="00FF4420"/>
    <w:rsid w:val="00FF4438"/>
    <w:rsid w:val="00FF44A7"/>
    <w:rsid w:val="00FF4534"/>
    <w:rsid w:val="00FF4663"/>
    <w:rsid w:val="00FF471D"/>
    <w:rsid w:val="00FF4987"/>
    <w:rsid w:val="00FF4A83"/>
    <w:rsid w:val="00FF4A8F"/>
    <w:rsid w:val="00FF4B41"/>
    <w:rsid w:val="00FF4B9A"/>
    <w:rsid w:val="00FF4C8C"/>
    <w:rsid w:val="00FF4CED"/>
    <w:rsid w:val="00FF4D31"/>
    <w:rsid w:val="00FF4D9B"/>
    <w:rsid w:val="00FF4E1A"/>
    <w:rsid w:val="00FF4F12"/>
    <w:rsid w:val="00FF4F2D"/>
    <w:rsid w:val="00FF4F3C"/>
    <w:rsid w:val="00FF4FAD"/>
    <w:rsid w:val="00FF4FDE"/>
    <w:rsid w:val="00FF4FF1"/>
    <w:rsid w:val="00FF50A3"/>
    <w:rsid w:val="00FF50DB"/>
    <w:rsid w:val="00FF512A"/>
    <w:rsid w:val="00FF516A"/>
    <w:rsid w:val="00FF5187"/>
    <w:rsid w:val="00FF51BA"/>
    <w:rsid w:val="00FF526E"/>
    <w:rsid w:val="00FF553D"/>
    <w:rsid w:val="00FF5572"/>
    <w:rsid w:val="00FF55C4"/>
    <w:rsid w:val="00FF55D6"/>
    <w:rsid w:val="00FF577B"/>
    <w:rsid w:val="00FF5977"/>
    <w:rsid w:val="00FF5B3A"/>
    <w:rsid w:val="00FF5D98"/>
    <w:rsid w:val="00FF5DC8"/>
    <w:rsid w:val="00FF5DF2"/>
    <w:rsid w:val="00FF5EA1"/>
    <w:rsid w:val="00FF5EC4"/>
    <w:rsid w:val="00FF6040"/>
    <w:rsid w:val="00FF60C0"/>
    <w:rsid w:val="00FF6194"/>
    <w:rsid w:val="00FF61A3"/>
    <w:rsid w:val="00FF61FB"/>
    <w:rsid w:val="00FF6260"/>
    <w:rsid w:val="00FF62E6"/>
    <w:rsid w:val="00FF640E"/>
    <w:rsid w:val="00FF6482"/>
    <w:rsid w:val="00FF64CA"/>
    <w:rsid w:val="00FF6508"/>
    <w:rsid w:val="00FF65D2"/>
    <w:rsid w:val="00FF663A"/>
    <w:rsid w:val="00FF6652"/>
    <w:rsid w:val="00FF66C8"/>
    <w:rsid w:val="00FF66E1"/>
    <w:rsid w:val="00FF6746"/>
    <w:rsid w:val="00FF6769"/>
    <w:rsid w:val="00FF681C"/>
    <w:rsid w:val="00FF687C"/>
    <w:rsid w:val="00FF6926"/>
    <w:rsid w:val="00FF692B"/>
    <w:rsid w:val="00FF693F"/>
    <w:rsid w:val="00FF6AAE"/>
    <w:rsid w:val="00FF6B08"/>
    <w:rsid w:val="00FF6C14"/>
    <w:rsid w:val="00FF6C1D"/>
    <w:rsid w:val="00FF6C41"/>
    <w:rsid w:val="00FF6D78"/>
    <w:rsid w:val="00FF6E81"/>
    <w:rsid w:val="00FF6FA9"/>
    <w:rsid w:val="00FF7034"/>
    <w:rsid w:val="00FF70FE"/>
    <w:rsid w:val="00FF71DF"/>
    <w:rsid w:val="00FF7214"/>
    <w:rsid w:val="00FF74FE"/>
    <w:rsid w:val="00FF7527"/>
    <w:rsid w:val="00FF758E"/>
    <w:rsid w:val="00FF75A4"/>
    <w:rsid w:val="00FF75BB"/>
    <w:rsid w:val="00FF7627"/>
    <w:rsid w:val="00FF763D"/>
    <w:rsid w:val="00FF765C"/>
    <w:rsid w:val="00FF76B8"/>
    <w:rsid w:val="00FF7818"/>
    <w:rsid w:val="00FF781F"/>
    <w:rsid w:val="00FF7891"/>
    <w:rsid w:val="00FF7924"/>
    <w:rsid w:val="00FF79FA"/>
    <w:rsid w:val="00FF7AD3"/>
    <w:rsid w:val="00FF7AFD"/>
    <w:rsid w:val="00FF7B64"/>
    <w:rsid w:val="00FF7BC1"/>
    <w:rsid w:val="00FF7C49"/>
    <w:rsid w:val="00FF7D97"/>
    <w:rsid w:val="00FF7E22"/>
    <w:rsid w:val="00FF7E2D"/>
    <w:rsid w:val="00FF7E36"/>
    <w:rsid w:val="00FF7E68"/>
    <w:rsid w:val="00FF7E88"/>
    <w:rsid w:val="00FF7EC9"/>
    <w:rsid w:val="00FF7F7A"/>
    <w:rsid w:val="00FF7FB2"/>
    <w:rsid w:val="00FF7F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DC6117B"/>
  <w14:defaultImageDpi w14:val="330"/>
  <w15:chartTrackingRefBased/>
  <w15:docId w15:val="{88A9178D-0895-43A2-AFA1-1C9A35C38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qFormat="1"/>
    <w:lsdException w:name="caption" w:qFormat="1"/>
    <w:lsdException w:name="table of figures" w:uiPriority="99"/>
    <w:lsdException w:name="annotation reference" w:uiPriority="99"/>
    <w:lsdException w:name="line number" w:uiPriority="99"/>
    <w:lsdException w:name="page number" w:uiPriority="99"/>
    <w:lsdException w:name="Title" w:qFormat="1"/>
    <w:lsdException w:name="Default Paragraph Font" w:uiPriority="1"/>
    <w:lsdException w:name="Body Text" w:uiPriority="99"/>
    <w:lsdException w:name="Subtitle" w:qFormat="1"/>
    <w:lsdException w:name="Hyperlink" w:uiPriority="99"/>
    <w:lsdException w:name="FollowedHyperlink" w:uiPriority="99"/>
    <w:lsdException w:name="Strong" w:qFormat="1"/>
    <w:lsdException w:name="Emphasis" w:uiPriority="20" w:qFormat="1"/>
    <w:lsdException w:name="Normal (Web)" w:uiPriority="99"/>
    <w:lsdException w:name="HTML Preformatted" w:uiPriority="99"/>
    <w:lsdException w:name="HTML Typewriter" w:semiHidden="1" w:unhideWhenUsed="1"/>
    <w:lsdException w:name="HTML Variable" w:semiHidden="1" w:unhideWhenUsed="1"/>
    <w:lsdException w:name="Normal Table" w:semiHidden="1" w:unhideWhenUsed="1"/>
    <w:lsdException w:name="annotation subject" w:uiPriority="99"/>
    <w:lsdException w:name="No List" w:uiPriority="99"/>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Unresolved Mention" w:uiPriority="99"/>
    <w:lsdException w:name="Smart Link" w:semiHidden="1" w:uiPriority="99" w:unhideWhenUsed="1"/>
  </w:latentStyles>
  <w:style w:type="paragraph" w:default="1" w:styleId="a">
    <w:name w:val="Normal"/>
    <w:qFormat/>
    <w:rsid w:val="00B96F6B"/>
    <w:pPr>
      <w:widowControl w:val="0"/>
      <w:jc w:val="both"/>
    </w:pPr>
    <w:rPr>
      <w:rFonts w:asciiTheme="minorHAnsi" w:eastAsiaTheme="minorEastAsia" w:hAnsiTheme="minorHAnsi" w:cstheme="minorBidi"/>
      <w:kern w:val="2"/>
      <w:sz w:val="21"/>
      <w:szCs w:val="22"/>
      <w14:ligatures w14:val="standardContextual"/>
    </w:rPr>
  </w:style>
  <w:style w:type="paragraph" w:styleId="1">
    <w:name w:val="heading 1"/>
    <w:basedOn w:val="a"/>
    <w:next w:val="a"/>
    <w:link w:val="10"/>
    <w:autoRedefine/>
    <w:uiPriority w:val="9"/>
    <w:qFormat/>
    <w:rsid w:val="003E4610"/>
    <w:pPr>
      <w:keepNext/>
      <w:keepLines/>
      <w:numPr>
        <w:numId w:val="7"/>
      </w:numPr>
      <w:spacing w:after="397"/>
      <w:jc w:val="center"/>
      <w:outlineLvl w:val="0"/>
    </w:pPr>
    <w:rPr>
      <w:rFonts w:eastAsia="黑体"/>
      <w:bCs/>
      <w:kern w:val="44"/>
      <w:sz w:val="32"/>
      <w:szCs w:val="44"/>
    </w:rPr>
  </w:style>
  <w:style w:type="paragraph" w:styleId="20">
    <w:name w:val="heading 2"/>
    <w:basedOn w:val="a"/>
    <w:next w:val="a"/>
    <w:link w:val="21"/>
    <w:autoRedefine/>
    <w:uiPriority w:val="9"/>
    <w:qFormat/>
    <w:rsid w:val="00A00B39"/>
    <w:pPr>
      <w:keepNext/>
      <w:keepLines/>
      <w:numPr>
        <w:ilvl w:val="1"/>
        <w:numId w:val="6"/>
      </w:numPr>
      <w:spacing w:before="420" w:after="420"/>
      <w:outlineLvl w:val="1"/>
    </w:pPr>
    <w:rPr>
      <w:rFonts w:asciiTheme="majorHAnsi" w:eastAsia="黑体" w:hAnsiTheme="majorHAnsi" w:cstheme="majorHAnsi"/>
      <w:b/>
      <w:sz w:val="28"/>
      <w:szCs w:val="28"/>
    </w:rPr>
  </w:style>
  <w:style w:type="paragraph" w:styleId="3">
    <w:name w:val="heading 3"/>
    <w:basedOn w:val="a"/>
    <w:next w:val="a"/>
    <w:link w:val="30"/>
    <w:uiPriority w:val="9"/>
    <w:qFormat/>
    <w:rsid w:val="00937988"/>
    <w:pPr>
      <w:keepNext/>
      <w:keepLines/>
      <w:numPr>
        <w:ilvl w:val="2"/>
        <w:numId w:val="6"/>
      </w:numPr>
      <w:spacing w:before="420" w:after="420"/>
      <w:outlineLvl w:val="2"/>
    </w:pPr>
    <w:rPr>
      <w:rFonts w:asciiTheme="majorHAnsi" w:eastAsia="黑体" w:hAnsiTheme="majorHAnsi" w:cstheme="majorHAnsi"/>
      <w:b/>
      <w:bCs/>
      <w:szCs w:val="32"/>
    </w:rPr>
  </w:style>
  <w:style w:type="paragraph" w:styleId="4">
    <w:name w:val="heading 4"/>
    <w:basedOn w:val="a"/>
    <w:next w:val="a"/>
    <w:link w:val="40"/>
    <w:autoRedefine/>
    <w:qFormat/>
    <w:rsid w:val="005175BC"/>
    <w:pPr>
      <w:keepNext/>
      <w:keepLines/>
      <w:numPr>
        <w:ilvl w:val="3"/>
        <w:numId w:val="6"/>
      </w:numPr>
      <w:spacing w:before="290" w:after="290"/>
      <w:outlineLvl w:val="3"/>
    </w:pPr>
    <w:rPr>
      <w:rFonts w:asciiTheme="majorHAnsi" w:eastAsia="黑体" w:hAnsiTheme="majorHAnsi" w:cstheme="majorHAnsi"/>
      <w:b/>
      <w:szCs w:val="28"/>
    </w:rPr>
  </w:style>
  <w:style w:type="paragraph" w:styleId="5">
    <w:name w:val="heading 5"/>
    <w:basedOn w:val="a"/>
    <w:next w:val="a"/>
    <w:link w:val="50"/>
    <w:qFormat/>
    <w:rsid w:val="00CE7344"/>
    <w:pPr>
      <w:keepNext/>
      <w:keepLines/>
      <w:numPr>
        <w:ilvl w:val="4"/>
        <w:numId w:val="1"/>
      </w:numPr>
      <w:spacing w:before="280" w:after="290" w:line="376" w:lineRule="auto"/>
      <w:outlineLvl w:val="4"/>
    </w:pPr>
    <w:rPr>
      <w:b/>
      <w:bCs/>
      <w:szCs w:val="28"/>
    </w:rPr>
  </w:style>
  <w:style w:type="paragraph" w:styleId="6">
    <w:name w:val="heading 6"/>
    <w:basedOn w:val="a"/>
    <w:next w:val="a"/>
    <w:link w:val="60"/>
    <w:qFormat/>
    <w:rsid w:val="00CE7344"/>
    <w:pPr>
      <w:keepNext/>
      <w:keepLines/>
      <w:numPr>
        <w:ilvl w:val="5"/>
        <w:numId w:val="1"/>
      </w:numPr>
      <w:spacing w:before="240" w:after="64" w:line="320" w:lineRule="auto"/>
      <w:outlineLvl w:val="5"/>
    </w:pPr>
    <w:rPr>
      <w:rFonts w:ascii="Arial" w:eastAsia="黑体" w:hAnsi="Arial"/>
      <w:b/>
      <w:bCs/>
    </w:rPr>
  </w:style>
  <w:style w:type="paragraph" w:styleId="7">
    <w:name w:val="heading 7"/>
    <w:basedOn w:val="a"/>
    <w:next w:val="a"/>
    <w:link w:val="70"/>
    <w:qFormat/>
    <w:rsid w:val="00CE7344"/>
    <w:pPr>
      <w:keepNext/>
      <w:keepLines/>
      <w:numPr>
        <w:ilvl w:val="6"/>
        <w:numId w:val="1"/>
      </w:numPr>
      <w:spacing w:before="240" w:after="64" w:line="320" w:lineRule="auto"/>
      <w:outlineLvl w:val="6"/>
    </w:pPr>
    <w:rPr>
      <w:b/>
      <w:bCs/>
    </w:rPr>
  </w:style>
  <w:style w:type="paragraph" w:styleId="8">
    <w:name w:val="heading 8"/>
    <w:basedOn w:val="a"/>
    <w:next w:val="a"/>
    <w:link w:val="80"/>
    <w:qFormat/>
    <w:rsid w:val="00CE7344"/>
    <w:pPr>
      <w:keepNext/>
      <w:keepLines/>
      <w:numPr>
        <w:ilvl w:val="7"/>
        <w:numId w:val="1"/>
      </w:numPr>
      <w:spacing w:before="240" w:after="64" w:line="320" w:lineRule="auto"/>
      <w:outlineLvl w:val="7"/>
    </w:pPr>
    <w:rPr>
      <w:rFonts w:ascii="Arial" w:eastAsia="黑体" w:hAnsi="Arial"/>
    </w:rPr>
  </w:style>
  <w:style w:type="paragraph" w:styleId="9">
    <w:name w:val="heading 9"/>
    <w:basedOn w:val="a"/>
    <w:next w:val="a"/>
    <w:link w:val="90"/>
    <w:qFormat/>
    <w:rsid w:val="00CE7344"/>
    <w:pPr>
      <w:keepNext/>
      <w:keepLines/>
      <w:numPr>
        <w:ilvl w:val="8"/>
        <w:numId w:val="1"/>
      </w:numPr>
      <w:spacing w:before="240" w:after="64" w:line="320" w:lineRule="auto"/>
      <w:outlineLvl w:val="8"/>
    </w:pPr>
    <w:rPr>
      <w:rFonts w:ascii="Arial" w:eastAsia="黑体" w:hAnsi="Arial"/>
      <w:szCs w:val="21"/>
    </w:rPr>
  </w:style>
  <w:style w:type="character" w:default="1" w:styleId="a0">
    <w:name w:val="Default Paragraph Font"/>
    <w:uiPriority w:val="1"/>
    <w:unhideWhenUsed/>
    <w:rsid w:val="00B96F6B"/>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B96F6B"/>
  </w:style>
  <w:style w:type="paragraph" w:customStyle="1" w:styleId="-">
    <w:name w:val="中文封面-题头"/>
    <w:basedOn w:val="a"/>
    <w:rsid w:val="00B57DDA"/>
    <w:pPr>
      <w:spacing w:line="300" w:lineRule="auto"/>
      <w:jc w:val="center"/>
    </w:pPr>
    <w:rPr>
      <w:rFonts w:cs="宋体"/>
      <w:sz w:val="36"/>
      <w:szCs w:val="20"/>
    </w:rPr>
  </w:style>
  <w:style w:type="character" w:styleId="a3">
    <w:name w:val="annotation reference"/>
    <w:basedOn w:val="a0"/>
    <w:uiPriority w:val="99"/>
    <w:semiHidden/>
    <w:rsid w:val="00E13DFD"/>
    <w:rPr>
      <w:sz w:val="21"/>
      <w:szCs w:val="21"/>
    </w:rPr>
  </w:style>
  <w:style w:type="paragraph" w:styleId="a4">
    <w:name w:val="annotation text"/>
    <w:basedOn w:val="a"/>
    <w:link w:val="a5"/>
    <w:uiPriority w:val="99"/>
    <w:rsid w:val="00E13DFD"/>
    <w:rPr>
      <w:szCs w:val="20"/>
    </w:rPr>
  </w:style>
  <w:style w:type="paragraph" w:styleId="a6">
    <w:name w:val="Document Map"/>
    <w:basedOn w:val="a"/>
    <w:link w:val="a7"/>
    <w:rsid w:val="00E13DFD"/>
    <w:pPr>
      <w:shd w:val="clear" w:color="auto" w:fill="000080"/>
    </w:pPr>
  </w:style>
  <w:style w:type="paragraph" w:styleId="a8">
    <w:name w:val="Balloon Text"/>
    <w:basedOn w:val="a"/>
    <w:link w:val="a9"/>
    <w:uiPriority w:val="99"/>
    <w:semiHidden/>
    <w:rsid w:val="00E13DFD"/>
    <w:rPr>
      <w:sz w:val="18"/>
      <w:szCs w:val="18"/>
    </w:rPr>
  </w:style>
  <w:style w:type="paragraph" w:customStyle="1" w:styleId="-0">
    <w:name w:val="中文封面-论文标题"/>
    <w:basedOn w:val="a"/>
    <w:next w:val="a"/>
    <w:autoRedefine/>
    <w:rsid w:val="00BE7A8C"/>
    <w:pPr>
      <w:spacing w:line="300" w:lineRule="auto"/>
      <w:jc w:val="center"/>
    </w:pPr>
    <w:rPr>
      <w:rFonts w:ascii="宋体" w:eastAsia="黑体" w:hAnsi="宋体" w:cs="宋体"/>
      <w:bCs/>
      <w:sz w:val="44"/>
      <w:szCs w:val="20"/>
    </w:rPr>
  </w:style>
  <w:style w:type="character" w:customStyle="1" w:styleId="-1">
    <w:name w:val="中文封面-表单项"/>
    <w:basedOn w:val="a0"/>
    <w:rsid w:val="004556F0"/>
    <w:rPr>
      <w:rFonts w:ascii="黑体" w:eastAsia="黑体" w:hAnsi="黑体"/>
      <w:bCs/>
      <w:sz w:val="28"/>
    </w:rPr>
  </w:style>
  <w:style w:type="character" w:customStyle="1" w:styleId="-2">
    <w:name w:val="中文封面-表单内容"/>
    <w:basedOn w:val="a0"/>
    <w:rsid w:val="004556F0"/>
    <w:rPr>
      <w:rFonts w:eastAsia="宋体"/>
      <w:sz w:val="28"/>
    </w:rPr>
  </w:style>
  <w:style w:type="paragraph" w:customStyle="1" w:styleId="-3">
    <w:name w:val="英文封面-题头"/>
    <w:basedOn w:val="a"/>
    <w:autoRedefine/>
    <w:rsid w:val="004D628F"/>
    <w:pPr>
      <w:spacing w:line="300" w:lineRule="auto"/>
      <w:jc w:val="center"/>
    </w:pPr>
    <w:rPr>
      <w:sz w:val="36"/>
      <w:szCs w:val="20"/>
    </w:rPr>
  </w:style>
  <w:style w:type="paragraph" w:customStyle="1" w:styleId="-4">
    <w:name w:val="中文封面-单位与时间"/>
    <w:basedOn w:val="a"/>
    <w:rsid w:val="001F4896"/>
    <w:pPr>
      <w:jc w:val="center"/>
    </w:pPr>
    <w:rPr>
      <w:rFonts w:cs="宋体"/>
      <w:b/>
      <w:bCs/>
      <w:sz w:val="28"/>
      <w:szCs w:val="20"/>
    </w:rPr>
  </w:style>
  <w:style w:type="paragraph" w:customStyle="1" w:styleId="-5">
    <w:name w:val="英文封面-论文标题"/>
    <w:link w:val="-Char"/>
    <w:autoRedefine/>
    <w:rsid w:val="00080300"/>
    <w:pPr>
      <w:spacing w:line="300" w:lineRule="auto"/>
      <w:jc w:val="center"/>
    </w:pPr>
    <w:rPr>
      <w:rFonts w:eastAsia="Times New Roman"/>
      <w:b/>
      <w:bCs/>
      <w:kern w:val="2"/>
      <w:sz w:val="36"/>
      <w:szCs w:val="36"/>
    </w:rPr>
  </w:style>
  <w:style w:type="character" w:customStyle="1" w:styleId="-6">
    <w:name w:val="英文封面-表单项"/>
    <w:basedOn w:val="a0"/>
    <w:rsid w:val="00C117B5"/>
    <w:rPr>
      <w:rFonts w:ascii="Times New Roman" w:hAnsi="Times New Roman"/>
      <w:b/>
      <w:bCs/>
      <w:sz w:val="28"/>
    </w:rPr>
  </w:style>
  <w:style w:type="paragraph" w:customStyle="1" w:styleId="11">
    <w:name w:val="样式1"/>
    <w:basedOn w:val="a"/>
    <w:next w:val="a"/>
    <w:rsid w:val="00495042"/>
    <w:pPr>
      <w:spacing w:before="120" w:after="120"/>
    </w:pPr>
    <w:rPr>
      <w:rFonts w:eastAsia="Times New Roman"/>
      <w:sz w:val="28"/>
    </w:rPr>
  </w:style>
  <w:style w:type="paragraph" w:customStyle="1" w:styleId="-7">
    <w:name w:val="英文封面-单位与时间"/>
    <w:basedOn w:val="a"/>
    <w:rsid w:val="0088054C"/>
    <w:pPr>
      <w:jc w:val="center"/>
    </w:pPr>
    <w:rPr>
      <w:rFonts w:eastAsia="Times New Roman" w:cs="宋体"/>
      <w:sz w:val="32"/>
      <w:szCs w:val="20"/>
    </w:rPr>
  </w:style>
  <w:style w:type="paragraph" w:styleId="HTML">
    <w:name w:val="HTML Preformatted"/>
    <w:basedOn w:val="a"/>
    <w:link w:val="HTML0"/>
    <w:uiPriority w:val="99"/>
    <w:rsid w:val="003C17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10" w:lineRule="atLeast"/>
    </w:pPr>
    <w:rPr>
      <w:rFonts w:eastAsia="黑体" w:cs="Courier New"/>
      <w:szCs w:val="21"/>
    </w:rPr>
  </w:style>
  <w:style w:type="character" w:customStyle="1" w:styleId="-Char">
    <w:name w:val="英文封面-论文标题 Char"/>
    <w:basedOn w:val="a0"/>
    <w:link w:val="-5"/>
    <w:rsid w:val="00080300"/>
    <w:rPr>
      <w:rFonts w:eastAsia="Times New Roman"/>
      <w:b/>
      <w:bCs/>
      <w:kern w:val="2"/>
      <w:sz w:val="36"/>
      <w:szCs w:val="36"/>
    </w:rPr>
  </w:style>
  <w:style w:type="paragraph" w:customStyle="1" w:styleId="aa">
    <w:name w:val="摘要处论文题目"/>
    <w:basedOn w:val="ab"/>
    <w:next w:val="a"/>
    <w:autoRedefine/>
    <w:rsid w:val="00335319"/>
    <w:pPr>
      <w:spacing w:before="0" w:after="0"/>
      <w:outlineLvl w:val="9"/>
    </w:pPr>
    <w:rPr>
      <w:rFonts w:asciiTheme="majorHAnsi" w:eastAsia="黑体" w:hAnsiTheme="majorHAnsi" w:cstheme="majorHAnsi"/>
      <w:b w:val="0"/>
      <w:szCs w:val="20"/>
    </w:rPr>
  </w:style>
  <w:style w:type="paragraph" w:customStyle="1" w:styleId="ac">
    <w:name w:val="摘要内容"/>
    <w:basedOn w:val="a"/>
    <w:autoRedefine/>
    <w:qFormat/>
    <w:rsid w:val="00556AC5"/>
    <w:pPr>
      <w:spacing w:line="360" w:lineRule="auto"/>
      <w:ind w:firstLine="420"/>
    </w:pPr>
    <w:rPr>
      <w:szCs w:val="21"/>
    </w:rPr>
  </w:style>
  <w:style w:type="character" w:customStyle="1" w:styleId="ad">
    <w:name w:val="关键词"/>
    <w:basedOn w:val="a0"/>
    <w:rsid w:val="00AC0AED"/>
    <w:rPr>
      <w:rFonts w:ascii="黑体" w:eastAsia="黑体" w:hAnsi="黑体"/>
      <w:bCs/>
      <w:sz w:val="28"/>
    </w:rPr>
  </w:style>
  <w:style w:type="paragraph" w:customStyle="1" w:styleId="ABSTRACT">
    <w:name w:val="ABSTRACT标题"/>
    <w:basedOn w:val="ab"/>
    <w:next w:val="ABTSTRACT"/>
    <w:autoRedefine/>
    <w:rsid w:val="003F0CCE"/>
    <w:pPr>
      <w:spacing w:before="0" w:after="0"/>
      <w:outlineLvl w:val="9"/>
    </w:pPr>
    <w:rPr>
      <w:rFonts w:asciiTheme="majorHAnsi" w:eastAsia="黑体" w:hAnsiTheme="majorHAnsi" w:cstheme="majorHAnsi"/>
      <w:szCs w:val="20"/>
    </w:rPr>
  </w:style>
  <w:style w:type="paragraph" w:customStyle="1" w:styleId="ABTSTRACT">
    <w:name w:val="ABTSTRACT内容"/>
    <w:basedOn w:val="a"/>
    <w:link w:val="ABTSTRACTChar"/>
    <w:autoRedefine/>
    <w:rsid w:val="00097B77"/>
    <w:pPr>
      <w:spacing w:line="300" w:lineRule="auto"/>
      <w:ind w:firstLineChars="200" w:firstLine="482"/>
    </w:pPr>
    <w:rPr>
      <w:rFonts w:eastAsia="Times New Roman"/>
      <w:sz w:val="28"/>
      <w:szCs w:val="28"/>
    </w:rPr>
  </w:style>
  <w:style w:type="character" w:customStyle="1" w:styleId="Keywords">
    <w:name w:val="Keywords"/>
    <w:basedOn w:val="a0"/>
    <w:rsid w:val="007413C7"/>
    <w:rPr>
      <w:rFonts w:ascii="Times New Roman" w:hAnsi="Times New Roman"/>
      <w:b/>
      <w:bCs/>
      <w:sz w:val="28"/>
      <w:szCs w:val="28"/>
    </w:rPr>
  </w:style>
  <w:style w:type="paragraph" w:styleId="TOC1">
    <w:name w:val="toc 1"/>
    <w:basedOn w:val="a"/>
    <w:next w:val="a"/>
    <w:autoRedefine/>
    <w:uiPriority w:val="39"/>
    <w:rsid w:val="00B15538"/>
    <w:pPr>
      <w:tabs>
        <w:tab w:val="right" w:leader="dot" w:pos="8776"/>
      </w:tabs>
      <w:spacing w:line="360" w:lineRule="auto"/>
      <w:jc w:val="left"/>
    </w:pPr>
    <w:rPr>
      <w:rFonts w:asciiTheme="majorHAnsi" w:hAnsiTheme="majorHAnsi" w:cstheme="majorHAnsi"/>
      <w:b/>
      <w:bCs/>
      <w:caps/>
      <w:noProof/>
      <w:szCs w:val="20"/>
    </w:rPr>
  </w:style>
  <w:style w:type="paragraph" w:styleId="ae">
    <w:name w:val="header"/>
    <w:basedOn w:val="a"/>
    <w:link w:val="af"/>
    <w:autoRedefine/>
    <w:uiPriority w:val="99"/>
    <w:rsid w:val="00AA51A0"/>
    <w:pPr>
      <w:pBdr>
        <w:bottom w:val="thinThickSmallGap" w:sz="18" w:space="1" w:color="auto"/>
      </w:pBdr>
      <w:tabs>
        <w:tab w:val="center" w:pos="4153"/>
        <w:tab w:val="right" w:pos="8306"/>
      </w:tabs>
      <w:snapToGrid w:val="0"/>
      <w:jc w:val="center"/>
    </w:pPr>
    <w:rPr>
      <w:sz w:val="18"/>
      <w:szCs w:val="18"/>
    </w:rPr>
  </w:style>
  <w:style w:type="character" w:customStyle="1" w:styleId="ABTSTRACTChar">
    <w:name w:val="ABTSTRACT内容 Char"/>
    <w:basedOn w:val="a0"/>
    <w:link w:val="ABTSTRACT"/>
    <w:rsid w:val="00097B77"/>
    <w:rPr>
      <w:kern w:val="2"/>
      <w:sz w:val="28"/>
      <w:szCs w:val="28"/>
      <w:lang w:val="en-US" w:eastAsia="zh-CN" w:bidi="ar-SA"/>
    </w:rPr>
  </w:style>
  <w:style w:type="paragraph" w:styleId="af0">
    <w:name w:val="footer"/>
    <w:basedOn w:val="a"/>
    <w:link w:val="af1"/>
    <w:uiPriority w:val="99"/>
    <w:qFormat/>
    <w:rsid w:val="00BD2EF6"/>
    <w:pPr>
      <w:tabs>
        <w:tab w:val="center" w:pos="4153"/>
        <w:tab w:val="right" w:pos="8306"/>
      </w:tabs>
      <w:snapToGrid w:val="0"/>
    </w:pPr>
    <w:rPr>
      <w:sz w:val="18"/>
      <w:szCs w:val="18"/>
    </w:rPr>
  </w:style>
  <w:style w:type="paragraph" w:customStyle="1" w:styleId="af2">
    <w:name w:val="图表"/>
    <w:basedOn w:val="a"/>
    <w:rsid w:val="002F0921"/>
    <w:pPr>
      <w:jc w:val="center"/>
    </w:pPr>
  </w:style>
  <w:style w:type="paragraph" w:styleId="af3">
    <w:name w:val="caption"/>
    <w:basedOn w:val="a"/>
    <w:next w:val="a"/>
    <w:qFormat/>
    <w:rsid w:val="002B22FA"/>
    <w:rPr>
      <w:rFonts w:ascii="Arial" w:eastAsia="黑体" w:hAnsi="Arial" w:cs="Arial"/>
      <w:sz w:val="20"/>
      <w:szCs w:val="20"/>
    </w:rPr>
  </w:style>
  <w:style w:type="paragraph" w:customStyle="1" w:styleId="-8">
    <w:name w:val="图-中文题注"/>
    <w:basedOn w:val="af3"/>
    <w:rsid w:val="002B22FA"/>
    <w:pPr>
      <w:jc w:val="center"/>
    </w:pPr>
    <w:rPr>
      <w:rFonts w:ascii="Times New Roman" w:eastAsia="KaiTi_GB2312" w:hAnsi="Times New Roman"/>
      <w:sz w:val="21"/>
    </w:rPr>
  </w:style>
  <w:style w:type="paragraph" w:customStyle="1" w:styleId="-9">
    <w:name w:val="图-英文题注"/>
    <w:basedOn w:val="af3"/>
    <w:autoRedefine/>
    <w:rsid w:val="007B4307"/>
    <w:pPr>
      <w:ind w:left="360"/>
      <w:jc w:val="center"/>
    </w:pPr>
    <w:rPr>
      <w:rFonts w:asciiTheme="majorHAnsi" w:eastAsia="楷体" w:hAnsiTheme="majorHAnsi" w:cstheme="majorHAnsi"/>
      <w:sz w:val="21"/>
      <w:szCs w:val="21"/>
    </w:rPr>
  </w:style>
  <w:style w:type="paragraph" w:customStyle="1" w:styleId="-a">
    <w:name w:val="表-中文题注"/>
    <w:basedOn w:val="a"/>
    <w:rsid w:val="002F0921"/>
    <w:pPr>
      <w:jc w:val="center"/>
    </w:pPr>
    <w:rPr>
      <w:rFonts w:eastAsia="KaiTi_GB2312"/>
    </w:rPr>
  </w:style>
  <w:style w:type="paragraph" w:customStyle="1" w:styleId="-b">
    <w:name w:val="表-英文题注"/>
    <w:basedOn w:val="af3"/>
    <w:rsid w:val="002F0921"/>
    <w:pPr>
      <w:jc w:val="center"/>
    </w:pPr>
    <w:rPr>
      <w:rFonts w:ascii="Times New Roman" w:eastAsia="Times New Roman" w:hAnsi="Times New Roman"/>
      <w:sz w:val="21"/>
    </w:rPr>
  </w:style>
  <w:style w:type="paragraph" w:customStyle="1" w:styleId="af4">
    <w:name w:val="封面页眉"/>
    <w:basedOn w:val="ae"/>
    <w:rsid w:val="000306C5"/>
    <w:pPr>
      <w:pBdr>
        <w:bottom w:val="none" w:sz="0" w:space="0" w:color="auto"/>
      </w:pBdr>
    </w:pPr>
  </w:style>
  <w:style w:type="paragraph" w:customStyle="1" w:styleId="af5">
    <w:name w:val="正文后的题目"/>
    <w:basedOn w:val="ab"/>
    <w:next w:val="a"/>
    <w:rsid w:val="00B175BB"/>
    <w:pPr>
      <w:spacing w:before="397" w:after="0"/>
    </w:pPr>
    <w:rPr>
      <w:rFonts w:eastAsia="黑体"/>
      <w:b w:val="0"/>
    </w:rPr>
  </w:style>
  <w:style w:type="paragraph" w:customStyle="1" w:styleId="af6">
    <w:name w:val="参考文献内容"/>
    <w:basedOn w:val="a"/>
    <w:link w:val="af7"/>
    <w:rsid w:val="00217396"/>
    <w:pPr>
      <w:spacing w:line="300" w:lineRule="auto"/>
    </w:pPr>
  </w:style>
  <w:style w:type="paragraph" w:styleId="ab">
    <w:name w:val="Title"/>
    <w:basedOn w:val="a"/>
    <w:link w:val="af8"/>
    <w:qFormat/>
    <w:rsid w:val="006747B3"/>
    <w:pPr>
      <w:spacing w:before="240" w:after="60"/>
      <w:jc w:val="center"/>
      <w:outlineLvl w:val="0"/>
    </w:pPr>
    <w:rPr>
      <w:rFonts w:ascii="Arial" w:hAnsi="Arial" w:cs="Arial"/>
      <w:b/>
      <w:bCs/>
      <w:sz w:val="32"/>
      <w:szCs w:val="32"/>
    </w:rPr>
  </w:style>
  <w:style w:type="paragraph" w:styleId="TOC2">
    <w:name w:val="toc 2"/>
    <w:basedOn w:val="a"/>
    <w:next w:val="a"/>
    <w:autoRedefine/>
    <w:uiPriority w:val="39"/>
    <w:rsid w:val="00B15538"/>
    <w:pPr>
      <w:spacing w:line="360" w:lineRule="auto"/>
      <w:ind w:left="210"/>
      <w:jc w:val="left"/>
    </w:pPr>
    <w:rPr>
      <w:rFonts w:cstheme="minorHAnsi"/>
      <w:smallCaps/>
      <w:szCs w:val="20"/>
    </w:rPr>
  </w:style>
  <w:style w:type="paragraph" w:styleId="TOC3">
    <w:name w:val="toc 3"/>
    <w:basedOn w:val="a"/>
    <w:next w:val="a"/>
    <w:autoRedefine/>
    <w:uiPriority w:val="39"/>
    <w:rsid w:val="00B15538"/>
    <w:pPr>
      <w:spacing w:line="360" w:lineRule="auto"/>
      <w:ind w:left="420"/>
      <w:jc w:val="left"/>
    </w:pPr>
    <w:rPr>
      <w:rFonts w:cstheme="minorHAnsi"/>
      <w:iCs/>
      <w:szCs w:val="20"/>
    </w:rPr>
  </w:style>
  <w:style w:type="character" w:styleId="af9">
    <w:name w:val="Hyperlink"/>
    <w:basedOn w:val="a0"/>
    <w:uiPriority w:val="99"/>
    <w:rsid w:val="00B870F9"/>
    <w:rPr>
      <w:rFonts w:ascii="Times New Roman" w:eastAsia="宋体" w:hAnsi="Times New Roman"/>
      <w:color w:val="auto"/>
      <w:sz w:val="24"/>
      <w:szCs w:val="24"/>
      <w:u w:val="none"/>
    </w:rPr>
  </w:style>
  <w:style w:type="paragraph" w:customStyle="1" w:styleId="afa">
    <w:name w:val="目录题目"/>
    <w:basedOn w:val="a"/>
    <w:next w:val="a"/>
    <w:autoRedefine/>
    <w:rsid w:val="0098736D"/>
    <w:pPr>
      <w:spacing w:after="390"/>
      <w:jc w:val="center"/>
    </w:pPr>
    <w:rPr>
      <w:rFonts w:eastAsia="黑体"/>
      <w:sz w:val="32"/>
      <w:szCs w:val="32"/>
    </w:rPr>
  </w:style>
  <w:style w:type="paragraph" w:styleId="afb">
    <w:name w:val="table of figures"/>
    <w:basedOn w:val="a"/>
    <w:next w:val="a"/>
    <w:uiPriority w:val="99"/>
    <w:rsid w:val="007E3DF2"/>
    <w:pPr>
      <w:tabs>
        <w:tab w:val="right" w:leader="middleDot" w:pos="2520"/>
      </w:tabs>
    </w:pPr>
  </w:style>
  <w:style w:type="paragraph" w:styleId="afc">
    <w:name w:val="Plain Text"/>
    <w:basedOn w:val="a"/>
    <w:link w:val="afd"/>
    <w:rsid w:val="003B4959"/>
    <w:rPr>
      <w:rFonts w:ascii="宋体" w:hAnsi="Courier New"/>
      <w:szCs w:val="20"/>
    </w:rPr>
  </w:style>
  <w:style w:type="character" w:styleId="afe">
    <w:name w:val="page number"/>
    <w:basedOn w:val="a0"/>
    <w:uiPriority w:val="99"/>
    <w:rsid w:val="0031261A"/>
  </w:style>
  <w:style w:type="paragraph" w:styleId="aff">
    <w:name w:val="annotation subject"/>
    <w:basedOn w:val="a4"/>
    <w:next w:val="a4"/>
    <w:link w:val="aff0"/>
    <w:uiPriority w:val="99"/>
    <w:semiHidden/>
    <w:rsid w:val="006136CA"/>
    <w:rPr>
      <w:b/>
      <w:bCs/>
      <w:szCs w:val="24"/>
    </w:rPr>
  </w:style>
  <w:style w:type="paragraph" w:styleId="aff1">
    <w:name w:val="Date"/>
    <w:basedOn w:val="a"/>
    <w:next w:val="a"/>
    <w:link w:val="aff2"/>
    <w:rsid w:val="00926F46"/>
    <w:pPr>
      <w:ind w:leftChars="2500" w:left="100"/>
    </w:pPr>
  </w:style>
  <w:style w:type="paragraph" w:styleId="TOC4">
    <w:name w:val="toc 4"/>
    <w:basedOn w:val="a"/>
    <w:next w:val="a"/>
    <w:autoRedefine/>
    <w:uiPriority w:val="39"/>
    <w:rsid w:val="004D5E92"/>
    <w:pPr>
      <w:ind w:left="630"/>
      <w:jc w:val="left"/>
    </w:pPr>
    <w:rPr>
      <w:rFonts w:cstheme="minorHAnsi"/>
      <w:sz w:val="18"/>
      <w:szCs w:val="18"/>
    </w:rPr>
  </w:style>
  <w:style w:type="paragraph" w:styleId="TOC5">
    <w:name w:val="toc 5"/>
    <w:basedOn w:val="a"/>
    <w:next w:val="a"/>
    <w:autoRedefine/>
    <w:uiPriority w:val="39"/>
    <w:rsid w:val="004D5E92"/>
    <w:pPr>
      <w:ind w:left="840"/>
      <w:jc w:val="left"/>
    </w:pPr>
    <w:rPr>
      <w:rFonts w:cstheme="minorHAnsi"/>
      <w:sz w:val="18"/>
      <w:szCs w:val="18"/>
    </w:rPr>
  </w:style>
  <w:style w:type="paragraph" w:styleId="TOC6">
    <w:name w:val="toc 6"/>
    <w:basedOn w:val="a"/>
    <w:next w:val="a"/>
    <w:autoRedefine/>
    <w:uiPriority w:val="39"/>
    <w:rsid w:val="004D5E92"/>
    <w:pPr>
      <w:ind w:left="1050"/>
      <w:jc w:val="left"/>
    </w:pPr>
    <w:rPr>
      <w:rFonts w:cstheme="minorHAnsi"/>
      <w:sz w:val="18"/>
      <w:szCs w:val="18"/>
    </w:rPr>
  </w:style>
  <w:style w:type="paragraph" w:styleId="TOC7">
    <w:name w:val="toc 7"/>
    <w:basedOn w:val="a"/>
    <w:next w:val="a"/>
    <w:autoRedefine/>
    <w:uiPriority w:val="39"/>
    <w:rsid w:val="004D5E92"/>
    <w:pPr>
      <w:ind w:left="1260"/>
      <w:jc w:val="left"/>
    </w:pPr>
    <w:rPr>
      <w:rFonts w:cstheme="minorHAnsi"/>
      <w:sz w:val="18"/>
      <w:szCs w:val="18"/>
    </w:rPr>
  </w:style>
  <w:style w:type="paragraph" w:styleId="TOC8">
    <w:name w:val="toc 8"/>
    <w:basedOn w:val="a"/>
    <w:next w:val="a"/>
    <w:autoRedefine/>
    <w:uiPriority w:val="39"/>
    <w:rsid w:val="004D5E92"/>
    <w:pPr>
      <w:ind w:left="1470"/>
      <w:jc w:val="left"/>
    </w:pPr>
    <w:rPr>
      <w:rFonts w:cstheme="minorHAnsi"/>
      <w:sz w:val="18"/>
      <w:szCs w:val="18"/>
    </w:rPr>
  </w:style>
  <w:style w:type="paragraph" w:styleId="TOC9">
    <w:name w:val="toc 9"/>
    <w:basedOn w:val="a"/>
    <w:next w:val="a"/>
    <w:autoRedefine/>
    <w:uiPriority w:val="39"/>
    <w:rsid w:val="004D5E92"/>
    <w:pPr>
      <w:ind w:left="1680"/>
      <w:jc w:val="left"/>
    </w:pPr>
    <w:rPr>
      <w:rFonts w:cstheme="minorHAnsi"/>
      <w:sz w:val="18"/>
      <w:szCs w:val="18"/>
    </w:rPr>
  </w:style>
  <w:style w:type="paragraph" w:customStyle="1" w:styleId="aff3">
    <w:name w:val="论文正文"/>
    <w:basedOn w:val="a"/>
    <w:autoRedefine/>
    <w:rsid w:val="000F7CB2"/>
    <w:pPr>
      <w:wordWrap w:val="0"/>
      <w:ind w:firstLine="420"/>
    </w:pPr>
  </w:style>
  <w:style w:type="paragraph" w:customStyle="1" w:styleId="aff4">
    <w:name w:val="摘要标题"/>
    <w:basedOn w:val="ab"/>
    <w:next w:val="ac"/>
    <w:autoRedefine/>
    <w:rsid w:val="001C4BC0"/>
    <w:pPr>
      <w:spacing w:before="480" w:after="360"/>
    </w:pPr>
    <w:rPr>
      <w:rFonts w:asciiTheme="majorHAnsi" w:eastAsia="黑体" w:hAnsiTheme="majorHAnsi" w:cstheme="majorHAnsi"/>
      <w:bCs w:val="0"/>
    </w:rPr>
  </w:style>
  <w:style w:type="paragraph" w:customStyle="1" w:styleId="ABSTRACT0">
    <w:name w:val="ABSTRACT处论文标题"/>
    <w:basedOn w:val="a"/>
    <w:rsid w:val="00A96141"/>
    <w:pPr>
      <w:spacing w:before="397" w:after="397"/>
      <w:jc w:val="center"/>
    </w:pPr>
    <w:rPr>
      <w:rFonts w:eastAsia="Times New Roman"/>
      <w:b/>
      <w:sz w:val="32"/>
      <w:szCs w:val="44"/>
    </w:rPr>
  </w:style>
  <w:style w:type="paragraph" w:customStyle="1" w:styleId="-c">
    <w:name w:val="英文封面-表单内容"/>
    <w:basedOn w:val="a"/>
    <w:next w:val="a"/>
    <w:autoRedefine/>
    <w:rsid w:val="00F22852"/>
    <w:pPr>
      <w:spacing w:before="120" w:after="120"/>
    </w:pPr>
    <w:rPr>
      <w:rFonts w:ascii="Times New Roman" w:hAnsi="Times New Roman" w:cs="Times New Roman"/>
      <w:sz w:val="24"/>
      <w:szCs w:val="24"/>
    </w:rPr>
  </w:style>
  <w:style w:type="paragraph" w:customStyle="1" w:styleId="aff5">
    <w:name w:val="图表目录内容"/>
    <w:basedOn w:val="afb"/>
    <w:rsid w:val="00F95103"/>
    <w:pPr>
      <w:tabs>
        <w:tab w:val="clear" w:pos="2520"/>
        <w:tab w:val="right" w:leader="middleDot" w:pos="8460"/>
      </w:tabs>
      <w:spacing w:line="300" w:lineRule="auto"/>
    </w:pPr>
  </w:style>
  <w:style w:type="paragraph" w:customStyle="1" w:styleId="aff6">
    <w:name w:val="关键词内容"/>
    <w:basedOn w:val="a"/>
    <w:link w:val="Char"/>
    <w:rsid w:val="008005EC"/>
    <w:pPr>
      <w:ind w:left="2624" w:hangingChars="937" w:hanging="2624"/>
    </w:pPr>
    <w:rPr>
      <w:sz w:val="28"/>
      <w:szCs w:val="28"/>
    </w:rPr>
  </w:style>
  <w:style w:type="character" w:customStyle="1" w:styleId="Char">
    <w:name w:val="关键词内容 Char"/>
    <w:basedOn w:val="a0"/>
    <w:link w:val="aff6"/>
    <w:rsid w:val="008005EC"/>
    <w:rPr>
      <w:rFonts w:eastAsia="宋体"/>
      <w:kern w:val="2"/>
      <w:sz w:val="28"/>
      <w:szCs w:val="28"/>
      <w:lang w:val="en-US" w:eastAsia="zh-CN" w:bidi="ar-SA"/>
    </w:rPr>
  </w:style>
  <w:style w:type="paragraph" w:styleId="22">
    <w:name w:val="Body Text Indent 2"/>
    <w:basedOn w:val="a"/>
    <w:link w:val="23"/>
    <w:rsid w:val="007F5AF7"/>
    <w:pPr>
      <w:adjustRightInd w:val="0"/>
      <w:spacing w:line="400" w:lineRule="atLeast"/>
      <w:ind w:firstLine="630"/>
      <w:textAlignment w:val="baseline"/>
    </w:pPr>
    <w:rPr>
      <w:sz w:val="28"/>
      <w:szCs w:val="20"/>
    </w:rPr>
  </w:style>
  <w:style w:type="character" w:customStyle="1" w:styleId="HTML0">
    <w:name w:val="HTML 预设格式 字符"/>
    <w:link w:val="HTML"/>
    <w:uiPriority w:val="99"/>
    <w:rsid w:val="00AB1001"/>
    <w:rPr>
      <w:rFonts w:eastAsia="黑体" w:cs="Courier New"/>
      <w:sz w:val="21"/>
      <w:szCs w:val="21"/>
      <w:lang w:eastAsia="en-US"/>
    </w:rPr>
  </w:style>
  <w:style w:type="paragraph" w:customStyle="1" w:styleId="EndNoteBibliographyTitle">
    <w:name w:val="EndNote Bibliography Title"/>
    <w:basedOn w:val="a"/>
    <w:link w:val="EndNoteBibliographyTitle0"/>
    <w:rsid w:val="007947E2"/>
    <w:pPr>
      <w:jc w:val="center"/>
    </w:pPr>
    <w:rPr>
      <w:rFonts w:ascii="Times New Roman" w:hAnsi="Times New Roman" w:cs="Times New Roman"/>
      <w:noProof/>
      <w:sz w:val="20"/>
    </w:rPr>
  </w:style>
  <w:style w:type="character" w:customStyle="1" w:styleId="af7">
    <w:name w:val="参考文献内容 字符"/>
    <w:basedOn w:val="a0"/>
    <w:link w:val="af6"/>
    <w:rsid w:val="007947E2"/>
    <w:rPr>
      <w:kern w:val="2"/>
      <w:sz w:val="24"/>
      <w:szCs w:val="24"/>
    </w:rPr>
  </w:style>
  <w:style w:type="character" w:customStyle="1" w:styleId="EndNoteBibliographyTitle0">
    <w:name w:val="EndNote Bibliography Title 字符"/>
    <w:basedOn w:val="af7"/>
    <w:link w:val="EndNoteBibliographyTitle"/>
    <w:rsid w:val="007947E2"/>
    <w:rPr>
      <w:rFonts w:eastAsiaTheme="minorEastAsia"/>
      <w:noProof/>
      <w:kern w:val="2"/>
      <w:sz w:val="24"/>
      <w:szCs w:val="22"/>
      <w14:ligatures w14:val="standardContextual"/>
    </w:rPr>
  </w:style>
  <w:style w:type="paragraph" w:customStyle="1" w:styleId="EndNoteBibliography">
    <w:name w:val="EndNote Bibliography"/>
    <w:basedOn w:val="a"/>
    <w:link w:val="EndNoteBibliography0"/>
    <w:rsid w:val="008F7148"/>
    <w:rPr>
      <w:rFonts w:ascii="Times New Roman" w:hAnsi="Times New Roman" w:cs="Times New Roman"/>
      <w:noProof/>
      <w:sz w:val="20"/>
    </w:rPr>
  </w:style>
  <w:style w:type="character" w:customStyle="1" w:styleId="EndNoteBibliography0">
    <w:name w:val="EndNote Bibliography 字符"/>
    <w:basedOn w:val="af7"/>
    <w:link w:val="EndNoteBibliography"/>
    <w:rsid w:val="008F7148"/>
    <w:rPr>
      <w:rFonts w:eastAsiaTheme="minorEastAsia"/>
      <w:noProof/>
      <w:kern w:val="2"/>
      <w:sz w:val="24"/>
      <w:szCs w:val="22"/>
      <w14:ligatures w14:val="standardContextual"/>
    </w:rPr>
  </w:style>
  <w:style w:type="table" w:styleId="aff7">
    <w:name w:val="Table Grid"/>
    <w:basedOn w:val="a1"/>
    <w:uiPriority w:val="39"/>
    <w:qFormat/>
    <w:rsid w:val="00DF055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8">
    <w:name w:val="参考文献"/>
    <w:basedOn w:val="EndNoteBibliography"/>
    <w:link w:val="aff9"/>
    <w:qFormat/>
    <w:rsid w:val="00E23AE0"/>
    <w:pPr>
      <w:spacing w:line="300" w:lineRule="auto"/>
      <w:ind w:left="425" w:hanging="425"/>
    </w:pPr>
  </w:style>
  <w:style w:type="character" w:customStyle="1" w:styleId="aff9">
    <w:name w:val="参考文献 字符"/>
    <w:basedOn w:val="EndNoteBibliography0"/>
    <w:link w:val="aff8"/>
    <w:rsid w:val="00E23AE0"/>
    <w:rPr>
      <w:rFonts w:eastAsiaTheme="minorEastAsia"/>
      <w:noProof/>
      <w:kern w:val="2"/>
      <w:sz w:val="24"/>
      <w:szCs w:val="24"/>
      <w14:ligatures w14:val="standardContextual"/>
    </w:rPr>
  </w:style>
  <w:style w:type="paragraph" w:styleId="affa">
    <w:name w:val="footnote text"/>
    <w:basedOn w:val="a"/>
    <w:link w:val="affb"/>
    <w:rsid w:val="000D5333"/>
    <w:pPr>
      <w:snapToGrid w:val="0"/>
    </w:pPr>
    <w:rPr>
      <w:sz w:val="18"/>
      <w:szCs w:val="18"/>
    </w:rPr>
  </w:style>
  <w:style w:type="character" w:customStyle="1" w:styleId="affb">
    <w:name w:val="脚注文本 字符"/>
    <w:basedOn w:val="a0"/>
    <w:link w:val="affa"/>
    <w:rsid w:val="000D5333"/>
    <w:rPr>
      <w:rFonts w:asciiTheme="minorHAnsi" w:eastAsiaTheme="minorEastAsia" w:hAnsiTheme="minorHAnsi" w:cstheme="minorBidi"/>
      <w:kern w:val="2"/>
      <w:sz w:val="18"/>
      <w:szCs w:val="18"/>
    </w:rPr>
  </w:style>
  <w:style w:type="character" w:styleId="affc">
    <w:name w:val="footnote reference"/>
    <w:basedOn w:val="a0"/>
    <w:rsid w:val="000D5333"/>
    <w:rPr>
      <w:vertAlign w:val="superscript"/>
    </w:rPr>
  </w:style>
  <w:style w:type="character" w:customStyle="1" w:styleId="opdicttext2">
    <w:name w:val="op_dict_text2"/>
    <w:basedOn w:val="a0"/>
    <w:rsid w:val="004418E6"/>
  </w:style>
  <w:style w:type="character" w:customStyle="1" w:styleId="af">
    <w:name w:val="页眉 字符"/>
    <w:basedOn w:val="a0"/>
    <w:link w:val="ae"/>
    <w:uiPriority w:val="99"/>
    <w:rsid w:val="00C7463C"/>
    <w:rPr>
      <w:rFonts w:asciiTheme="minorHAnsi" w:eastAsiaTheme="minorEastAsia" w:hAnsiTheme="minorHAnsi" w:cstheme="minorBidi"/>
      <w:kern w:val="2"/>
      <w:sz w:val="18"/>
      <w:szCs w:val="18"/>
    </w:rPr>
  </w:style>
  <w:style w:type="character" w:styleId="affd">
    <w:name w:val="FollowedHyperlink"/>
    <w:basedOn w:val="a0"/>
    <w:uiPriority w:val="99"/>
    <w:unhideWhenUsed/>
    <w:rsid w:val="00DA3DE1"/>
    <w:rPr>
      <w:color w:val="954F72"/>
      <w:u w:val="single"/>
    </w:rPr>
  </w:style>
  <w:style w:type="paragraph" w:customStyle="1" w:styleId="msonormal0">
    <w:name w:val="msonormal"/>
    <w:basedOn w:val="a"/>
    <w:rsid w:val="00DA3DE1"/>
    <w:pPr>
      <w:spacing w:before="100" w:beforeAutospacing="1" w:after="100" w:afterAutospacing="1"/>
    </w:pPr>
    <w:rPr>
      <w:rFonts w:ascii="宋体" w:hAnsi="宋体" w:cs="宋体"/>
    </w:rPr>
  </w:style>
  <w:style w:type="paragraph" w:customStyle="1" w:styleId="font5">
    <w:name w:val="font5"/>
    <w:basedOn w:val="a"/>
    <w:rsid w:val="00DA3DE1"/>
    <w:pPr>
      <w:spacing w:before="100" w:beforeAutospacing="1" w:after="100" w:afterAutospacing="1"/>
    </w:pPr>
    <w:rPr>
      <w:rFonts w:ascii="宋体" w:hAnsi="宋体" w:cs="宋体"/>
      <w:sz w:val="18"/>
      <w:szCs w:val="18"/>
    </w:rPr>
  </w:style>
  <w:style w:type="paragraph" w:customStyle="1" w:styleId="font6">
    <w:name w:val="font6"/>
    <w:basedOn w:val="a"/>
    <w:rsid w:val="00DA3DE1"/>
    <w:pPr>
      <w:spacing w:before="100" w:beforeAutospacing="1" w:after="100" w:afterAutospacing="1"/>
    </w:pPr>
    <w:rPr>
      <w:rFonts w:ascii="Arial" w:hAnsi="Arial" w:cs="Arial"/>
      <w:i/>
      <w:iCs/>
      <w:color w:val="000000"/>
      <w:sz w:val="20"/>
      <w:szCs w:val="20"/>
    </w:rPr>
  </w:style>
  <w:style w:type="paragraph" w:customStyle="1" w:styleId="xl64">
    <w:name w:val="xl64"/>
    <w:basedOn w:val="a"/>
    <w:rsid w:val="00DA3DE1"/>
    <w:pPr>
      <w:spacing w:before="100" w:beforeAutospacing="1" w:after="100" w:afterAutospacing="1"/>
      <w:textAlignment w:val="bottom"/>
    </w:pPr>
    <w:rPr>
      <w:rFonts w:ascii="Arial" w:hAnsi="Arial" w:cs="Arial"/>
      <w:i/>
      <w:iCs/>
      <w:sz w:val="20"/>
      <w:szCs w:val="20"/>
    </w:rPr>
  </w:style>
  <w:style w:type="paragraph" w:customStyle="1" w:styleId="xl65">
    <w:name w:val="xl65"/>
    <w:basedOn w:val="a"/>
    <w:rsid w:val="00DA3DE1"/>
    <w:pPr>
      <w:spacing w:before="100" w:beforeAutospacing="1" w:after="100" w:afterAutospacing="1"/>
      <w:textAlignment w:val="bottom"/>
    </w:pPr>
    <w:rPr>
      <w:rFonts w:ascii="Arial" w:hAnsi="Arial" w:cs="Arial"/>
      <w:sz w:val="20"/>
      <w:szCs w:val="20"/>
    </w:rPr>
  </w:style>
  <w:style w:type="paragraph" w:customStyle="1" w:styleId="xl66">
    <w:name w:val="xl66"/>
    <w:basedOn w:val="a"/>
    <w:rsid w:val="00DA3DE1"/>
    <w:pPr>
      <w:spacing w:before="100" w:beforeAutospacing="1" w:after="100" w:afterAutospacing="1"/>
      <w:jc w:val="center"/>
      <w:textAlignment w:val="bottom"/>
    </w:pPr>
    <w:rPr>
      <w:rFonts w:ascii="Arial" w:hAnsi="Arial" w:cs="Arial"/>
      <w:i/>
      <w:iCs/>
      <w:sz w:val="20"/>
      <w:szCs w:val="20"/>
    </w:rPr>
  </w:style>
  <w:style w:type="paragraph" w:customStyle="1" w:styleId="xl67">
    <w:name w:val="xl67"/>
    <w:basedOn w:val="a"/>
    <w:rsid w:val="00DA3DE1"/>
    <w:pPr>
      <w:spacing w:before="100" w:beforeAutospacing="1" w:after="100" w:afterAutospacing="1"/>
      <w:jc w:val="center"/>
      <w:textAlignment w:val="bottom"/>
    </w:pPr>
    <w:rPr>
      <w:rFonts w:ascii="Arial" w:hAnsi="Arial" w:cs="Arial"/>
      <w:sz w:val="20"/>
      <w:szCs w:val="20"/>
    </w:rPr>
  </w:style>
  <w:style w:type="paragraph" w:customStyle="1" w:styleId="xl68">
    <w:name w:val="xl68"/>
    <w:basedOn w:val="a"/>
    <w:rsid w:val="00DA3DE1"/>
    <w:pPr>
      <w:pBdr>
        <w:bottom w:val="single" w:sz="4" w:space="0" w:color="auto"/>
      </w:pBdr>
      <w:spacing w:before="100" w:beforeAutospacing="1" w:after="100" w:afterAutospacing="1"/>
      <w:jc w:val="center"/>
      <w:textAlignment w:val="bottom"/>
    </w:pPr>
    <w:rPr>
      <w:rFonts w:ascii="Arial" w:hAnsi="Arial" w:cs="Arial"/>
      <w:b/>
      <w:bCs/>
      <w:sz w:val="20"/>
      <w:szCs w:val="20"/>
    </w:rPr>
  </w:style>
  <w:style w:type="paragraph" w:customStyle="1" w:styleId="xl69">
    <w:name w:val="xl69"/>
    <w:basedOn w:val="a"/>
    <w:rsid w:val="00DA3DE1"/>
    <w:pPr>
      <w:spacing w:before="100" w:beforeAutospacing="1" w:after="100" w:afterAutospacing="1"/>
      <w:textAlignment w:val="bottom"/>
    </w:pPr>
    <w:rPr>
      <w:rFonts w:ascii="Arial" w:hAnsi="Arial" w:cs="Arial"/>
      <w:color w:val="FF0000"/>
      <w:sz w:val="20"/>
      <w:szCs w:val="20"/>
    </w:rPr>
  </w:style>
  <w:style w:type="paragraph" w:customStyle="1" w:styleId="xl70">
    <w:name w:val="xl70"/>
    <w:basedOn w:val="a"/>
    <w:rsid w:val="00DA3DE1"/>
    <w:pPr>
      <w:spacing w:before="100" w:beforeAutospacing="1" w:after="100" w:afterAutospacing="1"/>
      <w:textAlignment w:val="bottom"/>
    </w:pPr>
    <w:rPr>
      <w:rFonts w:ascii="Arial" w:hAnsi="Arial" w:cs="Arial"/>
      <w:i/>
      <w:iCs/>
      <w:color w:val="FF0000"/>
      <w:sz w:val="20"/>
      <w:szCs w:val="20"/>
    </w:rPr>
  </w:style>
  <w:style w:type="paragraph" w:customStyle="1" w:styleId="xl71">
    <w:name w:val="xl71"/>
    <w:basedOn w:val="a"/>
    <w:rsid w:val="00DA3DE1"/>
    <w:pPr>
      <w:spacing w:before="100" w:beforeAutospacing="1" w:after="100" w:afterAutospacing="1"/>
      <w:jc w:val="center"/>
      <w:textAlignment w:val="bottom"/>
    </w:pPr>
    <w:rPr>
      <w:rFonts w:ascii="Arial" w:hAnsi="Arial" w:cs="Arial"/>
      <w:i/>
      <w:iCs/>
      <w:color w:val="FF0000"/>
      <w:sz w:val="20"/>
      <w:szCs w:val="20"/>
    </w:rPr>
  </w:style>
  <w:style w:type="paragraph" w:customStyle="1" w:styleId="xl72">
    <w:name w:val="xl72"/>
    <w:basedOn w:val="a"/>
    <w:rsid w:val="00DA3DE1"/>
    <w:pPr>
      <w:spacing w:before="100" w:beforeAutospacing="1" w:after="100" w:afterAutospacing="1"/>
      <w:jc w:val="center"/>
      <w:textAlignment w:val="bottom"/>
    </w:pPr>
    <w:rPr>
      <w:rFonts w:ascii="Arial" w:hAnsi="Arial" w:cs="Arial"/>
      <w:color w:val="FF0000"/>
      <w:sz w:val="20"/>
      <w:szCs w:val="20"/>
    </w:rPr>
  </w:style>
  <w:style w:type="paragraph" w:customStyle="1" w:styleId="xl73">
    <w:name w:val="xl73"/>
    <w:basedOn w:val="a"/>
    <w:rsid w:val="00DA3DE1"/>
    <w:pPr>
      <w:spacing w:before="100" w:beforeAutospacing="1" w:after="100" w:afterAutospacing="1"/>
      <w:textAlignment w:val="bottom"/>
    </w:pPr>
    <w:rPr>
      <w:rFonts w:ascii="Arial" w:hAnsi="Arial" w:cs="Arial"/>
      <w:color w:val="FF0000"/>
      <w:sz w:val="20"/>
      <w:szCs w:val="20"/>
    </w:rPr>
  </w:style>
  <w:style w:type="paragraph" w:customStyle="1" w:styleId="xl74">
    <w:name w:val="xl74"/>
    <w:basedOn w:val="a"/>
    <w:rsid w:val="00DA3DE1"/>
    <w:pPr>
      <w:spacing w:before="100" w:beforeAutospacing="1" w:after="100" w:afterAutospacing="1"/>
      <w:textAlignment w:val="bottom"/>
    </w:pPr>
    <w:rPr>
      <w:rFonts w:ascii="Arial" w:hAnsi="Arial" w:cs="Arial"/>
      <w:sz w:val="20"/>
      <w:szCs w:val="20"/>
    </w:rPr>
  </w:style>
  <w:style w:type="paragraph" w:customStyle="1" w:styleId="xl75">
    <w:name w:val="xl75"/>
    <w:basedOn w:val="a"/>
    <w:rsid w:val="00DA3DE1"/>
    <w:pPr>
      <w:spacing w:before="100" w:beforeAutospacing="1" w:after="100" w:afterAutospacing="1"/>
      <w:textAlignment w:val="bottom"/>
    </w:pPr>
    <w:rPr>
      <w:rFonts w:ascii="Arial" w:hAnsi="Arial" w:cs="Arial"/>
      <w:i/>
      <w:iCs/>
      <w:sz w:val="20"/>
      <w:szCs w:val="20"/>
    </w:rPr>
  </w:style>
  <w:style w:type="paragraph" w:customStyle="1" w:styleId="xl76">
    <w:name w:val="xl76"/>
    <w:basedOn w:val="a"/>
    <w:rsid w:val="00DA3DE1"/>
    <w:pPr>
      <w:spacing w:before="100" w:beforeAutospacing="1" w:after="100" w:afterAutospacing="1"/>
      <w:jc w:val="center"/>
      <w:textAlignment w:val="bottom"/>
    </w:pPr>
    <w:rPr>
      <w:rFonts w:ascii="Arial" w:hAnsi="Arial" w:cs="Arial"/>
      <w:i/>
      <w:iCs/>
      <w:sz w:val="20"/>
      <w:szCs w:val="20"/>
    </w:rPr>
  </w:style>
  <w:style w:type="paragraph" w:customStyle="1" w:styleId="xl77">
    <w:name w:val="xl77"/>
    <w:basedOn w:val="a"/>
    <w:rsid w:val="00DA3DE1"/>
    <w:pPr>
      <w:spacing w:before="100" w:beforeAutospacing="1" w:after="100" w:afterAutospacing="1"/>
      <w:jc w:val="center"/>
      <w:textAlignment w:val="bottom"/>
    </w:pPr>
    <w:rPr>
      <w:rFonts w:ascii="Arial" w:hAnsi="Arial" w:cs="Arial"/>
      <w:sz w:val="20"/>
      <w:szCs w:val="20"/>
    </w:rPr>
  </w:style>
  <w:style w:type="paragraph" w:customStyle="1" w:styleId="xl78">
    <w:name w:val="xl78"/>
    <w:basedOn w:val="a"/>
    <w:rsid w:val="00DA3DE1"/>
    <w:pPr>
      <w:spacing w:before="100" w:beforeAutospacing="1" w:after="100" w:afterAutospacing="1"/>
      <w:textAlignment w:val="bottom"/>
    </w:pPr>
    <w:rPr>
      <w:rFonts w:ascii="Arial" w:hAnsi="Arial" w:cs="Arial"/>
      <w:i/>
      <w:iCs/>
      <w:color w:val="FF0000"/>
      <w:sz w:val="20"/>
      <w:szCs w:val="20"/>
    </w:rPr>
  </w:style>
  <w:style w:type="paragraph" w:customStyle="1" w:styleId="xl79">
    <w:name w:val="xl79"/>
    <w:basedOn w:val="a"/>
    <w:rsid w:val="00DA3DE1"/>
    <w:pPr>
      <w:spacing w:before="100" w:beforeAutospacing="1" w:after="100" w:afterAutospacing="1"/>
      <w:jc w:val="center"/>
      <w:textAlignment w:val="bottom"/>
    </w:pPr>
    <w:rPr>
      <w:rFonts w:ascii="Arial" w:hAnsi="Arial" w:cs="Arial"/>
      <w:i/>
      <w:iCs/>
      <w:color w:val="FF0000"/>
      <w:sz w:val="20"/>
      <w:szCs w:val="20"/>
    </w:rPr>
  </w:style>
  <w:style w:type="paragraph" w:customStyle="1" w:styleId="xl80">
    <w:name w:val="xl80"/>
    <w:basedOn w:val="a"/>
    <w:rsid w:val="00DA3DE1"/>
    <w:pPr>
      <w:spacing w:before="100" w:beforeAutospacing="1" w:after="100" w:afterAutospacing="1"/>
      <w:jc w:val="center"/>
      <w:textAlignment w:val="bottom"/>
    </w:pPr>
    <w:rPr>
      <w:rFonts w:ascii="Arial" w:hAnsi="Arial" w:cs="Arial"/>
      <w:color w:val="FF0000"/>
      <w:sz w:val="20"/>
      <w:szCs w:val="20"/>
    </w:rPr>
  </w:style>
  <w:style w:type="paragraph" w:customStyle="1" w:styleId="xl81">
    <w:name w:val="xl81"/>
    <w:basedOn w:val="a"/>
    <w:rsid w:val="00DA3DE1"/>
    <w:pPr>
      <w:shd w:val="clear" w:color="000000" w:fill="FFFFFF"/>
      <w:spacing w:before="100" w:beforeAutospacing="1" w:after="100" w:afterAutospacing="1"/>
      <w:textAlignment w:val="bottom"/>
    </w:pPr>
    <w:rPr>
      <w:rFonts w:ascii="Arial" w:hAnsi="Arial" w:cs="Arial"/>
      <w:color w:val="FF0000"/>
      <w:sz w:val="20"/>
      <w:szCs w:val="20"/>
    </w:rPr>
  </w:style>
  <w:style w:type="paragraph" w:customStyle="1" w:styleId="xl82">
    <w:name w:val="xl82"/>
    <w:basedOn w:val="a"/>
    <w:rsid w:val="00DA3DE1"/>
    <w:pPr>
      <w:pBdr>
        <w:bottom w:val="single" w:sz="4" w:space="0" w:color="auto"/>
      </w:pBdr>
      <w:spacing w:before="100" w:beforeAutospacing="1" w:after="100" w:afterAutospacing="1"/>
      <w:textAlignment w:val="bottom"/>
    </w:pPr>
    <w:rPr>
      <w:rFonts w:ascii="Arial" w:hAnsi="Arial" w:cs="Arial"/>
      <w:sz w:val="20"/>
      <w:szCs w:val="20"/>
    </w:rPr>
  </w:style>
  <w:style w:type="paragraph" w:customStyle="1" w:styleId="xl83">
    <w:name w:val="xl83"/>
    <w:basedOn w:val="a"/>
    <w:rsid w:val="00DA3DE1"/>
    <w:pPr>
      <w:pBdr>
        <w:bottom w:val="single" w:sz="4" w:space="0" w:color="auto"/>
      </w:pBdr>
      <w:spacing w:before="100" w:beforeAutospacing="1" w:after="100" w:afterAutospacing="1"/>
      <w:textAlignment w:val="bottom"/>
    </w:pPr>
    <w:rPr>
      <w:rFonts w:ascii="Arial" w:hAnsi="Arial" w:cs="Arial"/>
      <w:i/>
      <w:iCs/>
      <w:sz w:val="20"/>
      <w:szCs w:val="20"/>
    </w:rPr>
  </w:style>
  <w:style w:type="paragraph" w:customStyle="1" w:styleId="xl84">
    <w:name w:val="xl84"/>
    <w:basedOn w:val="a"/>
    <w:rsid w:val="00DA3DE1"/>
    <w:pPr>
      <w:pBdr>
        <w:bottom w:val="single" w:sz="4" w:space="0" w:color="auto"/>
      </w:pBdr>
      <w:spacing w:before="100" w:beforeAutospacing="1" w:after="100" w:afterAutospacing="1"/>
      <w:jc w:val="center"/>
      <w:textAlignment w:val="bottom"/>
    </w:pPr>
    <w:rPr>
      <w:rFonts w:ascii="Arial" w:hAnsi="Arial" w:cs="Arial"/>
      <w:i/>
      <w:iCs/>
      <w:sz w:val="20"/>
      <w:szCs w:val="20"/>
    </w:rPr>
  </w:style>
  <w:style w:type="paragraph" w:customStyle="1" w:styleId="xl85">
    <w:name w:val="xl85"/>
    <w:basedOn w:val="a"/>
    <w:rsid w:val="00DA3DE1"/>
    <w:pPr>
      <w:pBdr>
        <w:bottom w:val="single" w:sz="4" w:space="0" w:color="auto"/>
      </w:pBdr>
      <w:spacing w:before="100" w:beforeAutospacing="1" w:after="100" w:afterAutospacing="1"/>
      <w:jc w:val="center"/>
      <w:textAlignment w:val="bottom"/>
    </w:pPr>
    <w:rPr>
      <w:rFonts w:ascii="Arial" w:hAnsi="Arial" w:cs="Arial"/>
      <w:sz w:val="20"/>
      <w:szCs w:val="20"/>
    </w:rPr>
  </w:style>
  <w:style w:type="paragraph" w:customStyle="1" w:styleId="xl86">
    <w:name w:val="xl86"/>
    <w:basedOn w:val="a"/>
    <w:rsid w:val="00DA3DE1"/>
    <w:pPr>
      <w:pBdr>
        <w:top w:val="single" w:sz="4" w:space="0" w:color="auto"/>
      </w:pBdr>
      <w:spacing w:before="100" w:beforeAutospacing="1" w:after="100" w:afterAutospacing="1"/>
      <w:jc w:val="center"/>
    </w:pPr>
    <w:rPr>
      <w:rFonts w:ascii="Arial" w:hAnsi="Arial" w:cs="Arial"/>
      <w:b/>
      <w:bCs/>
      <w:sz w:val="20"/>
      <w:szCs w:val="20"/>
    </w:rPr>
  </w:style>
  <w:style w:type="paragraph" w:customStyle="1" w:styleId="xl87">
    <w:name w:val="xl87"/>
    <w:basedOn w:val="a"/>
    <w:rsid w:val="00DA3DE1"/>
    <w:pPr>
      <w:pBdr>
        <w:bottom w:val="single" w:sz="4" w:space="0" w:color="auto"/>
      </w:pBdr>
      <w:spacing w:before="100" w:beforeAutospacing="1" w:after="100" w:afterAutospacing="1"/>
      <w:jc w:val="center"/>
    </w:pPr>
    <w:rPr>
      <w:rFonts w:ascii="Arial" w:hAnsi="Arial" w:cs="Arial"/>
      <w:b/>
      <w:bCs/>
      <w:sz w:val="20"/>
      <w:szCs w:val="20"/>
    </w:rPr>
  </w:style>
  <w:style w:type="paragraph" w:customStyle="1" w:styleId="xl88">
    <w:name w:val="xl88"/>
    <w:basedOn w:val="a"/>
    <w:rsid w:val="00DA3DE1"/>
    <w:pPr>
      <w:pBdr>
        <w:top w:val="single" w:sz="4" w:space="0" w:color="auto"/>
        <w:bottom w:val="single" w:sz="4" w:space="0" w:color="auto"/>
      </w:pBdr>
      <w:spacing w:before="100" w:beforeAutospacing="1" w:after="100" w:afterAutospacing="1"/>
      <w:jc w:val="center"/>
      <w:textAlignment w:val="bottom"/>
    </w:pPr>
    <w:rPr>
      <w:rFonts w:ascii="Arial" w:hAnsi="Arial" w:cs="Arial"/>
      <w:b/>
      <w:bCs/>
      <w:sz w:val="20"/>
      <w:szCs w:val="20"/>
    </w:rPr>
  </w:style>
  <w:style w:type="paragraph" w:customStyle="1" w:styleId="xl89">
    <w:name w:val="xl89"/>
    <w:basedOn w:val="a"/>
    <w:rsid w:val="00B3222A"/>
    <w:pPr>
      <w:pBdr>
        <w:bottom w:val="single" w:sz="4" w:space="0" w:color="auto"/>
      </w:pBdr>
      <w:spacing w:before="100" w:beforeAutospacing="1" w:after="100" w:afterAutospacing="1"/>
      <w:jc w:val="center"/>
    </w:pPr>
    <w:rPr>
      <w:rFonts w:ascii="Arial" w:hAnsi="Arial" w:cs="Arial"/>
      <w:b/>
      <w:bCs/>
      <w:sz w:val="20"/>
      <w:szCs w:val="20"/>
    </w:rPr>
  </w:style>
  <w:style w:type="paragraph" w:customStyle="1" w:styleId="xl90">
    <w:name w:val="xl90"/>
    <w:basedOn w:val="a"/>
    <w:rsid w:val="00B3222A"/>
    <w:pPr>
      <w:pBdr>
        <w:top w:val="single" w:sz="4" w:space="0" w:color="auto"/>
        <w:bottom w:val="single" w:sz="4" w:space="0" w:color="auto"/>
      </w:pBdr>
      <w:spacing w:before="100" w:beforeAutospacing="1" w:after="100" w:afterAutospacing="1"/>
      <w:jc w:val="center"/>
      <w:textAlignment w:val="bottom"/>
    </w:pPr>
    <w:rPr>
      <w:rFonts w:ascii="Arial" w:hAnsi="Arial" w:cs="Arial"/>
      <w:b/>
      <w:bCs/>
      <w:sz w:val="20"/>
      <w:szCs w:val="20"/>
    </w:rPr>
  </w:style>
  <w:style w:type="paragraph" w:styleId="affe">
    <w:name w:val="Normal (Web)"/>
    <w:basedOn w:val="a"/>
    <w:uiPriority w:val="99"/>
    <w:unhideWhenUsed/>
    <w:rsid w:val="00C201F5"/>
    <w:pPr>
      <w:spacing w:before="100" w:beforeAutospacing="1" w:after="100" w:afterAutospacing="1"/>
    </w:pPr>
    <w:rPr>
      <w:rFonts w:ascii="宋体" w:hAnsi="宋体" w:cs="宋体"/>
    </w:rPr>
  </w:style>
  <w:style w:type="paragraph" w:customStyle="1" w:styleId="xl63">
    <w:name w:val="xl63"/>
    <w:basedOn w:val="a"/>
    <w:rsid w:val="00E4486F"/>
    <w:pPr>
      <w:pBdr>
        <w:bottom w:val="single" w:sz="4" w:space="0" w:color="auto"/>
      </w:pBdr>
      <w:spacing w:before="100" w:beforeAutospacing="1" w:after="100" w:afterAutospacing="1"/>
    </w:pPr>
    <w:rPr>
      <w:rFonts w:ascii="宋体" w:hAnsi="宋体" w:cs="宋体"/>
    </w:rPr>
  </w:style>
  <w:style w:type="paragraph" w:styleId="afff">
    <w:name w:val="Revision"/>
    <w:hidden/>
    <w:uiPriority w:val="71"/>
    <w:rsid w:val="006B75E3"/>
    <w:rPr>
      <w:rFonts w:asciiTheme="minorHAnsi" w:eastAsiaTheme="minorEastAsia" w:hAnsiTheme="minorHAnsi" w:cstheme="minorBidi"/>
      <w:kern w:val="2"/>
      <w:sz w:val="24"/>
      <w:szCs w:val="24"/>
    </w:rPr>
  </w:style>
  <w:style w:type="paragraph" w:styleId="afff0">
    <w:name w:val="List Paragraph"/>
    <w:basedOn w:val="a"/>
    <w:uiPriority w:val="34"/>
    <w:qFormat/>
    <w:rsid w:val="00317EEF"/>
    <w:pPr>
      <w:ind w:firstLineChars="200" w:firstLine="420"/>
    </w:pPr>
  </w:style>
  <w:style w:type="character" w:styleId="afff1">
    <w:name w:val="Unresolved Mention"/>
    <w:basedOn w:val="a0"/>
    <w:uiPriority w:val="99"/>
    <w:rsid w:val="00893D86"/>
    <w:rPr>
      <w:color w:val="605E5C"/>
      <w:shd w:val="clear" w:color="auto" w:fill="E1DFDD"/>
    </w:rPr>
  </w:style>
  <w:style w:type="character" w:customStyle="1" w:styleId="10">
    <w:name w:val="标题 1 字符"/>
    <w:basedOn w:val="a0"/>
    <w:link w:val="1"/>
    <w:uiPriority w:val="9"/>
    <w:rsid w:val="003E4610"/>
    <w:rPr>
      <w:rFonts w:asciiTheme="minorHAnsi" w:eastAsia="黑体" w:hAnsiTheme="minorHAnsi" w:cstheme="minorBidi"/>
      <w:bCs/>
      <w:kern w:val="44"/>
      <w:sz w:val="32"/>
      <w:szCs w:val="44"/>
      <w14:ligatures w14:val="standardContextual"/>
    </w:rPr>
  </w:style>
  <w:style w:type="character" w:customStyle="1" w:styleId="21">
    <w:name w:val="标题 2 字符"/>
    <w:basedOn w:val="a0"/>
    <w:link w:val="20"/>
    <w:uiPriority w:val="9"/>
    <w:rsid w:val="00A00B39"/>
    <w:rPr>
      <w:rFonts w:asciiTheme="majorHAnsi" w:eastAsia="黑体" w:hAnsiTheme="majorHAnsi" w:cstheme="majorHAnsi"/>
      <w:b/>
      <w:kern w:val="2"/>
      <w:sz w:val="28"/>
      <w:szCs w:val="28"/>
      <w14:ligatures w14:val="standardContextual"/>
    </w:rPr>
  </w:style>
  <w:style w:type="character" w:customStyle="1" w:styleId="30">
    <w:name w:val="标题 3 字符"/>
    <w:basedOn w:val="a0"/>
    <w:link w:val="3"/>
    <w:uiPriority w:val="9"/>
    <w:rsid w:val="00937988"/>
    <w:rPr>
      <w:rFonts w:asciiTheme="majorHAnsi" w:eastAsia="黑体" w:hAnsiTheme="majorHAnsi" w:cstheme="majorHAnsi"/>
      <w:b/>
      <w:bCs/>
      <w:kern w:val="2"/>
      <w:sz w:val="21"/>
      <w:szCs w:val="32"/>
      <w14:ligatures w14:val="standardContextual"/>
    </w:rPr>
  </w:style>
  <w:style w:type="paragraph" w:customStyle="1" w:styleId="SMSubheading">
    <w:name w:val="SM Subheading"/>
    <w:basedOn w:val="a"/>
    <w:qFormat/>
    <w:rsid w:val="0044048E"/>
    <w:rPr>
      <w:rFonts w:ascii="Times New Roman" w:hAnsi="Times New Roman" w:cs="Times New Roman"/>
      <w:szCs w:val="20"/>
      <w:u w:val="words"/>
      <w:lang w:eastAsia="en-US"/>
    </w:rPr>
  </w:style>
  <w:style w:type="paragraph" w:customStyle="1" w:styleId="-11">
    <w:name w:val="彩色列表 - 强调文字颜色 11"/>
    <w:basedOn w:val="a"/>
    <w:uiPriority w:val="34"/>
    <w:qFormat/>
    <w:rsid w:val="00FF0D6F"/>
    <w:pPr>
      <w:spacing w:line="480" w:lineRule="auto"/>
      <w:ind w:firstLineChars="200" w:firstLine="420"/>
    </w:pPr>
    <w:rPr>
      <w:rFonts w:ascii="Times New Roman" w:eastAsia="Arial" w:hAnsi="Times New Roman" w:cs="Times New Roman"/>
      <w:lang w:eastAsia="en-US"/>
    </w:rPr>
  </w:style>
  <w:style w:type="character" w:customStyle="1" w:styleId="af1">
    <w:name w:val="页脚 字符"/>
    <w:link w:val="af0"/>
    <w:uiPriority w:val="99"/>
    <w:rsid w:val="00FF0D6F"/>
    <w:rPr>
      <w:rFonts w:asciiTheme="minorHAnsi" w:eastAsiaTheme="minorEastAsia" w:hAnsiTheme="minorHAnsi" w:cstheme="minorBidi"/>
      <w:sz w:val="18"/>
      <w:szCs w:val="18"/>
    </w:rPr>
  </w:style>
  <w:style w:type="character" w:customStyle="1" w:styleId="a9">
    <w:name w:val="批注框文本 字符"/>
    <w:link w:val="a8"/>
    <w:uiPriority w:val="99"/>
    <w:semiHidden/>
    <w:rsid w:val="00FF0D6F"/>
    <w:rPr>
      <w:rFonts w:asciiTheme="minorHAnsi" w:eastAsiaTheme="minorEastAsia" w:hAnsiTheme="minorHAnsi" w:cstheme="minorBidi"/>
      <w:sz w:val="18"/>
      <w:szCs w:val="18"/>
    </w:rPr>
  </w:style>
  <w:style w:type="character" w:customStyle="1" w:styleId="a7">
    <w:name w:val="文档结构图 字符"/>
    <w:link w:val="a6"/>
    <w:rsid w:val="00FF0D6F"/>
    <w:rPr>
      <w:rFonts w:asciiTheme="minorHAnsi" w:eastAsiaTheme="minorEastAsia" w:hAnsiTheme="minorHAnsi" w:cstheme="minorBidi"/>
      <w:sz w:val="24"/>
      <w:szCs w:val="24"/>
      <w:shd w:val="clear" w:color="auto" w:fill="000080"/>
    </w:rPr>
  </w:style>
  <w:style w:type="character" w:customStyle="1" w:styleId="a5">
    <w:name w:val="批注文字 字符"/>
    <w:link w:val="a4"/>
    <w:uiPriority w:val="99"/>
    <w:rsid w:val="00FF0D6F"/>
    <w:rPr>
      <w:rFonts w:asciiTheme="minorHAnsi" w:eastAsiaTheme="minorEastAsia" w:hAnsiTheme="minorHAnsi" w:cstheme="minorBidi"/>
      <w:sz w:val="24"/>
    </w:rPr>
  </w:style>
  <w:style w:type="character" w:customStyle="1" w:styleId="aff0">
    <w:name w:val="批注主题 字符"/>
    <w:link w:val="aff"/>
    <w:uiPriority w:val="99"/>
    <w:semiHidden/>
    <w:rsid w:val="00FF0D6F"/>
    <w:rPr>
      <w:rFonts w:asciiTheme="minorHAnsi" w:eastAsiaTheme="minorEastAsia" w:hAnsiTheme="minorHAnsi" w:cstheme="minorBidi"/>
      <w:b/>
      <w:bCs/>
      <w:sz w:val="24"/>
      <w:szCs w:val="24"/>
    </w:rPr>
  </w:style>
  <w:style w:type="paragraph" w:customStyle="1" w:styleId="Compact">
    <w:name w:val="Compact"/>
    <w:basedOn w:val="afff2"/>
    <w:qFormat/>
    <w:rsid w:val="00FF0D6F"/>
    <w:pPr>
      <w:spacing w:before="36" w:after="36" w:line="240" w:lineRule="auto"/>
    </w:pPr>
    <w:rPr>
      <w:rFonts w:ascii="等线" w:eastAsia="Times New Roman" w:hAnsi="等线"/>
    </w:rPr>
  </w:style>
  <w:style w:type="paragraph" w:styleId="afff2">
    <w:name w:val="Body Text"/>
    <w:basedOn w:val="a"/>
    <w:link w:val="afff3"/>
    <w:uiPriority w:val="99"/>
    <w:unhideWhenUsed/>
    <w:rsid w:val="00FF0D6F"/>
    <w:pPr>
      <w:spacing w:after="120" w:line="480" w:lineRule="auto"/>
    </w:pPr>
    <w:rPr>
      <w:rFonts w:ascii="Times New Roman" w:eastAsia="Arial" w:hAnsi="Times New Roman" w:cs="Times New Roman"/>
      <w:sz w:val="20"/>
      <w:szCs w:val="20"/>
      <w:lang w:eastAsia="en-US"/>
    </w:rPr>
  </w:style>
  <w:style w:type="character" w:customStyle="1" w:styleId="afff3">
    <w:name w:val="正文文本 字符"/>
    <w:basedOn w:val="a0"/>
    <w:link w:val="afff2"/>
    <w:uiPriority w:val="99"/>
    <w:rsid w:val="00FF0D6F"/>
    <w:rPr>
      <w:rFonts w:eastAsia="Arial"/>
      <w:lang w:eastAsia="en-US"/>
    </w:rPr>
  </w:style>
  <w:style w:type="paragraph" w:customStyle="1" w:styleId="-110">
    <w:name w:val="彩色底纹 - 强调文字颜色 11"/>
    <w:hidden/>
    <w:uiPriority w:val="99"/>
    <w:semiHidden/>
    <w:rsid w:val="00FF0D6F"/>
    <w:rPr>
      <w:rFonts w:eastAsia="Arial"/>
      <w:sz w:val="24"/>
      <w:szCs w:val="24"/>
      <w:lang w:eastAsia="en-US"/>
    </w:rPr>
  </w:style>
  <w:style w:type="character" w:styleId="afff4">
    <w:name w:val="Emphasis"/>
    <w:basedOn w:val="a0"/>
    <w:uiPriority w:val="20"/>
    <w:qFormat/>
    <w:rsid w:val="00FF0D6F"/>
    <w:rPr>
      <w:i/>
      <w:iCs/>
    </w:rPr>
  </w:style>
  <w:style w:type="character" w:customStyle="1" w:styleId="UnresolvedMention1">
    <w:name w:val="Unresolved Mention1"/>
    <w:basedOn w:val="a0"/>
    <w:uiPriority w:val="99"/>
    <w:rsid w:val="00FF0D6F"/>
    <w:rPr>
      <w:color w:val="605E5C"/>
      <w:shd w:val="clear" w:color="auto" w:fill="E1DFDD"/>
    </w:rPr>
  </w:style>
  <w:style w:type="character" w:customStyle="1" w:styleId="shorttext">
    <w:name w:val="short_text"/>
    <w:basedOn w:val="a0"/>
    <w:rsid w:val="00FF0D6F"/>
  </w:style>
  <w:style w:type="character" w:styleId="afff5">
    <w:name w:val="line number"/>
    <w:basedOn w:val="a0"/>
    <w:uiPriority w:val="99"/>
    <w:unhideWhenUsed/>
    <w:rsid w:val="00FF0D6F"/>
  </w:style>
  <w:style w:type="table" w:customStyle="1" w:styleId="GridTable4-Accent21">
    <w:name w:val="Grid Table 4 - Accent 21"/>
    <w:basedOn w:val="a1"/>
    <w:uiPriority w:val="49"/>
    <w:rsid w:val="00FF0D6F"/>
    <w:rPr>
      <w:rFonts w:ascii="等线" w:eastAsia="等线" w:hAnsi="等线"/>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customStyle="1" w:styleId="6-31">
    <w:name w:val="清单表 6 彩色 - 着色 31"/>
    <w:basedOn w:val="a1"/>
    <w:uiPriority w:val="51"/>
    <w:rsid w:val="006B5823"/>
    <w:rPr>
      <w:rFonts w:asciiTheme="minorHAnsi" w:eastAsiaTheme="minorEastAsia" w:hAnsiTheme="minorHAnsi" w:cstheme="minorBidi"/>
      <w:color w:val="7B7B7B" w:themeColor="accent3" w:themeShade="BF"/>
      <w:kern w:val="2"/>
      <w:sz w:val="21"/>
      <w:szCs w:val="22"/>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efault">
    <w:name w:val="Default"/>
    <w:rsid w:val="00F02F29"/>
    <w:pPr>
      <w:widowControl w:val="0"/>
      <w:autoSpaceDE w:val="0"/>
      <w:autoSpaceDN w:val="0"/>
      <w:adjustRightInd w:val="0"/>
    </w:pPr>
    <w:rPr>
      <w:color w:val="000000"/>
      <w:sz w:val="24"/>
      <w:szCs w:val="24"/>
    </w:rPr>
  </w:style>
  <w:style w:type="paragraph" w:customStyle="1" w:styleId="hfigurecaptionFMD">
    <w:name w:val="hfigurecaption FMD"/>
    <w:basedOn w:val="a"/>
    <w:autoRedefine/>
    <w:rsid w:val="00EF3990"/>
    <w:pPr>
      <w:autoSpaceDE w:val="0"/>
      <w:autoSpaceDN w:val="0"/>
      <w:adjustRightInd w:val="0"/>
      <w:spacing w:before="120"/>
      <w:outlineLvl w:val="0"/>
    </w:pPr>
    <w:rPr>
      <w:rFonts w:ascii="Times New Roman" w:eastAsia="宋体" w:hAnsi="Times New Roman" w:cs="Times New Roman"/>
      <w:sz w:val="17"/>
      <w:szCs w:val="20"/>
      <w:lang w:eastAsia="en-US"/>
    </w:rPr>
  </w:style>
  <w:style w:type="paragraph" w:customStyle="1" w:styleId="2">
    <w:name w:val="样式2"/>
    <w:basedOn w:val="1"/>
    <w:link w:val="24"/>
    <w:qFormat/>
    <w:rsid w:val="00326962"/>
    <w:pPr>
      <w:numPr>
        <w:numId w:val="6"/>
      </w:numPr>
    </w:pPr>
  </w:style>
  <w:style w:type="character" w:customStyle="1" w:styleId="24">
    <w:name w:val="样式2 字符"/>
    <w:basedOn w:val="10"/>
    <w:link w:val="2"/>
    <w:rsid w:val="00326962"/>
    <w:rPr>
      <w:rFonts w:asciiTheme="minorHAnsi" w:eastAsia="黑体" w:hAnsiTheme="minorHAnsi" w:cstheme="minorBidi"/>
      <w:bCs/>
      <w:kern w:val="44"/>
      <w:sz w:val="32"/>
      <w:szCs w:val="44"/>
      <w14:ligatures w14:val="standardContextual"/>
    </w:rPr>
  </w:style>
  <w:style w:type="character" w:customStyle="1" w:styleId="40">
    <w:name w:val="标题 4 字符"/>
    <w:basedOn w:val="a0"/>
    <w:link w:val="4"/>
    <w:rsid w:val="005175BC"/>
    <w:rPr>
      <w:rFonts w:asciiTheme="majorHAnsi" w:eastAsia="黑体" w:hAnsiTheme="majorHAnsi" w:cstheme="majorHAnsi"/>
      <w:b/>
      <w:kern w:val="2"/>
      <w:sz w:val="21"/>
      <w:szCs w:val="28"/>
      <w14:ligatures w14:val="standardContextual"/>
    </w:rPr>
  </w:style>
  <w:style w:type="character" w:customStyle="1" w:styleId="50">
    <w:name w:val="标题 5 字符"/>
    <w:basedOn w:val="a0"/>
    <w:link w:val="5"/>
    <w:rsid w:val="006F6C31"/>
    <w:rPr>
      <w:rFonts w:asciiTheme="minorHAnsi" w:eastAsiaTheme="minorEastAsia" w:hAnsiTheme="minorHAnsi" w:cstheme="minorBidi"/>
      <w:b/>
      <w:bCs/>
      <w:kern w:val="2"/>
      <w:sz w:val="21"/>
      <w:szCs w:val="28"/>
      <w14:ligatures w14:val="standardContextual"/>
    </w:rPr>
  </w:style>
  <w:style w:type="character" w:customStyle="1" w:styleId="60">
    <w:name w:val="标题 6 字符"/>
    <w:basedOn w:val="a0"/>
    <w:link w:val="6"/>
    <w:rsid w:val="006F6C31"/>
    <w:rPr>
      <w:rFonts w:ascii="Arial" w:eastAsia="黑体" w:hAnsi="Arial" w:cstheme="minorBidi"/>
      <w:b/>
      <w:bCs/>
      <w:kern w:val="2"/>
      <w:sz w:val="21"/>
      <w:szCs w:val="22"/>
      <w14:ligatures w14:val="standardContextual"/>
    </w:rPr>
  </w:style>
  <w:style w:type="character" w:customStyle="1" w:styleId="70">
    <w:name w:val="标题 7 字符"/>
    <w:basedOn w:val="a0"/>
    <w:link w:val="7"/>
    <w:rsid w:val="006F6C31"/>
    <w:rPr>
      <w:rFonts w:asciiTheme="minorHAnsi" w:eastAsiaTheme="minorEastAsia" w:hAnsiTheme="minorHAnsi" w:cstheme="minorBidi"/>
      <w:b/>
      <w:bCs/>
      <w:kern w:val="2"/>
      <w:sz w:val="21"/>
      <w:szCs w:val="22"/>
      <w14:ligatures w14:val="standardContextual"/>
    </w:rPr>
  </w:style>
  <w:style w:type="character" w:customStyle="1" w:styleId="80">
    <w:name w:val="标题 8 字符"/>
    <w:basedOn w:val="a0"/>
    <w:link w:val="8"/>
    <w:rsid w:val="006F6C31"/>
    <w:rPr>
      <w:rFonts w:ascii="Arial" w:eastAsia="黑体" w:hAnsi="Arial" w:cstheme="minorBidi"/>
      <w:kern w:val="2"/>
      <w:sz w:val="21"/>
      <w:szCs w:val="22"/>
      <w14:ligatures w14:val="standardContextual"/>
    </w:rPr>
  </w:style>
  <w:style w:type="character" w:customStyle="1" w:styleId="90">
    <w:name w:val="标题 9 字符"/>
    <w:basedOn w:val="a0"/>
    <w:link w:val="9"/>
    <w:rsid w:val="006F6C31"/>
    <w:rPr>
      <w:rFonts w:ascii="Arial" w:eastAsia="黑体" w:hAnsi="Arial" w:cstheme="minorBidi"/>
      <w:kern w:val="2"/>
      <w:sz w:val="21"/>
      <w:szCs w:val="21"/>
      <w14:ligatures w14:val="standardContextual"/>
    </w:rPr>
  </w:style>
  <w:style w:type="character" w:customStyle="1" w:styleId="af8">
    <w:name w:val="标题 字符"/>
    <w:basedOn w:val="a0"/>
    <w:link w:val="ab"/>
    <w:rsid w:val="006F6C31"/>
    <w:rPr>
      <w:rFonts w:ascii="Arial" w:eastAsiaTheme="minorEastAsia" w:hAnsi="Arial" w:cs="Arial"/>
      <w:b/>
      <w:bCs/>
      <w:kern w:val="2"/>
      <w:sz w:val="32"/>
      <w:szCs w:val="32"/>
    </w:rPr>
  </w:style>
  <w:style w:type="character" w:customStyle="1" w:styleId="afd">
    <w:name w:val="纯文本 字符"/>
    <w:basedOn w:val="a0"/>
    <w:link w:val="afc"/>
    <w:rsid w:val="006F6C31"/>
    <w:rPr>
      <w:rFonts w:ascii="宋体" w:eastAsiaTheme="minorEastAsia" w:hAnsi="Courier New" w:cstheme="minorBidi"/>
      <w:kern w:val="2"/>
      <w:sz w:val="21"/>
    </w:rPr>
  </w:style>
  <w:style w:type="character" w:customStyle="1" w:styleId="aff2">
    <w:name w:val="日期 字符"/>
    <w:basedOn w:val="a0"/>
    <w:link w:val="aff1"/>
    <w:rsid w:val="006F6C31"/>
    <w:rPr>
      <w:rFonts w:asciiTheme="minorHAnsi" w:eastAsiaTheme="minorEastAsia" w:hAnsiTheme="minorHAnsi" w:cstheme="minorBidi"/>
      <w:kern w:val="2"/>
      <w:sz w:val="21"/>
      <w:szCs w:val="22"/>
    </w:rPr>
  </w:style>
  <w:style w:type="character" w:customStyle="1" w:styleId="23">
    <w:name w:val="正文文本缩进 2 字符"/>
    <w:basedOn w:val="a0"/>
    <w:link w:val="22"/>
    <w:rsid w:val="006F6C31"/>
    <w:rPr>
      <w:rFonts w:asciiTheme="minorHAnsi" w:eastAsiaTheme="minorEastAsia" w:hAnsiTheme="minorHAnsi" w:cstheme="minorBidi"/>
      <w:kern w:val="2"/>
      <w:sz w:val="28"/>
    </w:rPr>
  </w:style>
  <w:style w:type="character" w:customStyle="1" w:styleId="mjx-char">
    <w:name w:val="mjx-char"/>
    <w:basedOn w:val="a0"/>
    <w:rsid w:val="00A726B4"/>
  </w:style>
  <w:style w:type="character" w:customStyle="1" w:styleId="mjxassistivemathml">
    <w:name w:val="mjx_assistive_mathml"/>
    <w:basedOn w:val="a0"/>
    <w:rsid w:val="00A726B4"/>
  </w:style>
  <w:style w:type="character" w:styleId="afff6">
    <w:name w:val="Placeholder Text"/>
    <w:basedOn w:val="a0"/>
    <w:uiPriority w:val="99"/>
    <w:semiHidden/>
    <w:rsid w:val="00917B48"/>
    <w:rPr>
      <w:color w:val="808080"/>
    </w:rPr>
  </w:style>
  <w:style w:type="paragraph" w:styleId="TOC">
    <w:name w:val="TOC Heading"/>
    <w:basedOn w:val="1"/>
    <w:next w:val="a"/>
    <w:uiPriority w:val="39"/>
    <w:unhideWhenUsed/>
    <w:qFormat/>
    <w:rsid w:val="009D59F1"/>
    <w:pPr>
      <w:widowControl/>
      <w:numPr>
        <w:numId w:val="0"/>
      </w:numPr>
      <w:spacing w:before="240" w:after="0" w:line="259" w:lineRule="auto"/>
      <w:jc w:val="left"/>
      <w:outlineLvl w:val="9"/>
    </w:pPr>
    <w:rPr>
      <w:rFonts w:asciiTheme="majorHAnsi" w:eastAsiaTheme="majorEastAsia" w:hAnsiTheme="majorHAnsi" w:cstheme="majorBidi"/>
      <w:bCs w:val="0"/>
      <w:color w:val="2E74B5" w:themeColor="accent1" w:themeShade="BF"/>
      <w:kern w:val="0"/>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31239">
      <w:bodyDiv w:val="1"/>
      <w:marLeft w:val="0"/>
      <w:marRight w:val="0"/>
      <w:marTop w:val="0"/>
      <w:marBottom w:val="0"/>
      <w:divBdr>
        <w:top w:val="none" w:sz="0" w:space="0" w:color="auto"/>
        <w:left w:val="none" w:sz="0" w:space="0" w:color="auto"/>
        <w:bottom w:val="none" w:sz="0" w:space="0" w:color="auto"/>
        <w:right w:val="none" w:sz="0" w:space="0" w:color="auto"/>
      </w:divBdr>
    </w:div>
    <w:div w:id="47151695">
      <w:bodyDiv w:val="1"/>
      <w:marLeft w:val="0"/>
      <w:marRight w:val="0"/>
      <w:marTop w:val="0"/>
      <w:marBottom w:val="0"/>
      <w:divBdr>
        <w:top w:val="none" w:sz="0" w:space="0" w:color="auto"/>
        <w:left w:val="none" w:sz="0" w:space="0" w:color="auto"/>
        <w:bottom w:val="none" w:sz="0" w:space="0" w:color="auto"/>
        <w:right w:val="none" w:sz="0" w:space="0" w:color="auto"/>
      </w:divBdr>
    </w:div>
    <w:div w:id="59642183">
      <w:bodyDiv w:val="1"/>
      <w:marLeft w:val="0"/>
      <w:marRight w:val="0"/>
      <w:marTop w:val="0"/>
      <w:marBottom w:val="0"/>
      <w:divBdr>
        <w:top w:val="none" w:sz="0" w:space="0" w:color="auto"/>
        <w:left w:val="none" w:sz="0" w:space="0" w:color="auto"/>
        <w:bottom w:val="none" w:sz="0" w:space="0" w:color="auto"/>
        <w:right w:val="none" w:sz="0" w:space="0" w:color="auto"/>
      </w:divBdr>
    </w:div>
    <w:div w:id="60564426">
      <w:bodyDiv w:val="1"/>
      <w:marLeft w:val="0"/>
      <w:marRight w:val="0"/>
      <w:marTop w:val="0"/>
      <w:marBottom w:val="0"/>
      <w:divBdr>
        <w:top w:val="none" w:sz="0" w:space="0" w:color="auto"/>
        <w:left w:val="none" w:sz="0" w:space="0" w:color="auto"/>
        <w:bottom w:val="none" w:sz="0" w:space="0" w:color="auto"/>
        <w:right w:val="none" w:sz="0" w:space="0" w:color="auto"/>
      </w:divBdr>
    </w:div>
    <w:div w:id="71437465">
      <w:bodyDiv w:val="1"/>
      <w:marLeft w:val="0"/>
      <w:marRight w:val="0"/>
      <w:marTop w:val="0"/>
      <w:marBottom w:val="0"/>
      <w:divBdr>
        <w:top w:val="none" w:sz="0" w:space="0" w:color="auto"/>
        <w:left w:val="none" w:sz="0" w:space="0" w:color="auto"/>
        <w:bottom w:val="none" w:sz="0" w:space="0" w:color="auto"/>
        <w:right w:val="none" w:sz="0" w:space="0" w:color="auto"/>
      </w:divBdr>
    </w:div>
    <w:div w:id="79638955">
      <w:bodyDiv w:val="1"/>
      <w:marLeft w:val="0"/>
      <w:marRight w:val="0"/>
      <w:marTop w:val="0"/>
      <w:marBottom w:val="0"/>
      <w:divBdr>
        <w:top w:val="none" w:sz="0" w:space="0" w:color="auto"/>
        <w:left w:val="none" w:sz="0" w:space="0" w:color="auto"/>
        <w:bottom w:val="none" w:sz="0" w:space="0" w:color="auto"/>
        <w:right w:val="none" w:sz="0" w:space="0" w:color="auto"/>
      </w:divBdr>
    </w:div>
    <w:div w:id="80376270">
      <w:bodyDiv w:val="1"/>
      <w:marLeft w:val="0"/>
      <w:marRight w:val="0"/>
      <w:marTop w:val="0"/>
      <w:marBottom w:val="0"/>
      <w:divBdr>
        <w:top w:val="none" w:sz="0" w:space="0" w:color="auto"/>
        <w:left w:val="none" w:sz="0" w:space="0" w:color="auto"/>
        <w:bottom w:val="none" w:sz="0" w:space="0" w:color="auto"/>
        <w:right w:val="none" w:sz="0" w:space="0" w:color="auto"/>
      </w:divBdr>
    </w:div>
    <w:div w:id="82846351">
      <w:bodyDiv w:val="1"/>
      <w:marLeft w:val="0"/>
      <w:marRight w:val="0"/>
      <w:marTop w:val="0"/>
      <w:marBottom w:val="0"/>
      <w:divBdr>
        <w:top w:val="none" w:sz="0" w:space="0" w:color="auto"/>
        <w:left w:val="none" w:sz="0" w:space="0" w:color="auto"/>
        <w:bottom w:val="none" w:sz="0" w:space="0" w:color="auto"/>
        <w:right w:val="none" w:sz="0" w:space="0" w:color="auto"/>
      </w:divBdr>
    </w:div>
    <w:div w:id="94860712">
      <w:bodyDiv w:val="1"/>
      <w:marLeft w:val="0"/>
      <w:marRight w:val="0"/>
      <w:marTop w:val="0"/>
      <w:marBottom w:val="0"/>
      <w:divBdr>
        <w:top w:val="none" w:sz="0" w:space="0" w:color="auto"/>
        <w:left w:val="none" w:sz="0" w:space="0" w:color="auto"/>
        <w:bottom w:val="none" w:sz="0" w:space="0" w:color="auto"/>
        <w:right w:val="none" w:sz="0" w:space="0" w:color="auto"/>
      </w:divBdr>
    </w:div>
    <w:div w:id="98598862">
      <w:bodyDiv w:val="1"/>
      <w:marLeft w:val="0"/>
      <w:marRight w:val="0"/>
      <w:marTop w:val="0"/>
      <w:marBottom w:val="0"/>
      <w:divBdr>
        <w:top w:val="none" w:sz="0" w:space="0" w:color="auto"/>
        <w:left w:val="none" w:sz="0" w:space="0" w:color="auto"/>
        <w:bottom w:val="none" w:sz="0" w:space="0" w:color="auto"/>
        <w:right w:val="none" w:sz="0" w:space="0" w:color="auto"/>
      </w:divBdr>
      <w:divsChild>
        <w:div w:id="726299736">
          <w:marLeft w:val="0"/>
          <w:marRight w:val="0"/>
          <w:marTop w:val="0"/>
          <w:marBottom w:val="0"/>
          <w:divBdr>
            <w:top w:val="none" w:sz="0" w:space="0" w:color="auto"/>
            <w:left w:val="none" w:sz="0" w:space="0" w:color="auto"/>
            <w:bottom w:val="none" w:sz="0" w:space="0" w:color="auto"/>
            <w:right w:val="none" w:sz="0" w:space="0" w:color="auto"/>
          </w:divBdr>
          <w:divsChild>
            <w:div w:id="80107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93627">
      <w:bodyDiv w:val="1"/>
      <w:marLeft w:val="0"/>
      <w:marRight w:val="0"/>
      <w:marTop w:val="0"/>
      <w:marBottom w:val="0"/>
      <w:divBdr>
        <w:top w:val="none" w:sz="0" w:space="0" w:color="auto"/>
        <w:left w:val="none" w:sz="0" w:space="0" w:color="auto"/>
        <w:bottom w:val="none" w:sz="0" w:space="0" w:color="auto"/>
        <w:right w:val="none" w:sz="0" w:space="0" w:color="auto"/>
      </w:divBdr>
    </w:div>
    <w:div w:id="128473544">
      <w:bodyDiv w:val="1"/>
      <w:marLeft w:val="0"/>
      <w:marRight w:val="0"/>
      <w:marTop w:val="0"/>
      <w:marBottom w:val="0"/>
      <w:divBdr>
        <w:top w:val="none" w:sz="0" w:space="0" w:color="auto"/>
        <w:left w:val="none" w:sz="0" w:space="0" w:color="auto"/>
        <w:bottom w:val="none" w:sz="0" w:space="0" w:color="auto"/>
        <w:right w:val="none" w:sz="0" w:space="0" w:color="auto"/>
      </w:divBdr>
    </w:div>
    <w:div w:id="129176182">
      <w:bodyDiv w:val="1"/>
      <w:marLeft w:val="0"/>
      <w:marRight w:val="0"/>
      <w:marTop w:val="0"/>
      <w:marBottom w:val="0"/>
      <w:divBdr>
        <w:top w:val="none" w:sz="0" w:space="0" w:color="auto"/>
        <w:left w:val="none" w:sz="0" w:space="0" w:color="auto"/>
        <w:bottom w:val="none" w:sz="0" w:space="0" w:color="auto"/>
        <w:right w:val="none" w:sz="0" w:space="0" w:color="auto"/>
      </w:divBdr>
    </w:div>
    <w:div w:id="146749616">
      <w:bodyDiv w:val="1"/>
      <w:marLeft w:val="0"/>
      <w:marRight w:val="0"/>
      <w:marTop w:val="0"/>
      <w:marBottom w:val="0"/>
      <w:divBdr>
        <w:top w:val="none" w:sz="0" w:space="0" w:color="auto"/>
        <w:left w:val="none" w:sz="0" w:space="0" w:color="auto"/>
        <w:bottom w:val="none" w:sz="0" w:space="0" w:color="auto"/>
        <w:right w:val="none" w:sz="0" w:space="0" w:color="auto"/>
      </w:divBdr>
      <w:divsChild>
        <w:div w:id="1095252819">
          <w:marLeft w:val="0"/>
          <w:marRight w:val="0"/>
          <w:marTop w:val="0"/>
          <w:marBottom w:val="0"/>
          <w:divBdr>
            <w:top w:val="none" w:sz="0" w:space="0" w:color="auto"/>
            <w:left w:val="none" w:sz="0" w:space="0" w:color="auto"/>
            <w:bottom w:val="none" w:sz="0" w:space="0" w:color="auto"/>
            <w:right w:val="none" w:sz="0" w:space="0" w:color="auto"/>
          </w:divBdr>
          <w:divsChild>
            <w:div w:id="1612935793">
              <w:marLeft w:val="0"/>
              <w:marRight w:val="0"/>
              <w:marTop w:val="0"/>
              <w:marBottom w:val="0"/>
              <w:divBdr>
                <w:top w:val="none" w:sz="0" w:space="0" w:color="auto"/>
                <w:left w:val="none" w:sz="0" w:space="0" w:color="auto"/>
                <w:bottom w:val="none" w:sz="0" w:space="0" w:color="auto"/>
                <w:right w:val="none" w:sz="0" w:space="0" w:color="auto"/>
              </w:divBdr>
            </w:div>
            <w:div w:id="1896424504">
              <w:marLeft w:val="0"/>
              <w:marRight w:val="0"/>
              <w:marTop w:val="0"/>
              <w:marBottom w:val="0"/>
              <w:divBdr>
                <w:top w:val="none" w:sz="0" w:space="0" w:color="auto"/>
                <w:left w:val="none" w:sz="0" w:space="0" w:color="auto"/>
                <w:bottom w:val="none" w:sz="0" w:space="0" w:color="auto"/>
                <w:right w:val="none" w:sz="0" w:space="0" w:color="auto"/>
              </w:divBdr>
            </w:div>
            <w:div w:id="131944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78331">
      <w:bodyDiv w:val="1"/>
      <w:marLeft w:val="0"/>
      <w:marRight w:val="0"/>
      <w:marTop w:val="0"/>
      <w:marBottom w:val="0"/>
      <w:divBdr>
        <w:top w:val="none" w:sz="0" w:space="0" w:color="auto"/>
        <w:left w:val="none" w:sz="0" w:space="0" w:color="auto"/>
        <w:bottom w:val="none" w:sz="0" w:space="0" w:color="auto"/>
        <w:right w:val="none" w:sz="0" w:space="0" w:color="auto"/>
      </w:divBdr>
    </w:div>
    <w:div w:id="165755947">
      <w:bodyDiv w:val="1"/>
      <w:marLeft w:val="0"/>
      <w:marRight w:val="0"/>
      <w:marTop w:val="0"/>
      <w:marBottom w:val="0"/>
      <w:divBdr>
        <w:top w:val="none" w:sz="0" w:space="0" w:color="auto"/>
        <w:left w:val="none" w:sz="0" w:space="0" w:color="auto"/>
        <w:bottom w:val="none" w:sz="0" w:space="0" w:color="auto"/>
        <w:right w:val="none" w:sz="0" w:space="0" w:color="auto"/>
      </w:divBdr>
    </w:div>
    <w:div w:id="173541443">
      <w:bodyDiv w:val="1"/>
      <w:marLeft w:val="0"/>
      <w:marRight w:val="0"/>
      <w:marTop w:val="0"/>
      <w:marBottom w:val="0"/>
      <w:divBdr>
        <w:top w:val="none" w:sz="0" w:space="0" w:color="auto"/>
        <w:left w:val="none" w:sz="0" w:space="0" w:color="auto"/>
        <w:bottom w:val="none" w:sz="0" w:space="0" w:color="auto"/>
        <w:right w:val="none" w:sz="0" w:space="0" w:color="auto"/>
      </w:divBdr>
    </w:div>
    <w:div w:id="200486344">
      <w:bodyDiv w:val="1"/>
      <w:marLeft w:val="0"/>
      <w:marRight w:val="0"/>
      <w:marTop w:val="0"/>
      <w:marBottom w:val="0"/>
      <w:divBdr>
        <w:top w:val="none" w:sz="0" w:space="0" w:color="auto"/>
        <w:left w:val="none" w:sz="0" w:space="0" w:color="auto"/>
        <w:bottom w:val="none" w:sz="0" w:space="0" w:color="auto"/>
        <w:right w:val="none" w:sz="0" w:space="0" w:color="auto"/>
      </w:divBdr>
    </w:div>
    <w:div w:id="212738332">
      <w:bodyDiv w:val="1"/>
      <w:marLeft w:val="0"/>
      <w:marRight w:val="0"/>
      <w:marTop w:val="0"/>
      <w:marBottom w:val="0"/>
      <w:divBdr>
        <w:top w:val="none" w:sz="0" w:space="0" w:color="auto"/>
        <w:left w:val="none" w:sz="0" w:space="0" w:color="auto"/>
        <w:bottom w:val="none" w:sz="0" w:space="0" w:color="auto"/>
        <w:right w:val="none" w:sz="0" w:space="0" w:color="auto"/>
      </w:divBdr>
    </w:div>
    <w:div w:id="283972205">
      <w:bodyDiv w:val="1"/>
      <w:marLeft w:val="0"/>
      <w:marRight w:val="0"/>
      <w:marTop w:val="0"/>
      <w:marBottom w:val="0"/>
      <w:divBdr>
        <w:top w:val="none" w:sz="0" w:space="0" w:color="auto"/>
        <w:left w:val="none" w:sz="0" w:space="0" w:color="auto"/>
        <w:bottom w:val="none" w:sz="0" w:space="0" w:color="auto"/>
        <w:right w:val="none" w:sz="0" w:space="0" w:color="auto"/>
      </w:divBdr>
    </w:div>
    <w:div w:id="286280283">
      <w:bodyDiv w:val="1"/>
      <w:marLeft w:val="0"/>
      <w:marRight w:val="0"/>
      <w:marTop w:val="0"/>
      <w:marBottom w:val="0"/>
      <w:divBdr>
        <w:top w:val="none" w:sz="0" w:space="0" w:color="auto"/>
        <w:left w:val="none" w:sz="0" w:space="0" w:color="auto"/>
        <w:bottom w:val="none" w:sz="0" w:space="0" w:color="auto"/>
        <w:right w:val="none" w:sz="0" w:space="0" w:color="auto"/>
      </w:divBdr>
    </w:div>
    <w:div w:id="296838065">
      <w:bodyDiv w:val="1"/>
      <w:marLeft w:val="0"/>
      <w:marRight w:val="0"/>
      <w:marTop w:val="0"/>
      <w:marBottom w:val="0"/>
      <w:divBdr>
        <w:top w:val="none" w:sz="0" w:space="0" w:color="auto"/>
        <w:left w:val="none" w:sz="0" w:space="0" w:color="auto"/>
        <w:bottom w:val="none" w:sz="0" w:space="0" w:color="auto"/>
        <w:right w:val="none" w:sz="0" w:space="0" w:color="auto"/>
      </w:divBdr>
    </w:div>
    <w:div w:id="343098363">
      <w:bodyDiv w:val="1"/>
      <w:marLeft w:val="0"/>
      <w:marRight w:val="0"/>
      <w:marTop w:val="0"/>
      <w:marBottom w:val="0"/>
      <w:divBdr>
        <w:top w:val="none" w:sz="0" w:space="0" w:color="auto"/>
        <w:left w:val="none" w:sz="0" w:space="0" w:color="auto"/>
        <w:bottom w:val="none" w:sz="0" w:space="0" w:color="auto"/>
        <w:right w:val="none" w:sz="0" w:space="0" w:color="auto"/>
      </w:divBdr>
    </w:div>
    <w:div w:id="357630218">
      <w:bodyDiv w:val="1"/>
      <w:marLeft w:val="0"/>
      <w:marRight w:val="0"/>
      <w:marTop w:val="0"/>
      <w:marBottom w:val="0"/>
      <w:divBdr>
        <w:top w:val="none" w:sz="0" w:space="0" w:color="auto"/>
        <w:left w:val="none" w:sz="0" w:space="0" w:color="auto"/>
        <w:bottom w:val="none" w:sz="0" w:space="0" w:color="auto"/>
        <w:right w:val="none" w:sz="0" w:space="0" w:color="auto"/>
      </w:divBdr>
    </w:div>
    <w:div w:id="397292930">
      <w:bodyDiv w:val="1"/>
      <w:marLeft w:val="0"/>
      <w:marRight w:val="0"/>
      <w:marTop w:val="0"/>
      <w:marBottom w:val="0"/>
      <w:divBdr>
        <w:top w:val="none" w:sz="0" w:space="0" w:color="auto"/>
        <w:left w:val="none" w:sz="0" w:space="0" w:color="auto"/>
        <w:bottom w:val="none" w:sz="0" w:space="0" w:color="auto"/>
        <w:right w:val="none" w:sz="0" w:space="0" w:color="auto"/>
      </w:divBdr>
    </w:div>
    <w:div w:id="413161144">
      <w:bodyDiv w:val="1"/>
      <w:marLeft w:val="0"/>
      <w:marRight w:val="0"/>
      <w:marTop w:val="0"/>
      <w:marBottom w:val="0"/>
      <w:divBdr>
        <w:top w:val="none" w:sz="0" w:space="0" w:color="auto"/>
        <w:left w:val="none" w:sz="0" w:space="0" w:color="auto"/>
        <w:bottom w:val="none" w:sz="0" w:space="0" w:color="auto"/>
        <w:right w:val="none" w:sz="0" w:space="0" w:color="auto"/>
      </w:divBdr>
    </w:div>
    <w:div w:id="420952092">
      <w:bodyDiv w:val="1"/>
      <w:marLeft w:val="0"/>
      <w:marRight w:val="0"/>
      <w:marTop w:val="0"/>
      <w:marBottom w:val="0"/>
      <w:divBdr>
        <w:top w:val="none" w:sz="0" w:space="0" w:color="auto"/>
        <w:left w:val="none" w:sz="0" w:space="0" w:color="auto"/>
        <w:bottom w:val="none" w:sz="0" w:space="0" w:color="auto"/>
        <w:right w:val="none" w:sz="0" w:space="0" w:color="auto"/>
      </w:divBdr>
    </w:div>
    <w:div w:id="422995177">
      <w:bodyDiv w:val="1"/>
      <w:marLeft w:val="0"/>
      <w:marRight w:val="0"/>
      <w:marTop w:val="0"/>
      <w:marBottom w:val="0"/>
      <w:divBdr>
        <w:top w:val="none" w:sz="0" w:space="0" w:color="auto"/>
        <w:left w:val="none" w:sz="0" w:space="0" w:color="auto"/>
        <w:bottom w:val="none" w:sz="0" w:space="0" w:color="auto"/>
        <w:right w:val="none" w:sz="0" w:space="0" w:color="auto"/>
      </w:divBdr>
    </w:div>
    <w:div w:id="458230378">
      <w:bodyDiv w:val="1"/>
      <w:marLeft w:val="0"/>
      <w:marRight w:val="0"/>
      <w:marTop w:val="0"/>
      <w:marBottom w:val="0"/>
      <w:divBdr>
        <w:top w:val="none" w:sz="0" w:space="0" w:color="auto"/>
        <w:left w:val="none" w:sz="0" w:space="0" w:color="auto"/>
        <w:bottom w:val="none" w:sz="0" w:space="0" w:color="auto"/>
        <w:right w:val="none" w:sz="0" w:space="0" w:color="auto"/>
      </w:divBdr>
    </w:div>
    <w:div w:id="498930859">
      <w:bodyDiv w:val="1"/>
      <w:marLeft w:val="0"/>
      <w:marRight w:val="0"/>
      <w:marTop w:val="0"/>
      <w:marBottom w:val="0"/>
      <w:divBdr>
        <w:top w:val="none" w:sz="0" w:space="0" w:color="auto"/>
        <w:left w:val="none" w:sz="0" w:space="0" w:color="auto"/>
        <w:bottom w:val="none" w:sz="0" w:space="0" w:color="auto"/>
        <w:right w:val="none" w:sz="0" w:space="0" w:color="auto"/>
      </w:divBdr>
      <w:divsChild>
        <w:div w:id="833489478">
          <w:marLeft w:val="0"/>
          <w:marRight w:val="0"/>
          <w:marTop w:val="0"/>
          <w:marBottom w:val="0"/>
          <w:divBdr>
            <w:top w:val="none" w:sz="0" w:space="0" w:color="auto"/>
            <w:left w:val="none" w:sz="0" w:space="0" w:color="auto"/>
            <w:bottom w:val="none" w:sz="0" w:space="0" w:color="auto"/>
            <w:right w:val="none" w:sz="0" w:space="0" w:color="auto"/>
          </w:divBdr>
          <w:divsChild>
            <w:div w:id="35345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199798">
      <w:bodyDiv w:val="1"/>
      <w:marLeft w:val="0"/>
      <w:marRight w:val="0"/>
      <w:marTop w:val="0"/>
      <w:marBottom w:val="0"/>
      <w:divBdr>
        <w:top w:val="none" w:sz="0" w:space="0" w:color="auto"/>
        <w:left w:val="none" w:sz="0" w:space="0" w:color="auto"/>
        <w:bottom w:val="none" w:sz="0" w:space="0" w:color="auto"/>
        <w:right w:val="none" w:sz="0" w:space="0" w:color="auto"/>
      </w:divBdr>
      <w:divsChild>
        <w:div w:id="2047439043">
          <w:marLeft w:val="0"/>
          <w:marRight w:val="0"/>
          <w:marTop w:val="0"/>
          <w:marBottom w:val="0"/>
          <w:divBdr>
            <w:top w:val="none" w:sz="0" w:space="0" w:color="auto"/>
            <w:left w:val="none" w:sz="0" w:space="0" w:color="auto"/>
            <w:bottom w:val="none" w:sz="0" w:space="0" w:color="auto"/>
            <w:right w:val="none" w:sz="0" w:space="0" w:color="auto"/>
          </w:divBdr>
          <w:divsChild>
            <w:div w:id="1396271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46409">
      <w:bodyDiv w:val="1"/>
      <w:marLeft w:val="0"/>
      <w:marRight w:val="0"/>
      <w:marTop w:val="0"/>
      <w:marBottom w:val="0"/>
      <w:divBdr>
        <w:top w:val="none" w:sz="0" w:space="0" w:color="auto"/>
        <w:left w:val="none" w:sz="0" w:space="0" w:color="auto"/>
        <w:bottom w:val="none" w:sz="0" w:space="0" w:color="auto"/>
        <w:right w:val="none" w:sz="0" w:space="0" w:color="auto"/>
      </w:divBdr>
    </w:div>
    <w:div w:id="552499128">
      <w:bodyDiv w:val="1"/>
      <w:marLeft w:val="0"/>
      <w:marRight w:val="0"/>
      <w:marTop w:val="0"/>
      <w:marBottom w:val="0"/>
      <w:divBdr>
        <w:top w:val="none" w:sz="0" w:space="0" w:color="auto"/>
        <w:left w:val="none" w:sz="0" w:space="0" w:color="auto"/>
        <w:bottom w:val="none" w:sz="0" w:space="0" w:color="auto"/>
        <w:right w:val="none" w:sz="0" w:space="0" w:color="auto"/>
      </w:divBdr>
    </w:div>
    <w:div w:id="570382810">
      <w:bodyDiv w:val="1"/>
      <w:marLeft w:val="0"/>
      <w:marRight w:val="0"/>
      <w:marTop w:val="0"/>
      <w:marBottom w:val="0"/>
      <w:divBdr>
        <w:top w:val="none" w:sz="0" w:space="0" w:color="auto"/>
        <w:left w:val="none" w:sz="0" w:space="0" w:color="auto"/>
        <w:bottom w:val="none" w:sz="0" w:space="0" w:color="auto"/>
        <w:right w:val="none" w:sz="0" w:space="0" w:color="auto"/>
      </w:divBdr>
    </w:div>
    <w:div w:id="596907837">
      <w:bodyDiv w:val="1"/>
      <w:marLeft w:val="0"/>
      <w:marRight w:val="0"/>
      <w:marTop w:val="0"/>
      <w:marBottom w:val="0"/>
      <w:divBdr>
        <w:top w:val="none" w:sz="0" w:space="0" w:color="auto"/>
        <w:left w:val="none" w:sz="0" w:space="0" w:color="auto"/>
        <w:bottom w:val="none" w:sz="0" w:space="0" w:color="auto"/>
        <w:right w:val="none" w:sz="0" w:space="0" w:color="auto"/>
      </w:divBdr>
    </w:div>
    <w:div w:id="617032232">
      <w:bodyDiv w:val="1"/>
      <w:marLeft w:val="0"/>
      <w:marRight w:val="0"/>
      <w:marTop w:val="0"/>
      <w:marBottom w:val="0"/>
      <w:divBdr>
        <w:top w:val="none" w:sz="0" w:space="0" w:color="auto"/>
        <w:left w:val="none" w:sz="0" w:space="0" w:color="auto"/>
        <w:bottom w:val="none" w:sz="0" w:space="0" w:color="auto"/>
        <w:right w:val="none" w:sz="0" w:space="0" w:color="auto"/>
      </w:divBdr>
      <w:divsChild>
        <w:div w:id="1326086090">
          <w:marLeft w:val="0"/>
          <w:marRight w:val="0"/>
          <w:marTop w:val="0"/>
          <w:marBottom w:val="0"/>
          <w:divBdr>
            <w:top w:val="none" w:sz="0" w:space="0" w:color="auto"/>
            <w:left w:val="none" w:sz="0" w:space="0" w:color="auto"/>
            <w:bottom w:val="none" w:sz="0" w:space="0" w:color="auto"/>
            <w:right w:val="none" w:sz="0" w:space="0" w:color="auto"/>
          </w:divBdr>
          <w:divsChild>
            <w:div w:id="39721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9994664">
      <w:bodyDiv w:val="1"/>
      <w:marLeft w:val="0"/>
      <w:marRight w:val="0"/>
      <w:marTop w:val="0"/>
      <w:marBottom w:val="0"/>
      <w:divBdr>
        <w:top w:val="none" w:sz="0" w:space="0" w:color="auto"/>
        <w:left w:val="none" w:sz="0" w:space="0" w:color="auto"/>
        <w:bottom w:val="none" w:sz="0" w:space="0" w:color="auto"/>
        <w:right w:val="none" w:sz="0" w:space="0" w:color="auto"/>
      </w:divBdr>
    </w:div>
    <w:div w:id="632946883">
      <w:bodyDiv w:val="1"/>
      <w:marLeft w:val="0"/>
      <w:marRight w:val="0"/>
      <w:marTop w:val="0"/>
      <w:marBottom w:val="0"/>
      <w:divBdr>
        <w:top w:val="none" w:sz="0" w:space="0" w:color="auto"/>
        <w:left w:val="none" w:sz="0" w:space="0" w:color="auto"/>
        <w:bottom w:val="none" w:sz="0" w:space="0" w:color="auto"/>
        <w:right w:val="none" w:sz="0" w:space="0" w:color="auto"/>
      </w:divBdr>
    </w:div>
    <w:div w:id="668749724">
      <w:bodyDiv w:val="1"/>
      <w:marLeft w:val="0"/>
      <w:marRight w:val="0"/>
      <w:marTop w:val="0"/>
      <w:marBottom w:val="0"/>
      <w:divBdr>
        <w:top w:val="none" w:sz="0" w:space="0" w:color="auto"/>
        <w:left w:val="none" w:sz="0" w:space="0" w:color="auto"/>
        <w:bottom w:val="none" w:sz="0" w:space="0" w:color="auto"/>
        <w:right w:val="none" w:sz="0" w:space="0" w:color="auto"/>
      </w:divBdr>
    </w:div>
    <w:div w:id="674890389">
      <w:bodyDiv w:val="1"/>
      <w:marLeft w:val="0"/>
      <w:marRight w:val="0"/>
      <w:marTop w:val="0"/>
      <w:marBottom w:val="0"/>
      <w:divBdr>
        <w:top w:val="none" w:sz="0" w:space="0" w:color="auto"/>
        <w:left w:val="none" w:sz="0" w:space="0" w:color="auto"/>
        <w:bottom w:val="none" w:sz="0" w:space="0" w:color="auto"/>
        <w:right w:val="none" w:sz="0" w:space="0" w:color="auto"/>
      </w:divBdr>
    </w:div>
    <w:div w:id="682558245">
      <w:bodyDiv w:val="1"/>
      <w:marLeft w:val="0"/>
      <w:marRight w:val="0"/>
      <w:marTop w:val="0"/>
      <w:marBottom w:val="0"/>
      <w:divBdr>
        <w:top w:val="none" w:sz="0" w:space="0" w:color="auto"/>
        <w:left w:val="none" w:sz="0" w:space="0" w:color="auto"/>
        <w:bottom w:val="none" w:sz="0" w:space="0" w:color="auto"/>
        <w:right w:val="none" w:sz="0" w:space="0" w:color="auto"/>
      </w:divBdr>
    </w:div>
    <w:div w:id="683869821">
      <w:bodyDiv w:val="1"/>
      <w:marLeft w:val="0"/>
      <w:marRight w:val="0"/>
      <w:marTop w:val="0"/>
      <w:marBottom w:val="0"/>
      <w:divBdr>
        <w:top w:val="none" w:sz="0" w:space="0" w:color="auto"/>
        <w:left w:val="none" w:sz="0" w:space="0" w:color="auto"/>
        <w:bottom w:val="none" w:sz="0" w:space="0" w:color="auto"/>
        <w:right w:val="none" w:sz="0" w:space="0" w:color="auto"/>
      </w:divBdr>
    </w:div>
    <w:div w:id="704258551">
      <w:bodyDiv w:val="1"/>
      <w:marLeft w:val="0"/>
      <w:marRight w:val="0"/>
      <w:marTop w:val="0"/>
      <w:marBottom w:val="0"/>
      <w:divBdr>
        <w:top w:val="none" w:sz="0" w:space="0" w:color="auto"/>
        <w:left w:val="none" w:sz="0" w:space="0" w:color="auto"/>
        <w:bottom w:val="none" w:sz="0" w:space="0" w:color="auto"/>
        <w:right w:val="none" w:sz="0" w:space="0" w:color="auto"/>
      </w:divBdr>
    </w:div>
    <w:div w:id="713847236">
      <w:bodyDiv w:val="1"/>
      <w:marLeft w:val="0"/>
      <w:marRight w:val="0"/>
      <w:marTop w:val="0"/>
      <w:marBottom w:val="0"/>
      <w:divBdr>
        <w:top w:val="none" w:sz="0" w:space="0" w:color="auto"/>
        <w:left w:val="none" w:sz="0" w:space="0" w:color="auto"/>
        <w:bottom w:val="none" w:sz="0" w:space="0" w:color="auto"/>
        <w:right w:val="none" w:sz="0" w:space="0" w:color="auto"/>
      </w:divBdr>
    </w:div>
    <w:div w:id="714357429">
      <w:bodyDiv w:val="1"/>
      <w:marLeft w:val="0"/>
      <w:marRight w:val="0"/>
      <w:marTop w:val="0"/>
      <w:marBottom w:val="0"/>
      <w:divBdr>
        <w:top w:val="none" w:sz="0" w:space="0" w:color="auto"/>
        <w:left w:val="none" w:sz="0" w:space="0" w:color="auto"/>
        <w:bottom w:val="none" w:sz="0" w:space="0" w:color="auto"/>
        <w:right w:val="none" w:sz="0" w:space="0" w:color="auto"/>
      </w:divBdr>
    </w:div>
    <w:div w:id="720518510">
      <w:bodyDiv w:val="1"/>
      <w:marLeft w:val="0"/>
      <w:marRight w:val="0"/>
      <w:marTop w:val="0"/>
      <w:marBottom w:val="0"/>
      <w:divBdr>
        <w:top w:val="none" w:sz="0" w:space="0" w:color="auto"/>
        <w:left w:val="none" w:sz="0" w:space="0" w:color="auto"/>
        <w:bottom w:val="none" w:sz="0" w:space="0" w:color="auto"/>
        <w:right w:val="none" w:sz="0" w:space="0" w:color="auto"/>
      </w:divBdr>
    </w:div>
    <w:div w:id="726102797">
      <w:bodyDiv w:val="1"/>
      <w:marLeft w:val="0"/>
      <w:marRight w:val="0"/>
      <w:marTop w:val="0"/>
      <w:marBottom w:val="0"/>
      <w:divBdr>
        <w:top w:val="none" w:sz="0" w:space="0" w:color="auto"/>
        <w:left w:val="none" w:sz="0" w:space="0" w:color="auto"/>
        <w:bottom w:val="none" w:sz="0" w:space="0" w:color="auto"/>
        <w:right w:val="none" w:sz="0" w:space="0" w:color="auto"/>
      </w:divBdr>
    </w:div>
    <w:div w:id="726992601">
      <w:bodyDiv w:val="1"/>
      <w:marLeft w:val="0"/>
      <w:marRight w:val="0"/>
      <w:marTop w:val="0"/>
      <w:marBottom w:val="0"/>
      <w:divBdr>
        <w:top w:val="none" w:sz="0" w:space="0" w:color="auto"/>
        <w:left w:val="none" w:sz="0" w:space="0" w:color="auto"/>
        <w:bottom w:val="none" w:sz="0" w:space="0" w:color="auto"/>
        <w:right w:val="none" w:sz="0" w:space="0" w:color="auto"/>
      </w:divBdr>
    </w:div>
    <w:div w:id="738789666">
      <w:bodyDiv w:val="1"/>
      <w:marLeft w:val="0"/>
      <w:marRight w:val="0"/>
      <w:marTop w:val="0"/>
      <w:marBottom w:val="0"/>
      <w:divBdr>
        <w:top w:val="none" w:sz="0" w:space="0" w:color="auto"/>
        <w:left w:val="none" w:sz="0" w:space="0" w:color="auto"/>
        <w:bottom w:val="none" w:sz="0" w:space="0" w:color="auto"/>
        <w:right w:val="none" w:sz="0" w:space="0" w:color="auto"/>
      </w:divBdr>
      <w:divsChild>
        <w:div w:id="1494952150">
          <w:marLeft w:val="0"/>
          <w:marRight w:val="0"/>
          <w:marTop w:val="0"/>
          <w:marBottom w:val="0"/>
          <w:divBdr>
            <w:top w:val="none" w:sz="0" w:space="0" w:color="auto"/>
            <w:left w:val="none" w:sz="0" w:space="0" w:color="auto"/>
            <w:bottom w:val="none" w:sz="0" w:space="0" w:color="auto"/>
            <w:right w:val="none" w:sz="0" w:space="0" w:color="auto"/>
          </w:divBdr>
          <w:divsChild>
            <w:div w:id="803162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038243">
      <w:bodyDiv w:val="1"/>
      <w:marLeft w:val="0"/>
      <w:marRight w:val="0"/>
      <w:marTop w:val="0"/>
      <w:marBottom w:val="0"/>
      <w:divBdr>
        <w:top w:val="none" w:sz="0" w:space="0" w:color="auto"/>
        <w:left w:val="none" w:sz="0" w:space="0" w:color="auto"/>
        <w:bottom w:val="none" w:sz="0" w:space="0" w:color="auto"/>
        <w:right w:val="none" w:sz="0" w:space="0" w:color="auto"/>
      </w:divBdr>
    </w:div>
    <w:div w:id="765271603">
      <w:bodyDiv w:val="1"/>
      <w:marLeft w:val="0"/>
      <w:marRight w:val="0"/>
      <w:marTop w:val="0"/>
      <w:marBottom w:val="0"/>
      <w:divBdr>
        <w:top w:val="none" w:sz="0" w:space="0" w:color="auto"/>
        <w:left w:val="none" w:sz="0" w:space="0" w:color="auto"/>
        <w:bottom w:val="none" w:sz="0" w:space="0" w:color="auto"/>
        <w:right w:val="none" w:sz="0" w:space="0" w:color="auto"/>
      </w:divBdr>
      <w:divsChild>
        <w:div w:id="99379162">
          <w:marLeft w:val="0"/>
          <w:marRight w:val="0"/>
          <w:marTop w:val="0"/>
          <w:marBottom w:val="0"/>
          <w:divBdr>
            <w:top w:val="none" w:sz="0" w:space="0" w:color="auto"/>
            <w:left w:val="none" w:sz="0" w:space="0" w:color="auto"/>
            <w:bottom w:val="none" w:sz="0" w:space="0" w:color="auto"/>
            <w:right w:val="none" w:sz="0" w:space="0" w:color="auto"/>
          </w:divBdr>
          <w:divsChild>
            <w:div w:id="107212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566485">
      <w:bodyDiv w:val="1"/>
      <w:marLeft w:val="0"/>
      <w:marRight w:val="0"/>
      <w:marTop w:val="0"/>
      <w:marBottom w:val="0"/>
      <w:divBdr>
        <w:top w:val="none" w:sz="0" w:space="0" w:color="auto"/>
        <w:left w:val="none" w:sz="0" w:space="0" w:color="auto"/>
        <w:bottom w:val="none" w:sz="0" w:space="0" w:color="auto"/>
        <w:right w:val="none" w:sz="0" w:space="0" w:color="auto"/>
      </w:divBdr>
    </w:div>
    <w:div w:id="785349173">
      <w:bodyDiv w:val="1"/>
      <w:marLeft w:val="0"/>
      <w:marRight w:val="0"/>
      <w:marTop w:val="0"/>
      <w:marBottom w:val="0"/>
      <w:divBdr>
        <w:top w:val="none" w:sz="0" w:space="0" w:color="auto"/>
        <w:left w:val="none" w:sz="0" w:space="0" w:color="auto"/>
        <w:bottom w:val="none" w:sz="0" w:space="0" w:color="auto"/>
        <w:right w:val="none" w:sz="0" w:space="0" w:color="auto"/>
      </w:divBdr>
    </w:div>
    <w:div w:id="843933384">
      <w:bodyDiv w:val="1"/>
      <w:marLeft w:val="0"/>
      <w:marRight w:val="0"/>
      <w:marTop w:val="0"/>
      <w:marBottom w:val="0"/>
      <w:divBdr>
        <w:top w:val="none" w:sz="0" w:space="0" w:color="auto"/>
        <w:left w:val="none" w:sz="0" w:space="0" w:color="auto"/>
        <w:bottom w:val="none" w:sz="0" w:space="0" w:color="auto"/>
        <w:right w:val="none" w:sz="0" w:space="0" w:color="auto"/>
      </w:divBdr>
    </w:div>
    <w:div w:id="894975350">
      <w:bodyDiv w:val="1"/>
      <w:marLeft w:val="0"/>
      <w:marRight w:val="0"/>
      <w:marTop w:val="0"/>
      <w:marBottom w:val="0"/>
      <w:divBdr>
        <w:top w:val="none" w:sz="0" w:space="0" w:color="auto"/>
        <w:left w:val="none" w:sz="0" w:space="0" w:color="auto"/>
        <w:bottom w:val="none" w:sz="0" w:space="0" w:color="auto"/>
        <w:right w:val="none" w:sz="0" w:space="0" w:color="auto"/>
      </w:divBdr>
      <w:divsChild>
        <w:div w:id="585386217">
          <w:marLeft w:val="0"/>
          <w:marRight w:val="0"/>
          <w:marTop w:val="0"/>
          <w:marBottom w:val="0"/>
          <w:divBdr>
            <w:top w:val="none" w:sz="0" w:space="0" w:color="auto"/>
            <w:left w:val="none" w:sz="0" w:space="0" w:color="auto"/>
            <w:bottom w:val="none" w:sz="0" w:space="0" w:color="auto"/>
            <w:right w:val="none" w:sz="0" w:space="0" w:color="auto"/>
          </w:divBdr>
          <w:divsChild>
            <w:div w:id="146815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6088145">
      <w:bodyDiv w:val="1"/>
      <w:marLeft w:val="0"/>
      <w:marRight w:val="0"/>
      <w:marTop w:val="0"/>
      <w:marBottom w:val="0"/>
      <w:divBdr>
        <w:top w:val="none" w:sz="0" w:space="0" w:color="auto"/>
        <w:left w:val="none" w:sz="0" w:space="0" w:color="auto"/>
        <w:bottom w:val="none" w:sz="0" w:space="0" w:color="auto"/>
        <w:right w:val="none" w:sz="0" w:space="0" w:color="auto"/>
      </w:divBdr>
    </w:div>
    <w:div w:id="917717393">
      <w:bodyDiv w:val="1"/>
      <w:marLeft w:val="0"/>
      <w:marRight w:val="0"/>
      <w:marTop w:val="0"/>
      <w:marBottom w:val="0"/>
      <w:divBdr>
        <w:top w:val="none" w:sz="0" w:space="0" w:color="auto"/>
        <w:left w:val="none" w:sz="0" w:space="0" w:color="auto"/>
        <w:bottom w:val="none" w:sz="0" w:space="0" w:color="auto"/>
        <w:right w:val="none" w:sz="0" w:space="0" w:color="auto"/>
      </w:divBdr>
    </w:div>
    <w:div w:id="935215854">
      <w:bodyDiv w:val="1"/>
      <w:marLeft w:val="0"/>
      <w:marRight w:val="0"/>
      <w:marTop w:val="0"/>
      <w:marBottom w:val="0"/>
      <w:divBdr>
        <w:top w:val="none" w:sz="0" w:space="0" w:color="auto"/>
        <w:left w:val="none" w:sz="0" w:space="0" w:color="auto"/>
        <w:bottom w:val="none" w:sz="0" w:space="0" w:color="auto"/>
        <w:right w:val="none" w:sz="0" w:space="0" w:color="auto"/>
      </w:divBdr>
    </w:div>
    <w:div w:id="938220763">
      <w:bodyDiv w:val="1"/>
      <w:marLeft w:val="0"/>
      <w:marRight w:val="0"/>
      <w:marTop w:val="0"/>
      <w:marBottom w:val="0"/>
      <w:divBdr>
        <w:top w:val="none" w:sz="0" w:space="0" w:color="auto"/>
        <w:left w:val="none" w:sz="0" w:space="0" w:color="auto"/>
        <w:bottom w:val="none" w:sz="0" w:space="0" w:color="auto"/>
        <w:right w:val="none" w:sz="0" w:space="0" w:color="auto"/>
      </w:divBdr>
    </w:div>
    <w:div w:id="949437953">
      <w:bodyDiv w:val="1"/>
      <w:marLeft w:val="0"/>
      <w:marRight w:val="0"/>
      <w:marTop w:val="0"/>
      <w:marBottom w:val="0"/>
      <w:divBdr>
        <w:top w:val="none" w:sz="0" w:space="0" w:color="auto"/>
        <w:left w:val="none" w:sz="0" w:space="0" w:color="auto"/>
        <w:bottom w:val="none" w:sz="0" w:space="0" w:color="auto"/>
        <w:right w:val="none" w:sz="0" w:space="0" w:color="auto"/>
      </w:divBdr>
    </w:div>
    <w:div w:id="950668523">
      <w:bodyDiv w:val="1"/>
      <w:marLeft w:val="0"/>
      <w:marRight w:val="0"/>
      <w:marTop w:val="0"/>
      <w:marBottom w:val="0"/>
      <w:divBdr>
        <w:top w:val="none" w:sz="0" w:space="0" w:color="auto"/>
        <w:left w:val="none" w:sz="0" w:space="0" w:color="auto"/>
        <w:bottom w:val="none" w:sz="0" w:space="0" w:color="auto"/>
        <w:right w:val="none" w:sz="0" w:space="0" w:color="auto"/>
      </w:divBdr>
    </w:div>
    <w:div w:id="957759963">
      <w:bodyDiv w:val="1"/>
      <w:marLeft w:val="0"/>
      <w:marRight w:val="0"/>
      <w:marTop w:val="0"/>
      <w:marBottom w:val="0"/>
      <w:divBdr>
        <w:top w:val="none" w:sz="0" w:space="0" w:color="auto"/>
        <w:left w:val="none" w:sz="0" w:space="0" w:color="auto"/>
        <w:bottom w:val="none" w:sz="0" w:space="0" w:color="auto"/>
        <w:right w:val="none" w:sz="0" w:space="0" w:color="auto"/>
      </w:divBdr>
    </w:div>
    <w:div w:id="964386771">
      <w:bodyDiv w:val="1"/>
      <w:marLeft w:val="0"/>
      <w:marRight w:val="0"/>
      <w:marTop w:val="0"/>
      <w:marBottom w:val="0"/>
      <w:divBdr>
        <w:top w:val="none" w:sz="0" w:space="0" w:color="auto"/>
        <w:left w:val="none" w:sz="0" w:space="0" w:color="auto"/>
        <w:bottom w:val="none" w:sz="0" w:space="0" w:color="auto"/>
        <w:right w:val="none" w:sz="0" w:space="0" w:color="auto"/>
      </w:divBdr>
    </w:div>
    <w:div w:id="979648413">
      <w:bodyDiv w:val="1"/>
      <w:marLeft w:val="0"/>
      <w:marRight w:val="0"/>
      <w:marTop w:val="0"/>
      <w:marBottom w:val="0"/>
      <w:divBdr>
        <w:top w:val="none" w:sz="0" w:space="0" w:color="auto"/>
        <w:left w:val="none" w:sz="0" w:space="0" w:color="auto"/>
        <w:bottom w:val="none" w:sz="0" w:space="0" w:color="auto"/>
        <w:right w:val="none" w:sz="0" w:space="0" w:color="auto"/>
      </w:divBdr>
      <w:divsChild>
        <w:div w:id="1498576258">
          <w:marLeft w:val="0"/>
          <w:marRight w:val="0"/>
          <w:marTop w:val="0"/>
          <w:marBottom w:val="0"/>
          <w:divBdr>
            <w:top w:val="none" w:sz="0" w:space="0" w:color="auto"/>
            <w:left w:val="none" w:sz="0" w:space="0" w:color="auto"/>
            <w:bottom w:val="none" w:sz="0" w:space="0" w:color="auto"/>
            <w:right w:val="none" w:sz="0" w:space="0" w:color="auto"/>
          </w:divBdr>
          <w:divsChild>
            <w:div w:id="187009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2856230">
      <w:bodyDiv w:val="1"/>
      <w:marLeft w:val="0"/>
      <w:marRight w:val="0"/>
      <w:marTop w:val="0"/>
      <w:marBottom w:val="0"/>
      <w:divBdr>
        <w:top w:val="none" w:sz="0" w:space="0" w:color="auto"/>
        <w:left w:val="none" w:sz="0" w:space="0" w:color="auto"/>
        <w:bottom w:val="none" w:sz="0" w:space="0" w:color="auto"/>
        <w:right w:val="none" w:sz="0" w:space="0" w:color="auto"/>
      </w:divBdr>
    </w:div>
    <w:div w:id="983192502">
      <w:bodyDiv w:val="1"/>
      <w:marLeft w:val="0"/>
      <w:marRight w:val="0"/>
      <w:marTop w:val="0"/>
      <w:marBottom w:val="0"/>
      <w:divBdr>
        <w:top w:val="none" w:sz="0" w:space="0" w:color="auto"/>
        <w:left w:val="none" w:sz="0" w:space="0" w:color="auto"/>
        <w:bottom w:val="none" w:sz="0" w:space="0" w:color="auto"/>
        <w:right w:val="none" w:sz="0" w:space="0" w:color="auto"/>
      </w:divBdr>
    </w:div>
    <w:div w:id="988754735">
      <w:bodyDiv w:val="1"/>
      <w:marLeft w:val="0"/>
      <w:marRight w:val="0"/>
      <w:marTop w:val="0"/>
      <w:marBottom w:val="0"/>
      <w:divBdr>
        <w:top w:val="none" w:sz="0" w:space="0" w:color="auto"/>
        <w:left w:val="none" w:sz="0" w:space="0" w:color="auto"/>
        <w:bottom w:val="none" w:sz="0" w:space="0" w:color="auto"/>
        <w:right w:val="none" w:sz="0" w:space="0" w:color="auto"/>
      </w:divBdr>
      <w:divsChild>
        <w:div w:id="722951873">
          <w:marLeft w:val="0"/>
          <w:marRight w:val="0"/>
          <w:marTop w:val="0"/>
          <w:marBottom w:val="0"/>
          <w:divBdr>
            <w:top w:val="none" w:sz="0" w:space="0" w:color="auto"/>
            <w:left w:val="none" w:sz="0" w:space="0" w:color="auto"/>
            <w:bottom w:val="none" w:sz="0" w:space="0" w:color="auto"/>
            <w:right w:val="none" w:sz="0" w:space="0" w:color="auto"/>
          </w:divBdr>
          <w:divsChild>
            <w:div w:id="2070155304">
              <w:marLeft w:val="0"/>
              <w:marRight w:val="0"/>
              <w:marTop w:val="0"/>
              <w:marBottom w:val="0"/>
              <w:divBdr>
                <w:top w:val="none" w:sz="0" w:space="0" w:color="auto"/>
                <w:left w:val="none" w:sz="0" w:space="0" w:color="auto"/>
                <w:bottom w:val="none" w:sz="0" w:space="0" w:color="auto"/>
                <w:right w:val="none" w:sz="0" w:space="0" w:color="auto"/>
              </w:divBdr>
            </w:div>
            <w:div w:id="1662005930">
              <w:marLeft w:val="0"/>
              <w:marRight w:val="0"/>
              <w:marTop w:val="0"/>
              <w:marBottom w:val="0"/>
              <w:divBdr>
                <w:top w:val="none" w:sz="0" w:space="0" w:color="auto"/>
                <w:left w:val="none" w:sz="0" w:space="0" w:color="auto"/>
                <w:bottom w:val="none" w:sz="0" w:space="0" w:color="auto"/>
                <w:right w:val="none" w:sz="0" w:space="0" w:color="auto"/>
              </w:divBdr>
            </w:div>
            <w:div w:id="830826187">
              <w:marLeft w:val="0"/>
              <w:marRight w:val="0"/>
              <w:marTop w:val="0"/>
              <w:marBottom w:val="0"/>
              <w:divBdr>
                <w:top w:val="none" w:sz="0" w:space="0" w:color="auto"/>
                <w:left w:val="none" w:sz="0" w:space="0" w:color="auto"/>
                <w:bottom w:val="none" w:sz="0" w:space="0" w:color="auto"/>
                <w:right w:val="none" w:sz="0" w:space="0" w:color="auto"/>
              </w:divBdr>
            </w:div>
            <w:div w:id="644890743">
              <w:marLeft w:val="0"/>
              <w:marRight w:val="0"/>
              <w:marTop w:val="0"/>
              <w:marBottom w:val="0"/>
              <w:divBdr>
                <w:top w:val="none" w:sz="0" w:space="0" w:color="auto"/>
                <w:left w:val="none" w:sz="0" w:space="0" w:color="auto"/>
                <w:bottom w:val="none" w:sz="0" w:space="0" w:color="auto"/>
                <w:right w:val="none" w:sz="0" w:space="0" w:color="auto"/>
              </w:divBdr>
            </w:div>
            <w:div w:id="716975906">
              <w:marLeft w:val="0"/>
              <w:marRight w:val="0"/>
              <w:marTop w:val="0"/>
              <w:marBottom w:val="0"/>
              <w:divBdr>
                <w:top w:val="none" w:sz="0" w:space="0" w:color="auto"/>
                <w:left w:val="none" w:sz="0" w:space="0" w:color="auto"/>
                <w:bottom w:val="none" w:sz="0" w:space="0" w:color="auto"/>
                <w:right w:val="none" w:sz="0" w:space="0" w:color="auto"/>
              </w:divBdr>
            </w:div>
            <w:div w:id="1230188296">
              <w:marLeft w:val="0"/>
              <w:marRight w:val="0"/>
              <w:marTop w:val="0"/>
              <w:marBottom w:val="0"/>
              <w:divBdr>
                <w:top w:val="none" w:sz="0" w:space="0" w:color="auto"/>
                <w:left w:val="none" w:sz="0" w:space="0" w:color="auto"/>
                <w:bottom w:val="none" w:sz="0" w:space="0" w:color="auto"/>
                <w:right w:val="none" w:sz="0" w:space="0" w:color="auto"/>
              </w:divBdr>
            </w:div>
            <w:div w:id="1743332671">
              <w:marLeft w:val="0"/>
              <w:marRight w:val="0"/>
              <w:marTop w:val="0"/>
              <w:marBottom w:val="0"/>
              <w:divBdr>
                <w:top w:val="none" w:sz="0" w:space="0" w:color="auto"/>
                <w:left w:val="none" w:sz="0" w:space="0" w:color="auto"/>
                <w:bottom w:val="none" w:sz="0" w:space="0" w:color="auto"/>
                <w:right w:val="none" w:sz="0" w:space="0" w:color="auto"/>
              </w:divBdr>
            </w:div>
            <w:div w:id="1920289953">
              <w:marLeft w:val="0"/>
              <w:marRight w:val="0"/>
              <w:marTop w:val="0"/>
              <w:marBottom w:val="0"/>
              <w:divBdr>
                <w:top w:val="none" w:sz="0" w:space="0" w:color="auto"/>
                <w:left w:val="none" w:sz="0" w:space="0" w:color="auto"/>
                <w:bottom w:val="none" w:sz="0" w:space="0" w:color="auto"/>
                <w:right w:val="none" w:sz="0" w:space="0" w:color="auto"/>
              </w:divBdr>
            </w:div>
            <w:div w:id="1546210780">
              <w:marLeft w:val="0"/>
              <w:marRight w:val="0"/>
              <w:marTop w:val="0"/>
              <w:marBottom w:val="0"/>
              <w:divBdr>
                <w:top w:val="none" w:sz="0" w:space="0" w:color="auto"/>
                <w:left w:val="none" w:sz="0" w:space="0" w:color="auto"/>
                <w:bottom w:val="none" w:sz="0" w:space="0" w:color="auto"/>
                <w:right w:val="none" w:sz="0" w:space="0" w:color="auto"/>
              </w:divBdr>
            </w:div>
            <w:div w:id="351806873">
              <w:marLeft w:val="0"/>
              <w:marRight w:val="0"/>
              <w:marTop w:val="0"/>
              <w:marBottom w:val="0"/>
              <w:divBdr>
                <w:top w:val="none" w:sz="0" w:space="0" w:color="auto"/>
                <w:left w:val="none" w:sz="0" w:space="0" w:color="auto"/>
                <w:bottom w:val="none" w:sz="0" w:space="0" w:color="auto"/>
                <w:right w:val="none" w:sz="0" w:space="0" w:color="auto"/>
              </w:divBdr>
            </w:div>
            <w:div w:id="2114936668">
              <w:marLeft w:val="0"/>
              <w:marRight w:val="0"/>
              <w:marTop w:val="0"/>
              <w:marBottom w:val="0"/>
              <w:divBdr>
                <w:top w:val="none" w:sz="0" w:space="0" w:color="auto"/>
                <w:left w:val="none" w:sz="0" w:space="0" w:color="auto"/>
                <w:bottom w:val="none" w:sz="0" w:space="0" w:color="auto"/>
                <w:right w:val="none" w:sz="0" w:space="0" w:color="auto"/>
              </w:divBdr>
            </w:div>
            <w:div w:id="59600990">
              <w:marLeft w:val="0"/>
              <w:marRight w:val="0"/>
              <w:marTop w:val="0"/>
              <w:marBottom w:val="0"/>
              <w:divBdr>
                <w:top w:val="none" w:sz="0" w:space="0" w:color="auto"/>
                <w:left w:val="none" w:sz="0" w:space="0" w:color="auto"/>
                <w:bottom w:val="none" w:sz="0" w:space="0" w:color="auto"/>
                <w:right w:val="none" w:sz="0" w:space="0" w:color="auto"/>
              </w:divBdr>
            </w:div>
            <w:div w:id="29961344">
              <w:marLeft w:val="0"/>
              <w:marRight w:val="0"/>
              <w:marTop w:val="0"/>
              <w:marBottom w:val="0"/>
              <w:divBdr>
                <w:top w:val="none" w:sz="0" w:space="0" w:color="auto"/>
                <w:left w:val="none" w:sz="0" w:space="0" w:color="auto"/>
                <w:bottom w:val="none" w:sz="0" w:space="0" w:color="auto"/>
                <w:right w:val="none" w:sz="0" w:space="0" w:color="auto"/>
              </w:divBdr>
            </w:div>
            <w:div w:id="1260867821">
              <w:marLeft w:val="0"/>
              <w:marRight w:val="0"/>
              <w:marTop w:val="0"/>
              <w:marBottom w:val="0"/>
              <w:divBdr>
                <w:top w:val="none" w:sz="0" w:space="0" w:color="auto"/>
                <w:left w:val="none" w:sz="0" w:space="0" w:color="auto"/>
                <w:bottom w:val="none" w:sz="0" w:space="0" w:color="auto"/>
                <w:right w:val="none" w:sz="0" w:space="0" w:color="auto"/>
              </w:divBdr>
            </w:div>
            <w:div w:id="867526536">
              <w:marLeft w:val="0"/>
              <w:marRight w:val="0"/>
              <w:marTop w:val="0"/>
              <w:marBottom w:val="0"/>
              <w:divBdr>
                <w:top w:val="none" w:sz="0" w:space="0" w:color="auto"/>
                <w:left w:val="none" w:sz="0" w:space="0" w:color="auto"/>
                <w:bottom w:val="none" w:sz="0" w:space="0" w:color="auto"/>
                <w:right w:val="none" w:sz="0" w:space="0" w:color="auto"/>
              </w:divBdr>
            </w:div>
            <w:div w:id="2011715361">
              <w:marLeft w:val="0"/>
              <w:marRight w:val="0"/>
              <w:marTop w:val="0"/>
              <w:marBottom w:val="0"/>
              <w:divBdr>
                <w:top w:val="none" w:sz="0" w:space="0" w:color="auto"/>
                <w:left w:val="none" w:sz="0" w:space="0" w:color="auto"/>
                <w:bottom w:val="none" w:sz="0" w:space="0" w:color="auto"/>
                <w:right w:val="none" w:sz="0" w:space="0" w:color="auto"/>
              </w:divBdr>
            </w:div>
            <w:div w:id="807671253">
              <w:marLeft w:val="0"/>
              <w:marRight w:val="0"/>
              <w:marTop w:val="0"/>
              <w:marBottom w:val="0"/>
              <w:divBdr>
                <w:top w:val="none" w:sz="0" w:space="0" w:color="auto"/>
                <w:left w:val="none" w:sz="0" w:space="0" w:color="auto"/>
                <w:bottom w:val="none" w:sz="0" w:space="0" w:color="auto"/>
                <w:right w:val="none" w:sz="0" w:space="0" w:color="auto"/>
              </w:divBdr>
            </w:div>
            <w:div w:id="148208187">
              <w:marLeft w:val="0"/>
              <w:marRight w:val="0"/>
              <w:marTop w:val="0"/>
              <w:marBottom w:val="0"/>
              <w:divBdr>
                <w:top w:val="none" w:sz="0" w:space="0" w:color="auto"/>
                <w:left w:val="none" w:sz="0" w:space="0" w:color="auto"/>
                <w:bottom w:val="none" w:sz="0" w:space="0" w:color="auto"/>
                <w:right w:val="none" w:sz="0" w:space="0" w:color="auto"/>
              </w:divBdr>
            </w:div>
            <w:div w:id="1504970799">
              <w:marLeft w:val="0"/>
              <w:marRight w:val="0"/>
              <w:marTop w:val="0"/>
              <w:marBottom w:val="0"/>
              <w:divBdr>
                <w:top w:val="none" w:sz="0" w:space="0" w:color="auto"/>
                <w:left w:val="none" w:sz="0" w:space="0" w:color="auto"/>
                <w:bottom w:val="none" w:sz="0" w:space="0" w:color="auto"/>
                <w:right w:val="none" w:sz="0" w:space="0" w:color="auto"/>
              </w:divBdr>
            </w:div>
            <w:div w:id="1820344504">
              <w:marLeft w:val="0"/>
              <w:marRight w:val="0"/>
              <w:marTop w:val="0"/>
              <w:marBottom w:val="0"/>
              <w:divBdr>
                <w:top w:val="none" w:sz="0" w:space="0" w:color="auto"/>
                <w:left w:val="none" w:sz="0" w:space="0" w:color="auto"/>
                <w:bottom w:val="none" w:sz="0" w:space="0" w:color="auto"/>
                <w:right w:val="none" w:sz="0" w:space="0" w:color="auto"/>
              </w:divBdr>
            </w:div>
            <w:div w:id="1807317165">
              <w:marLeft w:val="0"/>
              <w:marRight w:val="0"/>
              <w:marTop w:val="0"/>
              <w:marBottom w:val="0"/>
              <w:divBdr>
                <w:top w:val="none" w:sz="0" w:space="0" w:color="auto"/>
                <w:left w:val="none" w:sz="0" w:space="0" w:color="auto"/>
                <w:bottom w:val="none" w:sz="0" w:space="0" w:color="auto"/>
                <w:right w:val="none" w:sz="0" w:space="0" w:color="auto"/>
              </w:divBdr>
            </w:div>
            <w:div w:id="788090240">
              <w:marLeft w:val="0"/>
              <w:marRight w:val="0"/>
              <w:marTop w:val="0"/>
              <w:marBottom w:val="0"/>
              <w:divBdr>
                <w:top w:val="none" w:sz="0" w:space="0" w:color="auto"/>
                <w:left w:val="none" w:sz="0" w:space="0" w:color="auto"/>
                <w:bottom w:val="none" w:sz="0" w:space="0" w:color="auto"/>
                <w:right w:val="none" w:sz="0" w:space="0" w:color="auto"/>
              </w:divBdr>
            </w:div>
            <w:div w:id="1128085914">
              <w:marLeft w:val="0"/>
              <w:marRight w:val="0"/>
              <w:marTop w:val="0"/>
              <w:marBottom w:val="0"/>
              <w:divBdr>
                <w:top w:val="none" w:sz="0" w:space="0" w:color="auto"/>
                <w:left w:val="none" w:sz="0" w:space="0" w:color="auto"/>
                <w:bottom w:val="none" w:sz="0" w:space="0" w:color="auto"/>
                <w:right w:val="none" w:sz="0" w:space="0" w:color="auto"/>
              </w:divBdr>
            </w:div>
            <w:div w:id="1915972358">
              <w:marLeft w:val="0"/>
              <w:marRight w:val="0"/>
              <w:marTop w:val="0"/>
              <w:marBottom w:val="0"/>
              <w:divBdr>
                <w:top w:val="none" w:sz="0" w:space="0" w:color="auto"/>
                <w:left w:val="none" w:sz="0" w:space="0" w:color="auto"/>
                <w:bottom w:val="none" w:sz="0" w:space="0" w:color="auto"/>
                <w:right w:val="none" w:sz="0" w:space="0" w:color="auto"/>
              </w:divBdr>
            </w:div>
            <w:div w:id="2144930413">
              <w:marLeft w:val="0"/>
              <w:marRight w:val="0"/>
              <w:marTop w:val="0"/>
              <w:marBottom w:val="0"/>
              <w:divBdr>
                <w:top w:val="none" w:sz="0" w:space="0" w:color="auto"/>
                <w:left w:val="none" w:sz="0" w:space="0" w:color="auto"/>
                <w:bottom w:val="none" w:sz="0" w:space="0" w:color="auto"/>
                <w:right w:val="none" w:sz="0" w:space="0" w:color="auto"/>
              </w:divBdr>
            </w:div>
            <w:div w:id="112288852">
              <w:marLeft w:val="0"/>
              <w:marRight w:val="0"/>
              <w:marTop w:val="0"/>
              <w:marBottom w:val="0"/>
              <w:divBdr>
                <w:top w:val="none" w:sz="0" w:space="0" w:color="auto"/>
                <w:left w:val="none" w:sz="0" w:space="0" w:color="auto"/>
                <w:bottom w:val="none" w:sz="0" w:space="0" w:color="auto"/>
                <w:right w:val="none" w:sz="0" w:space="0" w:color="auto"/>
              </w:divBdr>
            </w:div>
            <w:div w:id="377047469">
              <w:marLeft w:val="0"/>
              <w:marRight w:val="0"/>
              <w:marTop w:val="0"/>
              <w:marBottom w:val="0"/>
              <w:divBdr>
                <w:top w:val="none" w:sz="0" w:space="0" w:color="auto"/>
                <w:left w:val="none" w:sz="0" w:space="0" w:color="auto"/>
                <w:bottom w:val="none" w:sz="0" w:space="0" w:color="auto"/>
                <w:right w:val="none" w:sz="0" w:space="0" w:color="auto"/>
              </w:divBdr>
            </w:div>
            <w:div w:id="277681248">
              <w:marLeft w:val="0"/>
              <w:marRight w:val="0"/>
              <w:marTop w:val="0"/>
              <w:marBottom w:val="0"/>
              <w:divBdr>
                <w:top w:val="none" w:sz="0" w:space="0" w:color="auto"/>
                <w:left w:val="none" w:sz="0" w:space="0" w:color="auto"/>
                <w:bottom w:val="none" w:sz="0" w:space="0" w:color="auto"/>
                <w:right w:val="none" w:sz="0" w:space="0" w:color="auto"/>
              </w:divBdr>
            </w:div>
            <w:div w:id="747457251">
              <w:marLeft w:val="0"/>
              <w:marRight w:val="0"/>
              <w:marTop w:val="0"/>
              <w:marBottom w:val="0"/>
              <w:divBdr>
                <w:top w:val="none" w:sz="0" w:space="0" w:color="auto"/>
                <w:left w:val="none" w:sz="0" w:space="0" w:color="auto"/>
                <w:bottom w:val="none" w:sz="0" w:space="0" w:color="auto"/>
                <w:right w:val="none" w:sz="0" w:space="0" w:color="auto"/>
              </w:divBdr>
            </w:div>
            <w:div w:id="135994183">
              <w:marLeft w:val="0"/>
              <w:marRight w:val="0"/>
              <w:marTop w:val="0"/>
              <w:marBottom w:val="0"/>
              <w:divBdr>
                <w:top w:val="none" w:sz="0" w:space="0" w:color="auto"/>
                <w:left w:val="none" w:sz="0" w:space="0" w:color="auto"/>
                <w:bottom w:val="none" w:sz="0" w:space="0" w:color="auto"/>
                <w:right w:val="none" w:sz="0" w:space="0" w:color="auto"/>
              </w:divBdr>
            </w:div>
            <w:div w:id="103615722">
              <w:marLeft w:val="0"/>
              <w:marRight w:val="0"/>
              <w:marTop w:val="0"/>
              <w:marBottom w:val="0"/>
              <w:divBdr>
                <w:top w:val="none" w:sz="0" w:space="0" w:color="auto"/>
                <w:left w:val="none" w:sz="0" w:space="0" w:color="auto"/>
                <w:bottom w:val="none" w:sz="0" w:space="0" w:color="auto"/>
                <w:right w:val="none" w:sz="0" w:space="0" w:color="auto"/>
              </w:divBdr>
            </w:div>
            <w:div w:id="2117559564">
              <w:marLeft w:val="0"/>
              <w:marRight w:val="0"/>
              <w:marTop w:val="0"/>
              <w:marBottom w:val="0"/>
              <w:divBdr>
                <w:top w:val="none" w:sz="0" w:space="0" w:color="auto"/>
                <w:left w:val="none" w:sz="0" w:space="0" w:color="auto"/>
                <w:bottom w:val="none" w:sz="0" w:space="0" w:color="auto"/>
                <w:right w:val="none" w:sz="0" w:space="0" w:color="auto"/>
              </w:divBdr>
            </w:div>
            <w:div w:id="390885043">
              <w:marLeft w:val="0"/>
              <w:marRight w:val="0"/>
              <w:marTop w:val="0"/>
              <w:marBottom w:val="0"/>
              <w:divBdr>
                <w:top w:val="none" w:sz="0" w:space="0" w:color="auto"/>
                <w:left w:val="none" w:sz="0" w:space="0" w:color="auto"/>
                <w:bottom w:val="none" w:sz="0" w:space="0" w:color="auto"/>
                <w:right w:val="none" w:sz="0" w:space="0" w:color="auto"/>
              </w:divBdr>
            </w:div>
            <w:div w:id="1727219955">
              <w:marLeft w:val="0"/>
              <w:marRight w:val="0"/>
              <w:marTop w:val="0"/>
              <w:marBottom w:val="0"/>
              <w:divBdr>
                <w:top w:val="none" w:sz="0" w:space="0" w:color="auto"/>
                <w:left w:val="none" w:sz="0" w:space="0" w:color="auto"/>
                <w:bottom w:val="none" w:sz="0" w:space="0" w:color="auto"/>
                <w:right w:val="none" w:sz="0" w:space="0" w:color="auto"/>
              </w:divBdr>
            </w:div>
            <w:div w:id="660160175">
              <w:marLeft w:val="0"/>
              <w:marRight w:val="0"/>
              <w:marTop w:val="0"/>
              <w:marBottom w:val="0"/>
              <w:divBdr>
                <w:top w:val="none" w:sz="0" w:space="0" w:color="auto"/>
                <w:left w:val="none" w:sz="0" w:space="0" w:color="auto"/>
                <w:bottom w:val="none" w:sz="0" w:space="0" w:color="auto"/>
                <w:right w:val="none" w:sz="0" w:space="0" w:color="auto"/>
              </w:divBdr>
            </w:div>
            <w:div w:id="1484006649">
              <w:marLeft w:val="0"/>
              <w:marRight w:val="0"/>
              <w:marTop w:val="0"/>
              <w:marBottom w:val="0"/>
              <w:divBdr>
                <w:top w:val="none" w:sz="0" w:space="0" w:color="auto"/>
                <w:left w:val="none" w:sz="0" w:space="0" w:color="auto"/>
                <w:bottom w:val="none" w:sz="0" w:space="0" w:color="auto"/>
                <w:right w:val="none" w:sz="0" w:space="0" w:color="auto"/>
              </w:divBdr>
            </w:div>
            <w:div w:id="147206583">
              <w:marLeft w:val="0"/>
              <w:marRight w:val="0"/>
              <w:marTop w:val="0"/>
              <w:marBottom w:val="0"/>
              <w:divBdr>
                <w:top w:val="none" w:sz="0" w:space="0" w:color="auto"/>
                <w:left w:val="none" w:sz="0" w:space="0" w:color="auto"/>
                <w:bottom w:val="none" w:sz="0" w:space="0" w:color="auto"/>
                <w:right w:val="none" w:sz="0" w:space="0" w:color="auto"/>
              </w:divBdr>
            </w:div>
            <w:div w:id="1613778609">
              <w:marLeft w:val="0"/>
              <w:marRight w:val="0"/>
              <w:marTop w:val="0"/>
              <w:marBottom w:val="0"/>
              <w:divBdr>
                <w:top w:val="none" w:sz="0" w:space="0" w:color="auto"/>
                <w:left w:val="none" w:sz="0" w:space="0" w:color="auto"/>
                <w:bottom w:val="none" w:sz="0" w:space="0" w:color="auto"/>
                <w:right w:val="none" w:sz="0" w:space="0" w:color="auto"/>
              </w:divBdr>
            </w:div>
            <w:div w:id="66585023">
              <w:marLeft w:val="0"/>
              <w:marRight w:val="0"/>
              <w:marTop w:val="0"/>
              <w:marBottom w:val="0"/>
              <w:divBdr>
                <w:top w:val="none" w:sz="0" w:space="0" w:color="auto"/>
                <w:left w:val="none" w:sz="0" w:space="0" w:color="auto"/>
                <w:bottom w:val="none" w:sz="0" w:space="0" w:color="auto"/>
                <w:right w:val="none" w:sz="0" w:space="0" w:color="auto"/>
              </w:divBdr>
            </w:div>
            <w:div w:id="2110276388">
              <w:marLeft w:val="0"/>
              <w:marRight w:val="0"/>
              <w:marTop w:val="0"/>
              <w:marBottom w:val="0"/>
              <w:divBdr>
                <w:top w:val="none" w:sz="0" w:space="0" w:color="auto"/>
                <w:left w:val="none" w:sz="0" w:space="0" w:color="auto"/>
                <w:bottom w:val="none" w:sz="0" w:space="0" w:color="auto"/>
                <w:right w:val="none" w:sz="0" w:space="0" w:color="auto"/>
              </w:divBdr>
            </w:div>
            <w:div w:id="1401437707">
              <w:marLeft w:val="0"/>
              <w:marRight w:val="0"/>
              <w:marTop w:val="0"/>
              <w:marBottom w:val="0"/>
              <w:divBdr>
                <w:top w:val="none" w:sz="0" w:space="0" w:color="auto"/>
                <w:left w:val="none" w:sz="0" w:space="0" w:color="auto"/>
                <w:bottom w:val="none" w:sz="0" w:space="0" w:color="auto"/>
                <w:right w:val="none" w:sz="0" w:space="0" w:color="auto"/>
              </w:divBdr>
            </w:div>
            <w:div w:id="907770275">
              <w:marLeft w:val="0"/>
              <w:marRight w:val="0"/>
              <w:marTop w:val="0"/>
              <w:marBottom w:val="0"/>
              <w:divBdr>
                <w:top w:val="none" w:sz="0" w:space="0" w:color="auto"/>
                <w:left w:val="none" w:sz="0" w:space="0" w:color="auto"/>
                <w:bottom w:val="none" w:sz="0" w:space="0" w:color="auto"/>
                <w:right w:val="none" w:sz="0" w:space="0" w:color="auto"/>
              </w:divBdr>
            </w:div>
            <w:div w:id="37822396">
              <w:marLeft w:val="0"/>
              <w:marRight w:val="0"/>
              <w:marTop w:val="0"/>
              <w:marBottom w:val="0"/>
              <w:divBdr>
                <w:top w:val="none" w:sz="0" w:space="0" w:color="auto"/>
                <w:left w:val="none" w:sz="0" w:space="0" w:color="auto"/>
                <w:bottom w:val="none" w:sz="0" w:space="0" w:color="auto"/>
                <w:right w:val="none" w:sz="0" w:space="0" w:color="auto"/>
              </w:divBdr>
            </w:div>
            <w:div w:id="127944869">
              <w:marLeft w:val="0"/>
              <w:marRight w:val="0"/>
              <w:marTop w:val="0"/>
              <w:marBottom w:val="0"/>
              <w:divBdr>
                <w:top w:val="none" w:sz="0" w:space="0" w:color="auto"/>
                <w:left w:val="none" w:sz="0" w:space="0" w:color="auto"/>
                <w:bottom w:val="none" w:sz="0" w:space="0" w:color="auto"/>
                <w:right w:val="none" w:sz="0" w:space="0" w:color="auto"/>
              </w:divBdr>
            </w:div>
            <w:div w:id="2113545804">
              <w:marLeft w:val="0"/>
              <w:marRight w:val="0"/>
              <w:marTop w:val="0"/>
              <w:marBottom w:val="0"/>
              <w:divBdr>
                <w:top w:val="none" w:sz="0" w:space="0" w:color="auto"/>
                <w:left w:val="none" w:sz="0" w:space="0" w:color="auto"/>
                <w:bottom w:val="none" w:sz="0" w:space="0" w:color="auto"/>
                <w:right w:val="none" w:sz="0" w:space="0" w:color="auto"/>
              </w:divBdr>
            </w:div>
            <w:div w:id="1098404947">
              <w:marLeft w:val="0"/>
              <w:marRight w:val="0"/>
              <w:marTop w:val="0"/>
              <w:marBottom w:val="0"/>
              <w:divBdr>
                <w:top w:val="none" w:sz="0" w:space="0" w:color="auto"/>
                <w:left w:val="none" w:sz="0" w:space="0" w:color="auto"/>
                <w:bottom w:val="none" w:sz="0" w:space="0" w:color="auto"/>
                <w:right w:val="none" w:sz="0" w:space="0" w:color="auto"/>
              </w:divBdr>
            </w:div>
            <w:div w:id="653490535">
              <w:marLeft w:val="0"/>
              <w:marRight w:val="0"/>
              <w:marTop w:val="0"/>
              <w:marBottom w:val="0"/>
              <w:divBdr>
                <w:top w:val="none" w:sz="0" w:space="0" w:color="auto"/>
                <w:left w:val="none" w:sz="0" w:space="0" w:color="auto"/>
                <w:bottom w:val="none" w:sz="0" w:space="0" w:color="auto"/>
                <w:right w:val="none" w:sz="0" w:space="0" w:color="auto"/>
              </w:divBdr>
            </w:div>
            <w:div w:id="521553999">
              <w:marLeft w:val="0"/>
              <w:marRight w:val="0"/>
              <w:marTop w:val="0"/>
              <w:marBottom w:val="0"/>
              <w:divBdr>
                <w:top w:val="none" w:sz="0" w:space="0" w:color="auto"/>
                <w:left w:val="none" w:sz="0" w:space="0" w:color="auto"/>
                <w:bottom w:val="none" w:sz="0" w:space="0" w:color="auto"/>
                <w:right w:val="none" w:sz="0" w:space="0" w:color="auto"/>
              </w:divBdr>
            </w:div>
            <w:div w:id="461196467">
              <w:marLeft w:val="0"/>
              <w:marRight w:val="0"/>
              <w:marTop w:val="0"/>
              <w:marBottom w:val="0"/>
              <w:divBdr>
                <w:top w:val="none" w:sz="0" w:space="0" w:color="auto"/>
                <w:left w:val="none" w:sz="0" w:space="0" w:color="auto"/>
                <w:bottom w:val="none" w:sz="0" w:space="0" w:color="auto"/>
                <w:right w:val="none" w:sz="0" w:space="0" w:color="auto"/>
              </w:divBdr>
            </w:div>
            <w:div w:id="107700593">
              <w:marLeft w:val="0"/>
              <w:marRight w:val="0"/>
              <w:marTop w:val="0"/>
              <w:marBottom w:val="0"/>
              <w:divBdr>
                <w:top w:val="none" w:sz="0" w:space="0" w:color="auto"/>
                <w:left w:val="none" w:sz="0" w:space="0" w:color="auto"/>
                <w:bottom w:val="none" w:sz="0" w:space="0" w:color="auto"/>
                <w:right w:val="none" w:sz="0" w:space="0" w:color="auto"/>
              </w:divBdr>
            </w:div>
            <w:div w:id="1223252451">
              <w:marLeft w:val="0"/>
              <w:marRight w:val="0"/>
              <w:marTop w:val="0"/>
              <w:marBottom w:val="0"/>
              <w:divBdr>
                <w:top w:val="none" w:sz="0" w:space="0" w:color="auto"/>
                <w:left w:val="none" w:sz="0" w:space="0" w:color="auto"/>
                <w:bottom w:val="none" w:sz="0" w:space="0" w:color="auto"/>
                <w:right w:val="none" w:sz="0" w:space="0" w:color="auto"/>
              </w:divBdr>
            </w:div>
            <w:div w:id="2028015729">
              <w:marLeft w:val="0"/>
              <w:marRight w:val="0"/>
              <w:marTop w:val="0"/>
              <w:marBottom w:val="0"/>
              <w:divBdr>
                <w:top w:val="none" w:sz="0" w:space="0" w:color="auto"/>
                <w:left w:val="none" w:sz="0" w:space="0" w:color="auto"/>
                <w:bottom w:val="none" w:sz="0" w:space="0" w:color="auto"/>
                <w:right w:val="none" w:sz="0" w:space="0" w:color="auto"/>
              </w:divBdr>
            </w:div>
            <w:div w:id="1097872556">
              <w:marLeft w:val="0"/>
              <w:marRight w:val="0"/>
              <w:marTop w:val="0"/>
              <w:marBottom w:val="0"/>
              <w:divBdr>
                <w:top w:val="none" w:sz="0" w:space="0" w:color="auto"/>
                <w:left w:val="none" w:sz="0" w:space="0" w:color="auto"/>
                <w:bottom w:val="none" w:sz="0" w:space="0" w:color="auto"/>
                <w:right w:val="none" w:sz="0" w:space="0" w:color="auto"/>
              </w:divBdr>
            </w:div>
            <w:div w:id="1302224602">
              <w:marLeft w:val="0"/>
              <w:marRight w:val="0"/>
              <w:marTop w:val="0"/>
              <w:marBottom w:val="0"/>
              <w:divBdr>
                <w:top w:val="none" w:sz="0" w:space="0" w:color="auto"/>
                <w:left w:val="none" w:sz="0" w:space="0" w:color="auto"/>
                <w:bottom w:val="none" w:sz="0" w:space="0" w:color="auto"/>
                <w:right w:val="none" w:sz="0" w:space="0" w:color="auto"/>
              </w:divBdr>
            </w:div>
            <w:div w:id="1787505407">
              <w:marLeft w:val="0"/>
              <w:marRight w:val="0"/>
              <w:marTop w:val="0"/>
              <w:marBottom w:val="0"/>
              <w:divBdr>
                <w:top w:val="none" w:sz="0" w:space="0" w:color="auto"/>
                <w:left w:val="none" w:sz="0" w:space="0" w:color="auto"/>
                <w:bottom w:val="none" w:sz="0" w:space="0" w:color="auto"/>
                <w:right w:val="none" w:sz="0" w:space="0" w:color="auto"/>
              </w:divBdr>
            </w:div>
            <w:div w:id="370301851">
              <w:marLeft w:val="0"/>
              <w:marRight w:val="0"/>
              <w:marTop w:val="0"/>
              <w:marBottom w:val="0"/>
              <w:divBdr>
                <w:top w:val="none" w:sz="0" w:space="0" w:color="auto"/>
                <w:left w:val="none" w:sz="0" w:space="0" w:color="auto"/>
                <w:bottom w:val="none" w:sz="0" w:space="0" w:color="auto"/>
                <w:right w:val="none" w:sz="0" w:space="0" w:color="auto"/>
              </w:divBdr>
            </w:div>
            <w:div w:id="1867211156">
              <w:marLeft w:val="0"/>
              <w:marRight w:val="0"/>
              <w:marTop w:val="0"/>
              <w:marBottom w:val="0"/>
              <w:divBdr>
                <w:top w:val="none" w:sz="0" w:space="0" w:color="auto"/>
                <w:left w:val="none" w:sz="0" w:space="0" w:color="auto"/>
                <w:bottom w:val="none" w:sz="0" w:space="0" w:color="auto"/>
                <w:right w:val="none" w:sz="0" w:space="0" w:color="auto"/>
              </w:divBdr>
            </w:div>
            <w:div w:id="168255821">
              <w:marLeft w:val="0"/>
              <w:marRight w:val="0"/>
              <w:marTop w:val="0"/>
              <w:marBottom w:val="0"/>
              <w:divBdr>
                <w:top w:val="none" w:sz="0" w:space="0" w:color="auto"/>
                <w:left w:val="none" w:sz="0" w:space="0" w:color="auto"/>
                <w:bottom w:val="none" w:sz="0" w:space="0" w:color="auto"/>
                <w:right w:val="none" w:sz="0" w:space="0" w:color="auto"/>
              </w:divBdr>
            </w:div>
            <w:div w:id="1916931368">
              <w:marLeft w:val="0"/>
              <w:marRight w:val="0"/>
              <w:marTop w:val="0"/>
              <w:marBottom w:val="0"/>
              <w:divBdr>
                <w:top w:val="none" w:sz="0" w:space="0" w:color="auto"/>
                <w:left w:val="none" w:sz="0" w:space="0" w:color="auto"/>
                <w:bottom w:val="none" w:sz="0" w:space="0" w:color="auto"/>
                <w:right w:val="none" w:sz="0" w:space="0" w:color="auto"/>
              </w:divBdr>
            </w:div>
            <w:div w:id="1386023188">
              <w:marLeft w:val="0"/>
              <w:marRight w:val="0"/>
              <w:marTop w:val="0"/>
              <w:marBottom w:val="0"/>
              <w:divBdr>
                <w:top w:val="none" w:sz="0" w:space="0" w:color="auto"/>
                <w:left w:val="none" w:sz="0" w:space="0" w:color="auto"/>
                <w:bottom w:val="none" w:sz="0" w:space="0" w:color="auto"/>
                <w:right w:val="none" w:sz="0" w:space="0" w:color="auto"/>
              </w:divBdr>
            </w:div>
            <w:div w:id="1277711062">
              <w:marLeft w:val="0"/>
              <w:marRight w:val="0"/>
              <w:marTop w:val="0"/>
              <w:marBottom w:val="0"/>
              <w:divBdr>
                <w:top w:val="none" w:sz="0" w:space="0" w:color="auto"/>
                <w:left w:val="none" w:sz="0" w:space="0" w:color="auto"/>
                <w:bottom w:val="none" w:sz="0" w:space="0" w:color="auto"/>
                <w:right w:val="none" w:sz="0" w:space="0" w:color="auto"/>
              </w:divBdr>
            </w:div>
            <w:div w:id="2027487589">
              <w:marLeft w:val="0"/>
              <w:marRight w:val="0"/>
              <w:marTop w:val="0"/>
              <w:marBottom w:val="0"/>
              <w:divBdr>
                <w:top w:val="none" w:sz="0" w:space="0" w:color="auto"/>
                <w:left w:val="none" w:sz="0" w:space="0" w:color="auto"/>
                <w:bottom w:val="none" w:sz="0" w:space="0" w:color="auto"/>
                <w:right w:val="none" w:sz="0" w:space="0" w:color="auto"/>
              </w:divBdr>
            </w:div>
            <w:div w:id="404912340">
              <w:marLeft w:val="0"/>
              <w:marRight w:val="0"/>
              <w:marTop w:val="0"/>
              <w:marBottom w:val="0"/>
              <w:divBdr>
                <w:top w:val="none" w:sz="0" w:space="0" w:color="auto"/>
                <w:left w:val="none" w:sz="0" w:space="0" w:color="auto"/>
                <w:bottom w:val="none" w:sz="0" w:space="0" w:color="auto"/>
                <w:right w:val="none" w:sz="0" w:space="0" w:color="auto"/>
              </w:divBdr>
            </w:div>
            <w:div w:id="1997412520">
              <w:marLeft w:val="0"/>
              <w:marRight w:val="0"/>
              <w:marTop w:val="0"/>
              <w:marBottom w:val="0"/>
              <w:divBdr>
                <w:top w:val="none" w:sz="0" w:space="0" w:color="auto"/>
                <w:left w:val="none" w:sz="0" w:space="0" w:color="auto"/>
                <w:bottom w:val="none" w:sz="0" w:space="0" w:color="auto"/>
                <w:right w:val="none" w:sz="0" w:space="0" w:color="auto"/>
              </w:divBdr>
            </w:div>
            <w:div w:id="2046245747">
              <w:marLeft w:val="0"/>
              <w:marRight w:val="0"/>
              <w:marTop w:val="0"/>
              <w:marBottom w:val="0"/>
              <w:divBdr>
                <w:top w:val="none" w:sz="0" w:space="0" w:color="auto"/>
                <w:left w:val="none" w:sz="0" w:space="0" w:color="auto"/>
                <w:bottom w:val="none" w:sz="0" w:space="0" w:color="auto"/>
                <w:right w:val="none" w:sz="0" w:space="0" w:color="auto"/>
              </w:divBdr>
            </w:div>
            <w:div w:id="1163009352">
              <w:marLeft w:val="0"/>
              <w:marRight w:val="0"/>
              <w:marTop w:val="0"/>
              <w:marBottom w:val="0"/>
              <w:divBdr>
                <w:top w:val="none" w:sz="0" w:space="0" w:color="auto"/>
                <w:left w:val="none" w:sz="0" w:space="0" w:color="auto"/>
                <w:bottom w:val="none" w:sz="0" w:space="0" w:color="auto"/>
                <w:right w:val="none" w:sz="0" w:space="0" w:color="auto"/>
              </w:divBdr>
            </w:div>
            <w:div w:id="1989048754">
              <w:marLeft w:val="0"/>
              <w:marRight w:val="0"/>
              <w:marTop w:val="0"/>
              <w:marBottom w:val="0"/>
              <w:divBdr>
                <w:top w:val="none" w:sz="0" w:space="0" w:color="auto"/>
                <w:left w:val="none" w:sz="0" w:space="0" w:color="auto"/>
                <w:bottom w:val="none" w:sz="0" w:space="0" w:color="auto"/>
                <w:right w:val="none" w:sz="0" w:space="0" w:color="auto"/>
              </w:divBdr>
            </w:div>
            <w:div w:id="1239823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948978">
      <w:bodyDiv w:val="1"/>
      <w:marLeft w:val="0"/>
      <w:marRight w:val="0"/>
      <w:marTop w:val="0"/>
      <w:marBottom w:val="0"/>
      <w:divBdr>
        <w:top w:val="none" w:sz="0" w:space="0" w:color="auto"/>
        <w:left w:val="none" w:sz="0" w:space="0" w:color="auto"/>
        <w:bottom w:val="none" w:sz="0" w:space="0" w:color="auto"/>
        <w:right w:val="none" w:sz="0" w:space="0" w:color="auto"/>
      </w:divBdr>
    </w:div>
    <w:div w:id="996491852">
      <w:bodyDiv w:val="1"/>
      <w:marLeft w:val="0"/>
      <w:marRight w:val="0"/>
      <w:marTop w:val="0"/>
      <w:marBottom w:val="0"/>
      <w:divBdr>
        <w:top w:val="none" w:sz="0" w:space="0" w:color="auto"/>
        <w:left w:val="none" w:sz="0" w:space="0" w:color="auto"/>
        <w:bottom w:val="none" w:sz="0" w:space="0" w:color="auto"/>
        <w:right w:val="none" w:sz="0" w:space="0" w:color="auto"/>
      </w:divBdr>
    </w:div>
    <w:div w:id="1019505061">
      <w:bodyDiv w:val="1"/>
      <w:marLeft w:val="0"/>
      <w:marRight w:val="0"/>
      <w:marTop w:val="0"/>
      <w:marBottom w:val="0"/>
      <w:divBdr>
        <w:top w:val="none" w:sz="0" w:space="0" w:color="auto"/>
        <w:left w:val="none" w:sz="0" w:space="0" w:color="auto"/>
        <w:bottom w:val="none" w:sz="0" w:space="0" w:color="auto"/>
        <w:right w:val="none" w:sz="0" w:space="0" w:color="auto"/>
      </w:divBdr>
      <w:divsChild>
        <w:div w:id="339696698">
          <w:marLeft w:val="0"/>
          <w:marRight w:val="0"/>
          <w:marTop w:val="0"/>
          <w:marBottom w:val="0"/>
          <w:divBdr>
            <w:top w:val="none" w:sz="0" w:space="0" w:color="auto"/>
            <w:left w:val="none" w:sz="0" w:space="0" w:color="auto"/>
            <w:bottom w:val="none" w:sz="0" w:space="0" w:color="auto"/>
            <w:right w:val="none" w:sz="0" w:space="0" w:color="auto"/>
          </w:divBdr>
          <w:divsChild>
            <w:div w:id="92322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324229">
      <w:bodyDiv w:val="1"/>
      <w:marLeft w:val="0"/>
      <w:marRight w:val="0"/>
      <w:marTop w:val="0"/>
      <w:marBottom w:val="0"/>
      <w:divBdr>
        <w:top w:val="none" w:sz="0" w:space="0" w:color="auto"/>
        <w:left w:val="none" w:sz="0" w:space="0" w:color="auto"/>
        <w:bottom w:val="none" w:sz="0" w:space="0" w:color="auto"/>
        <w:right w:val="none" w:sz="0" w:space="0" w:color="auto"/>
      </w:divBdr>
    </w:div>
    <w:div w:id="1045250479">
      <w:bodyDiv w:val="1"/>
      <w:marLeft w:val="0"/>
      <w:marRight w:val="0"/>
      <w:marTop w:val="0"/>
      <w:marBottom w:val="0"/>
      <w:divBdr>
        <w:top w:val="none" w:sz="0" w:space="0" w:color="auto"/>
        <w:left w:val="none" w:sz="0" w:space="0" w:color="auto"/>
        <w:bottom w:val="none" w:sz="0" w:space="0" w:color="auto"/>
        <w:right w:val="none" w:sz="0" w:space="0" w:color="auto"/>
      </w:divBdr>
    </w:div>
    <w:div w:id="1070613539">
      <w:bodyDiv w:val="1"/>
      <w:marLeft w:val="0"/>
      <w:marRight w:val="0"/>
      <w:marTop w:val="0"/>
      <w:marBottom w:val="0"/>
      <w:divBdr>
        <w:top w:val="none" w:sz="0" w:space="0" w:color="auto"/>
        <w:left w:val="none" w:sz="0" w:space="0" w:color="auto"/>
        <w:bottom w:val="none" w:sz="0" w:space="0" w:color="auto"/>
        <w:right w:val="none" w:sz="0" w:space="0" w:color="auto"/>
      </w:divBdr>
      <w:divsChild>
        <w:div w:id="1846702443">
          <w:marLeft w:val="0"/>
          <w:marRight w:val="0"/>
          <w:marTop w:val="0"/>
          <w:marBottom w:val="0"/>
          <w:divBdr>
            <w:top w:val="none" w:sz="0" w:space="0" w:color="auto"/>
            <w:left w:val="none" w:sz="0" w:space="0" w:color="auto"/>
            <w:bottom w:val="none" w:sz="0" w:space="0" w:color="auto"/>
            <w:right w:val="none" w:sz="0" w:space="0" w:color="auto"/>
          </w:divBdr>
          <w:divsChild>
            <w:div w:id="2141142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4464">
      <w:bodyDiv w:val="1"/>
      <w:marLeft w:val="0"/>
      <w:marRight w:val="0"/>
      <w:marTop w:val="0"/>
      <w:marBottom w:val="0"/>
      <w:divBdr>
        <w:top w:val="none" w:sz="0" w:space="0" w:color="auto"/>
        <w:left w:val="none" w:sz="0" w:space="0" w:color="auto"/>
        <w:bottom w:val="none" w:sz="0" w:space="0" w:color="auto"/>
        <w:right w:val="none" w:sz="0" w:space="0" w:color="auto"/>
      </w:divBdr>
    </w:div>
    <w:div w:id="1084764487">
      <w:bodyDiv w:val="1"/>
      <w:marLeft w:val="0"/>
      <w:marRight w:val="0"/>
      <w:marTop w:val="0"/>
      <w:marBottom w:val="0"/>
      <w:divBdr>
        <w:top w:val="none" w:sz="0" w:space="0" w:color="auto"/>
        <w:left w:val="none" w:sz="0" w:space="0" w:color="auto"/>
        <w:bottom w:val="none" w:sz="0" w:space="0" w:color="auto"/>
        <w:right w:val="none" w:sz="0" w:space="0" w:color="auto"/>
      </w:divBdr>
    </w:div>
    <w:div w:id="1105417653">
      <w:bodyDiv w:val="1"/>
      <w:marLeft w:val="0"/>
      <w:marRight w:val="0"/>
      <w:marTop w:val="0"/>
      <w:marBottom w:val="0"/>
      <w:divBdr>
        <w:top w:val="none" w:sz="0" w:space="0" w:color="auto"/>
        <w:left w:val="none" w:sz="0" w:space="0" w:color="auto"/>
        <w:bottom w:val="none" w:sz="0" w:space="0" w:color="auto"/>
        <w:right w:val="none" w:sz="0" w:space="0" w:color="auto"/>
      </w:divBdr>
    </w:div>
    <w:div w:id="1123693902">
      <w:bodyDiv w:val="1"/>
      <w:marLeft w:val="0"/>
      <w:marRight w:val="0"/>
      <w:marTop w:val="0"/>
      <w:marBottom w:val="0"/>
      <w:divBdr>
        <w:top w:val="none" w:sz="0" w:space="0" w:color="auto"/>
        <w:left w:val="none" w:sz="0" w:space="0" w:color="auto"/>
        <w:bottom w:val="none" w:sz="0" w:space="0" w:color="auto"/>
        <w:right w:val="none" w:sz="0" w:space="0" w:color="auto"/>
      </w:divBdr>
    </w:div>
    <w:div w:id="1153520228">
      <w:bodyDiv w:val="1"/>
      <w:marLeft w:val="0"/>
      <w:marRight w:val="0"/>
      <w:marTop w:val="0"/>
      <w:marBottom w:val="0"/>
      <w:divBdr>
        <w:top w:val="none" w:sz="0" w:space="0" w:color="auto"/>
        <w:left w:val="none" w:sz="0" w:space="0" w:color="auto"/>
        <w:bottom w:val="none" w:sz="0" w:space="0" w:color="auto"/>
        <w:right w:val="none" w:sz="0" w:space="0" w:color="auto"/>
      </w:divBdr>
    </w:div>
    <w:div w:id="1176925609">
      <w:bodyDiv w:val="1"/>
      <w:marLeft w:val="0"/>
      <w:marRight w:val="0"/>
      <w:marTop w:val="0"/>
      <w:marBottom w:val="0"/>
      <w:divBdr>
        <w:top w:val="none" w:sz="0" w:space="0" w:color="auto"/>
        <w:left w:val="none" w:sz="0" w:space="0" w:color="auto"/>
        <w:bottom w:val="none" w:sz="0" w:space="0" w:color="auto"/>
        <w:right w:val="none" w:sz="0" w:space="0" w:color="auto"/>
      </w:divBdr>
      <w:divsChild>
        <w:div w:id="152726274">
          <w:marLeft w:val="0"/>
          <w:marRight w:val="0"/>
          <w:marTop w:val="0"/>
          <w:marBottom w:val="0"/>
          <w:divBdr>
            <w:top w:val="none" w:sz="0" w:space="0" w:color="auto"/>
            <w:left w:val="none" w:sz="0" w:space="0" w:color="auto"/>
            <w:bottom w:val="none" w:sz="0" w:space="0" w:color="auto"/>
            <w:right w:val="none" w:sz="0" w:space="0" w:color="auto"/>
          </w:divBdr>
          <w:divsChild>
            <w:div w:id="29047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66163">
      <w:bodyDiv w:val="1"/>
      <w:marLeft w:val="0"/>
      <w:marRight w:val="0"/>
      <w:marTop w:val="0"/>
      <w:marBottom w:val="0"/>
      <w:divBdr>
        <w:top w:val="none" w:sz="0" w:space="0" w:color="auto"/>
        <w:left w:val="none" w:sz="0" w:space="0" w:color="auto"/>
        <w:bottom w:val="none" w:sz="0" w:space="0" w:color="auto"/>
        <w:right w:val="none" w:sz="0" w:space="0" w:color="auto"/>
      </w:divBdr>
    </w:div>
    <w:div w:id="1207763398">
      <w:bodyDiv w:val="1"/>
      <w:marLeft w:val="0"/>
      <w:marRight w:val="0"/>
      <w:marTop w:val="0"/>
      <w:marBottom w:val="0"/>
      <w:divBdr>
        <w:top w:val="none" w:sz="0" w:space="0" w:color="auto"/>
        <w:left w:val="none" w:sz="0" w:space="0" w:color="auto"/>
        <w:bottom w:val="none" w:sz="0" w:space="0" w:color="auto"/>
        <w:right w:val="none" w:sz="0" w:space="0" w:color="auto"/>
      </w:divBdr>
      <w:divsChild>
        <w:div w:id="588344653">
          <w:marLeft w:val="0"/>
          <w:marRight w:val="0"/>
          <w:marTop w:val="0"/>
          <w:marBottom w:val="0"/>
          <w:divBdr>
            <w:top w:val="none" w:sz="0" w:space="0" w:color="auto"/>
            <w:left w:val="none" w:sz="0" w:space="0" w:color="auto"/>
            <w:bottom w:val="none" w:sz="0" w:space="0" w:color="auto"/>
            <w:right w:val="none" w:sz="0" w:space="0" w:color="auto"/>
          </w:divBdr>
          <w:divsChild>
            <w:div w:id="133681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259696">
      <w:bodyDiv w:val="1"/>
      <w:marLeft w:val="0"/>
      <w:marRight w:val="0"/>
      <w:marTop w:val="0"/>
      <w:marBottom w:val="0"/>
      <w:divBdr>
        <w:top w:val="none" w:sz="0" w:space="0" w:color="auto"/>
        <w:left w:val="none" w:sz="0" w:space="0" w:color="auto"/>
        <w:bottom w:val="none" w:sz="0" w:space="0" w:color="auto"/>
        <w:right w:val="none" w:sz="0" w:space="0" w:color="auto"/>
      </w:divBdr>
    </w:div>
    <w:div w:id="1223908016">
      <w:bodyDiv w:val="1"/>
      <w:marLeft w:val="0"/>
      <w:marRight w:val="0"/>
      <w:marTop w:val="0"/>
      <w:marBottom w:val="0"/>
      <w:divBdr>
        <w:top w:val="none" w:sz="0" w:space="0" w:color="auto"/>
        <w:left w:val="none" w:sz="0" w:space="0" w:color="auto"/>
        <w:bottom w:val="none" w:sz="0" w:space="0" w:color="auto"/>
        <w:right w:val="none" w:sz="0" w:space="0" w:color="auto"/>
      </w:divBdr>
    </w:div>
    <w:div w:id="1231695552">
      <w:bodyDiv w:val="1"/>
      <w:marLeft w:val="0"/>
      <w:marRight w:val="0"/>
      <w:marTop w:val="0"/>
      <w:marBottom w:val="0"/>
      <w:divBdr>
        <w:top w:val="none" w:sz="0" w:space="0" w:color="auto"/>
        <w:left w:val="none" w:sz="0" w:space="0" w:color="auto"/>
        <w:bottom w:val="none" w:sz="0" w:space="0" w:color="auto"/>
        <w:right w:val="none" w:sz="0" w:space="0" w:color="auto"/>
      </w:divBdr>
    </w:div>
    <w:div w:id="1237015562">
      <w:bodyDiv w:val="1"/>
      <w:marLeft w:val="0"/>
      <w:marRight w:val="0"/>
      <w:marTop w:val="0"/>
      <w:marBottom w:val="0"/>
      <w:divBdr>
        <w:top w:val="none" w:sz="0" w:space="0" w:color="auto"/>
        <w:left w:val="none" w:sz="0" w:space="0" w:color="auto"/>
        <w:bottom w:val="none" w:sz="0" w:space="0" w:color="auto"/>
        <w:right w:val="none" w:sz="0" w:space="0" w:color="auto"/>
      </w:divBdr>
    </w:div>
    <w:div w:id="1248078985">
      <w:bodyDiv w:val="1"/>
      <w:marLeft w:val="0"/>
      <w:marRight w:val="0"/>
      <w:marTop w:val="0"/>
      <w:marBottom w:val="0"/>
      <w:divBdr>
        <w:top w:val="none" w:sz="0" w:space="0" w:color="auto"/>
        <w:left w:val="none" w:sz="0" w:space="0" w:color="auto"/>
        <w:bottom w:val="none" w:sz="0" w:space="0" w:color="auto"/>
        <w:right w:val="none" w:sz="0" w:space="0" w:color="auto"/>
      </w:divBdr>
    </w:div>
    <w:div w:id="1252275593">
      <w:bodyDiv w:val="1"/>
      <w:marLeft w:val="0"/>
      <w:marRight w:val="0"/>
      <w:marTop w:val="0"/>
      <w:marBottom w:val="0"/>
      <w:divBdr>
        <w:top w:val="none" w:sz="0" w:space="0" w:color="auto"/>
        <w:left w:val="none" w:sz="0" w:space="0" w:color="auto"/>
        <w:bottom w:val="none" w:sz="0" w:space="0" w:color="auto"/>
        <w:right w:val="none" w:sz="0" w:space="0" w:color="auto"/>
      </w:divBdr>
    </w:div>
    <w:div w:id="1259631732">
      <w:bodyDiv w:val="1"/>
      <w:marLeft w:val="0"/>
      <w:marRight w:val="0"/>
      <w:marTop w:val="0"/>
      <w:marBottom w:val="0"/>
      <w:divBdr>
        <w:top w:val="none" w:sz="0" w:space="0" w:color="auto"/>
        <w:left w:val="none" w:sz="0" w:space="0" w:color="auto"/>
        <w:bottom w:val="none" w:sz="0" w:space="0" w:color="auto"/>
        <w:right w:val="none" w:sz="0" w:space="0" w:color="auto"/>
      </w:divBdr>
    </w:div>
    <w:div w:id="1319725854">
      <w:bodyDiv w:val="1"/>
      <w:marLeft w:val="0"/>
      <w:marRight w:val="0"/>
      <w:marTop w:val="0"/>
      <w:marBottom w:val="0"/>
      <w:divBdr>
        <w:top w:val="none" w:sz="0" w:space="0" w:color="auto"/>
        <w:left w:val="none" w:sz="0" w:space="0" w:color="auto"/>
        <w:bottom w:val="none" w:sz="0" w:space="0" w:color="auto"/>
        <w:right w:val="none" w:sz="0" w:space="0" w:color="auto"/>
      </w:divBdr>
    </w:div>
    <w:div w:id="1338194634">
      <w:bodyDiv w:val="1"/>
      <w:marLeft w:val="0"/>
      <w:marRight w:val="0"/>
      <w:marTop w:val="0"/>
      <w:marBottom w:val="0"/>
      <w:divBdr>
        <w:top w:val="none" w:sz="0" w:space="0" w:color="auto"/>
        <w:left w:val="none" w:sz="0" w:space="0" w:color="auto"/>
        <w:bottom w:val="none" w:sz="0" w:space="0" w:color="auto"/>
        <w:right w:val="none" w:sz="0" w:space="0" w:color="auto"/>
      </w:divBdr>
    </w:div>
    <w:div w:id="1353022886">
      <w:bodyDiv w:val="1"/>
      <w:marLeft w:val="0"/>
      <w:marRight w:val="0"/>
      <w:marTop w:val="0"/>
      <w:marBottom w:val="0"/>
      <w:divBdr>
        <w:top w:val="none" w:sz="0" w:space="0" w:color="auto"/>
        <w:left w:val="none" w:sz="0" w:space="0" w:color="auto"/>
        <w:bottom w:val="none" w:sz="0" w:space="0" w:color="auto"/>
        <w:right w:val="none" w:sz="0" w:space="0" w:color="auto"/>
      </w:divBdr>
    </w:div>
    <w:div w:id="1367489706">
      <w:bodyDiv w:val="1"/>
      <w:marLeft w:val="0"/>
      <w:marRight w:val="0"/>
      <w:marTop w:val="0"/>
      <w:marBottom w:val="0"/>
      <w:divBdr>
        <w:top w:val="none" w:sz="0" w:space="0" w:color="auto"/>
        <w:left w:val="none" w:sz="0" w:space="0" w:color="auto"/>
        <w:bottom w:val="none" w:sz="0" w:space="0" w:color="auto"/>
        <w:right w:val="none" w:sz="0" w:space="0" w:color="auto"/>
      </w:divBdr>
    </w:div>
    <w:div w:id="1384401870">
      <w:bodyDiv w:val="1"/>
      <w:marLeft w:val="0"/>
      <w:marRight w:val="0"/>
      <w:marTop w:val="0"/>
      <w:marBottom w:val="0"/>
      <w:divBdr>
        <w:top w:val="none" w:sz="0" w:space="0" w:color="auto"/>
        <w:left w:val="none" w:sz="0" w:space="0" w:color="auto"/>
        <w:bottom w:val="none" w:sz="0" w:space="0" w:color="auto"/>
        <w:right w:val="none" w:sz="0" w:space="0" w:color="auto"/>
      </w:divBdr>
    </w:div>
    <w:div w:id="1391995475">
      <w:bodyDiv w:val="1"/>
      <w:marLeft w:val="0"/>
      <w:marRight w:val="0"/>
      <w:marTop w:val="0"/>
      <w:marBottom w:val="0"/>
      <w:divBdr>
        <w:top w:val="none" w:sz="0" w:space="0" w:color="auto"/>
        <w:left w:val="none" w:sz="0" w:space="0" w:color="auto"/>
        <w:bottom w:val="none" w:sz="0" w:space="0" w:color="auto"/>
        <w:right w:val="none" w:sz="0" w:space="0" w:color="auto"/>
      </w:divBdr>
    </w:div>
    <w:div w:id="1396313437">
      <w:bodyDiv w:val="1"/>
      <w:marLeft w:val="0"/>
      <w:marRight w:val="0"/>
      <w:marTop w:val="0"/>
      <w:marBottom w:val="0"/>
      <w:divBdr>
        <w:top w:val="none" w:sz="0" w:space="0" w:color="auto"/>
        <w:left w:val="none" w:sz="0" w:space="0" w:color="auto"/>
        <w:bottom w:val="none" w:sz="0" w:space="0" w:color="auto"/>
        <w:right w:val="none" w:sz="0" w:space="0" w:color="auto"/>
      </w:divBdr>
    </w:div>
    <w:div w:id="1426001763">
      <w:bodyDiv w:val="1"/>
      <w:marLeft w:val="0"/>
      <w:marRight w:val="0"/>
      <w:marTop w:val="0"/>
      <w:marBottom w:val="0"/>
      <w:divBdr>
        <w:top w:val="none" w:sz="0" w:space="0" w:color="auto"/>
        <w:left w:val="none" w:sz="0" w:space="0" w:color="auto"/>
        <w:bottom w:val="none" w:sz="0" w:space="0" w:color="auto"/>
        <w:right w:val="none" w:sz="0" w:space="0" w:color="auto"/>
      </w:divBdr>
    </w:div>
    <w:div w:id="1435247449">
      <w:bodyDiv w:val="1"/>
      <w:marLeft w:val="0"/>
      <w:marRight w:val="0"/>
      <w:marTop w:val="0"/>
      <w:marBottom w:val="0"/>
      <w:divBdr>
        <w:top w:val="none" w:sz="0" w:space="0" w:color="auto"/>
        <w:left w:val="none" w:sz="0" w:space="0" w:color="auto"/>
        <w:bottom w:val="none" w:sz="0" w:space="0" w:color="auto"/>
        <w:right w:val="none" w:sz="0" w:space="0" w:color="auto"/>
      </w:divBdr>
    </w:div>
    <w:div w:id="1440879384">
      <w:bodyDiv w:val="1"/>
      <w:marLeft w:val="0"/>
      <w:marRight w:val="0"/>
      <w:marTop w:val="0"/>
      <w:marBottom w:val="0"/>
      <w:divBdr>
        <w:top w:val="none" w:sz="0" w:space="0" w:color="auto"/>
        <w:left w:val="none" w:sz="0" w:space="0" w:color="auto"/>
        <w:bottom w:val="none" w:sz="0" w:space="0" w:color="auto"/>
        <w:right w:val="none" w:sz="0" w:space="0" w:color="auto"/>
      </w:divBdr>
    </w:div>
    <w:div w:id="1444034293">
      <w:bodyDiv w:val="1"/>
      <w:marLeft w:val="0"/>
      <w:marRight w:val="0"/>
      <w:marTop w:val="0"/>
      <w:marBottom w:val="0"/>
      <w:divBdr>
        <w:top w:val="none" w:sz="0" w:space="0" w:color="auto"/>
        <w:left w:val="none" w:sz="0" w:space="0" w:color="auto"/>
        <w:bottom w:val="none" w:sz="0" w:space="0" w:color="auto"/>
        <w:right w:val="none" w:sz="0" w:space="0" w:color="auto"/>
      </w:divBdr>
    </w:div>
    <w:div w:id="1456480929">
      <w:bodyDiv w:val="1"/>
      <w:marLeft w:val="0"/>
      <w:marRight w:val="0"/>
      <w:marTop w:val="0"/>
      <w:marBottom w:val="0"/>
      <w:divBdr>
        <w:top w:val="none" w:sz="0" w:space="0" w:color="auto"/>
        <w:left w:val="none" w:sz="0" w:space="0" w:color="auto"/>
        <w:bottom w:val="none" w:sz="0" w:space="0" w:color="auto"/>
        <w:right w:val="none" w:sz="0" w:space="0" w:color="auto"/>
      </w:divBdr>
    </w:div>
    <w:div w:id="1477726890">
      <w:bodyDiv w:val="1"/>
      <w:marLeft w:val="0"/>
      <w:marRight w:val="0"/>
      <w:marTop w:val="0"/>
      <w:marBottom w:val="0"/>
      <w:divBdr>
        <w:top w:val="none" w:sz="0" w:space="0" w:color="auto"/>
        <w:left w:val="none" w:sz="0" w:space="0" w:color="auto"/>
        <w:bottom w:val="none" w:sz="0" w:space="0" w:color="auto"/>
        <w:right w:val="none" w:sz="0" w:space="0" w:color="auto"/>
      </w:divBdr>
    </w:div>
    <w:div w:id="1506895138">
      <w:bodyDiv w:val="1"/>
      <w:marLeft w:val="0"/>
      <w:marRight w:val="0"/>
      <w:marTop w:val="0"/>
      <w:marBottom w:val="0"/>
      <w:divBdr>
        <w:top w:val="none" w:sz="0" w:space="0" w:color="auto"/>
        <w:left w:val="none" w:sz="0" w:space="0" w:color="auto"/>
        <w:bottom w:val="none" w:sz="0" w:space="0" w:color="auto"/>
        <w:right w:val="none" w:sz="0" w:space="0" w:color="auto"/>
      </w:divBdr>
      <w:divsChild>
        <w:div w:id="1127313204">
          <w:marLeft w:val="0"/>
          <w:marRight w:val="0"/>
          <w:marTop w:val="0"/>
          <w:marBottom w:val="0"/>
          <w:divBdr>
            <w:top w:val="none" w:sz="0" w:space="0" w:color="auto"/>
            <w:left w:val="none" w:sz="0" w:space="0" w:color="auto"/>
            <w:bottom w:val="none" w:sz="0" w:space="0" w:color="auto"/>
            <w:right w:val="none" w:sz="0" w:space="0" w:color="auto"/>
          </w:divBdr>
          <w:divsChild>
            <w:div w:id="54147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8132179">
      <w:bodyDiv w:val="1"/>
      <w:marLeft w:val="0"/>
      <w:marRight w:val="0"/>
      <w:marTop w:val="0"/>
      <w:marBottom w:val="0"/>
      <w:divBdr>
        <w:top w:val="none" w:sz="0" w:space="0" w:color="auto"/>
        <w:left w:val="none" w:sz="0" w:space="0" w:color="auto"/>
        <w:bottom w:val="none" w:sz="0" w:space="0" w:color="auto"/>
        <w:right w:val="none" w:sz="0" w:space="0" w:color="auto"/>
      </w:divBdr>
    </w:div>
    <w:div w:id="1554389017">
      <w:bodyDiv w:val="1"/>
      <w:marLeft w:val="0"/>
      <w:marRight w:val="0"/>
      <w:marTop w:val="0"/>
      <w:marBottom w:val="0"/>
      <w:divBdr>
        <w:top w:val="none" w:sz="0" w:space="0" w:color="auto"/>
        <w:left w:val="none" w:sz="0" w:space="0" w:color="auto"/>
        <w:bottom w:val="none" w:sz="0" w:space="0" w:color="auto"/>
        <w:right w:val="none" w:sz="0" w:space="0" w:color="auto"/>
      </w:divBdr>
    </w:div>
    <w:div w:id="1558079924">
      <w:bodyDiv w:val="1"/>
      <w:marLeft w:val="0"/>
      <w:marRight w:val="0"/>
      <w:marTop w:val="0"/>
      <w:marBottom w:val="0"/>
      <w:divBdr>
        <w:top w:val="none" w:sz="0" w:space="0" w:color="auto"/>
        <w:left w:val="none" w:sz="0" w:space="0" w:color="auto"/>
        <w:bottom w:val="none" w:sz="0" w:space="0" w:color="auto"/>
        <w:right w:val="none" w:sz="0" w:space="0" w:color="auto"/>
      </w:divBdr>
    </w:div>
    <w:div w:id="1558198995">
      <w:bodyDiv w:val="1"/>
      <w:marLeft w:val="0"/>
      <w:marRight w:val="0"/>
      <w:marTop w:val="0"/>
      <w:marBottom w:val="0"/>
      <w:divBdr>
        <w:top w:val="none" w:sz="0" w:space="0" w:color="auto"/>
        <w:left w:val="none" w:sz="0" w:space="0" w:color="auto"/>
        <w:bottom w:val="none" w:sz="0" w:space="0" w:color="auto"/>
        <w:right w:val="none" w:sz="0" w:space="0" w:color="auto"/>
      </w:divBdr>
    </w:div>
    <w:div w:id="1560364392">
      <w:bodyDiv w:val="1"/>
      <w:marLeft w:val="0"/>
      <w:marRight w:val="0"/>
      <w:marTop w:val="0"/>
      <w:marBottom w:val="0"/>
      <w:divBdr>
        <w:top w:val="none" w:sz="0" w:space="0" w:color="auto"/>
        <w:left w:val="none" w:sz="0" w:space="0" w:color="auto"/>
        <w:bottom w:val="none" w:sz="0" w:space="0" w:color="auto"/>
        <w:right w:val="none" w:sz="0" w:space="0" w:color="auto"/>
      </w:divBdr>
    </w:div>
    <w:div w:id="1635064808">
      <w:bodyDiv w:val="1"/>
      <w:marLeft w:val="0"/>
      <w:marRight w:val="0"/>
      <w:marTop w:val="0"/>
      <w:marBottom w:val="0"/>
      <w:divBdr>
        <w:top w:val="none" w:sz="0" w:space="0" w:color="auto"/>
        <w:left w:val="none" w:sz="0" w:space="0" w:color="auto"/>
        <w:bottom w:val="none" w:sz="0" w:space="0" w:color="auto"/>
        <w:right w:val="none" w:sz="0" w:space="0" w:color="auto"/>
      </w:divBdr>
    </w:div>
    <w:div w:id="1651405700">
      <w:bodyDiv w:val="1"/>
      <w:marLeft w:val="0"/>
      <w:marRight w:val="0"/>
      <w:marTop w:val="0"/>
      <w:marBottom w:val="0"/>
      <w:divBdr>
        <w:top w:val="none" w:sz="0" w:space="0" w:color="auto"/>
        <w:left w:val="none" w:sz="0" w:space="0" w:color="auto"/>
        <w:bottom w:val="none" w:sz="0" w:space="0" w:color="auto"/>
        <w:right w:val="none" w:sz="0" w:space="0" w:color="auto"/>
      </w:divBdr>
    </w:div>
    <w:div w:id="1671785339">
      <w:bodyDiv w:val="1"/>
      <w:marLeft w:val="0"/>
      <w:marRight w:val="0"/>
      <w:marTop w:val="0"/>
      <w:marBottom w:val="0"/>
      <w:divBdr>
        <w:top w:val="none" w:sz="0" w:space="0" w:color="auto"/>
        <w:left w:val="none" w:sz="0" w:space="0" w:color="auto"/>
        <w:bottom w:val="none" w:sz="0" w:space="0" w:color="auto"/>
        <w:right w:val="none" w:sz="0" w:space="0" w:color="auto"/>
      </w:divBdr>
    </w:div>
    <w:div w:id="1703822542">
      <w:bodyDiv w:val="1"/>
      <w:marLeft w:val="0"/>
      <w:marRight w:val="0"/>
      <w:marTop w:val="0"/>
      <w:marBottom w:val="0"/>
      <w:divBdr>
        <w:top w:val="none" w:sz="0" w:space="0" w:color="auto"/>
        <w:left w:val="none" w:sz="0" w:space="0" w:color="auto"/>
        <w:bottom w:val="none" w:sz="0" w:space="0" w:color="auto"/>
        <w:right w:val="none" w:sz="0" w:space="0" w:color="auto"/>
      </w:divBdr>
    </w:div>
    <w:div w:id="1704748699">
      <w:bodyDiv w:val="1"/>
      <w:marLeft w:val="0"/>
      <w:marRight w:val="0"/>
      <w:marTop w:val="0"/>
      <w:marBottom w:val="0"/>
      <w:divBdr>
        <w:top w:val="none" w:sz="0" w:space="0" w:color="auto"/>
        <w:left w:val="none" w:sz="0" w:space="0" w:color="auto"/>
        <w:bottom w:val="none" w:sz="0" w:space="0" w:color="auto"/>
        <w:right w:val="none" w:sz="0" w:space="0" w:color="auto"/>
      </w:divBdr>
    </w:div>
    <w:div w:id="1706444088">
      <w:bodyDiv w:val="1"/>
      <w:marLeft w:val="0"/>
      <w:marRight w:val="0"/>
      <w:marTop w:val="0"/>
      <w:marBottom w:val="0"/>
      <w:divBdr>
        <w:top w:val="none" w:sz="0" w:space="0" w:color="auto"/>
        <w:left w:val="none" w:sz="0" w:space="0" w:color="auto"/>
        <w:bottom w:val="none" w:sz="0" w:space="0" w:color="auto"/>
        <w:right w:val="none" w:sz="0" w:space="0" w:color="auto"/>
      </w:divBdr>
    </w:div>
    <w:div w:id="1708216464">
      <w:bodyDiv w:val="1"/>
      <w:marLeft w:val="0"/>
      <w:marRight w:val="0"/>
      <w:marTop w:val="0"/>
      <w:marBottom w:val="0"/>
      <w:divBdr>
        <w:top w:val="none" w:sz="0" w:space="0" w:color="auto"/>
        <w:left w:val="none" w:sz="0" w:space="0" w:color="auto"/>
        <w:bottom w:val="none" w:sz="0" w:space="0" w:color="auto"/>
        <w:right w:val="none" w:sz="0" w:space="0" w:color="auto"/>
      </w:divBdr>
    </w:div>
    <w:div w:id="1741100352">
      <w:bodyDiv w:val="1"/>
      <w:marLeft w:val="0"/>
      <w:marRight w:val="0"/>
      <w:marTop w:val="0"/>
      <w:marBottom w:val="0"/>
      <w:divBdr>
        <w:top w:val="none" w:sz="0" w:space="0" w:color="auto"/>
        <w:left w:val="none" w:sz="0" w:space="0" w:color="auto"/>
        <w:bottom w:val="none" w:sz="0" w:space="0" w:color="auto"/>
        <w:right w:val="none" w:sz="0" w:space="0" w:color="auto"/>
      </w:divBdr>
    </w:div>
    <w:div w:id="1749813465">
      <w:bodyDiv w:val="1"/>
      <w:marLeft w:val="0"/>
      <w:marRight w:val="0"/>
      <w:marTop w:val="0"/>
      <w:marBottom w:val="0"/>
      <w:divBdr>
        <w:top w:val="none" w:sz="0" w:space="0" w:color="auto"/>
        <w:left w:val="none" w:sz="0" w:space="0" w:color="auto"/>
        <w:bottom w:val="none" w:sz="0" w:space="0" w:color="auto"/>
        <w:right w:val="none" w:sz="0" w:space="0" w:color="auto"/>
      </w:divBdr>
      <w:divsChild>
        <w:div w:id="1742410642">
          <w:marLeft w:val="0"/>
          <w:marRight w:val="0"/>
          <w:marTop w:val="0"/>
          <w:marBottom w:val="0"/>
          <w:divBdr>
            <w:top w:val="none" w:sz="0" w:space="0" w:color="auto"/>
            <w:left w:val="none" w:sz="0" w:space="0" w:color="auto"/>
            <w:bottom w:val="none" w:sz="0" w:space="0" w:color="auto"/>
            <w:right w:val="none" w:sz="0" w:space="0" w:color="auto"/>
          </w:divBdr>
          <w:divsChild>
            <w:div w:id="169156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90460">
      <w:bodyDiv w:val="1"/>
      <w:marLeft w:val="0"/>
      <w:marRight w:val="0"/>
      <w:marTop w:val="0"/>
      <w:marBottom w:val="0"/>
      <w:divBdr>
        <w:top w:val="none" w:sz="0" w:space="0" w:color="auto"/>
        <w:left w:val="none" w:sz="0" w:space="0" w:color="auto"/>
        <w:bottom w:val="none" w:sz="0" w:space="0" w:color="auto"/>
        <w:right w:val="none" w:sz="0" w:space="0" w:color="auto"/>
      </w:divBdr>
    </w:div>
    <w:div w:id="1753505905">
      <w:bodyDiv w:val="1"/>
      <w:marLeft w:val="0"/>
      <w:marRight w:val="0"/>
      <w:marTop w:val="0"/>
      <w:marBottom w:val="0"/>
      <w:divBdr>
        <w:top w:val="none" w:sz="0" w:space="0" w:color="auto"/>
        <w:left w:val="none" w:sz="0" w:space="0" w:color="auto"/>
        <w:bottom w:val="none" w:sz="0" w:space="0" w:color="auto"/>
        <w:right w:val="none" w:sz="0" w:space="0" w:color="auto"/>
      </w:divBdr>
      <w:divsChild>
        <w:div w:id="2074620157">
          <w:marLeft w:val="0"/>
          <w:marRight w:val="0"/>
          <w:marTop w:val="0"/>
          <w:marBottom w:val="0"/>
          <w:divBdr>
            <w:top w:val="none" w:sz="0" w:space="0" w:color="auto"/>
            <w:left w:val="none" w:sz="0" w:space="0" w:color="auto"/>
            <w:bottom w:val="none" w:sz="0" w:space="0" w:color="auto"/>
            <w:right w:val="none" w:sz="0" w:space="0" w:color="auto"/>
          </w:divBdr>
          <w:divsChild>
            <w:div w:id="177150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518457">
      <w:bodyDiv w:val="1"/>
      <w:marLeft w:val="0"/>
      <w:marRight w:val="0"/>
      <w:marTop w:val="0"/>
      <w:marBottom w:val="0"/>
      <w:divBdr>
        <w:top w:val="none" w:sz="0" w:space="0" w:color="auto"/>
        <w:left w:val="none" w:sz="0" w:space="0" w:color="auto"/>
        <w:bottom w:val="none" w:sz="0" w:space="0" w:color="auto"/>
        <w:right w:val="none" w:sz="0" w:space="0" w:color="auto"/>
      </w:divBdr>
    </w:div>
    <w:div w:id="1775052403">
      <w:bodyDiv w:val="1"/>
      <w:marLeft w:val="0"/>
      <w:marRight w:val="0"/>
      <w:marTop w:val="0"/>
      <w:marBottom w:val="0"/>
      <w:divBdr>
        <w:top w:val="none" w:sz="0" w:space="0" w:color="auto"/>
        <w:left w:val="none" w:sz="0" w:space="0" w:color="auto"/>
        <w:bottom w:val="none" w:sz="0" w:space="0" w:color="auto"/>
        <w:right w:val="none" w:sz="0" w:space="0" w:color="auto"/>
      </w:divBdr>
    </w:div>
    <w:div w:id="1787037783">
      <w:bodyDiv w:val="1"/>
      <w:marLeft w:val="0"/>
      <w:marRight w:val="0"/>
      <w:marTop w:val="0"/>
      <w:marBottom w:val="0"/>
      <w:divBdr>
        <w:top w:val="none" w:sz="0" w:space="0" w:color="auto"/>
        <w:left w:val="none" w:sz="0" w:space="0" w:color="auto"/>
        <w:bottom w:val="none" w:sz="0" w:space="0" w:color="auto"/>
        <w:right w:val="none" w:sz="0" w:space="0" w:color="auto"/>
      </w:divBdr>
    </w:div>
    <w:div w:id="1807626075">
      <w:bodyDiv w:val="1"/>
      <w:marLeft w:val="0"/>
      <w:marRight w:val="0"/>
      <w:marTop w:val="0"/>
      <w:marBottom w:val="0"/>
      <w:divBdr>
        <w:top w:val="none" w:sz="0" w:space="0" w:color="auto"/>
        <w:left w:val="none" w:sz="0" w:space="0" w:color="auto"/>
        <w:bottom w:val="none" w:sz="0" w:space="0" w:color="auto"/>
        <w:right w:val="none" w:sz="0" w:space="0" w:color="auto"/>
      </w:divBdr>
    </w:div>
    <w:div w:id="1808741339">
      <w:bodyDiv w:val="1"/>
      <w:marLeft w:val="0"/>
      <w:marRight w:val="0"/>
      <w:marTop w:val="0"/>
      <w:marBottom w:val="0"/>
      <w:divBdr>
        <w:top w:val="none" w:sz="0" w:space="0" w:color="auto"/>
        <w:left w:val="none" w:sz="0" w:space="0" w:color="auto"/>
        <w:bottom w:val="none" w:sz="0" w:space="0" w:color="auto"/>
        <w:right w:val="none" w:sz="0" w:space="0" w:color="auto"/>
      </w:divBdr>
    </w:div>
    <w:div w:id="1814518952">
      <w:bodyDiv w:val="1"/>
      <w:marLeft w:val="0"/>
      <w:marRight w:val="0"/>
      <w:marTop w:val="0"/>
      <w:marBottom w:val="0"/>
      <w:divBdr>
        <w:top w:val="none" w:sz="0" w:space="0" w:color="auto"/>
        <w:left w:val="none" w:sz="0" w:space="0" w:color="auto"/>
        <w:bottom w:val="none" w:sz="0" w:space="0" w:color="auto"/>
        <w:right w:val="none" w:sz="0" w:space="0" w:color="auto"/>
      </w:divBdr>
    </w:div>
    <w:div w:id="1820685325">
      <w:bodyDiv w:val="1"/>
      <w:marLeft w:val="0"/>
      <w:marRight w:val="0"/>
      <w:marTop w:val="0"/>
      <w:marBottom w:val="0"/>
      <w:divBdr>
        <w:top w:val="none" w:sz="0" w:space="0" w:color="auto"/>
        <w:left w:val="none" w:sz="0" w:space="0" w:color="auto"/>
        <w:bottom w:val="none" w:sz="0" w:space="0" w:color="auto"/>
        <w:right w:val="none" w:sz="0" w:space="0" w:color="auto"/>
      </w:divBdr>
    </w:div>
    <w:div w:id="1851917411">
      <w:bodyDiv w:val="1"/>
      <w:marLeft w:val="0"/>
      <w:marRight w:val="0"/>
      <w:marTop w:val="0"/>
      <w:marBottom w:val="0"/>
      <w:divBdr>
        <w:top w:val="none" w:sz="0" w:space="0" w:color="auto"/>
        <w:left w:val="none" w:sz="0" w:space="0" w:color="auto"/>
        <w:bottom w:val="none" w:sz="0" w:space="0" w:color="auto"/>
        <w:right w:val="none" w:sz="0" w:space="0" w:color="auto"/>
      </w:divBdr>
    </w:div>
    <w:div w:id="1868180180">
      <w:bodyDiv w:val="1"/>
      <w:marLeft w:val="0"/>
      <w:marRight w:val="0"/>
      <w:marTop w:val="0"/>
      <w:marBottom w:val="0"/>
      <w:divBdr>
        <w:top w:val="none" w:sz="0" w:space="0" w:color="auto"/>
        <w:left w:val="none" w:sz="0" w:space="0" w:color="auto"/>
        <w:bottom w:val="none" w:sz="0" w:space="0" w:color="auto"/>
        <w:right w:val="none" w:sz="0" w:space="0" w:color="auto"/>
      </w:divBdr>
    </w:div>
    <w:div w:id="1885679953">
      <w:bodyDiv w:val="1"/>
      <w:marLeft w:val="0"/>
      <w:marRight w:val="0"/>
      <w:marTop w:val="0"/>
      <w:marBottom w:val="0"/>
      <w:divBdr>
        <w:top w:val="none" w:sz="0" w:space="0" w:color="auto"/>
        <w:left w:val="none" w:sz="0" w:space="0" w:color="auto"/>
        <w:bottom w:val="none" w:sz="0" w:space="0" w:color="auto"/>
        <w:right w:val="none" w:sz="0" w:space="0" w:color="auto"/>
      </w:divBdr>
    </w:div>
    <w:div w:id="1889341822">
      <w:bodyDiv w:val="1"/>
      <w:marLeft w:val="0"/>
      <w:marRight w:val="0"/>
      <w:marTop w:val="0"/>
      <w:marBottom w:val="0"/>
      <w:divBdr>
        <w:top w:val="none" w:sz="0" w:space="0" w:color="auto"/>
        <w:left w:val="none" w:sz="0" w:space="0" w:color="auto"/>
        <w:bottom w:val="none" w:sz="0" w:space="0" w:color="auto"/>
        <w:right w:val="none" w:sz="0" w:space="0" w:color="auto"/>
      </w:divBdr>
    </w:div>
    <w:div w:id="1890258687">
      <w:bodyDiv w:val="1"/>
      <w:marLeft w:val="0"/>
      <w:marRight w:val="0"/>
      <w:marTop w:val="0"/>
      <w:marBottom w:val="0"/>
      <w:divBdr>
        <w:top w:val="none" w:sz="0" w:space="0" w:color="auto"/>
        <w:left w:val="none" w:sz="0" w:space="0" w:color="auto"/>
        <w:bottom w:val="none" w:sz="0" w:space="0" w:color="auto"/>
        <w:right w:val="none" w:sz="0" w:space="0" w:color="auto"/>
      </w:divBdr>
    </w:div>
    <w:div w:id="1904370783">
      <w:bodyDiv w:val="1"/>
      <w:marLeft w:val="0"/>
      <w:marRight w:val="0"/>
      <w:marTop w:val="0"/>
      <w:marBottom w:val="0"/>
      <w:divBdr>
        <w:top w:val="none" w:sz="0" w:space="0" w:color="auto"/>
        <w:left w:val="none" w:sz="0" w:space="0" w:color="auto"/>
        <w:bottom w:val="none" w:sz="0" w:space="0" w:color="auto"/>
        <w:right w:val="none" w:sz="0" w:space="0" w:color="auto"/>
      </w:divBdr>
    </w:div>
    <w:div w:id="1916236993">
      <w:bodyDiv w:val="1"/>
      <w:marLeft w:val="0"/>
      <w:marRight w:val="0"/>
      <w:marTop w:val="0"/>
      <w:marBottom w:val="0"/>
      <w:divBdr>
        <w:top w:val="none" w:sz="0" w:space="0" w:color="auto"/>
        <w:left w:val="none" w:sz="0" w:space="0" w:color="auto"/>
        <w:bottom w:val="none" w:sz="0" w:space="0" w:color="auto"/>
        <w:right w:val="none" w:sz="0" w:space="0" w:color="auto"/>
      </w:divBdr>
    </w:div>
    <w:div w:id="1919098795">
      <w:bodyDiv w:val="1"/>
      <w:marLeft w:val="0"/>
      <w:marRight w:val="0"/>
      <w:marTop w:val="0"/>
      <w:marBottom w:val="0"/>
      <w:divBdr>
        <w:top w:val="none" w:sz="0" w:space="0" w:color="auto"/>
        <w:left w:val="none" w:sz="0" w:space="0" w:color="auto"/>
        <w:bottom w:val="none" w:sz="0" w:space="0" w:color="auto"/>
        <w:right w:val="none" w:sz="0" w:space="0" w:color="auto"/>
      </w:divBdr>
    </w:div>
    <w:div w:id="1927226858">
      <w:bodyDiv w:val="1"/>
      <w:marLeft w:val="0"/>
      <w:marRight w:val="0"/>
      <w:marTop w:val="0"/>
      <w:marBottom w:val="0"/>
      <w:divBdr>
        <w:top w:val="none" w:sz="0" w:space="0" w:color="auto"/>
        <w:left w:val="none" w:sz="0" w:space="0" w:color="auto"/>
        <w:bottom w:val="none" w:sz="0" w:space="0" w:color="auto"/>
        <w:right w:val="none" w:sz="0" w:space="0" w:color="auto"/>
      </w:divBdr>
    </w:div>
    <w:div w:id="1933277923">
      <w:bodyDiv w:val="1"/>
      <w:marLeft w:val="0"/>
      <w:marRight w:val="0"/>
      <w:marTop w:val="0"/>
      <w:marBottom w:val="0"/>
      <w:divBdr>
        <w:top w:val="none" w:sz="0" w:space="0" w:color="auto"/>
        <w:left w:val="none" w:sz="0" w:space="0" w:color="auto"/>
        <w:bottom w:val="none" w:sz="0" w:space="0" w:color="auto"/>
        <w:right w:val="none" w:sz="0" w:space="0" w:color="auto"/>
      </w:divBdr>
      <w:divsChild>
        <w:div w:id="1589344581">
          <w:marLeft w:val="0"/>
          <w:marRight w:val="0"/>
          <w:marTop w:val="0"/>
          <w:marBottom w:val="0"/>
          <w:divBdr>
            <w:top w:val="none" w:sz="0" w:space="0" w:color="auto"/>
            <w:left w:val="none" w:sz="0" w:space="0" w:color="auto"/>
            <w:bottom w:val="none" w:sz="0" w:space="0" w:color="auto"/>
            <w:right w:val="none" w:sz="0" w:space="0" w:color="auto"/>
          </w:divBdr>
          <w:divsChild>
            <w:div w:id="676539938">
              <w:marLeft w:val="0"/>
              <w:marRight w:val="0"/>
              <w:marTop w:val="0"/>
              <w:marBottom w:val="0"/>
              <w:divBdr>
                <w:top w:val="none" w:sz="0" w:space="0" w:color="auto"/>
                <w:left w:val="none" w:sz="0" w:space="0" w:color="auto"/>
                <w:bottom w:val="none" w:sz="0" w:space="0" w:color="auto"/>
                <w:right w:val="none" w:sz="0" w:space="0" w:color="auto"/>
              </w:divBdr>
            </w:div>
            <w:div w:id="1672947967">
              <w:marLeft w:val="0"/>
              <w:marRight w:val="0"/>
              <w:marTop w:val="0"/>
              <w:marBottom w:val="0"/>
              <w:divBdr>
                <w:top w:val="none" w:sz="0" w:space="0" w:color="auto"/>
                <w:left w:val="none" w:sz="0" w:space="0" w:color="auto"/>
                <w:bottom w:val="none" w:sz="0" w:space="0" w:color="auto"/>
                <w:right w:val="none" w:sz="0" w:space="0" w:color="auto"/>
              </w:divBdr>
            </w:div>
            <w:div w:id="1264339043">
              <w:marLeft w:val="0"/>
              <w:marRight w:val="0"/>
              <w:marTop w:val="0"/>
              <w:marBottom w:val="0"/>
              <w:divBdr>
                <w:top w:val="none" w:sz="0" w:space="0" w:color="auto"/>
                <w:left w:val="none" w:sz="0" w:space="0" w:color="auto"/>
                <w:bottom w:val="none" w:sz="0" w:space="0" w:color="auto"/>
                <w:right w:val="none" w:sz="0" w:space="0" w:color="auto"/>
              </w:divBdr>
            </w:div>
            <w:div w:id="759373039">
              <w:marLeft w:val="0"/>
              <w:marRight w:val="0"/>
              <w:marTop w:val="0"/>
              <w:marBottom w:val="0"/>
              <w:divBdr>
                <w:top w:val="none" w:sz="0" w:space="0" w:color="auto"/>
                <w:left w:val="none" w:sz="0" w:space="0" w:color="auto"/>
                <w:bottom w:val="none" w:sz="0" w:space="0" w:color="auto"/>
                <w:right w:val="none" w:sz="0" w:space="0" w:color="auto"/>
              </w:divBdr>
            </w:div>
            <w:div w:id="258954304">
              <w:marLeft w:val="0"/>
              <w:marRight w:val="0"/>
              <w:marTop w:val="0"/>
              <w:marBottom w:val="0"/>
              <w:divBdr>
                <w:top w:val="none" w:sz="0" w:space="0" w:color="auto"/>
                <w:left w:val="none" w:sz="0" w:space="0" w:color="auto"/>
                <w:bottom w:val="none" w:sz="0" w:space="0" w:color="auto"/>
                <w:right w:val="none" w:sz="0" w:space="0" w:color="auto"/>
              </w:divBdr>
            </w:div>
            <w:div w:id="910777421">
              <w:marLeft w:val="0"/>
              <w:marRight w:val="0"/>
              <w:marTop w:val="0"/>
              <w:marBottom w:val="0"/>
              <w:divBdr>
                <w:top w:val="none" w:sz="0" w:space="0" w:color="auto"/>
                <w:left w:val="none" w:sz="0" w:space="0" w:color="auto"/>
                <w:bottom w:val="none" w:sz="0" w:space="0" w:color="auto"/>
                <w:right w:val="none" w:sz="0" w:space="0" w:color="auto"/>
              </w:divBdr>
            </w:div>
            <w:div w:id="356008908">
              <w:marLeft w:val="0"/>
              <w:marRight w:val="0"/>
              <w:marTop w:val="0"/>
              <w:marBottom w:val="0"/>
              <w:divBdr>
                <w:top w:val="none" w:sz="0" w:space="0" w:color="auto"/>
                <w:left w:val="none" w:sz="0" w:space="0" w:color="auto"/>
                <w:bottom w:val="none" w:sz="0" w:space="0" w:color="auto"/>
                <w:right w:val="none" w:sz="0" w:space="0" w:color="auto"/>
              </w:divBdr>
            </w:div>
            <w:div w:id="22218418">
              <w:marLeft w:val="0"/>
              <w:marRight w:val="0"/>
              <w:marTop w:val="0"/>
              <w:marBottom w:val="0"/>
              <w:divBdr>
                <w:top w:val="none" w:sz="0" w:space="0" w:color="auto"/>
                <w:left w:val="none" w:sz="0" w:space="0" w:color="auto"/>
                <w:bottom w:val="none" w:sz="0" w:space="0" w:color="auto"/>
                <w:right w:val="none" w:sz="0" w:space="0" w:color="auto"/>
              </w:divBdr>
            </w:div>
            <w:div w:id="1774475771">
              <w:marLeft w:val="0"/>
              <w:marRight w:val="0"/>
              <w:marTop w:val="0"/>
              <w:marBottom w:val="0"/>
              <w:divBdr>
                <w:top w:val="none" w:sz="0" w:space="0" w:color="auto"/>
                <w:left w:val="none" w:sz="0" w:space="0" w:color="auto"/>
                <w:bottom w:val="none" w:sz="0" w:space="0" w:color="auto"/>
                <w:right w:val="none" w:sz="0" w:space="0" w:color="auto"/>
              </w:divBdr>
            </w:div>
            <w:div w:id="196507738">
              <w:marLeft w:val="0"/>
              <w:marRight w:val="0"/>
              <w:marTop w:val="0"/>
              <w:marBottom w:val="0"/>
              <w:divBdr>
                <w:top w:val="none" w:sz="0" w:space="0" w:color="auto"/>
                <w:left w:val="none" w:sz="0" w:space="0" w:color="auto"/>
                <w:bottom w:val="none" w:sz="0" w:space="0" w:color="auto"/>
                <w:right w:val="none" w:sz="0" w:space="0" w:color="auto"/>
              </w:divBdr>
            </w:div>
            <w:div w:id="825508526">
              <w:marLeft w:val="0"/>
              <w:marRight w:val="0"/>
              <w:marTop w:val="0"/>
              <w:marBottom w:val="0"/>
              <w:divBdr>
                <w:top w:val="none" w:sz="0" w:space="0" w:color="auto"/>
                <w:left w:val="none" w:sz="0" w:space="0" w:color="auto"/>
                <w:bottom w:val="none" w:sz="0" w:space="0" w:color="auto"/>
                <w:right w:val="none" w:sz="0" w:space="0" w:color="auto"/>
              </w:divBdr>
            </w:div>
            <w:div w:id="826095933">
              <w:marLeft w:val="0"/>
              <w:marRight w:val="0"/>
              <w:marTop w:val="0"/>
              <w:marBottom w:val="0"/>
              <w:divBdr>
                <w:top w:val="none" w:sz="0" w:space="0" w:color="auto"/>
                <w:left w:val="none" w:sz="0" w:space="0" w:color="auto"/>
                <w:bottom w:val="none" w:sz="0" w:space="0" w:color="auto"/>
                <w:right w:val="none" w:sz="0" w:space="0" w:color="auto"/>
              </w:divBdr>
            </w:div>
            <w:div w:id="1869097825">
              <w:marLeft w:val="0"/>
              <w:marRight w:val="0"/>
              <w:marTop w:val="0"/>
              <w:marBottom w:val="0"/>
              <w:divBdr>
                <w:top w:val="none" w:sz="0" w:space="0" w:color="auto"/>
                <w:left w:val="none" w:sz="0" w:space="0" w:color="auto"/>
                <w:bottom w:val="none" w:sz="0" w:space="0" w:color="auto"/>
                <w:right w:val="none" w:sz="0" w:space="0" w:color="auto"/>
              </w:divBdr>
            </w:div>
            <w:div w:id="1246570117">
              <w:marLeft w:val="0"/>
              <w:marRight w:val="0"/>
              <w:marTop w:val="0"/>
              <w:marBottom w:val="0"/>
              <w:divBdr>
                <w:top w:val="none" w:sz="0" w:space="0" w:color="auto"/>
                <w:left w:val="none" w:sz="0" w:space="0" w:color="auto"/>
                <w:bottom w:val="none" w:sz="0" w:space="0" w:color="auto"/>
                <w:right w:val="none" w:sz="0" w:space="0" w:color="auto"/>
              </w:divBdr>
            </w:div>
            <w:div w:id="1487747231">
              <w:marLeft w:val="0"/>
              <w:marRight w:val="0"/>
              <w:marTop w:val="0"/>
              <w:marBottom w:val="0"/>
              <w:divBdr>
                <w:top w:val="none" w:sz="0" w:space="0" w:color="auto"/>
                <w:left w:val="none" w:sz="0" w:space="0" w:color="auto"/>
                <w:bottom w:val="none" w:sz="0" w:space="0" w:color="auto"/>
                <w:right w:val="none" w:sz="0" w:space="0" w:color="auto"/>
              </w:divBdr>
            </w:div>
            <w:div w:id="932199780">
              <w:marLeft w:val="0"/>
              <w:marRight w:val="0"/>
              <w:marTop w:val="0"/>
              <w:marBottom w:val="0"/>
              <w:divBdr>
                <w:top w:val="none" w:sz="0" w:space="0" w:color="auto"/>
                <w:left w:val="none" w:sz="0" w:space="0" w:color="auto"/>
                <w:bottom w:val="none" w:sz="0" w:space="0" w:color="auto"/>
                <w:right w:val="none" w:sz="0" w:space="0" w:color="auto"/>
              </w:divBdr>
            </w:div>
            <w:div w:id="785663043">
              <w:marLeft w:val="0"/>
              <w:marRight w:val="0"/>
              <w:marTop w:val="0"/>
              <w:marBottom w:val="0"/>
              <w:divBdr>
                <w:top w:val="none" w:sz="0" w:space="0" w:color="auto"/>
                <w:left w:val="none" w:sz="0" w:space="0" w:color="auto"/>
                <w:bottom w:val="none" w:sz="0" w:space="0" w:color="auto"/>
                <w:right w:val="none" w:sz="0" w:space="0" w:color="auto"/>
              </w:divBdr>
            </w:div>
            <w:div w:id="1294679048">
              <w:marLeft w:val="0"/>
              <w:marRight w:val="0"/>
              <w:marTop w:val="0"/>
              <w:marBottom w:val="0"/>
              <w:divBdr>
                <w:top w:val="none" w:sz="0" w:space="0" w:color="auto"/>
                <w:left w:val="none" w:sz="0" w:space="0" w:color="auto"/>
                <w:bottom w:val="none" w:sz="0" w:space="0" w:color="auto"/>
                <w:right w:val="none" w:sz="0" w:space="0" w:color="auto"/>
              </w:divBdr>
            </w:div>
            <w:div w:id="310985892">
              <w:marLeft w:val="0"/>
              <w:marRight w:val="0"/>
              <w:marTop w:val="0"/>
              <w:marBottom w:val="0"/>
              <w:divBdr>
                <w:top w:val="none" w:sz="0" w:space="0" w:color="auto"/>
                <w:left w:val="none" w:sz="0" w:space="0" w:color="auto"/>
                <w:bottom w:val="none" w:sz="0" w:space="0" w:color="auto"/>
                <w:right w:val="none" w:sz="0" w:space="0" w:color="auto"/>
              </w:divBdr>
            </w:div>
            <w:div w:id="1450203158">
              <w:marLeft w:val="0"/>
              <w:marRight w:val="0"/>
              <w:marTop w:val="0"/>
              <w:marBottom w:val="0"/>
              <w:divBdr>
                <w:top w:val="none" w:sz="0" w:space="0" w:color="auto"/>
                <w:left w:val="none" w:sz="0" w:space="0" w:color="auto"/>
                <w:bottom w:val="none" w:sz="0" w:space="0" w:color="auto"/>
                <w:right w:val="none" w:sz="0" w:space="0" w:color="auto"/>
              </w:divBdr>
            </w:div>
            <w:div w:id="1915697784">
              <w:marLeft w:val="0"/>
              <w:marRight w:val="0"/>
              <w:marTop w:val="0"/>
              <w:marBottom w:val="0"/>
              <w:divBdr>
                <w:top w:val="none" w:sz="0" w:space="0" w:color="auto"/>
                <w:left w:val="none" w:sz="0" w:space="0" w:color="auto"/>
                <w:bottom w:val="none" w:sz="0" w:space="0" w:color="auto"/>
                <w:right w:val="none" w:sz="0" w:space="0" w:color="auto"/>
              </w:divBdr>
            </w:div>
            <w:div w:id="412120974">
              <w:marLeft w:val="0"/>
              <w:marRight w:val="0"/>
              <w:marTop w:val="0"/>
              <w:marBottom w:val="0"/>
              <w:divBdr>
                <w:top w:val="none" w:sz="0" w:space="0" w:color="auto"/>
                <w:left w:val="none" w:sz="0" w:space="0" w:color="auto"/>
                <w:bottom w:val="none" w:sz="0" w:space="0" w:color="auto"/>
                <w:right w:val="none" w:sz="0" w:space="0" w:color="auto"/>
              </w:divBdr>
            </w:div>
            <w:div w:id="1016612115">
              <w:marLeft w:val="0"/>
              <w:marRight w:val="0"/>
              <w:marTop w:val="0"/>
              <w:marBottom w:val="0"/>
              <w:divBdr>
                <w:top w:val="none" w:sz="0" w:space="0" w:color="auto"/>
                <w:left w:val="none" w:sz="0" w:space="0" w:color="auto"/>
                <w:bottom w:val="none" w:sz="0" w:space="0" w:color="auto"/>
                <w:right w:val="none" w:sz="0" w:space="0" w:color="auto"/>
              </w:divBdr>
            </w:div>
            <w:div w:id="2117408657">
              <w:marLeft w:val="0"/>
              <w:marRight w:val="0"/>
              <w:marTop w:val="0"/>
              <w:marBottom w:val="0"/>
              <w:divBdr>
                <w:top w:val="none" w:sz="0" w:space="0" w:color="auto"/>
                <w:left w:val="none" w:sz="0" w:space="0" w:color="auto"/>
                <w:bottom w:val="none" w:sz="0" w:space="0" w:color="auto"/>
                <w:right w:val="none" w:sz="0" w:space="0" w:color="auto"/>
              </w:divBdr>
            </w:div>
            <w:div w:id="924069975">
              <w:marLeft w:val="0"/>
              <w:marRight w:val="0"/>
              <w:marTop w:val="0"/>
              <w:marBottom w:val="0"/>
              <w:divBdr>
                <w:top w:val="none" w:sz="0" w:space="0" w:color="auto"/>
                <w:left w:val="none" w:sz="0" w:space="0" w:color="auto"/>
                <w:bottom w:val="none" w:sz="0" w:space="0" w:color="auto"/>
                <w:right w:val="none" w:sz="0" w:space="0" w:color="auto"/>
              </w:divBdr>
            </w:div>
            <w:div w:id="2126341409">
              <w:marLeft w:val="0"/>
              <w:marRight w:val="0"/>
              <w:marTop w:val="0"/>
              <w:marBottom w:val="0"/>
              <w:divBdr>
                <w:top w:val="none" w:sz="0" w:space="0" w:color="auto"/>
                <w:left w:val="none" w:sz="0" w:space="0" w:color="auto"/>
                <w:bottom w:val="none" w:sz="0" w:space="0" w:color="auto"/>
                <w:right w:val="none" w:sz="0" w:space="0" w:color="auto"/>
              </w:divBdr>
            </w:div>
            <w:div w:id="1169053032">
              <w:marLeft w:val="0"/>
              <w:marRight w:val="0"/>
              <w:marTop w:val="0"/>
              <w:marBottom w:val="0"/>
              <w:divBdr>
                <w:top w:val="none" w:sz="0" w:space="0" w:color="auto"/>
                <w:left w:val="none" w:sz="0" w:space="0" w:color="auto"/>
                <w:bottom w:val="none" w:sz="0" w:space="0" w:color="auto"/>
                <w:right w:val="none" w:sz="0" w:space="0" w:color="auto"/>
              </w:divBdr>
            </w:div>
            <w:div w:id="665785895">
              <w:marLeft w:val="0"/>
              <w:marRight w:val="0"/>
              <w:marTop w:val="0"/>
              <w:marBottom w:val="0"/>
              <w:divBdr>
                <w:top w:val="none" w:sz="0" w:space="0" w:color="auto"/>
                <w:left w:val="none" w:sz="0" w:space="0" w:color="auto"/>
                <w:bottom w:val="none" w:sz="0" w:space="0" w:color="auto"/>
                <w:right w:val="none" w:sz="0" w:space="0" w:color="auto"/>
              </w:divBdr>
            </w:div>
            <w:div w:id="1984112557">
              <w:marLeft w:val="0"/>
              <w:marRight w:val="0"/>
              <w:marTop w:val="0"/>
              <w:marBottom w:val="0"/>
              <w:divBdr>
                <w:top w:val="none" w:sz="0" w:space="0" w:color="auto"/>
                <w:left w:val="none" w:sz="0" w:space="0" w:color="auto"/>
                <w:bottom w:val="none" w:sz="0" w:space="0" w:color="auto"/>
                <w:right w:val="none" w:sz="0" w:space="0" w:color="auto"/>
              </w:divBdr>
            </w:div>
            <w:div w:id="995761482">
              <w:marLeft w:val="0"/>
              <w:marRight w:val="0"/>
              <w:marTop w:val="0"/>
              <w:marBottom w:val="0"/>
              <w:divBdr>
                <w:top w:val="none" w:sz="0" w:space="0" w:color="auto"/>
                <w:left w:val="none" w:sz="0" w:space="0" w:color="auto"/>
                <w:bottom w:val="none" w:sz="0" w:space="0" w:color="auto"/>
                <w:right w:val="none" w:sz="0" w:space="0" w:color="auto"/>
              </w:divBdr>
            </w:div>
            <w:div w:id="695741872">
              <w:marLeft w:val="0"/>
              <w:marRight w:val="0"/>
              <w:marTop w:val="0"/>
              <w:marBottom w:val="0"/>
              <w:divBdr>
                <w:top w:val="none" w:sz="0" w:space="0" w:color="auto"/>
                <w:left w:val="none" w:sz="0" w:space="0" w:color="auto"/>
                <w:bottom w:val="none" w:sz="0" w:space="0" w:color="auto"/>
                <w:right w:val="none" w:sz="0" w:space="0" w:color="auto"/>
              </w:divBdr>
            </w:div>
            <w:div w:id="1432508838">
              <w:marLeft w:val="0"/>
              <w:marRight w:val="0"/>
              <w:marTop w:val="0"/>
              <w:marBottom w:val="0"/>
              <w:divBdr>
                <w:top w:val="none" w:sz="0" w:space="0" w:color="auto"/>
                <w:left w:val="none" w:sz="0" w:space="0" w:color="auto"/>
                <w:bottom w:val="none" w:sz="0" w:space="0" w:color="auto"/>
                <w:right w:val="none" w:sz="0" w:space="0" w:color="auto"/>
              </w:divBdr>
            </w:div>
            <w:div w:id="1260024936">
              <w:marLeft w:val="0"/>
              <w:marRight w:val="0"/>
              <w:marTop w:val="0"/>
              <w:marBottom w:val="0"/>
              <w:divBdr>
                <w:top w:val="none" w:sz="0" w:space="0" w:color="auto"/>
                <w:left w:val="none" w:sz="0" w:space="0" w:color="auto"/>
                <w:bottom w:val="none" w:sz="0" w:space="0" w:color="auto"/>
                <w:right w:val="none" w:sz="0" w:space="0" w:color="auto"/>
              </w:divBdr>
            </w:div>
            <w:div w:id="1388528453">
              <w:marLeft w:val="0"/>
              <w:marRight w:val="0"/>
              <w:marTop w:val="0"/>
              <w:marBottom w:val="0"/>
              <w:divBdr>
                <w:top w:val="none" w:sz="0" w:space="0" w:color="auto"/>
                <w:left w:val="none" w:sz="0" w:space="0" w:color="auto"/>
                <w:bottom w:val="none" w:sz="0" w:space="0" w:color="auto"/>
                <w:right w:val="none" w:sz="0" w:space="0" w:color="auto"/>
              </w:divBdr>
            </w:div>
            <w:div w:id="1039428198">
              <w:marLeft w:val="0"/>
              <w:marRight w:val="0"/>
              <w:marTop w:val="0"/>
              <w:marBottom w:val="0"/>
              <w:divBdr>
                <w:top w:val="none" w:sz="0" w:space="0" w:color="auto"/>
                <w:left w:val="none" w:sz="0" w:space="0" w:color="auto"/>
                <w:bottom w:val="none" w:sz="0" w:space="0" w:color="auto"/>
                <w:right w:val="none" w:sz="0" w:space="0" w:color="auto"/>
              </w:divBdr>
            </w:div>
            <w:div w:id="2135054023">
              <w:marLeft w:val="0"/>
              <w:marRight w:val="0"/>
              <w:marTop w:val="0"/>
              <w:marBottom w:val="0"/>
              <w:divBdr>
                <w:top w:val="none" w:sz="0" w:space="0" w:color="auto"/>
                <w:left w:val="none" w:sz="0" w:space="0" w:color="auto"/>
                <w:bottom w:val="none" w:sz="0" w:space="0" w:color="auto"/>
                <w:right w:val="none" w:sz="0" w:space="0" w:color="auto"/>
              </w:divBdr>
            </w:div>
            <w:div w:id="1004359632">
              <w:marLeft w:val="0"/>
              <w:marRight w:val="0"/>
              <w:marTop w:val="0"/>
              <w:marBottom w:val="0"/>
              <w:divBdr>
                <w:top w:val="none" w:sz="0" w:space="0" w:color="auto"/>
                <w:left w:val="none" w:sz="0" w:space="0" w:color="auto"/>
                <w:bottom w:val="none" w:sz="0" w:space="0" w:color="auto"/>
                <w:right w:val="none" w:sz="0" w:space="0" w:color="auto"/>
              </w:divBdr>
            </w:div>
            <w:div w:id="2106267630">
              <w:marLeft w:val="0"/>
              <w:marRight w:val="0"/>
              <w:marTop w:val="0"/>
              <w:marBottom w:val="0"/>
              <w:divBdr>
                <w:top w:val="none" w:sz="0" w:space="0" w:color="auto"/>
                <w:left w:val="none" w:sz="0" w:space="0" w:color="auto"/>
                <w:bottom w:val="none" w:sz="0" w:space="0" w:color="auto"/>
                <w:right w:val="none" w:sz="0" w:space="0" w:color="auto"/>
              </w:divBdr>
            </w:div>
            <w:div w:id="326566019">
              <w:marLeft w:val="0"/>
              <w:marRight w:val="0"/>
              <w:marTop w:val="0"/>
              <w:marBottom w:val="0"/>
              <w:divBdr>
                <w:top w:val="none" w:sz="0" w:space="0" w:color="auto"/>
                <w:left w:val="none" w:sz="0" w:space="0" w:color="auto"/>
                <w:bottom w:val="none" w:sz="0" w:space="0" w:color="auto"/>
                <w:right w:val="none" w:sz="0" w:space="0" w:color="auto"/>
              </w:divBdr>
            </w:div>
            <w:div w:id="748504947">
              <w:marLeft w:val="0"/>
              <w:marRight w:val="0"/>
              <w:marTop w:val="0"/>
              <w:marBottom w:val="0"/>
              <w:divBdr>
                <w:top w:val="none" w:sz="0" w:space="0" w:color="auto"/>
                <w:left w:val="none" w:sz="0" w:space="0" w:color="auto"/>
                <w:bottom w:val="none" w:sz="0" w:space="0" w:color="auto"/>
                <w:right w:val="none" w:sz="0" w:space="0" w:color="auto"/>
              </w:divBdr>
            </w:div>
            <w:div w:id="735281094">
              <w:marLeft w:val="0"/>
              <w:marRight w:val="0"/>
              <w:marTop w:val="0"/>
              <w:marBottom w:val="0"/>
              <w:divBdr>
                <w:top w:val="none" w:sz="0" w:space="0" w:color="auto"/>
                <w:left w:val="none" w:sz="0" w:space="0" w:color="auto"/>
                <w:bottom w:val="none" w:sz="0" w:space="0" w:color="auto"/>
                <w:right w:val="none" w:sz="0" w:space="0" w:color="auto"/>
              </w:divBdr>
            </w:div>
            <w:div w:id="174806078">
              <w:marLeft w:val="0"/>
              <w:marRight w:val="0"/>
              <w:marTop w:val="0"/>
              <w:marBottom w:val="0"/>
              <w:divBdr>
                <w:top w:val="none" w:sz="0" w:space="0" w:color="auto"/>
                <w:left w:val="none" w:sz="0" w:space="0" w:color="auto"/>
                <w:bottom w:val="none" w:sz="0" w:space="0" w:color="auto"/>
                <w:right w:val="none" w:sz="0" w:space="0" w:color="auto"/>
              </w:divBdr>
            </w:div>
            <w:div w:id="1805808043">
              <w:marLeft w:val="0"/>
              <w:marRight w:val="0"/>
              <w:marTop w:val="0"/>
              <w:marBottom w:val="0"/>
              <w:divBdr>
                <w:top w:val="none" w:sz="0" w:space="0" w:color="auto"/>
                <w:left w:val="none" w:sz="0" w:space="0" w:color="auto"/>
                <w:bottom w:val="none" w:sz="0" w:space="0" w:color="auto"/>
                <w:right w:val="none" w:sz="0" w:space="0" w:color="auto"/>
              </w:divBdr>
            </w:div>
            <w:div w:id="1657608017">
              <w:marLeft w:val="0"/>
              <w:marRight w:val="0"/>
              <w:marTop w:val="0"/>
              <w:marBottom w:val="0"/>
              <w:divBdr>
                <w:top w:val="none" w:sz="0" w:space="0" w:color="auto"/>
                <w:left w:val="none" w:sz="0" w:space="0" w:color="auto"/>
                <w:bottom w:val="none" w:sz="0" w:space="0" w:color="auto"/>
                <w:right w:val="none" w:sz="0" w:space="0" w:color="auto"/>
              </w:divBdr>
            </w:div>
            <w:div w:id="506409372">
              <w:marLeft w:val="0"/>
              <w:marRight w:val="0"/>
              <w:marTop w:val="0"/>
              <w:marBottom w:val="0"/>
              <w:divBdr>
                <w:top w:val="none" w:sz="0" w:space="0" w:color="auto"/>
                <w:left w:val="none" w:sz="0" w:space="0" w:color="auto"/>
                <w:bottom w:val="none" w:sz="0" w:space="0" w:color="auto"/>
                <w:right w:val="none" w:sz="0" w:space="0" w:color="auto"/>
              </w:divBdr>
            </w:div>
            <w:div w:id="1044407725">
              <w:marLeft w:val="0"/>
              <w:marRight w:val="0"/>
              <w:marTop w:val="0"/>
              <w:marBottom w:val="0"/>
              <w:divBdr>
                <w:top w:val="none" w:sz="0" w:space="0" w:color="auto"/>
                <w:left w:val="none" w:sz="0" w:space="0" w:color="auto"/>
                <w:bottom w:val="none" w:sz="0" w:space="0" w:color="auto"/>
                <w:right w:val="none" w:sz="0" w:space="0" w:color="auto"/>
              </w:divBdr>
            </w:div>
            <w:div w:id="1173228255">
              <w:marLeft w:val="0"/>
              <w:marRight w:val="0"/>
              <w:marTop w:val="0"/>
              <w:marBottom w:val="0"/>
              <w:divBdr>
                <w:top w:val="none" w:sz="0" w:space="0" w:color="auto"/>
                <w:left w:val="none" w:sz="0" w:space="0" w:color="auto"/>
                <w:bottom w:val="none" w:sz="0" w:space="0" w:color="auto"/>
                <w:right w:val="none" w:sz="0" w:space="0" w:color="auto"/>
              </w:divBdr>
            </w:div>
            <w:div w:id="325787658">
              <w:marLeft w:val="0"/>
              <w:marRight w:val="0"/>
              <w:marTop w:val="0"/>
              <w:marBottom w:val="0"/>
              <w:divBdr>
                <w:top w:val="none" w:sz="0" w:space="0" w:color="auto"/>
                <w:left w:val="none" w:sz="0" w:space="0" w:color="auto"/>
                <w:bottom w:val="none" w:sz="0" w:space="0" w:color="auto"/>
                <w:right w:val="none" w:sz="0" w:space="0" w:color="auto"/>
              </w:divBdr>
            </w:div>
            <w:div w:id="613249523">
              <w:marLeft w:val="0"/>
              <w:marRight w:val="0"/>
              <w:marTop w:val="0"/>
              <w:marBottom w:val="0"/>
              <w:divBdr>
                <w:top w:val="none" w:sz="0" w:space="0" w:color="auto"/>
                <w:left w:val="none" w:sz="0" w:space="0" w:color="auto"/>
                <w:bottom w:val="none" w:sz="0" w:space="0" w:color="auto"/>
                <w:right w:val="none" w:sz="0" w:space="0" w:color="auto"/>
              </w:divBdr>
            </w:div>
            <w:div w:id="444010489">
              <w:marLeft w:val="0"/>
              <w:marRight w:val="0"/>
              <w:marTop w:val="0"/>
              <w:marBottom w:val="0"/>
              <w:divBdr>
                <w:top w:val="none" w:sz="0" w:space="0" w:color="auto"/>
                <w:left w:val="none" w:sz="0" w:space="0" w:color="auto"/>
                <w:bottom w:val="none" w:sz="0" w:space="0" w:color="auto"/>
                <w:right w:val="none" w:sz="0" w:space="0" w:color="auto"/>
              </w:divBdr>
            </w:div>
            <w:div w:id="1382166314">
              <w:marLeft w:val="0"/>
              <w:marRight w:val="0"/>
              <w:marTop w:val="0"/>
              <w:marBottom w:val="0"/>
              <w:divBdr>
                <w:top w:val="none" w:sz="0" w:space="0" w:color="auto"/>
                <w:left w:val="none" w:sz="0" w:space="0" w:color="auto"/>
                <w:bottom w:val="none" w:sz="0" w:space="0" w:color="auto"/>
                <w:right w:val="none" w:sz="0" w:space="0" w:color="auto"/>
              </w:divBdr>
            </w:div>
            <w:div w:id="2057389581">
              <w:marLeft w:val="0"/>
              <w:marRight w:val="0"/>
              <w:marTop w:val="0"/>
              <w:marBottom w:val="0"/>
              <w:divBdr>
                <w:top w:val="none" w:sz="0" w:space="0" w:color="auto"/>
                <w:left w:val="none" w:sz="0" w:space="0" w:color="auto"/>
                <w:bottom w:val="none" w:sz="0" w:space="0" w:color="auto"/>
                <w:right w:val="none" w:sz="0" w:space="0" w:color="auto"/>
              </w:divBdr>
            </w:div>
            <w:div w:id="1792703988">
              <w:marLeft w:val="0"/>
              <w:marRight w:val="0"/>
              <w:marTop w:val="0"/>
              <w:marBottom w:val="0"/>
              <w:divBdr>
                <w:top w:val="none" w:sz="0" w:space="0" w:color="auto"/>
                <w:left w:val="none" w:sz="0" w:space="0" w:color="auto"/>
                <w:bottom w:val="none" w:sz="0" w:space="0" w:color="auto"/>
                <w:right w:val="none" w:sz="0" w:space="0" w:color="auto"/>
              </w:divBdr>
            </w:div>
            <w:div w:id="802889358">
              <w:marLeft w:val="0"/>
              <w:marRight w:val="0"/>
              <w:marTop w:val="0"/>
              <w:marBottom w:val="0"/>
              <w:divBdr>
                <w:top w:val="none" w:sz="0" w:space="0" w:color="auto"/>
                <w:left w:val="none" w:sz="0" w:space="0" w:color="auto"/>
                <w:bottom w:val="none" w:sz="0" w:space="0" w:color="auto"/>
                <w:right w:val="none" w:sz="0" w:space="0" w:color="auto"/>
              </w:divBdr>
            </w:div>
            <w:div w:id="993030282">
              <w:marLeft w:val="0"/>
              <w:marRight w:val="0"/>
              <w:marTop w:val="0"/>
              <w:marBottom w:val="0"/>
              <w:divBdr>
                <w:top w:val="none" w:sz="0" w:space="0" w:color="auto"/>
                <w:left w:val="none" w:sz="0" w:space="0" w:color="auto"/>
                <w:bottom w:val="none" w:sz="0" w:space="0" w:color="auto"/>
                <w:right w:val="none" w:sz="0" w:space="0" w:color="auto"/>
              </w:divBdr>
            </w:div>
            <w:div w:id="2002806534">
              <w:marLeft w:val="0"/>
              <w:marRight w:val="0"/>
              <w:marTop w:val="0"/>
              <w:marBottom w:val="0"/>
              <w:divBdr>
                <w:top w:val="none" w:sz="0" w:space="0" w:color="auto"/>
                <w:left w:val="none" w:sz="0" w:space="0" w:color="auto"/>
                <w:bottom w:val="none" w:sz="0" w:space="0" w:color="auto"/>
                <w:right w:val="none" w:sz="0" w:space="0" w:color="auto"/>
              </w:divBdr>
            </w:div>
            <w:div w:id="22094569">
              <w:marLeft w:val="0"/>
              <w:marRight w:val="0"/>
              <w:marTop w:val="0"/>
              <w:marBottom w:val="0"/>
              <w:divBdr>
                <w:top w:val="none" w:sz="0" w:space="0" w:color="auto"/>
                <w:left w:val="none" w:sz="0" w:space="0" w:color="auto"/>
                <w:bottom w:val="none" w:sz="0" w:space="0" w:color="auto"/>
                <w:right w:val="none" w:sz="0" w:space="0" w:color="auto"/>
              </w:divBdr>
            </w:div>
            <w:div w:id="1512571385">
              <w:marLeft w:val="0"/>
              <w:marRight w:val="0"/>
              <w:marTop w:val="0"/>
              <w:marBottom w:val="0"/>
              <w:divBdr>
                <w:top w:val="none" w:sz="0" w:space="0" w:color="auto"/>
                <w:left w:val="none" w:sz="0" w:space="0" w:color="auto"/>
                <w:bottom w:val="none" w:sz="0" w:space="0" w:color="auto"/>
                <w:right w:val="none" w:sz="0" w:space="0" w:color="auto"/>
              </w:divBdr>
            </w:div>
            <w:div w:id="1166287134">
              <w:marLeft w:val="0"/>
              <w:marRight w:val="0"/>
              <w:marTop w:val="0"/>
              <w:marBottom w:val="0"/>
              <w:divBdr>
                <w:top w:val="none" w:sz="0" w:space="0" w:color="auto"/>
                <w:left w:val="none" w:sz="0" w:space="0" w:color="auto"/>
                <w:bottom w:val="none" w:sz="0" w:space="0" w:color="auto"/>
                <w:right w:val="none" w:sz="0" w:space="0" w:color="auto"/>
              </w:divBdr>
            </w:div>
            <w:div w:id="2095273450">
              <w:marLeft w:val="0"/>
              <w:marRight w:val="0"/>
              <w:marTop w:val="0"/>
              <w:marBottom w:val="0"/>
              <w:divBdr>
                <w:top w:val="none" w:sz="0" w:space="0" w:color="auto"/>
                <w:left w:val="none" w:sz="0" w:space="0" w:color="auto"/>
                <w:bottom w:val="none" w:sz="0" w:space="0" w:color="auto"/>
                <w:right w:val="none" w:sz="0" w:space="0" w:color="auto"/>
              </w:divBdr>
            </w:div>
            <w:div w:id="570501266">
              <w:marLeft w:val="0"/>
              <w:marRight w:val="0"/>
              <w:marTop w:val="0"/>
              <w:marBottom w:val="0"/>
              <w:divBdr>
                <w:top w:val="none" w:sz="0" w:space="0" w:color="auto"/>
                <w:left w:val="none" w:sz="0" w:space="0" w:color="auto"/>
                <w:bottom w:val="none" w:sz="0" w:space="0" w:color="auto"/>
                <w:right w:val="none" w:sz="0" w:space="0" w:color="auto"/>
              </w:divBdr>
            </w:div>
            <w:div w:id="2044935318">
              <w:marLeft w:val="0"/>
              <w:marRight w:val="0"/>
              <w:marTop w:val="0"/>
              <w:marBottom w:val="0"/>
              <w:divBdr>
                <w:top w:val="none" w:sz="0" w:space="0" w:color="auto"/>
                <w:left w:val="none" w:sz="0" w:space="0" w:color="auto"/>
                <w:bottom w:val="none" w:sz="0" w:space="0" w:color="auto"/>
                <w:right w:val="none" w:sz="0" w:space="0" w:color="auto"/>
              </w:divBdr>
            </w:div>
            <w:div w:id="1867986254">
              <w:marLeft w:val="0"/>
              <w:marRight w:val="0"/>
              <w:marTop w:val="0"/>
              <w:marBottom w:val="0"/>
              <w:divBdr>
                <w:top w:val="none" w:sz="0" w:space="0" w:color="auto"/>
                <w:left w:val="none" w:sz="0" w:space="0" w:color="auto"/>
                <w:bottom w:val="none" w:sz="0" w:space="0" w:color="auto"/>
                <w:right w:val="none" w:sz="0" w:space="0" w:color="auto"/>
              </w:divBdr>
            </w:div>
            <w:div w:id="2113160157">
              <w:marLeft w:val="0"/>
              <w:marRight w:val="0"/>
              <w:marTop w:val="0"/>
              <w:marBottom w:val="0"/>
              <w:divBdr>
                <w:top w:val="none" w:sz="0" w:space="0" w:color="auto"/>
                <w:left w:val="none" w:sz="0" w:space="0" w:color="auto"/>
                <w:bottom w:val="none" w:sz="0" w:space="0" w:color="auto"/>
                <w:right w:val="none" w:sz="0" w:space="0" w:color="auto"/>
              </w:divBdr>
            </w:div>
            <w:div w:id="2127577753">
              <w:marLeft w:val="0"/>
              <w:marRight w:val="0"/>
              <w:marTop w:val="0"/>
              <w:marBottom w:val="0"/>
              <w:divBdr>
                <w:top w:val="none" w:sz="0" w:space="0" w:color="auto"/>
                <w:left w:val="none" w:sz="0" w:space="0" w:color="auto"/>
                <w:bottom w:val="none" w:sz="0" w:space="0" w:color="auto"/>
                <w:right w:val="none" w:sz="0" w:space="0" w:color="auto"/>
              </w:divBdr>
            </w:div>
            <w:div w:id="43532813">
              <w:marLeft w:val="0"/>
              <w:marRight w:val="0"/>
              <w:marTop w:val="0"/>
              <w:marBottom w:val="0"/>
              <w:divBdr>
                <w:top w:val="none" w:sz="0" w:space="0" w:color="auto"/>
                <w:left w:val="none" w:sz="0" w:space="0" w:color="auto"/>
                <w:bottom w:val="none" w:sz="0" w:space="0" w:color="auto"/>
                <w:right w:val="none" w:sz="0" w:space="0" w:color="auto"/>
              </w:divBdr>
            </w:div>
            <w:div w:id="2067411897">
              <w:marLeft w:val="0"/>
              <w:marRight w:val="0"/>
              <w:marTop w:val="0"/>
              <w:marBottom w:val="0"/>
              <w:divBdr>
                <w:top w:val="none" w:sz="0" w:space="0" w:color="auto"/>
                <w:left w:val="none" w:sz="0" w:space="0" w:color="auto"/>
                <w:bottom w:val="none" w:sz="0" w:space="0" w:color="auto"/>
                <w:right w:val="none" w:sz="0" w:space="0" w:color="auto"/>
              </w:divBdr>
            </w:div>
            <w:div w:id="172609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391971">
      <w:bodyDiv w:val="1"/>
      <w:marLeft w:val="0"/>
      <w:marRight w:val="0"/>
      <w:marTop w:val="0"/>
      <w:marBottom w:val="0"/>
      <w:divBdr>
        <w:top w:val="none" w:sz="0" w:space="0" w:color="auto"/>
        <w:left w:val="none" w:sz="0" w:space="0" w:color="auto"/>
        <w:bottom w:val="none" w:sz="0" w:space="0" w:color="auto"/>
        <w:right w:val="none" w:sz="0" w:space="0" w:color="auto"/>
      </w:divBdr>
    </w:div>
    <w:div w:id="1951473167">
      <w:bodyDiv w:val="1"/>
      <w:marLeft w:val="0"/>
      <w:marRight w:val="0"/>
      <w:marTop w:val="0"/>
      <w:marBottom w:val="0"/>
      <w:divBdr>
        <w:top w:val="none" w:sz="0" w:space="0" w:color="auto"/>
        <w:left w:val="none" w:sz="0" w:space="0" w:color="auto"/>
        <w:bottom w:val="none" w:sz="0" w:space="0" w:color="auto"/>
        <w:right w:val="none" w:sz="0" w:space="0" w:color="auto"/>
      </w:divBdr>
    </w:div>
    <w:div w:id="1991665332">
      <w:bodyDiv w:val="1"/>
      <w:marLeft w:val="0"/>
      <w:marRight w:val="0"/>
      <w:marTop w:val="0"/>
      <w:marBottom w:val="0"/>
      <w:divBdr>
        <w:top w:val="none" w:sz="0" w:space="0" w:color="auto"/>
        <w:left w:val="none" w:sz="0" w:space="0" w:color="auto"/>
        <w:bottom w:val="none" w:sz="0" w:space="0" w:color="auto"/>
        <w:right w:val="none" w:sz="0" w:space="0" w:color="auto"/>
      </w:divBdr>
    </w:div>
    <w:div w:id="1993828125">
      <w:bodyDiv w:val="1"/>
      <w:marLeft w:val="0"/>
      <w:marRight w:val="0"/>
      <w:marTop w:val="0"/>
      <w:marBottom w:val="0"/>
      <w:divBdr>
        <w:top w:val="none" w:sz="0" w:space="0" w:color="auto"/>
        <w:left w:val="none" w:sz="0" w:space="0" w:color="auto"/>
        <w:bottom w:val="none" w:sz="0" w:space="0" w:color="auto"/>
        <w:right w:val="none" w:sz="0" w:space="0" w:color="auto"/>
      </w:divBdr>
    </w:div>
    <w:div w:id="1996911819">
      <w:bodyDiv w:val="1"/>
      <w:marLeft w:val="0"/>
      <w:marRight w:val="0"/>
      <w:marTop w:val="0"/>
      <w:marBottom w:val="0"/>
      <w:divBdr>
        <w:top w:val="none" w:sz="0" w:space="0" w:color="auto"/>
        <w:left w:val="none" w:sz="0" w:space="0" w:color="auto"/>
        <w:bottom w:val="none" w:sz="0" w:space="0" w:color="auto"/>
        <w:right w:val="none" w:sz="0" w:space="0" w:color="auto"/>
      </w:divBdr>
    </w:div>
    <w:div w:id="1997104103">
      <w:bodyDiv w:val="1"/>
      <w:marLeft w:val="0"/>
      <w:marRight w:val="0"/>
      <w:marTop w:val="0"/>
      <w:marBottom w:val="0"/>
      <w:divBdr>
        <w:top w:val="none" w:sz="0" w:space="0" w:color="auto"/>
        <w:left w:val="none" w:sz="0" w:space="0" w:color="auto"/>
        <w:bottom w:val="none" w:sz="0" w:space="0" w:color="auto"/>
        <w:right w:val="none" w:sz="0" w:space="0" w:color="auto"/>
      </w:divBdr>
    </w:div>
    <w:div w:id="2001804899">
      <w:bodyDiv w:val="1"/>
      <w:marLeft w:val="0"/>
      <w:marRight w:val="0"/>
      <w:marTop w:val="0"/>
      <w:marBottom w:val="0"/>
      <w:divBdr>
        <w:top w:val="none" w:sz="0" w:space="0" w:color="auto"/>
        <w:left w:val="none" w:sz="0" w:space="0" w:color="auto"/>
        <w:bottom w:val="none" w:sz="0" w:space="0" w:color="auto"/>
        <w:right w:val="none" w:sz="0" w:space="0" w:color="auto"/>
      </w:divBdr>
    </w:div>
    <w:div w:id="2011129717">
      <w:bodyDiv w:val="1"/>
      <w:marLeft w:val="0"/>
      <w:marRight w:val="0"/>
      <w:marTop w:val="0"/>
      <w:marBottom w:val="0"/>
      <w:divBdr>
        <w:top w:val="none" w:sz="0" w:space="0" w:color="auto"/>
        <w:left w:val="none" w:sz="0" w:space="0" w:color="auto"/>
        <w:bottom w:val="none" w:sz="0" w:space="0" w:color="auto"/>
        <w:right w:val="none" w:sz="0" w:space="0" w:color="auto"/>
      </w:divBdr>
    </w:div>
    <w:div w:id="2016498498">
      <w:bodyDiv w:val="1"/>
      <w:marLeft w:val="0"/>
      <w:marRight w:val="0"/>
      <w:marTop w:val="0"/>
      <w:marBottom w:val="0"/>
      <w:divBdr>
        <w:top w:val="none" w:sz="0" w:space="0" w:color="auto"/>
        <w:left w:val="none" w:sz="0" w:space="0" w:color="auto"/>
        <w:bottom w:val="none" w:sz="0" w:space="0" w:color="auto"/>
        <w:right w:val="none" w:sz="0" w:space="0" w:color="auto"/>
      </w:divBdr>
    </w:div>
    <w:div w:id="2027751188">
      <w:bodyDiv w:val="1"/>
      <w:marLeft w:val="0"/>
      <w:marRight w:val="0"/>
      <w:marTop w:val="0"/>
      <w:marBottom w:val="0"/>
      <w:divBdr>
        <w:top w:val="none" w:sz="0" w:space="0" w:color="auto"/>
        <w:left w:val="none" w:sz="0" w:space="0" w:color="auto"/>
        <w:bottom w:val="none" w:sz="0" w:space="0" w:color="auto"/>
        <w:right w:val="none" w:sz="0" w:space="0" w:color="auto"/>
      </w:divBdr>
    </w:div>
    <w:div w:id="2039814005">
      <w:bodyDiv w:val="1"/>
      <w:marLeft w:val="0"/>
      <w:marRight w:val="0"/>
      <w:marTop w:val="0"/>
      <w:marBottom w:val="0"/>
      <w:divBdr>
        <w:top w:val="none" w:sz="0" w:space="0" w:color="auto"/>
        <w:left w:val="none" w:sz="0" w:space="0" w:color="auto"/>
        <w:bottom w:val="none" w:sz="0" w:space="0" w:color="auto"/>
        <w:right w:val="none" w:sz="0" w:space="0" w:color="auto"/>
      </w:divBdr>
    </w:div>
    <w:div w:id="2055931795">
      <w:bodyDiv w:val="1"/>
      <w:marLeft w:val="0"/>
      <w:marRight w:val="0"/>
      <w:marTop w:val="0"/>
      <w:marBottom w:val="0"/>
      <w:divBdr>
        <w:top w:val="none" w:sz="0" w:space="0" w:color="auto"/>
        <w:left w:val="none" w:sz="0" w:space="0" w:color="auto"/>
        <w:bottom w:val="none" w:sz="0" w:space="0" w:color="auto"/>
        <w:right w:val="none" w:sz="0" w:space="0" w:color="auto"/>
      </w:divBdr>
    </w:div>
    <w:div w:id="2059623988">
      <w:bodyDiv w:val="1"/>
      <w:marLeft w:val="0"/>
      <w:marRight w:val="0"/>
      <w:marTop w:val="0"/>
      <w:marBottom w:val="0"/>
      <w:divBdr>
        <w:top w:val="none" w:sz="0" w:space="0" w:color="auto"/>
        <w:left w:val="none" w:sz="0" w:space="0" w:color="auto"/>
        <w:bottom w:val="none" w:sz="0" w:space="0" w:color="auto"/>
        <w:right w:val="none" w:sz="0" w:space="0" w:color="auto"/>
      </w:divBdr>
    </w:div>
    <w:div w:id="2062821366">
      <w:bodyDiv w:val="1"/>
      <w:marLeft w:val="0"/>
      <w:marRight w:val="0"/>
      <w:marTop w:val="0"/>
      <w:marBottom w:val="0"/>
      <w:divBdr>
        <w:top w:val="none" w:sz="0" w:space="0" w:color="auto"/>
        <w:left w:val="none" w:sz="0" w:space="0" w:color="auto"/>
        <w:bottom w:val="none" w:sz="0" w:space="0" w:color="auto"/>
        <w:right w:val="none" w:sz="0" w:space="0" w:color="auto"/>
      </w:divBdr>
    </w:div>
    <w:div w:id="2065790169">
      <w:bodyDiv w:val="1"/>
      <w:marLeft w:val="0"/>
      <w:marRight w:val="0"/>
      <w:marTop w:val="0"/>
      <w:marBottom w:val="0"/>
      <w:divBdr>
        <w:top w:val="none" w:sz="0" w:space="0" w:color="auto"/>
        <w:left w:val="none" w:sz="0" w:space="0" w:color="auto"/>
        <w:bottom w:val="none" w:sz="0" w:space="0" w:color="auto"/>
        <w:right w:val="none" w:sz="0" w:space="0" w:color="auto"/>
      </w:divBdr>
    </w:div>
    <w:div w:id="2077700284">
      <w:bodyDiv w:val="1"/>
      <w:marLeft w:val="0"/>
      <w:marRight w:val="0"/>
      <w:marTop w:val="0"/>
      <w:marBottom w:val="0"/>
      <w:divBdr>
        <w:top w:val="none" w:sz="0" w:space="0" w:color="auto"/>
        <w:left w:val="none" w:sz="0" w:space="0" w:color="auto"/>
        <w:bottom w:val="none" w:sz="0" w:space="0" w:color="auto"/>
        <w:right w:val="none" w:sz="0" w:space="0" w:color="auto"/>
      </w:divBdr>
      <w:divsChild>
        <w:div w:id="373192949">
          <w:marLeft w:val="0"/>
          <w:marRight w:val="0"/>
          <w:marTop w:val="0"/>
          <w:marBottom w:val="0"/>
          <w:divBdr>
            <w:top w:val="none" w:sz="0" w:space="0" w:color="auto"/>
            <w:left w:val="none" w:sz="0" w:space="0" w:color="auto"/>
            <w:bottom w:val="none" w:sz="0" w:space="0" w:color="auto"/>
            <w:right w:val="none" w:sz="0" w:space="0" w:color="auto"/>
          </w:divBdr>
          <w:divsChild>
            <w:div w:id="295182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8187386">
      <w:bodyDiv w:val="1"/>
      <w:marLeft w:val="0"/>
      <w:marRight w:val="0"/>
      <w:marTop w:val="0"/>
      <w:marBottom w:val="0"/>
      <w:divBdr>
        <w:top w:val="none" w:sz="0" w:space="0" w:color="auto"/>
        <w:left w:val="none" w:sz="0" w:space="0" w:color="auto"/>
        <w:bottom w:val="none" w:sz="0" w:space="0" w:color="auto"/>
        <w:right w:val="none" w:sz="0" w:space="0" w:color="auto"/>
      </w:divBdr>
    </w:div>
    <w:div w:id="2098669464">
      <w:bodyDiv w:val="1"/>
      <w:marLeft w:val="0"/>
      <w:marRight w:val="0"/>
      <w:marTop w:val="0"/>
      <w:marBottom w:val="0"/>
      <w:divBdr>
        <w:top w:val="none" w:sz="0" w:space="0" w:color="auto"/>
        <w:left w:val="none" w:sz="0" w:space="0" w:color="auto"/>
        <w:bottom w:val="none" w:sz="0" w:space="0" w:color="auto"/>
        <w:right w:val="none" w:sz="0" w:space="0" w:color="auto"/>
      </w:divBdr>
    </w:div>
    <w:div w:id="2103910271">
      <w:bodyDiv w:val="1"/>
      <w:marLeft w:val="0"/>
      <w:marRight w:val="0"/>
      <w:marTop w:val="0"/>
      <w:marBottom w:val="0"/>
      <w:divBdr>
        <w:top w:val="none" w:sz="0" w:space="0" w:color="auto"/>
        <w:left w:val="none" w:sz="0" w:space="0" w:color="auto"/>
        <w:bottom w:val="none" w:sz="0" w:space="0" w:color="auto"/>
        <w:right w:val="none" w:sz="0" w:space="0" w:color="auto"/>
      </w:divBdr>
    </w:div>
    <w:div w:id="214284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6.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4.xml"/><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3.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自定义 1">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26306A-A898-074C-B83B-33D24F671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0</TotalTime>
  <Pages>19</Pages>
  <Words>1574</Words>
  <Characters>8977</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上海交通大学硕士学位论文</vt:lpstr>
    </vt:vector>
  </TitlesOfParts>
  <Company>Microsoft</Company>
  <LinksUpToDate>false</LinksUpToDate>
  <CharactersWithSpaces>10530</CharactersWithSpaces>
  <SharedDoc>false</SharedDoc>
  <HLinks>
    <vt:vector size="186" baseType="variant">
      <vt:variant>
        <vt:i4>1310774</vt:i4>
      </vt:variant>
      <vt:variant>
        <vt:i4>191</vt:i4>
      </vt:variant>
      <vt:variant>
        <vt:i4>0</vt:i4>
      </vt:variant>
      <vt:variant>
        <vt:i4>5</vt:i4>
      </vt:variant>
      <vt:variant>
        <vt:lpwstr/>
      </vt:variant>
      <vt:variant>
        <vt:lpwstr>_Toc251151065</vt:lpwstr>
      </vt:variant>
      <vt:variant>
        <vt:i4>1048630</vt:i4>
      </vt:variant>
      <vt:variant>
        <vt:i4>182</vt:i4>
      </vt:variant>
      <vt:variant>
        <vt:i4>0</vt:i4>
      </vt:variant>
      <vt:variant>
        <vt:i4>5</vt:i4>
      </vt:variant>
      <vt:variant>
        <vt:lpwstr/>
      </vt:variant>
      <vt:variant>
        <vt:lpwstr>_Toc251151029</vt:lpwstr>
      </vt:variant>
      <vt:variant>
        <vt:i4>1703998</vt:i4>
      </vt:variant>
      <vt:variant>
        <vt:i4>173</vt:i4>
      </vt:variant>
      <vt:variant>
        <vt:i4>0</vt:i4>
      </vt:variant>
      <vt:variant>
        <vt:i4>5</vt:i4>
      </vt:variant>
      <vt:variant>
        <vt:lpwstr/>
      </vt:variant>
      <vt:variant>
        <vt:lpwstr>_Toc251150897</vt:lpwstr>
      </vt:variant>
      <vt:variant>
        <vt:i4>1703998</vt:i4>
      </vt:variant>
      <vt:variant>
        <vt:i4>167</vt:i4>
      </vt:variant>
      <vt:variant>
        <vt:i4>0</vt:i4>
      </vt:variant>
      <vt:variant>
        <vt:i4>5</vt:i4>
      </vt:variant>
      <vt:variant>
        <vt:lpwstr/>
      </vt:variant>
      <vt:variant>
        <vt:lpwstr>_Toc251150896</vt:lpwstr>
      </vt:variant>
      <vt:variant>
        <vt:i4>1310781</vt:i4>
      </vt:variant>
      <vt:variant>
        <vt:i4>158</vt:i4>
      </vt:variant>
      <vt:variant>
        <vt:i4>0</vt:i4>
      </vt:variant>
      <vt:variant>
        <vt:i4>5</vt:i4>
      </vt:variant>
      <vt:variant>
        <vt:lpwstr/>
      </vt:variant>
      <vt:variant>
        <vt:lpwstr>_Toc251590734</vt:lpwstr>
      </vt:variant>
      <vt:variant>
        <vt:i4>1310781</vt:i4>
      </vt:variant>
      <vt:variant>
        <vt:i4>152</vt:i4>
      </vt:variant>
      <vt:variant>
        <vt:i4>0</vt:i4>
      </vt:variant>
      <vt:variant>
        <vt:i4>5</vt:i4>
      </vt:variant>
      <vt:variant>
        <vt:lpwstr/>
      </vt:variant>
      <vt:variant>
        <vt:lpwstr>_Toc251590733</vt:lpwstr>
      </vt:variant>
      <vt:variant>
        <vt:i4>1310781</vt:i4>
      </vt:variant>
      <vt:variant>
        <vt:i4>146</vt:i4>
      </vt:variant>
      <vt:variant>
        <vt:i4>0</vt:i4>
      </vt:variant>
      <vt:variant>
        <vt:i4>5</vt:i4>
      </vt:variant>
      <vt:variant>
        <vt:lpwstr/>
      </vt:variant>
      <vt:variant>
        <vt:lpwstr>_Toc251590732</vt:lpwstr>
      </vt:variant>
      <vt:variant>
        <vt:i4>1310781</vt:i4>
      </vt:variant>
      <vt:variant>
        <vt:i4>140</vt:i4>
      </vt:variant>
      <vt:variant>
        <vt:i4>0</vt:i4>
      </vt:variant>
      <vt:variant>
        <vt:i4>5</vt:i4>
      </vt:variant>
      <vt:variant>
        <vt:lpwstr/>
      </vt:variant>
      <vt:variant>
        <vt:lpwstr>_Toc251590731</vt:lpwstr>
      </vt:variant>
      <vt:variant>
        <vt:i4>1310781</vt:i4>
      </vt:variant>
      <vt:variant>
        <vt:i4>134</vt:i4>
      </vt:variant>
      <vt:variant>
        <vt:i4>0</vt:i4>
      </vt:variant>
      <vt:variant>
        <vt:i4>5</vt:i4>
      </vt:variant>
      <vt:variant>
        <vt:lpwstr/>
      </vt:variant>
      <vt:variant>
        <vt:lpwstr>_Toc251590730</vt:lpwstr>
      </vt:variant>
      <vt:variant>
        <vt:i4>1376317</vt:i4>
      </vt:variant>
      <vt:variant>
        <vt:i4>128</vt:i4>
      </vt:variant>
      <vt:variant>
        <vt:i4>0</vt:i4>
      </vt:variant>
      <vt:variant>
        <vt:i4>5</vt:i4>
      </vt:variant>
      <vt:variant>
        <vt:lpwstr/>
      </vt:variant>
      <vt:variant>
        <vt:lpwstr>_Toc251590729</vt:lpwstr>
      </vt:variant>
      <vt:variant>
        <vt:i4>1376317</vt:i4>
      </vt:variant>
      <vt:variant>
        <vt:i4>122</vt:i4>
      </vt:variant>
      <vt:variant>
        <vt:i4>0</vt:i4>
      </vt:variant>
      <vt:variant>
        <vt:i4>5</vt:i4>
      </vt:variant>
      <vt:variant>
        <vt:lpwstr/>
      </vt:variant>
      <vt:variant>
        <vt:lpwstr>_Toc251590728</vt:lpwstr>
      </vt:variant>
      <vt:variant>
        <vt:i4>1376317</vt:i4>
      </vt:variant>
      <vt:variant>
        <vt:i4>116</vt:i4>
      </vt:variant>
      <vt:variant>
        <vt:i4>0</vt:i4>
      </vt:variant>
      <vt:variant>
        <vt:i4>5</vt:i4>
      </vt:variant>
      <vt:variant>
        <vt:lpwstr/>
      </vt:variant>
      <vt:variant>
        <vt:lpwstr>_Toc251590727</vt:lpwstr>
      </vt:variant>
      <vt:variant>
        <vt:i4>1376317</vt:i4>
      </vt:variant>
      <vt:variant>
        <vt:i4>110</vt:i4>
      </vt:variant>
      <vt:variant>
        <vt:i4>0</vt:i4>
      </vt:variant>
      <vt:variant>
        <vt:i4>5</vt:i4>
      </vt:variant>
      <vt:variant>
        <vt:lpwstr/>
      </vt:variant>
      <vt:variant>
        <vt:lpwstr>_Toc251590726</vt:lpwstr>
      </vt:variant>
      <vt:variant>
        <vt:i4>1376317</vt:i4>
      </vt:variant>
      <vt:variant>
        <vt:i4>104</vt:i4>
      </vt:variant>
      <vt:variant>
        <vt:i4>0</vt:i4>
      </vt:variant>
      <vt:variant>
        <vt:i4>5</vt:i4>
      </vt:variant>
      <vt:variant>
        <vt:lpwstr/>
      </vt:variant>
      <vt:variant>
        <vt:lpwstr>_Toc251590725</vt:lpwstr>
      </vt:variant>
      <vt:variant>
        <vt:i4>1376317</vt:i4>
      </vt:variant>
      <vt:variant>
        <vt:i4>98</vt:i4>
      </vt:variant>
      <vt:variant>
        <vt:i4>0</vt:i4>
      </vt:variant>
      <vt:variant>
        <vt:i4>5</vt:i4>
      </vt:variant>
      <vt:variant>
        <vt:lpwstr/>
      </vt:variant>
      <vt:variant>
        <vt:lpwstr>_Toc251590724</vt:lpwstr>
      </vt:variant>
      <vt:variant>
        <vt:i4>1376317</vt:i4>
      </vt:variant>
      <vt:variant>
        <vt:i4>92</vt:i4>
      </vt:variant>
      <vt:variant>
        <vt:i4>0</vt:i4>
      </vt:variant>
      <vt:variant>
        <vt:i4>5</vt:i4>
      </vt:variant>
      <vt:variant>
        <vt:lpwstr/>
      </vt:variant>
      <vt:variant>
        <vt:lpwstr>_Toc251590723</vt:lpwstr>
      </vt:variant>
      <vt:variant>
        <vt:i4>1376317</vt:i4>
      </vt:variant>
      <vt:variant>
        <vt:i4>86</vt:i4>
      </vt:variant>
      <vt:variant>
        <vt:i4>0</vt:i4>
      </vt:variant>
      <vt:variant>
        <vt:i4>5</vt:i4>
      </vt:variant>
      <vt:variant>
        <vt:lpwstr/>
      </vt:variant>
      <vt:variant>
        <vt:lpwstr>_Toc251590722</vt:lpwstr>
      </vt:variant>
      <vt:variant>
        <vt:i4>1376317</vt:i4>
      </vt:variant>
      <vt:variant>
        <vt:i4>80</vt:i4>
      </vt:variant>
      <vt:variant>
        <vt:i4>0</vt:i4>
      </vt:variant>
      <vt:variant>
        <vt:i4>5</vt:i4>
      </vt:variant>
      <vt:variant>
        <vt:lpwstr/>
      </vt:variant>
      <vt:variant>
        <vt:lpwstr>_Toc251590721</vt:lpwstr>
      </vt:variant>
      <vt:variant>
        <vt:i4>1376317</vt:i4>
      </vt:variant>
      <vt:variant>
        <vt:i4>74</vt:i4>
      </vt:variant>
      <vt:variant>
        <vt:i4>0</vt:i4>
      </vt:variant>
      <vt:variant>
        <vt:i4>5</vt:i4>
      </vt:variant>
      <vt:variant>
        <vt:lpwstr/>
      </vt:variant>
      <vt:variant>
        <vt:lpwstr>_Toc251590720</vt:lpwstr>
      </vt:variant>
      <vt:variant>
        <vt:i4>1441853</vt:i4>
      </vt:variant>
      <vt:variant>
        <vt:i4>68</vt:i4>
      </vt:variant>
      <vt:variant>
        <vt:i4>0</vt:i4>
      </vt:variant>
      <vt:variant>
        <vt:i4>5</vt:i4>
      </vt:variant>
      <vt:variant>
        <vt:lpwstr/>
      </vt:variant>
      <vt:variant>
        <vt:lpwstr>_Toc251590719</vt:lpwstr>
      </vt:variant>
      <vt:variant>
        <vt:i4>1441853</vt:i4>
      </vt:variant>
      <vt:variant>
        <vt:i4>62</vt:i4>
      </vt:variant>
      <vt:variant>
        <vt:i4>0</vt:i4>
      </vt:variant>
      <vt:variant>
        <vt:i4>5</vt:i4>
      </vt:variant>
      <vt:variant>
        <vt:lpwstr/>
      </vt:variant>
      <vt:variant>
        <vt:lpwstr>_Toc251590718</vt:lpwstr>
      </vt:variant>
      <vt:variant>
        <vt:i4>1441853</vt:i4>
      </vt:variant>
      <vt:variant>
        <vt:i4>56</vt:i4>
      </vt:variant>
      <vt:variant>
        <vt:i4>0</vt:i4>
      </vt:variant>
      <vt:variant>
        <vt:i4>5</vt:i4>
      </vt:variant>
      <vt:variant>
        <vt:lpwstr/>
      </vt:variant>
      <vt:variant>
        <vt:lpwstr>_Toc251590717</vt:lpwstr>
      </vt:variant>
      <vt:variant>
        <vt:i4>1441853</vt:i4>
      </vt:variant>
      <vt:variant>
        <vt:i4>50</vt:i4>
      </vt:variant>
      <vt:variant>
        <vt:i4>0</vt:i4>
      </vt:variant>
      <vt:variant>
        <vt:i4>5</vt:i4>
      </vt:variant>
      <vt:variant>
        <vt:lpwstr/>
      </vt:variant>
      <vt:variant>
        <vt:lpwstr>_Toc251590716</vt:lpwstr>
      </vt:variant>
      <vt:variant>
        <vt:i4>1441853</vt:i4>
      </vt:variant>
      <vt:variant>
        <vt:i4>44</vt:i4>
      </vt:variant>
      <vt:variant>
        <vt:i4>0</vt:i4>
      </vt:variant>
      <vt:variant>
        <vt:i4>5</vt:i4>
      </vt:variant>
      <vt:variant>
        <vt:lpwstr/>
      </vt:variant>
      <vt:variant>
        <vt:lpwstr>_Toc251590715</vt:lpwstr>
      </vt:variant>
      <vt:variant>
        <vt:i4>1441853</vt:i4>
      </vt:variant>
      <vt:variant>
        <vt:i4>38</vt:i4>
      </vt:variant>
      <vt:variant>
        <vt:i4>0</vt:i4>
      </vt:variant>
      <vt:variant>
        <vt:i4>5</vt:i4>
      </vt:variant>
      <vt:variant>
        <vt:lpwstr/>
      </vt:variant>
      <vt:variant>
        <vt:lpwstr>_Toc251590714</vt:lpwstr>
      </vt:variant>
      <vt:variant>
        <vt:i4>1441853</vt:i4>
      </vt:variant>
      <vt:variant>
        <vt:i4>32</vt:i4>
      </vt:variant>
      <vt:variant>
        <vt:i4>0</vt:i4>
      </vt:variant>
      <vt:variant>
        <vt:i4>5</vt:i4>
      </vt:variant>
      <vt:variant>
        <vt:lpwstr/>
      </vt:variant>
      <vt:variant>
        <vt:lpwstr>_Toc251590713</vt:lpwstr>
      </vt:variant>
      <vt:variant>
        <vt:i4>1441853</vt:i4>
      </vt:variant>
      <vt:variant>
        <vt:i4>26</vt:i4>
      </vt:variant>
      <vt:variant>
        <vt:i4>0</vt:i4>
      </vt:variant>
      <vt:variant>
        <vt:i4>5</vt:i4>
      </vt:variant>
      <vt:variant>
        <vt:lpwstr/>
      </vt:variant>
      <vt:variant>
        <vt:lpwstr>_Toc251590712</vt:lpwstr>
      </vt:variant>
      <vt:variant>
        <vt:i4>1441853</vt:i4>
      </vt:variant>
      <vt:variant>
        <vt:i4>20</vt:i4>
      </vt:variant>
      <vt:variant>
        <vt:i4>0</vt:i4>
      </vt:variant>
      <vt:variant>
        <vt:i4>5</vt:i4>
      </vt:variant>
      <vt:variant>
        <vt:lpwstr/>
      </vt:variant>
      <vt:variant>
        <vt:lpwstr>_Toc251590711</vt:lpwstr>
      </vt:variant>
      <vt:variant>
        <vt:i4>1441853</vt:i4>
      </vt:variant>
      <vt:variant>
        <vt:i4>14</vt:i4>
      </vt:variant>
      <vt:variant>
        <vt:i4>0</vt:i4>
      </vt:variant>
      <vt:variant>
        <vt:i4>5</vt:i4>
      </vt:variant>
      <vt:variant>
        <vt:lpwstr/>
      </vt:variant>
      <vt:variant>
        <vt:lpwstr>_Toc251590710</vt:lpwstr>
      </vt:variant>
      <vt:variant>
        <vt:i4>1507389</vt:i4>
      </vt:variant>
      <vt:variant>
        <vt:i4>8</vt:i4>
      </vt:variant>
      <vt:variant>
        <vt:i4>0</vt:i4>
      </vt:variant>
      <vt:variant>
        <vt:i4>5</vt:i4>
      </vt:variant>
      <vt:variant>
        <vt:lpwstr/>
      </vt:variant>
      <vt:variant>
        <vt:lpwstr>_Toc251590709</vt:lpwstr>
      </vt:variant>
      <vt:variant>
        <vt:i4>1507389</vt:i4>
      </vt:variant>
      <vt:variant>
        <vt:i4>2</vt:i4>
      </vt:variant>
      <vt:variant>
        <vt:i4>0</vt:i4>
      </vt:variant>
      <vt:variant>
        <vt:i4>5</vt:i4>
      </vt:variant>
      <vt:variant>
        <vt:lpwstr/>
      </vt:variant>
      <vt:variant>
        <vt:lpwstr>_Toc2515907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上海交通大学博士学位论文-李剑峰</dc:title>
  <dc:subject/>
  <dc:creator>李剑峰</dc:creator>
  <cp:keywords/>
  <dc:description>生命科学技术学院</dc:description>
  <cp:lastModifiedBy>Li Jianfeng</cp:lastModifiedBy>
  <cp:revision>2550</cp:revision>
  <cp:lastPrinted>2022-05-25T06:36:00Z</cp:lastPrinted>
  <dcterms:created xsi:type="dcterms:W3CDTF">2022-05-09T04:04:00Z</dcterms:created>
  <dcterms:modified xsi:type="dcterms:W3CDTF">2022-06-09T06:11:00Z</dcterms:modified>
</cp:coreProperties>
</file>